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1A7E49" w14:textId="3D1774B7" w:rsidR="005435C9" w:rsidRDefault="005435C9" w:rsidP="008C615E">
      <w:r>
        <w:t>A</w:t>
      </w:r>
      <w:r w:rsidR="001A1B9F">
        <w:t>ppendix 1</w:t>
      </w:r>
      <w:r>
        <w:t xml:space="preserve">. </w:t>
      </w:r>
      <w:r w:rsidR="00265CC7">
        <w:t xml:space="preserve">Femoroacetabular </w:t>
      </w:r>
      <w:r w:rsidR="002729C0">
        <w:t xml:space="preserve">impingement </w:t>
      </w:r>
      <w:r w:rsidR="00265CC7">
        <w:t>syndrome diagnosis criteria</w:t>
      </w:r>
      <w:r w:rsidR="004D5949">
        <w:fldChar w:fldCharType="begin"/>
      </w:r>
      <w:r w:rsidR="00955D58">
        <w:instrText xml:space="preserve"> ADDIN EN.CITE &lt;EndNote&gt;&lt;Cite&gt;&lt;Author&gt;Griffin&lt;/Author&gt;&lt;Year&gt;2016&lt;/Year&gt;&lt;RecNum&gt;11944&lt;/RecNum&gt;&lt;DisplayText&gt;(1)&lt;/DisplayText&gt;&lt;record&gt;&lt;rec-number&gt;11944&lt;/rec-number&gt;&lt;foreign-keys&gt;&lt;key app="EN" db-id="x5x002s5vsf9s9exsxlpr2r80ptsx9wa55a5"&gt;11944&lt;/key&gt;&lt;/foreign-keys&gt;&lt;ref-type name="Journal Article"&gt;17&lt;/ref-type&gt;&lt;contributors&gt;&lt;authors&gt;&lt;author&gt;Griffin, D.R.&lt;/author&gt;&lt;author&gt;Dickenson, E. J.&lt;/author&gt;&lt;author&gt;Agricola, R.&lt;/author&gt;&lt;author&gt;Awan, T.&lt;/author&gt;&lt;author&gt;Beck, M.&lt;/author&gt;&lt;author&gt;Clohisy, J.&lt;/author&gt;&lt;author&gt;Dijkstra, P.  &lt;/author&gt;&lt;author&gt;Falvey, E.&lt;/author&gt;&lt;author&gt;Gimpel, M.&lt;/author&gt;&lt;author&gt;Hinman, R.  &lt;/author&gt;&lt;author&gt;Holmich, P.&lt;/author&gt;&lt;author&gt;Kassarjian, A.&lt;/author&gt;&lt;author&gt;Martin, H.  &lt;/author&gt;&lt;author&gt;Martin, R.&lt;/author&gt;&lt;author&gt;Mather, R.  &lt;/author&gt;&lt;author&gt;Philippon, M.J.&lt;/author&gt;&lt;author&gt;Reiman, M. P.&lt;/author&gt;&lt;author&gt;Takla, A.&lt;/author&gt;&lt;author&gt;Thorborg, K.&lt;/author&gt;&lt;author&gt;Walker, S.&lt;/author&gt;&lt;author&gt;Weir, A.&lt;/author&gt;&lt;author&gt;O&amp;apos; Donnell, J.&lt;/author&gt;&lt;author&gt;Bennell, K.&lt;/author&gt;&lt;/authors&gt;&lt;/contributors&gt;&lt;titles&gt;&lt;title&gt;The 2016 Warwick Agreement on Femoroacetabular Impingement Syndrome (FAI syndrome): An international consensus statement&lt;/title&gt;&lt;secondary-title&gt;British Journal of Sports Medicine&lt;/secondary-title&gt;&lt;/titles&gt;&lt;periodical&gt;&lt;full-title&gt;British Journal of Sports Medicine&lt;/full-title&gt;&lt;abbr-1&gt;Br. J. Sports Med.&lt;/abbr-1&gt;&lt;abbr-2&gt;Br J Sports Med&lt;/abbr-2&gt;&lt;/periodical&gt;&lt;volume&gt;50&lt;/volume&gt;&lt;dates&gt;&lt;year&gt;2016&lt;/year&gt;&lt;/dates&gt;&lt;urls&gt;&lt;/urls&gt;&lt;/record&gt;&lt;/Cite&gt;&lt;/EndNote&gt;</w:instrText>
      </w:r>
      <w:r w:rsidR="004D5949">
        <w:fldChar w:fldCharType="separate"/>
      </w:r>
      <w:r w:rsidR="00955D58">
        <w:rPr>
          <w:noProof/>
        </w:rPr>
        <w:t>(</w:t>
      </w:r>
      <w:hyperlink w:anchor="_ENREF_1" w:tooltip="Griffin, 2016 #11944" w:history="1">
        <w:r w:rsidR="00522E6F">
          <w:rPr>
            <w:noProof/>
          </w:rPr>
          <w:t>1</w:t>
        </w:r>
      </w:hyperlink>
      <w:r w:rsidR="00955D58">
        <w:rPr>
          <w:noProof/>
        </w:rPr>
        <w:t>)</w:t>
      </w:r>
      <w:r w:rsidR="004D5949">
        <w:fldChar w:fldCharType="end"/>
      </w:r>
      <w:r w:rsidR="00265CC7">
        <w:t xml:space="preserve"> reported in included studies</w:t>
      </w:r>
    </w:p>
    <w:tbl>
      <w:tblPr>
        <w:tblStyle w:val="TableGrid3"/>
        <w:tblW w:w="0" w:type="auto"/>
        <w:tblLook w:val="04A0" w:firstRow="1" w:lastRow="0" w:firstColumn="1" w:lastColumn="0" w:noHBand="0" w:noVBand="1"/>
      </w:tblPr>
      <w:tblGrid>
        <w:gridCol w:w="2970"/>
        <w:gridCol w:w="1271"/>
        <w:gridCol w:w="1492"/>
        <w:gridCol w:w="2102"/>
      </w:tblGrid>
      <w:tr w:rsidR="00522E6F" w:rsidRPr="00171A8F" w14:paraId="38231A93"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000000"/>
            <w:hideMark/>
          </w:tcPr>
          <w:p w14:paraId="6C69026A" w14:textId="77777777" w:rsidR="005435C9" w:rsidRPr="00171A8F" w:rsidRDefault="005435C9" w:rsidP="00C22753">
            <w:pPr>
              <w:rPr>
                <w:b/>
              </w:rPr>
            </w:pPr>
            <w:r w:rsidRPr="00171A8F">
              <w:rPr>
                <w:b/>
              </w:rPr>
              <w:t>Study</w:t>
            </w:r>
          </w:p>
        </w:tc>
        <w:tc>
          <w:tcPr>
            <w:tcW w:w="0" w:type="auto"/>
            <w:tcBorders>
              <w:top w:val="single" w:sz="4" w:space="0" w:color="auto"/>
              <w:left w:val="single" w:sz="4" w:space="0" w:color="auto"/>
              <w:bottom w:val="single" w:sz="4" w:space="0" w:color="auto"/>
              <w:right w:val="single" w:sz="4" w:space="0" w:color="auto"/>
            </w:tcBorders>
            <w:shd w:val="clear" w:color="auto" w:fill="000000"/>
            <w:hideMark/>
          </w:tcPr>
          <w:p w14:paraId="5D89CD0B" w14:textId="0A6C9E34" w:rsidR="005435C9" w:rsidRPr="00171A8F" w:rsidRDefault="005435C9" w:rsidP="00C22753">
            <w:pPr>
              <w:rPr>
                <w:b/>
              </w:rPr>
            </w:pPr>
            <w:r w:rsidRPr="00171A8F">
              <w:rPr>
                <w:b/>
              </w:rPr>
              <w:t>Symptoms</w:t>
            </w:r>
          </w:p>
        </w:tc>
        <w:tc>
          <w:tcPr>
            <w:tcW w:w="0" w:type="auto"/>
            <w:tcBorders>
              <w:top w:val="single" w:sz="4" w:space="0" w:color="auto"/>
              <w:left w:val="single" w:sz="4" w:space="0" w:color="auto"/>
              <w:bottom w:val="single" w:sz="4" w:space="0" w:color="auto"/>
              <w:right w:val="single" w:sz="4" w:space="0" w:color="auto"/>
            </w:tcBorders>
            <w:shd w:val="clear" w:color="auto" w:fill="000000"/>
            <w:hideMark/>
          </w:tcPr>
          <w:p w14:paraId="0A8C02A8" w14:textId="77777777" w:rsidR="005435C9" w:rsidRPr="00171A8F" w:rsidRDefault="005435C9" w:rsidP="00C22753">
            <w:pPr>
              <w:rPr>
                <w:b/>
              </w:rPr>
            </w:pPr>
            <w:r w:rsidRPr="00171A8F">
              <w:rPr>
                <w:b/>
              </w:rPr>
              <w:t>Clinical Signs</w:t>
            </w:r>
          </w:p>
        </w:tc>
        <w:tc>
          <w:tcPr>
            <w:tcW w:w="0" w:type="auto"/>
            <w:tcBorders>
              <w:top w:val="single" w:sz="4" w:space="0" w:color="auto"/>
              <w:left w:val="single" w:sz="4" w:space="0" w:color="auto"/>
              <w:bottom w:val="single" w:sz="4" w:space="0" w:color="auto"/>
              <w:right w:val="single" w:sz="4" w:space="0" w:color="auto"/>
            </w:tcBorders>
            <w:shd w:val="clear" w:color="auto" w:fill="000000"/>
            <w:hideMark/>
          </w:tcPr>
          <w:p w14:paraId="384E8A79" w14:textId="5D3BED78" w:rsidR="005435C9" w:rsidRPr="00171A8F" w:rsidRDefault="00CC2C8C" w:rsidP="00C22753">
            <w:pPr>
              <w:contextualSpacing/>
              <w:rPr>
                <w:b/>
              </w:rPr>
            </w:pPr>
            <w:r>
              <w:rPr>
                <w:b/>
              </w:rPr>
              <w:t>Diagnostic</w:t>
            </w:r>
            <w:r w:rsidR="005435C9" w:rsidRPr="00171A8F">
              <w:rPr>
                <w:b/>
              </w:rPr>
              <w:t xml:space="preserve"> Imaging</w:t>
            </w:r>
          </w:p>
        </w:tc>
      </w:tr>
      <w:tr w:rsidR="00522E6F" w:rsidRPr="00171A8F" w14:paraId="4FCD94C7"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8807DEF" w14:textId="6B695DAB" w:rsidR="009B3B18" w:rsidRPr="00171A8F" w:rsidRDefault="009B3B18" w:rsidP="00522E6F">
            <w:r w:rsidRPr="00171A8F">
              <w:t>Espinosa, N. (2006)</w:t>
            </w:r>
            <w:r w:rsidR="004D5949" w:rsidRPr="00171A8F">
              <w:fldChar w:fldCharType="begin"/>
            </w:r>
            <w:r w:rsidR="00955D58">
              <w:instrText xml:space="preserve"> ADDIN EN.CITE &lt;EndNote&gt;&lt;Cite&gt;&lt;Author&gt;Espinosa&lt;/Author&gt;&lt;Year&gt;2006&lt;/Year&gt;&lt;RecNum&gt;11893&lt;/RecNum&gt;&lt;DisplayText&gt;(2)&lt;/DisplayText&gt;&lt;record&gt;&lt;rec-number&gt;11893&lt;/rec-number&gt;&lt;foreign-keys&gt;&lt;key app="EN" db-id="x5x002s5vsf9s9exsxlpr2r80ptsx9wa55a5"&gt;11893&lt;/key&gt;&lt;/foreign-keys&gt;&lt;ref-type name="Journal Article"&gt;17&lt;/ref-type&gt;&lt;contributors&gt;&lt;authors&gt;&lt;author&gt;Espinosa, N.&lt;/author&gt;&lt;author&gt;Rothenfluh, D. A.&lt;/author&gt;&lt;author&gt;Beck, M.&lt;/author&gt;&lt;author&gt;Ganz, R.&lt;/author&gt;&lt;author&gt;Leunig, M.&lt;/author&gt;&lt;/authors&gt;&lt;/contributors&gt;&lt;auth-address&gt;Department of Orthopaedic Surgery, University of Berne, Inselspital, Switzerland. norman.espinosa@balgrist.ch&lt;/auth-address&gt;&lt;titles&gt;&lt;title&gt;Treatment of femoro-acetabular impingement: preliminary results of labral refixation&lt;/title&gt;&lt;secondary-title&gt;J Bone Joint Surg Am&lt;/secondary-title&gt;&lt;alt-title&gt;The Journal of bone and joint surgery. American volume&lt;/alt-title&gt;&lt;/titles&gt;&lt;periodical&gt;&lt;full-title&gt;Journal of Bone and Joint Surgery&lt;/full-title&gt;&lt;abbr-1&gt;J. Bone Joint Surg. Am.&lt;/abbr-1&gt;&lt;abbr-2&gt;J Bone Joint Surg Am&lt;/abbr-2&gt;&lt;abbr-3&gt;Journal of Bone &amp;amp; Joint Surgery&lt;/abbr-3&gt;&lt;/periodical&gt;&lt;pages&gt;925-35&lt;/pages&gt;&lt;volume&gt;88&lt;/volume&gt;&lt;number&gt;5&lt;/number&gt;&lt;edition&gt;2006/05/03&lt;/edition&gt;&lt;keywords&gt;&lt;keyword&gt;*Acetabulum&lt;/keyword&gt;&lt;keyword&gt;Adult&lt;/keyword&gt;&lt;keyword&gt;Cartilage, Articular/pathology/radiography/*surgery&lt;/keyword&gt;&lt;keyword&gt;Female&lt;/keyword&gt;&lt;keyword&gt;*Femur&lt;/keyword&gt;&lt;keyword&gt;Follow-Up Studies&lt;/keyword&gt;&lt;keyword&gt;Hip Joint/pathology/radiography/*surgery&lt;/keyword&gt;&lt;keyword&gt;Humans&lt;/keyword&gt;&lt;keyword&gt;Joint Diseases/pathology/radiography/*surgery&lt;/keyword&gt;&lt;keyword&gt;Male&lt;/keyword&gt;&lt;keyword&gt;Range of Motion, Articular&lt;/keyword&gt;&lt;keyword&gt;Retrospective Studies&lt;/keyword&gt;&lt;keyword&gt;Treatment Outcome&lt;/keyword&gt;&lt;/keywords&gt;&lt;dates&gt;&lt;year&gt;2006&lt;/year&gt;&lt;pub-dates&gt;&lt;date&gt;May&lt;/date&gt;&lt;/pub-dates&gt;&lt;/dates&gt;&lt;isbn&gt;0021-9355 (Print)&amp;#xD;0021-9355&lt;/isbn&gt;&lt;accession-num&gt;16651565&lt;/accession-num&gt;&lt;urls&gt;&lt;/urls&gt;&lt;electronic-resource-num&gt;10.2106/jbjs.e.00290&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2" w:tooltip="Espinosa, 2006 #11893" w:history="1">
              <w:r w:rsidR="00522E6F">
                <w:rPr>
                  <w:noProof/>
                </w:rPr>
                <w:t>2</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46C0A5F" w14:textId="0DAE6FB4" w:rsidR="009B3B18" w:rsidRPr="00171A8F" w:rsidRDefault="009B3B18" w:rsidP="009B3B18">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FD6C278" w14:textId="78001238"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CEF34E9" w14:textId="35C7F9A3"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65B54368"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1CD170BC" w14:textId="4FAC0ECC" w:rsidR="009B3B18" w:rsidRPr="00171A8F" w:rsidRDefault="009B3B18" w:rsidP="00522E6F">
            <w:r w:rsidRPr="00171A8F">
              <w:t>Philippon, M. (2007)</w:t>
            </w:r>
            <w:r w:rsidR="004D5949" w:rsidRPr="00171A8F">
              <w:fldChar w:fldCharType="begin">
                <w:fldData xml:space="preserve">PEVuZE5vdGU+PENpdGU+PEF1dGhvcj5QaGlsaXBwb248L0F1dGhvcj48WWVhcj4yMDA3PC9ZZWFy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</w:fldData>
              </w:fldChar>
            </w:r>
            <w:r w:rsidR="00955D58">
              <w:instrText xml:space="preserve"> ADDIN EN.CITE </w:instrText>
            </w:r>
            <w:r w:rsidR="00955D58">
              <w:fldChar w:fldCharType="begin">
                <w:fldData xml:space="preserve">PEVuZE5vdGU+PENpdGU+PEF1dGhvcj5QaGlsaXBwb248L0F1dGhvcj48WWVhcj4yMDA3PC9ZZWFy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3" w:tooltip="Philippon, 2007 #11892" w:history="1">
              <w:r w:rsidR="00522E6F">
                <w:rPr>
                  <w:noProof/>
                </w:rPr>
                <w:t>3</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9DE98FE"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BA000B1"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4477DE3"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139E2C83"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1B11A709" w14:textId="42817902" w:rsidR="009B3B18" w:rsidRPr="00171A8F" w:rsidRDefault="009B3B18" w:rsidP="00522E6F">
            <w:r w:rsidRPr="00171A8F">
              <w:t>Philippon, M. (2008)</w:t>
            </w:r>
            <w:r w:rsidR="004D5949" w:rsidRPr="00171A8F">
              <w:fldChar w:fldCharType="begin"/>
            </w:r>
            <w:r w:rsidR="00955D58">
              <w:instrText xml:space="preserve"> ADDIN EN.CITE &lt;EndNote&gt;&lt;Cite&gt;&lt;Author&gt;Philippon&lt;/Author&gt;&lt;Year&gt;2008&lt;/Year&gt;&lt;RecNum&gt;6095&lt;/RecNum&gt;&lt;DisplayText&gt;(4)&lt;/DisplayText&gt;&lt;record&gt;&lt;rec-number&gt;6095&lt;/rec-number&gt;&lt;foreign-keys&gt;&lt;key app="EN" db-id="x5x002s5vsf9s9exsxlpr2r80ptsx9wa55a5"&gt;6095&lt;/key&gt;&lt;/foreign-keys&gt;&lt;ref-type name="Journal Article"&gt;17&lt;/ref-type&gt;&lt;contributors&gt;&lt;authors&gt;&lt;author&gt;Philippon, M. J.&lt;/author&gt;&lt;author&gt;Yen, Y. M.&lt;/author&gt;&lt;author&gt;Briggs, K. K.&lt;/author&gt;&lt;author&gt;Kuppersmith, D. A.&lt;/author&gt;&lt;author&gt;Maxwell, R. B.&lt;/author&gt;&lt;/authors&gt;&lt;/contributors&gt;&lt;auth-address&gt;Steadman Hawkins Research Foundation, Vail, CO 81657, USA.&lt;/auth-address&gt;&lt;titles&gt;&lt;title&gt;Early outcomes after hip arthroscopy for femoroacetabular impingement in the athletic adolescent patient: a preliminary report&lt;/title&gt;&lt;secondary-title&gt;Journal of Pediatric Orthopedics&lt;/secondary-title&gt;&lt;/titles&gt;&lt;periodical&gt;&lt;full-title&gt;Journal of Pediatric Orthopedics&lt;/full-title&gt;&lt;abbr-1&gt;J. Pediatr. Orthop.&lt;/abbr-1&gt;&lt;abbr-2&gt;J Pediatr Orthop&lt;/abbr-2&gt;&lt;/periodical&gt;&lt;pages&gt;705-10&lt;/pages&gt;&lt;volume&gt;28&lt;/volume&gt;&lt;number&gt;7&lt;/number&gt;&lt;edition&gt;2008/09/25&lt;/edition&gt;&lt;keywords&gt;&lt;keyword&gt;Acetabulum/pathology/surgery&lt;/keyword&gt;&lt;keyword&gt;Activities of Daily Living&lt;/keyword&gt;&lt;keyword&gt;Adolescent&lt;/keyword&gt;&lt;keyword&gt;Arthroscopy/ methods&lt;/keyword&gt;&lt;keyword&gt;Child&lt;/keyword&gt;&lt;keyword&gt;Debridement&lt;/keyword&gt;&lt;keyword&gt;Female&lt;/keyword&gt;&lt;keyword&gt;Femur Head/pathology/surgery&lt;/keyword&gt;&lt;keyword&gt;Follow-Up Studies&lt;/keyword&gt;&lt;keyword&gt;Hip Joint/pathology/ surgery&lt;/keyword&gt;&lt;keyword&gt;Humans&lt;/keyword&gt;&lt;keyword&gt;Joint Diseases/pathology/ surgery&lt;/keyword&gt;&lt;keyword&gt;Male&lt;/keyword&gt;&lt;keyword&gt;Patient Satisfaction&lt;/keyword&gt;&lt;keyword&gt;Sports&lt;/keyword&gt;&lt;keyword&gt;Treatment Outcome&lt;/keyword&gt;&lt;/keywords&gt;&lt;dates&gt;&lt;year&gt;2008&lt;/year&gt;&lt;pub-dates&gt;&lt;date&gt;Oct-Nov&lt;/date&gt;&lt;/pub-dates&gt;&lt;/dates&gt;&lt;isbn&gt;1539-2570 (Electronic)&amp;#xD;0271-6798 (Linking)&lt;/isbn&gt;&lt;accession-num&gt;18812894&lt;/accession-num&gt;&lt;urls&gt;&lt;/urls&gt;&lt;electronic-resource-num&gt;10.1097/BPO.0b013e318186eb2e&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4" w:tooltip="Philippon, 2008 #6095" w:history="1">
              <w:r w:rsidR="00522E6F">
                <w:rPr>
                  <w:noProof/>
                </w:rPr>
                <w:t>4</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F41D02D" w14:textId="5F80D4A0" w:rsidR="009B3B18" w:rsidRPr="00171A8F" w:rsidRDefault="00CA2AC1" w:rsidP="009B3B18">
            <w:pPr>
              <w:jc w:val="center"/>
              <w:rPr>
                <w:rFonts w:eastAsia="Times New Roman"/>
                <w:color w:val="000000"/>
              </w:rPr>
            </w:pPr>
            <w:r>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ADC01E5"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541AD33"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7F9F9526"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06C17806" w14:textId="1A2602B1" w:rsidR="009B3B18" w:rsidRPr="00171A8F" w:rsidRDefault="009B3B18" w:rsidP="00522E6F">
            <w:r w:rsidRPr="00171A8F">
              <w:t>Ilizaliturri, V. (2008)</w:t>
            </w:r>
            <w:r w:rsidR="004D5949" w:rsidRPr="00171A8F">
              <w:fldChar w:fldCharType="begin"/>
            </w:r>
            <w:r w:rsidR="00955D58">
              <w:instrText xml:space="preserve"> ADDIN EN.CITE &lt;EndNote&gt;&lt;Cite&gt;&lt;Author&gt;Ilizaliturri&lt;/Author&gt;&lt;Year&gt;2008&lt;/Year&gt;&lt;RecNum&gt;11891&lt;/RecNum&gt;&lt;DisplayText&gt;(5)&lt;/DisplayText&gt;&lt;record&gt;&lt;rec-number&gt;11891&lt;/rec-number&gt;&lt;foreign-keys&gt;&lt;key app="EN" db-id="x5x002s5vsf9s9exsxlpr2r80ptsx9wa55a5"&gt;11891&lt;/key&gt;&lt;/foreign-keys&gt;&lt;ref-type name="Journal Article"&gt;17&lt;/ref-type&gt;&lt;contributors&gt;&lt;authors&gt;&lt;author&gt;Ilizaliturri, V. M., Jr.&lt;/author&gt;&lt;author&gt;Orozco-Rodriguez, L.&lt;/author&gt;&lt;author&gt;Acosta-Rodriguez, E.&lt;/author&gt;&lt;author&gt;Camacho-Galindo, J.&lt;/author&gt;&lt;/authors&gt;&lt;/contributors&gt;&lt;auth-address&gt;Adult Joint Reconstruction Service of the National Rehabilitation Institute of Mexico, Mexico City, Mexico.&lt;/auth-address&gt;&lt;titles&gt;&lt;title&gt;Arthroscopic treatment of cam-type femoroacetabular impingement: preliminary report at 2 years minimum follow-up&lt;/title&gt;&lt;secondary-title&gt;J Arthroplasty&lt;/secondary-title&gt;&lt;alt-title&gt;The Journal of arthroplasty&lt;/alt-title&gt;&lt;/titles&gt;&lt;periodical&gt;&lt;full-title&gt;Journal of Arthroplasty&lt;/full-title&gt;&lt;abbr-1&gt;J. Arthroplasty&lt;/abbr-1&gt;&lt;abbr-2&gt;J Arthroplasty&lt;/abbr-2&gt;&lt;/periodical&gt;&lt;pages&gt;226-34&lt;/pages&gt;&lt;volume&gt;23&lt;/volume&gt;&lt;number&gt;2&lt;/number&gt;&lt;edition&gt;2008/02/19&lt;/edition&gt;&lt;keywords&gt;&lt;keyword&gt;Acetabulum/*surgery&lt;/keyword&gt;&lt;keyword&gt;Adult&lt;/keyword&gt;&lt;keyword&gt;*Arthroscopy&lt;/keyword&gt;&lt;keyword&gt;Female&lt;/keyword&gt;&lt;keyword&gt;Femur/*surgery&lt;/keyword&gt;&lt;keyword&gt;Follow-Up Studies&lt;/keyword&gt;&lt;keyword&gt;Hip Joint/surgery&lt;/keyword&gt;&lt;keyword&gt;Humans&lt;/keyword&gt;&lt;keyword&gt;Joint Diseases/surgery&lt;/keyword&gt;&lt;keyword&gt;Male&lt;/keyword&gt;&lt;keyword&gt;Treatment Outcome&lt;/keyword&gt;&lt;/keywords&gt;&lt;dates&gt;&lt;year&gt;2008&lt;/year&gt;&lt;pub-dates&gt;&lt;date&gt;Feb&lt;/date&gt;&lt;/pub-dates&gt;&lt;/dates&gt;&lt;isbn&gt;0883-5403 (Print)&amp;#xD;0883-5403&lt;/isbn&gt;&lt;accession-num&gt;18280417&lt;/accession-num&gt;&lt;urls&gt;&lt;/urls&gt;&lt;electronic-resource-num&gt;10.1016/j.arth.2007.03.016&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5" w:tooltip="Ilizaliturri, 2008 #11891" w:history="1">
              <w:r w:rsidR="00522E6F">
                <w:rPr>
                  <w:noProof/>
                </w:rPr>
                <w:t>5</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72643DD" w14:textId="77777777" w:rsidR="009B3B18" w:rsidRPr="00171A8F" w:rsidRDefault="009B3B18" w:rsidP="009B3B18">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2064C47"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6A91536"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2924805C"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829DF86" w14:textId="7FB70F22" w:rsidR="009B3B18" w:rsidRPr="00171A8F" w:rsidRDefault="009B3B18" w:rsidP="00522E6F">
            <w:r w:rsidRPr="00171A8F">
              <w:t>Philippon, M. (2009)</w:t>
            </w:r>
            <w:r w:rsidR="004D5949" w:rsidRPr="00171A8F">
              <w:fldChar w:fldCharType="begin">
                <w:fldData xml:space="preserve">PEVuZE5vdGU+PENpdGU+PEF1dGhvcj5QaGlsaXBwb248L0F1dGhvcj48WWVhcj4yMDA5PC9ZZWFy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</w:fldData>
              </w:fldChar>
            </w:r>
            <w:r w:rsidR="00955D58">
              <w:instrText xml:space="preserve"> ADDIN EN.CITE </w:instrText>
            </w:r>
            <w:r w:rsidR="00955D58">
              <w:fldChar w:fldCharType="begin">
                <w:fldData xml:space="preserve">PEVuZE5vdGU+PENpdGU+PEF1dGhvcj5QaGlsaXBwb248L0F1dGhvcj48WWVhcj4yMDA5PC9ZZWFy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6" w:tooltip="Philippon, 2009 #11888" w:history="1">
              <w:r w:rsidR="00522E6F">
                <w:rPr>
                  <w:noProof/>
                </w:rPr>
                <w:t>6</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970CFF3" w14:textId="77777777" w:rsidR="009B3B18" w:rsidRPr="00171A8F" w:rsidRDefault="009B3B18" w:rsidP="009B3B18">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7E686EE"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1D31048"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56128F6C"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785D19F7" w14:textId="7E313EFD" w:rsidR="009B3B18" w:rsidRPr="00171A8F" w:rsidRDefault="009B3B18" w:rsidP="00522E6F">
            <w:r w:rsidRPr="00171A8F">
              <w:t>Laude, F. (2009)</w:t>
            </w:r>
            <w:r w:rsidR="004D5949" w:rsidRPr="00171A8F">
              <w:fldChar w:fldCharType="begin">
                <w:fldData xml:space="preserve">PEVuZE5vdGU+PENpdGU+PEF1dGhvcj5MYXVkZTwvQXV0aG9yPjxZZWFyPjIwMDk8L1llYXI+PFJl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</w:fldData>
              </w:fldChar>
            </w:r>
            <w:r w:rsidR="00955D58">
              <w:instrText xml:space="preserve"> ADDIN EN.CITE </w:instrText>
            </w:r>
            <w:r w:rsidR="00955D58">
              <w:fldChar w:fldCharType="begin">
                <w:fldData xml:space="preserve">PEVuZE5vdGU+PENpdGU+PEF1dGhvcj5MYXVkZTwvQXV0aG9yPjxZZWFyPjIwMDk8L1llYXI+PFJl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7" w:tooltip="Laude, 2009 #6952" w:history="1">
              <w:r w:rsidR="00522E6F">
                <w:rPr>
                  <w:noProof/>
                </w:rPr>
                <w:t>7</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6BA230D" w14:textId="77777777" w:rsidR="009B3B18" w:rsidRPr="00171A8F" w:rsidRDefault="009B3B18" w:rsidP="009B3B18">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DDF6930"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ED32A83"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5951A349"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115060B" w14:textId="65A22FC7" w:rsidR="009B3B18" w:rsidRPr="00171A8F" w:rsidRDefault="009B3B18" w:rsidP="00522E6F">
            <w:r w:rsidRPr="00171A8F">
              <w:t>Graves, M. (2009)</w:t>
            </w:r>
            <w:r w:rsidR="004D5949" w:rsidRPr="00171A8F">
              <w:fldChar w:fldCharType="begin">
                <w:fldData xml:space="preserve">PEVuZE5vdGU+PENpdGU+PEF1dGhvcj5HcmF2ZXM8L0F1dGhvcj48WWVhcj4yMDA5PC9ZZWFyPjxS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PcnRob3BhZWRpY3MgYW5kIFJlbGF0ZWQgUmVzZWFy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</w:fldData>
              </w:fldChar>
            </w:r>
            <w:r w:rsidR="00955D58">
              <w:instrText xml:space="preserve"> ADDIN EN.CITE </w:instrText>
            </w:r>
            <w:r w:rsidR="00955D58">
              <w:fldChar w:fldCharType="begin">
                <w:fldData xml:space="preserve">PEVuZE5vdGU+PENpdGU+PEF1dGhvcj5HcmF2ZXM8L0F1dGhvcj48WWVhcj4yMDA5PC9ZZWFyPjxS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PcnRob3BhZWRpY3MgYW5kIFJlbGF0ZWQgUmVzZWFy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8" w:tooltip="Graves, 2009 #11889" w:history="1">
              <w:r w:rsidR="00522E6F">
                <w:rPr>
                  <w:noProof/>
                </w:rPr>
                <w:t>8</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E958560" w14:textId="77777777" w:rsidR="009B3B18" w:rsidRPr="00171A8F" w:rsidRDefault="009B3B18" w:rsidP="009B3B18">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92A8241"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ED3AAF1"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0A4DCD0F"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BF20927" w14:textId="6CAF6FEB" w:rsidR="009B3B18" w:rsidRPr="00171A8F" w:rsidRDefault="009B3B18" w:rsidP="00522E6F">
            <w:r w:rsidRPr="00171A8F">
              <w:t>Brunner, A. (2009)</w:t>
            </w:r>
            <w:r w:rsidR="004D5949" w:rsidRPr="00171A8F">
              <w:fldChar w:fldCharType="begin"/>
            </w:r>
            <w:r w:rsidR="00955D58">
              <w:instrText xml:space="preserve"> ADDIN EN.CITE &lt;EndNote&gt;&lt;Cite&gt;&lt;Author&gt;Brunner&lt;/Author&gt;&lt;Year&gt;2009&lt;/Year&gt;&lt;RecNum&gt;11886&lt;/RecNum&gt;&lt;DisplayText&gt;(9)&lt;/DisplayText&gt;&lt;record&gt;&lt;rec-number&gt;11886&lt;/rec-number&gt;&lt;foreign-keys&gt;&lt;key app="EN" db-id="x5x002s5vsf9s9exsxlpr2r80ptsx9wa55a5"&gt;11886&lt;/key&gt;&lt;/foreign-keys&gt;&lt;ref-type name="Journal Article"&gt;17&lt;/ref-type&gt;&lt;contributors&gt;&lt;authors&gt;&lt;author&gt;Brunner, A.&lt;/author&gt;&lt;author&gt;Horisberger, M.&lt;/author&gt;&lt;author&gt;Herzog, R. F.&lt;/author&gt;&lt;/authors&gt;&lt;/contributors&gt;&lt;auth-address&gt;Department of Orthopaedic Surgery, Cantonal Hospital Lucerne, Wolhusen, Switzerland. a-r.brunner@web.de&lt;/auth-address&gt;&lt;titles&gt;&lt;title&gt;Sports and recreation activity of patients with femoroacetabular impingement before and after arthroscopic osteoplasty&lt;/title&gt;&lt;secondary-title&gt;Am J Sports Med&lt;/secondary-title&gt;&lt;alt-title&gt;The American journal of sports medicine&lt;/alt-title&gt;&lt;/titles&gt;&lt;periodical&gt;&lt;full-title&gt;American Journal of Sports Medicine&lt;/full-title&gt;&lt;abbr-1&gt;Am. J. Sports Med.&lt;/abbr-1&gt;&lt;abbr-2&gt;Am J Sports Med&lt;/abbr-2&gt;&lt;/periodical&gt;&lt;pages&gt;917-22&lt;/pages&gt;&lt;volume&gt;37&lt;/volume&gt;&lt;number&gt;5&lt;/number&gt;&lt;edition&gt;2009/03/03&lt;/edition&gt;&lt;keywords&gt;&lt;keyword&gt;Acetabulum/surgery&lt;/keyword&gt;&lt;keyword&gt;Adolescent&lt;/keyword&gt;&lt;keyword&gt;Adult&lt;/keyword&gt;&lt;keyword&gt;Aged&lt;/keyword&gt;&lt;keyword&gt;*Arthroscopy&lt;/keyword&gt;&lt;keyword&gt;Female&lt;/keyword&gt;&lt;keyword&gt;Femur/surgery&lt;/keyword&gt;&lt;keyword&gt;Hip Joint/*surgery&lt;/keyword&gt;&lt;keyword&gt;Humans&lt;/keyword&gt;&lt;keyword&gt;Joint Diseases/surgery&lt;/keyword&gt;&lt;keyword&gt;Male&lt;/keyword&gt;&lt;keyword&gt;Middle Aged&lt;/keyword&gt;&lt;keyword&gt;Osteoarthritis/radiography&lt;/keyword&gt;&lt;keyword&gt;Pain Measurement&lt;/keyword&gt;&lt;keyword&gt;Postoperative Period&lt;/keyword&gt;&lt;keyword&gt;*Recreation&lt;/keyword&gt;&lt;keyword&gt;*Sports&lt;/keyword&gt;&lt;keyword&gt;Treatment Outcome&lt;/keyword&gt;&lt;keyword&gt;Young Adult&lt;/keyword&gt;&lt;/keywords&gt;&lt;dates&gt;&lt;year&gt;2009&lt;/year&gt;&lt;pub-dates&gt;&lt;date&gt;May&lt;/date&gt;&lt;/pub-dates&gt;&lt;/dates&gt;&lt;isbn&gt;0363-5465&lt;/isbn&gt;&lt;accession-num&gt;19251673&lt;/accession-num&gt;&lt;urls&gt;&lt;/urls&gt;&lt;electronic-resource-num&gt;10.1177/0363546508330144&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9" w:tooltip="Brunner, 2009 #11886" w:history="1">
              <w:r w:rsidR="00522E6F">
                <w:rPr>
                  <w:noProof/>
                </w:rPr>
                <w:t>9</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F55EAA4"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E178EBD"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8CBB790"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706B7031"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65C05F56" w14:textId="332A5201" w:rsidR="009B3B18" w:rsidRPr="00171A8F" w:rsidRDefault="009B3B18" w:rsidP="00522E6F">
            <w:r w:rsidRPr="00171A8F">
              <w:t>Hartmann, A. (2009)</w:t>
            </w:r>
            <w:r w:rsidR="004D5949" w:rsidRPr="00171A8F">
              <w:fldChar w:fldCharType="begin">
                <w:fldData xml:space="preserve">PEVuZE5vdGU+PENpdGU+PEF1dGhvcj5IYXJ0bWFubjwvQXV0aG9yPjxZZWFyPjIwMDk8L1llYXI+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</w:fldData>
              </w:fldChar>
            </w:r>
            <w:r w:rsidR="00955D58">
              <w:instrText xml:space="preserve"> ADDIN EN.CITE </w:instrText>
            </w:r>
            <w:r w:rsidR="00955D58">
              <w:fldChar w:fldCharType="begin">
                <w:fldData xml:space="preserve">PEVuZE5vdGU+PENpdGU+PEF1dGhvcj5IYXJ0bWFubjwvQXV0aG9yPjxZZWFyPjIwMDk8L1llYXI+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10" w:tooltip="Hartmann, 2009 #11887" w:history="1">
              <w:r w:rsidR="00522E6F">
                <w:rPr>
                  <w:noProof/>
                </w:rPr>
                <w:t>10</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0164A80" w14:textId="77777777" w:rsidR="009B3B18" w:rsidRPr="00171A8F" w:rsidRDefault="009B3B18" w:rsidP="009B3B18">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234C554"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D82DD2B"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75712FEF"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64BC0321" w14:textId="184D118C" w:rsidR="009B3B18" w:rsidRPr="00171A8F" w:rsidRDefault="009B3B18" w:rsidP="00522E6F">
            <w:r w:rsidRPr="00171A8F">
              <w:t>Lincoln, M. (2009)</w:t>
            </w:r>
            <w:r w:rsidR="004D5949" w:rsidRPr="00171A8F">
              <w:fldChar w:fldCharType="begin">
                <w:fldData xml:space="preserve">PEVuZE5vdGU+PENpdGU+PEF1dGhvcj5MaW5jb2xuPC9BdXRob3I+PFllYXI+MjAwOTwvWWVhcj48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</w:fldData>
              </w:fldChar>
            </w:r>
            <w:r w:rsidR="00955D58">
              <w:instrText xml:space="preserve"> ADDIN EN.CITE </w:instrText>
            </w:r>
            <w:r w:rsidR="00955D58">
              <w:fldChar w:fldCharType="begin">
                <w:fldData xml:space="preserve">PEVuZE5vdGU+PENpdGU+PEF1dGhvcj5MaW5jb2xuPC9BdXRob3I+PFllYXI+MjAwOTwvWWVhcj48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11" w:tooltip="Lincoln, 2009 #11884" w:history="1">
              <w:r w:rsidR="00522E6F">
                <w:rPr>
                  <w:noProof/>
                </w:rPr>
                <w:t>11</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BD10898" w14:textId="77777777" w:rsidR="009B3B18" w:rsidRPr="00171A8F" w:rsidRDefault="009B3B18" w:rsidP="009B3B18">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D436F82"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F19A238"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4ED40B31"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0B8A2224" w14:textId="244BEB02" w:rsidR="009B3B18" w:rsidRPr="00171A8F" w:rsidRDefault="009B3B18" w:rsidP="00522E6F">
            <w:r w:rsidRPr="00171A8F">
              <w:t>Yun, H. (2009)</w:t>
            </w:r>
            <w:r w:rsidR="004D5949" w:rsidRPr="00171A8F">
              <w:fldChar w:fldCharType="begin"/>
            </w:r>
            <w:r w:rsidR="00955D58">
              <w:instrText xml:space="preserve"> ADDIN EN.CITE &lt;EndNote&gt;&lt;Cite&gt;&lt;Author&gt;Yun&lt;/Author&gt;&lt;Year&gt;2009&lt;/Year&gt;&lt;RecNum&gt;11883&lt;/RecNum&gt;&lt;DisplayText&gt;(12)&lt;/DisplayText&gt;&lt;record&gt;&lt;rec-number&gt;11883&lt;/rec-number&gt;&lt;foreign-keys&gt;&lt;key app="EN" db-id="x5x002s5vsf9s9exsxlpr2r80ptsx9wa55a5"&gt;11883&lt;/key&gt;&lt;/foreign-keys&gt;&lt;ref-type name="Journal Article"&gt;17&lt;/ref-type&gt;&lt;contributors&gt;&lt;authors&gt;&lt;author&gt;Yun, H. H.&lt;/author&gt;&lt;author&gt;Shon, W. Y.&lt;/author&gt;&lt;author&gt;Yun, J. Y.&lt;/author&gt;&lt;/authors&gt;&lt;/contributors&gt;&lt;auth-address&gt;Department of Orthopedic Surgery, Guro Hospital, Korea University School of Medicine, Seoul, Korea.&lt;/auth-address&gt;&lt;titles&gt;&lt;title&gt;Treatment of femoroacetabular impingement with surgical dislocation&lt;/title&gt;&lt;secondary-title&gt;Clin Orthop Surg&lt;/secondary-title&gt;&lt;/titles&gt;&lt;periodical&gt;&lt;full-title&gt;Clin Orthop Surg&lt;/full-title&gt;&lt;/periodical&gt;&lt;pages&gt;146-54&lt;/pages&gt;&lt;volume&gt;1&lt;/volume&gt;&lt;number&gt;3&lt;/number&gt;&lt;edition&gt;2009/11/04&lt;/edition&gt;&lt;keywords&gt;&lt;keyword&gt;Acetabulum/surgery&lt;/keyword&gt;&lt;keyword&gt;Adult&lt;/keyword&gt;&lt;keyword&gt;Female&lt;/keyword&gt;&lt;keyword&gt;Femoracetabular Impingement/radiography/ surgery&lt;/keyword&gt;&lt;keyword&gt;Femur Head/surgery&lt;/keyword&gt;&lt;keyword&gt;Humans&lt;/keyword&gt;&lt;keyword&gt;Ligaments, Articular/surgery&lt;/keyword&gt;&lt;keyword&gt;Male&lt;/keyword&gt;&lt;keyword&gt;Middle Aged&lt;/keyword&gt;&lt;keyword&gt;Orthopedic Procedures/methods&lt;/keyword&gt;&lt;keyword&gt;Osteotomy&lt;/keyword&gt;&lt;keyword&gt;Treatment Outcome&lt;/keyword&gt;&lt;keyword&gt;Young Adult&lt;/keyword&gt;&lt;/keywords&gt;&lt;dates&gt;&lt;year&gt;2009&lt;/year&gt;&lt;pub-dates&gt;&lt;date&gt;Sep&lt;/date&gt;&lt;/pub-dates&gt;&lt;/dates&gt;&lt;isbn&gt;2005-4408 (Electronic)&amp;#xD;2005-291X (Linking)&lt;/isbn&gt;&lt;accession-num&gt;19885050&lt;/accession-num&gt;&lt;urls&gt;&lt;/urls&gt;&lt;custom2&gt;2766742&lt;/custom2&gt;&lt;electronic-resource-num&gt;10.4055/cios.2009.1.3.146&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12" w:tooltip="Yun, 2009 #11883" w:history="1">
              <w:r w:rsidR="00522E6F">
                <w:rPr>
                  <w:noProof/>
                </w:rPr>
                <w:t>12</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D4C6DAF" w14:textId="2B30BA38"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818ABAB" w14:textId="0764D2BC"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57E7179" w14:textId="41F52859"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2DB10610"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1248CBC1" w14:textId="6F91BAA3" w:rsidR="009B3B18" w:rsidRPr="00171A8F" w:rsidRDefault="009B3B18" w:rsidP="00522E6F">
            <w:r w:rsidRPr="00171A8F">
              <w:t>Philippon, M (2010)</w:t>
            </w:r>
            <w:r w:rsidR="004D5949" w:rsidRPr="00171A8F">
              <w:fldChar w:fldCharType="begin"/>
            </w:r>
            <w:r w:rsidR="00955D58">
              <w:instrText xml:space="preserve"> ADDIN EN.CITE &lt;EndNote&gt;&lt;Cite&gt;&lt;Author&gt;Philippon&lt;/Author&gt;&lt;Year&gt;2010&lt;/Year&gt;&lt;RecNum&gt;8399&lt;/RecNum&gt;&lt;DisplayText&gt;(13)&lt;/DisplayText&gt;&lt;record&gt;&lt;rec-number&gt;8399&lt;/rec-number&gt;&lt;foreign-keys&gt;&lt;key app="EN" db-id="x5x002s5vsf9s9exsxlpr2r80ptsx9wa55a5"&gt;8399&lt;/key&gt;&lt;/foreign-keys&gt;&lt;ref-type name="Journal Article"&gt;17&lt;/ref-type&gt;&lt;contributors&gt;&lt;authors&gt;&lt;author&gt;Philippon, M. J.&lt;/author&gt;&lt;author&gt;Weiss, D. R.&lt;/author&gt;&lt;author&gt;Kuppersmith, D. A.&lt;/author&gt;&lt;author&gt;Briggs, K. K.&lt;/author&gt;&lt;author&gt;Hay, C. J.&lt;/author&gt;&lt;/authors&gt;&lt;/contributors&gt;&lt;auth-address&gt;Steadman Philippon Research Institute, 181 W. Meadow Drive, Suite 1000, Vail, CO 81657, USA.&lt;/auth-address&gt;&lt;titles&gt;&lt;title&gt;Arthroscopic labral repair and treatment of femoroacetabular impingement in professional hockey players&lt;/title&gt;&lt;secondary-title&gt;American Journal of Sports Medicine&lt;/secondary-title&gt;&lt;/titles&gt;&lt;periodical&gt;&lt;full-title&gt;American Journal of Sports Medicine&lt;/full-title&gt;&lt;abbr-1&gt;Am. J. Sports Med.&lt;/abbr-1&gt;&lt;abbr-2&gt;Am J Sports Med&lt;/abbr-2&gt;&lt;/periodical&gt;&lt;pages&gt;99-104&lt;/pages&gt;&lt;volume&gt;38&lt;/volume&gt;&lt;number&gt;1&lt;/number&gt;&lt;edition&gt;2009/12/08&lt;/edition&gt;&lt;keywords&gt;&lt;keyword&gt;Acetabulum/radiography/surgery&lt;/keyword&gt;&lt;keyword&gt;Adolescent&lt;/keyword&gt;&lt;keyword&gt;Adult&lt;/keyword&gt;&lt;keyword&gt;Arthroscopy&lt;/keyword&gt;&lt;keyword&gt;Health Status Indicators&lt;/keyword&gt;&lt;keyword&gt;Hip Injuries/radiography/ surgery&lt;/keyword&gt;&lt;keyword&gt;Hip Joint/radiography/ surgery&lt;/keyword&gt;&lt;keyword&gt;Hockey/ injuries&lt;/keyword&gt;&lt;keyword&gt;Humans&lt;/keyword&gt;&lt;keyword&gt;Male&lt;/keyword&gt;&lt;keyword&gt;Patient Satisfaction&lt;/keyword&gt;&lt;keyword&gt;Retrospective Studies&lt;/keyword&gt;&lt;keyword&gt;Statistics as Topic&lt;/keyword&gt;&lt;keyword&gt;Treatment Outcome&lt;/keyword&gt;&lt;keyword&gt;Young Adult&lt;/keyword&gt;&lt;/keywords&gt;&lt;dates&gt;&lt;year&gt;2010&lt;/year&gt;&lt;pub-dates&gt;&lt;date&gt;Jan&lt;/date&gt;&lt;/pub-dates&gt;&lt;/dates&gt;&lt;isbn&gt;1552-3365 (Electronic)&amp;#xD;0363-5465 (Linking)&lt;/isbn&gt;&lt;accession-num&gt;19966097&lt;/accession-num&gt;&lt;urls&gt;&lt;/urls&gt;&lt;electronic-resource-num&gt;10.1177/0363546509346393&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13" w:tooltip="Philippon, 2010 #8399" w:history="1">
              <w:r w:rsidR="00522E6F">
                <w:rPr>
                  <w:noProof/>
                </w:rPr>
                <w:t>13</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DBD5C32" w14:textId="77777777" w:rsidR="009B3B18" w:rsidRPr="00171A8F" w:rsidRDefault="009B3B18" w:rsidP="009B3B18">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4869CAB"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B350FEF"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5661C3CA"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7B425D2A" w14:textId="5A3BCB3F" w:rsidR="009B3B18" w:rsidRPr="00171A8F" w:rsidRDefault="009B3B18" w:rsidP="00522E6F">
            <w:r w:rsidRPr="00171A8F">
              <w:t>Peters, C. (2010)</w:t>
            </w:r>
            <w:r w:rsidR="004D5949" w:rsidRPr="00171A8F">
              <w:fldChar w:fldCharType="begin">
                <w:fldData xml:space="preserve">PEVuZE5vdGU+PENpdGU+PEF1dGhvcj5QZXRlcnM8L0F1dGhvcj48WWVhcj4yMDEwPC9ZZWFyPjxS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</w:fldData>
              </w:fldChar>
            </w:r>
            <w:r w:rsidR="00955D58">
              <w:instrText xml:space="preserve"> ADDIN EN.CITE </w:instrText>
            </w:r>
            <w:r w:rsidR="00955D58">
              <w:fldChar w:fldCharType="begin">
                <w:fldData xml:space="preserve">PEVuZE5vdGU+PENpdGU+PEF1dGhvcj5QZXRlcnM8L0F1dGhvcj48WWVhcj4yMDEwPC9ZZWFyPjxS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14" w:tooltip="Peters, 2010 #6951" w:history="1">
              <w:r w:rsidR="00522E6F">
                <w:rPr>
                  <w:noProof/>
                </w:rPr>
                <w:t>14</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BFD0DCB" w14:textId="77777777" w:rsidR="009B3B18" w:rsidRPr="00171A8F" w:rsidRDefault="009B3B18" w:rsidP="009B3B18">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606F032"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339AB00"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0813DB9C"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5EC4DE2B" w14:textId="12EF723E" w:rsidR="009B3B18" w:rsidRPr="00171A8F" w:rsidRDefault="009B3B18" w:rsidP="00522E6F">
            <w:r w:rsidRPr="00171A8F">
              <w:t>Clohisy, J. (2010)</w:t>
            </w:r>
            <w:r w:rsidR="004D5949" w:rsidRPr="00171A8F">
              <w:fldChar w:fldCharType="begin"/>
            </w:r>
            <w:r w:rsidR="00955D58">
              <w:instrText xml:space="preserve"> ADDIN EN.CITE &lt;EndNote&gt;&lt;Cite&gt;&lt;Author&gt;Clohisy&lt;/Author&gt;&lt;Year&gt;2010&lt;/Year&gt;&lt;RecNum&gt;11881&lt;/RecNum&gt;&lt;DisplayText&gt;(15)&lt;/DisplayText&gt;&lt;record&gt;&lt;rec-number&gt;11881&lt;/rec-number&gt;&lt;foreign-keys&gt;&lt;key app="EN" db-id="x5x002s5vsf9s9exsxlpr2r80ptsx9wa55a5"&gt;11881&lt;/key&gt;&lt;/foreign-keys&gt;&lt;ref-type name="Journal Article"&gt;17&lt;/ref-type&gt;&lt;contributors&gt;&lt;authors&gt;&lt;author&gt;Clohisy, J. C.&lt;/author&gt;&lt;author&gt;Zebala, L. P.&lt;/author&gt;&lt;author&gt;Nepple, J. J.&lt;/author&gt;&lt;author&gt;Pashos, G.&lt;/author&gt;&lt;/authors&gt;&lt;/contributors&gt;&lt;auth-address&gt;Department of Orthopaedic Surgery, Washington University School of Medicine, Barnes-Jewish Hospital, St. Louis, MO 63110, USA. jclohisy@wustl.edu&lt;/auth-address&gt;&lt;titles&gt;&lt;title&gt;Combined hip arthroscopy and limited open osteochondroplasty for anterior femoroacetabular impingement&lt;/title&gt;&lt;secondary-title&gt;Journal of Bone and Joint Surgery&lt;/secondary-title&gt;&lt;/titles&gt;&lt;periodical&gt;&lt;full-title&gt;Journal of Bone and Joint Surgery&lt;/full-title&gt;&lt;abbr-1&gt;J. Bone Joint Surg. Am.&lt;/abbr-1&gt;&lt;abbr-2&gt;J Bone Joint Surg Am&lt;/abbr-2&gt;&lt;abbr-3&gt;Journal of Bone &amp;amp; Joint Surgery&lt;/abbr-3&gt;&lt;/periodical&gt;&lt;pages&gt;1697-706&lt;/pages&gt;&lt;volume&gt;92&lt;/volume&gt;&lt;number&gt;8&lt;/number&gt;&lt;edition&gt;2010/07/28&lt;/edition&gt;&lt;keywords&gt;&lt;keyword&gt;Acetabulum/ surgery&lt;/keyword&gt;&lt;keyword&gt;Adolescent&lt;/keyword&gt;&lt;keyword&gt;Adult&lt;/keyword&gt;&lt;keyword&gt;Arthroplasty&lt;/keyword&gt;&lt;keyword&gt;Arthroscopy&lt;/keyword&gt;&lt;keyword&gt;Disease Progression&lt;/keyword&gt;&lt;keyword&gt;Female&lt;/keyword&gt;&lt;keyword&gt;Femur Head/ surgery&lt;/keyword&gt;&lt;keyword&gt;Humans&lt;/keyword&gt;&lt;keyword&gt;Joint Diseases/ surgery&lt;/keyword&gt;&lt;keyword&gt;Male&lt;/keyword&gt;&lt;keyword&gt;Middle Aged&lt;/keyword&gt;&lt;keyword&gt;Osteoarthritis, Hip/diagnosis/etiology&lt;/keyword&gt;&lt;keyword&gt;Retrospective Studies&lt;/keyword&gt;&lt;keyword&gt;Young Adult&lt;/keyword&gt;&lt;/keywords&gt;&lt;dates&gt;&lt;year&gt;2010&lt;/year&gt;&lt;pub-dates&gt;&lt;date&gt;Jul 21&lt;/date&gt;&lt;/pub-dates&gt;&lt;/dates&gt;&lt;isbn&gt;1535-1386 (Electronic)&amp;#xD;0021-9355 (Linking)&lt;/isbn&gt;&lt;accession-num&gt;20660232&lt;/accession-num&gt;&lt;urls&gt;&lt;/urls&gt;&lt;electronic-resource-num&gt;10.2106/jbjs.i.00326&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15" w:tooltip="Clohisy, 2010 #11881" w:history="1">
              <w:r w:rsidR="00522E6F">
                <w:rPr>
                  <w:noProof/>
                </w:rPr>
                <w:t>15</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18BEEC3" w14:textId="77777777" w:rsidR="009B3B18" w:rsidRPr="00171A8F" w:rsidRDefault="009B3B18" w:rsidP="009B3B18">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0539232"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11C5C76"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664BB2D8"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7CDCA0BF" w14:textId="3D0AE327" w:rsidR="009B3B18" w:rsidRPr="00171A8F" w:rsidRDefault="009B3B18" w:rsidP="00522E6F">
            <w:r w:rsidRPr="00171A8F">
              <w:t>Gédouin, J. (2010)</w:t>
            </w:r>
            <w:r w:rsidR="004D5949" w:rsidRPr="00171A8F">
              <w:fldChar w:fldCharType="begin"/>
            </w:r>
            <w:r w:rsidR="00955D58">
              <w:instrText xml:space="preserve"> ADDIN EN.CITE &lt;EndNote&gt;&lt;Cite&gt;&lt;Author&gt;Gedouin&lt;/Author&gt;&lt;Year&gt;2010&lt;/Year&gt;&lt;RecNum&gt;11879&lt;/RecNum&gt;&lt;DisplayText&gt;(16)&lt;/DisplayText&gt;&lt;record&gt;&lt;rec-number&gt;11879&lt;/rec-number&gt;&lt;foreign-keys&gt;&lt;key app="EN" db-id="x5x002s5vsf9s9exsxlpr2r80ptsx9wa55a5"&gt;11879&lt;/key&gt;&lt;/foreign-keys&gt;&lt;ref-type name="Journal Article"&gt;17&lt;/ref-type&gt;&lt;contributors&gt;&lt;authors&gt;&lt;author&gt;Gedouin, J. E.&lt;/author&gt;&lt;author&gt;Duperron, D.&lt;/author&gt;&lt;author&gt;Langlais, F.&lt;/author&gt;&lt;author&gt;Thomazeau, H.&lt;/author&gt;&lt;/authors&gt;&lt;/contributors&gt;&lt;auth-address&gt;New Private Hospitals Group, 3, rue Eric-Tabarly, 44277 Nantes cedex 2, France. dr.gedouin@wanadoo.fr&lt;/auth-address&gt;&lt;titles&gt;&lt;title&gt;Update to femoroacetabular impingement arthroscopic management&lt;/title&gt;&lt;secondary-title&gt;Orthopaedics &amp;amp; traumatology, surgery &amp;amp; research&lt;/secondary-title&gt;&lt;/titles&gt;&lt;periodical&gt;&lt;full-title&gt;Orthopaedics &amp;amp; traumatology, surgery &amp;amp; research&lt;/full-title&gt;&lt;abbr-1&gt;Orthop Traumatol Surg Res&lt;/abbr-1&gt;&lt;/periodical&gt;&lt;pages&gt;222-7&lt;/pages&gt;&lt;volume&gt;96&lt;/volume&gt;&lt;number&gt;3&lt;/number&gt;&lt;edition&gt;2010/05/22&lt;/edition&gt;&lt;keywords&gt;&lt;keyword&gt;Acetabulum/surgery&lt;/keyword&gt;&lt;keyword&gt;Adult&lt;/keyword&gt;&lt;keyword&gt;Arthroscopy/ methods&lt;/keyword&gt;&lt;keyword&gt;Disability Evaluation&lt;/keyword&gt;&lt;keyword&gt;Female&lt;/keyword&gt;&lt;keyword&gt;Femur/surgery&lt;/keyword&gt;&lt;keyword&gt;Fluoroscopy&lt;/keyword&gt;&lt;keyword&gt;Hip Joint/ surgery&lt;/keyword&gt;&lt;keyword&gt;Humans&lt;/keyword&gt;&lt;keyword&gt;Joint Diseases/diagnosis/ surgery&lt;/keyword&gt;&lt;keyword&gt;Magnetic Resonance Imaging&lt;/keyword&gt;&lt;keyword&gt;Male&lt;/keyword&gt;&lt;keyword&gt;Middle Aged&lt;/keyword&gt;&lt;keyword&gt;Osteoarthritis/radiography&lt;/keyword&gt;&lt;keyword&gt;Retrospective Studies&lt;/keyword&gt;&lt;keyword&gt;Tomography, X-Ray Computed&lt;/keyword&gt;&lt;keyword&gt;Treatment Outcome&lt;/keyword&gt;&lt;/keywords&gt;&lt;dates&gt;&lt;year&gt;2010&lt;/year&gt;&lt;pub-dates&gt;&lt;date&gt;May&lt;/date&gt;&lt;/pub-dates&gt;&lt;/dates&gt;&lt;isbn&gt;1877-0568 (Electronic)&amp;#xD;1877-0568 (Linking)&lt;/isbn&gt;&lt;accession-num&gt;20488139&lt;/accession-num&gt;&lt;urls&gt;&lt;/urls&gt;&lt;electronic-resource-num&gt;10.1016/j.otsr.2009.12.002&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16" w:tooltip="Gedouin, 2010 #11879" w:history="1">
              <w:r w:rsidR="00522E6F">
                <w:rPr>
                  <w:noProof/>
                </w:rPr>
                <w:t>16</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70FBE9E" w14:textId="77777777" w:rsidR="009B3B18" w:rsidRPr="00171A8F" w:rsidRDefault="009B3B18" w:rsidP="009B3B18">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210775B" w14:textId="77777777" w:rsidR="009B3B18" w:rsidRPr="00171A8F" w:rsidRDefault="009B3B18" w:rsidP="009B3B18">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CBFD497" w14:textId="77777777" w:rsidR="009B3B18" w:rsidRPr="00171A8F" w:rsidRDefault="009B3B18" w:rsidP="009B3B18">
            <w:pPr>
              <w:jc w:val="center"/>
              <w:rPr>
                <w:rFonts w:eastAsia="Times New Roman"/>
                <w:color w:val="000000"/>
              </w:rPr>
            </w:pPr>
            <w:r w:rsidRPr="00171A8F">
              <w:rPr>
                <w:rFonts w:eastAsia="Times New Roman"/>
                <w:color w:val="000000"/>
              </w:rPr>
              <w:t>X</w:t>
            </w:r>
          </w:p>
        </w:tc>
      </w:tr>
      <w:tr w:rsidR="00522E6F" w:rsidRPr="00171A8F" w14:paraId="2FA6F23C"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0118EA67" w14:textId="619FB09B" w:rsidR="009B3B18" w:rsidRPr="00171A8F" w:rsidRDefault="009B3B18" w:rsidP="00522E6F">
            <w:r w:rsidRPr="00171A8F">
              <w:t>Byrd, J. (2011)</w:t>
            </w:r>
            <w:r w:rsidR="004D5949" w:rsidRPr="00171A8F">
              <w:fldChar w:fldCharType="begin"/>
            </w:r>
            <w:r w:rsidR="00955D58">
              <w:instrText xml:space="preserve"> ADDIN EN.CITE &lt;EndNote&gt;&lt;Cite&gt;&lt;Author&gt;Byrd&lt;/Author&gt;&lt;Year&gt;2011&lt;/Year&gt;&lt;RecNum&gt;9644&lt;/RecNum&gt;&lt;DisplayText&gt;(17)&lt;/DisplayText&gt;&lt;record&gt;&lt;rec-number&gt;9644&lt;/rec-number&gt;&lt;foreign-keys&gt;&lt;key app="EN" db-id="x5x002s5vsf9s9exsxlpr2r80ptsx9wa55a5"&gt;9644&lt;/key&gt;&lt;/foreign-keys&gt;&lt;ref-type name="Journal Article"&gt;17&lt;/ref-type&gt;&lt;contributors&gt;&lt;authors&gt;&lt;author&gt;Byrd, J. W.&lt;/author&gt;&lt;author&gt;Jones, K. S.&lt;/author&gt;&lt;/authors&gt;&lt;/contributors&gt;&lt;auth-address&gt;Nashville Sports Medicine Foundation, Nashville, Tennessee 37203, USA. kay@nsmoc.com&lt;/auth-address&gt;&lt;titles&gt;&lt;title&gt;Arthroscopic management of femoroacetabular impingement: minimum 2-year follow-up&lt;/title&gt;&lt;secondary-title&gt;Arthroscopy&lt;/secondary-title&gt;&lt;/titles&gt;&lt;periodical&gt;&lt;full-title&gt;Arthroscopy&lt;/full-title&gt;&lt;abbr-1&gt;Arthroscopy&lt;/abbr-1&gt;&lt;abbr-2&gt;Arthroscopy&lt;/abbr-2&gt;&lt;/periodical&gt;&lt;pages&gt;1379-88&lt;/pages&gt;&lt;volume&gt;27&lt;/volume&gt;&lt;number&gt;10&lt;/number&gt;&lt;edition&gt;2011/08/25&lt;/edition&gt;&lt;keywords&gt;&lt;keyword&gt;Acetabulum/pathology/surgery&lt;/keyword&gt;&lt;keyword&gt;Adolescent&lt;/keyword&gt;&lt;keyword&gt;Adult&lt;/keyword&gt;&lt;keyword&gt;Aged&lt;/keyword&gt;&lt;keyword&gt;Arthralgia/etiology/physiopathology&lt;/keyword&gt;&lt;keyword&gt;Arthroscopy/ methods&lt;/keyword&gt;&lt;keyword&gt;Female&lt;/keyword&gt;&lt;keyword&gt;Femoracetabular Impingement/pathology/rehabilitation/ surgery&lt;/keyword&gt;&lt;keyword&gt;Follow-Up Studies&lt;/keyword&gt;&lt;keyword&gt;Humans&lt;/keyword&gt;&lt;keyword&gt;Male&lt;/keyword&gt;&lt;keyword&gt;Middle Aged&lt;/keyword&gt;&lt;keyword&gt;Peripheral Nerve Injuries/epidemiology/etiology&lt;/keyword&gt;&lt;keyword&gt;Physical Therapy Modalities&lt;/keyword&gt;&lt;keyword&gt;Postoperative Complications/epidemiology&lt;/keyword&gt;&lt;keyword&gt;Prospective Studies&lt;/keyword&gt;&lt;keyword&gt;Severity of Illness Index&lt;/keyword&gt;&lt;keyword&gt;Treatment Outcome&lt;/keyword&gt;&lt;keyword&gt;Young Adult&lt;/keyword&gt;&lt;/keywords&gt;&lt;dates&gt;&lt;year&gt;2011&lt;/year&gt;&lt;pub-dates&gt;&lt;date&gt;Oct&lt;/date&gt;&lt;/pub-dates&gt;&lt;/dates&gt;&lt;isbn&gt;1526-3231 (Electronic)&amp;#xD;0749-8063 (Linking)&lt;/isbn&gt;&lt;accession-num&gt;21862276&lt;/accession-num&gt;&lt;urls&gt;&lt;/urls&gt;&lt;electronic-resource-num&gt;10.1016/j.arthro.2011.05.018&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17" w:tooltip="Byrd, 2011 #9644" w:history="1">
              <w:r w:rsidR="00522E6F">
                <w:rPr>
                  <w:noProof/>
                </w:rPr>
                <w:t>17</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3E53468"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B183C17"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BC6408B" w14:textId="77777777" w:rsidR="009B3B18" w:rsidRPr="00171A8F" w:rsidRDefault="009B3B18" w:rsidP="009B3B18">
            <w:pPr>
              <w:jc w:val="center"/>
            </w:pPr>
            <w:r w:rsidRPr="00171A8F">
              <w:rPr>
                <w:rFonts w:eastAsia="Times New Roman"/>
                <w:color w:val="000000"/>
              </w:rPr>
              <w:t>X</w:t>
            </w:r>
          </w:p>
        </w:tc>
      </w:tr>
      <w:tr w:rsidR="00522E6F" w:rsidRPr="00171A8F" w14:paraId="73B08EE7"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18117996" w14:textId="79E4EE1C" w:rsidR="009B3B18" w:rsidRPr="00171A8F" w:rsidRDefault="009B3B18" w:rsidP="00522E6F">
            <w:r w:rsidRPr="00171A8F">
              <w:t>Schilders, E. (2011)</w:t>
            </w:r>
            <w:r w:rsidR="004D5949" w:rsidRPr="00171A8F">
              <w:fldChar w:fldCharType="begin">
                <w:fldData xml:space="preserve">PEVuZE5vdGU+PENpdGU+PEF1dGhvcj5TY2hpbGRlcnM8L0F1dGhvcj48WWVhcj4yMDExPC9ZZWFy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</w:fldData>
              </w:fldChar>
            </w:r>
            <w:r w:rsidR="00955D58">
              <w:instrText xml:space="preserve"> ADDIN EN.CITE </w:instrText>
            </w:r>
            <w:r w:rsidR="00955D58">
              <w:fldChar w:fldCharType="begin">
                <w:fldData xml:space="preserve">PEVuZE5vdGU+PENpdGU+PEF1dGhvcj5TY2hpbGRlcnM8L0F1dGhvcj48WWVhcj4yMDExPC9ZZWFy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18" w:tooltip="Schilders, 2011 #11871" w:history="1">
              <w:r w:rsidR="00522E6F">
                <w:rPr>
                  <w:noProof/>
                </w:rPr>
                <w:t>18</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172249D" w14:textId="77777777"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2F392EC"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5583331" w14:textId="77777777" w:rsidR="009B3B18" w:rsidRPr="00171A8F" w:rsidRDefault="009B3B18" w:rsidP="009B3B18">
            <w:pPr>
              <w:jc w:val="center"/>
            </w:pPr>
            <w:r w:rsidRPr="00171A8F">
              <w:rPr>
                <w:rFonts w:eastAsia="Times New Roman"/>
                <w:color w:val="000000"/>
              </w:rPr>
              <w:t>X</w:t>
            </w:r>
          </w:p>
        </w:tc>
      </w:tr>
      <w:tr w:rsidR="00522E6F" w:rsidRPr="00171A8F" w14:paraId="5FD41225"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57672549" w14:textId="06A3C2D5" w:rsidR="009B3B18" w:rsidRPr="00171A8F" w:rsidRDefault="009B3B18" w:rsidP="00522E6F">
            <w:r w:rsidRPr="00171A8F">
              <w:t>Kappe, T. (2011)</w:t>
            </w:r>
            <w:r w:rsidR="004D5949" w:rsidRPr="00171A8F">
              <w:fldChar w:fldCharType="begin">
                <w:fldData xml:space="preserve">PEVuZE5vdGU+PENpdGU+PEF1dGhvcj5LYXBwZTwvQXV0aG9yPjxZZWFyPjIwMTE8L1llYXI+PFJl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</w:fldData>
              </w:fldChar>
            </w:r>
            <w:r w:rsidR="00955D58">
              <w:instrText xml:space="preserve"> ADDIN EN.CITE </w:instrText>
            </w:r>
            <w:r w:rsidR="00955D58">
              <w:fldChar w:fldCharType="begin">
                <w:fldData xml:space="preserve">PEVuZE5vdGU+PENpdGU+PEF1dGhvcj5LYXBwZTwvQXV0aG9yPjxZZWFyPjIwMTE8L1llYXI+PFJl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19" w:tooltip="Kappe, 2011 #7012" w:history="1">
              <w:r w:rsidR="00522E6F">
                <w:rPr>
                  <w:noProof/>
                </w:rPr>
                <w:t>19</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B0E349E" w14:textId="77777777"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B0555BB"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6B6D9F2" w14:textId="77777777" w:rsidR="009B3B18" w:rsidRPr="00171A8F" w:rsidRDefault="009B3B18" w:rsidP="009B3B18">
            <w:pPr>
              <w:jc w:val="center"/>
            </w:pPr>
            <w:r w:rsidRPr="00171A8F">
              <w:rPr>
                <w:rFonts w:eastAsia="Times New Roman"/>
                <w:color w:val="000000"/>
              </w:rPr>
              <w:t>X</w:t>
            </w:r>
          </w:p>
        </w:tc>
      </w:tr>
      <w:tr w:rsidR="00522E6F" w:rsidRPr="00171A8F" w14:paraId="47AB7E16"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65C911BF" w14:textId="663669D8" w:rsidR="009B3B18" w:rsidRPr="00171A8F" w:rsidRDefault="009B3B18" w:rsidP="00522E6F">
            <w:r w:rsidRPr="00171A8F">
              <w:t>Rylander, J. (2011)</w:t>
            </w:r>
            <w:r w:rsidR="004D5949" w:rsidRPr="00171A8F">
              <w:fldChar w:fldCharType="begin"/>
            </w:r>
            <w:r w:rsidR="00955D58">
              <w:instrText xml:space="preserve"> ADDIN EN.CITE &lt;EndNote&gt;&lt;Cite&gt;&lt;Author&gt;Rylander&lt;/Author&gt;&lt;Year&gt;2011&lt;/Year&gt;&lt;RecNum&gt;9259&lt;/RecNum&gt;&lt;DisplayText&gt;(20)&lt;/DisplayText&gt;&lt;record&gt;&lt;rec-number&gt;9259&lt;/rec-number&gt;&lt;foreign-keys&gt;&lt;key app="EN" db-id="x5x002s5vsf9s9exsxlpr2r80ptsx9wa55a5"&gt;9259&lt;/key&gt;&lt;/foreign-keys&gt;&lt;ref-type name="Journal Article"&gt;17&lt;/ref-type&gt;&lt;contributors&gt;&lt;authors&gt;&lt;author&gt;Rylander, J. H.&lt;/author&gt;&lt;author&gt;Shu, B.&lt;/author&gt;&lt;author&gt;Andriacchi, T. P.&lt;/author&gt;&lt;author&gt;Safran, M. R.&lt;/author&gt;&lt;/authors&gt;&lt;/contributors&gt;&lt;auth-address&gt;Mechanical Engineering, Stanford University, Stanford, CA 94305-4038, USA. rylandjh@stanford.edu&lt;/auth-address&gt;&lt;titles&gt;&lt;title&gt;Preoperative and postoperative sagittal plane hip kinematics in patients with femoroacetabular impingement during level walking&lt;/title&gt;&lt;secondary-title&gt;American Journal of Sports Medicine&lt;/secondary-title&gt;&lt;/titles&gt;&lt;periodical&gt;&lt;full-title&gt;American Journal of Sports Medicine&lt;/full-title&gt;&lt;abbr-1&gt;Am. J. Sports Med.&lt;/abbr-1&gt;&lt;abbr-2&gt;Am J Sports Med&lt;/abbr-2&gt;&lt;/periodical&gt;&lt;pages&gt;36S-42S&lt;/pages&gt;&lt;volume&gt;39 Suppl&lt;/volume&gt;&lt;edition&gt;2011/07/08&lt;/edition&gt;&lt;keywords&gt;&lt;keyword&gt;Adolescent&lt;/keyword&gt;&lt;keyword&gt;Adult&lt;/keyword&gt;&lt;keyword&gt;Arthroscopy/methods&lt;/keyword&gt;&lt;keyword&gt;Biomechanics&lt;/keyword&gt;&lt;keyword&gt;Female&lt;/keyword&gt;&lt;keyword&gt;Femoracetabular Impingement/physiopathology/ surgery&lt;/keyword&gt;&lt;keyword&gt;Hip/ anatomy &amp;amp; histology/physiology&lt;/keyword&gt;&lt;keyword&gt;Humans&lt;/keyword&gt;&lt;keyword&gt;Male&lt;/keyword&gt;&lt;keyword&gt;Outcome Assessment (Health Care)/ methods&lt;/keyword&gt;&lt;keyword&gt;Range of Motion, Articular&lt;/keyword&gt;&lt;keyword&gt;Walking/ physiology&lt;/keyword&gt;&lt;keyword&gt;Young Adult&lt;/keyword&gt;&lt;/keywords&gt;&lt;dates&gt;&lt;year&gt;2011&lt;/year&gt;&lt;pub-dates&gt;&lt;date&gt;Jul&lt;/date&gt;&lt;/pub-dates&gt;&lt;/dates&gt;&lt;isbn&gt;1552-3365 (Electronic)&amp;#xD;0363-5465 (Linking)&lt;/isbn&gt;&lt;accession-num&gt;21709030&lt;/accession-num&gt;&lt;urls&gt;&lt;/urls&gt;&lt;electronic-resource-num&gt;10.1177/0363546511413993&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20" w:tooltip="Rylander, 2011 #9259" w:history="1">
              <w:r w:rsidR="00522E6F">
                <w:rPr>
                  <w:noProof/>
                </w:rPr>
                <w:t>20</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DBAB356" w14:textId="77777777"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E7EDA1D"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382455A" w14:textId="77777777" w:rsidR="009B3B18" w:rsidRPr="00171A8F" w:rsidRDefault="009B3B18" w:rsidP="009B3B18">
            <w:pPr>
              <w:jc w:val="center"/>
            </w:pPr>
            <w:r w:rsidRPr="00171A8F">
              <w:rPr>
                <w:rFonts w:eastAsia="Times New Roman"/>
                <w:color w:val="000000"/>
              </w:rPr>
              <w:t>X</w:t>
            </w:r>
          </w:p>
        </w:tc>
      </w:tr>
      <w:tr w:rsidR="00522E6F" w:rsidRPr="00171A8F" w14:paraId="5F6E15AC"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1910FD84" w14:textId="5EECB852" w:rsidR="009B3B18" w:rsidRPr="00171A8F" w:rsidRDefault="009B3B18" w:rsidP="00522E6F">
            <w:r w:rsidRPr="00171A8F">
              <w:t>Bedi, A. (2011)</w:t>
            </w:r>
            <w:r w:rsidR="004D5949" w:rsidRPr="00171A8F">
              <w:fldChar w:fldCharType="begin"/>
            </w:r>
            <w:r w:rsidR="00955D58">
              <w:instrText xml:space="preserve"> ADDIN EN.CITE &lt;EndNote&gt;&lt;Cite&gt;&lt;Author&gt;Bedi&lt;/Author&gt;&lt;Year&gt;2011&lt;/Year&gt;&lt;RecNum&gt;8788&lt;/RecNum&gt;&lt;DisplayText&gt;(21)&lt;/DisplayText&gt;&lt;record&gt;&lt;rec-number&gt;8788&lt;/rec-number&gt;&lt;foreign-keys&gt;&lt;key app="EN" db-id="x5x002s5vsf9s9exsxlpr2r80ptsx9wa55a5"&gt;8788&lt;/key&gt;&lt;key app="ENWeb" db-id="USu3vArtqiQAAGI0eq0"&gt;759&lt;/key&gt;&lt;/foreign-keys&gt;&lt;ref-type name="Journal Article"&gt;17&lt;/ref-type&gt;&lt;contributors&gt;&lt;authors&gt;&lt;author&gt;Bedi, A.&lt;/author&gt;&lt;author&gt;Zaltz, I.&lt;/author&gt;&lt;author&gt;De La Torre, K.&lt;/author&gt;&lt;author&gt;Kelly, B. T.&lt;/author&gt;&lt;/authors&gt;&lt;/contributors&gt;&lt;auth-address&gt;MedSport, University of Michigan, 24 Frank Lloyd Wright Drive, Lobby A, Ann Arbor, Michigan 48106, USA. abedi@umich.edu&lt;/auth-address&gt;&lt;titles&gt;&lt;title&gt;Radiographic comparison of surgical hip dislocation and hip arthroscopy for treatment of cam deformity in femoroacetabular impingement&lt;/title&gt;&lt;secondary-title&gt;American Journal of Sports Medicine&lt;/secondary-title&gt;&lt;/titles&gt;&lt;periodical&gt;&lt;full-title&gt;American Journal of Sports Medicine&lt;/full-title&gt;&lt;abbr-1&gt;Am. J. Sports Med.&lt;/abbr-1&gt;&lt;abbr-2&gt;Am J Sports Med&lt;/abbr-2&gt;&lt;/periodical&gt;&lt;pages&gt;20S-8S&lt;/pages&gt;&lt;volume&gt;39 Suppl&lt;/volume&gt;&lt;edition&gt;2011/07/08&lt;/edition&gt;&lt;keywords&gt;&lt;keyword&gt;Adult&lt;/keyword&gt;&lt;keyword&gt;Arthroscopy/ methods&lt;/keyword&gt;&lt;keyword&gt;Cohort Studies&lt;/keyword&gt;&lt;keyword&gt;Femoracetabular Impingement/physiopathology/radiography/ surgery&lt;/keyword&gt;&lt;keyword&gt;Hip Dislocation/physiopathology/ radiography/surgery&lt;/keyword&gt;&lt;keyword&gt;Humans&lt;/keyword&gt;&lt;keyword&gt;Male&lt;/keyword&gt;&lt;keyword&gt;Outcome Assessment (Health Care)&lt;/keyword&gt;&lt;/keywords&gt;&lt;dates&gt;&lt;year&gt;2011&lt;/year&gt;&lt;pub-dates&gt;&lt;date&gt;Jul&lt;/date&gt;&lt;/pub-dates&gt;&lt;/dates&gt;&lt;isbn&gt;1552-3365 (Electronic)&amp;#xD;0363-5465 (Linking)&lt;/isbn&gt;&lt;accession-num&gt;21709028&lt;/accession-num&gt;&lt;urls&gt;&lt;/urls&gt;&lt;electronic-resource-num&gt;10.1177/0363546511412734&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21" w:tooltip="Bedi, 2011 #8788" w:history="1">
              <w:r w:rsidR="00522E6F">
                <w:rPr>
                  <w:noProof/>
                </w:rPr>
                <w:t>21</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BDA7D88" w14:textId="77777777"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80E964F"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2A92E9C" w14:textId="77777777" w:rsidR="009B3B18" w:rsidRPr="00171A8F" w:rsidRDefault="009B3B18" w:rsidP="009B3B18">
            <w:pPr>
              <w:jc w:val="center"/>
            </w:pPr>
            <w:r w:rsidRPr="00171A8F">
              <w:rPr>
                <w:rFonts w:eastAsia="Times New Roman"/>
                <w:color w:val="000000"/>
              </w:rPr>
              <w:t>X</w:t>
            </w:r>
          </w:p>
        </w:tc>
      </w:tr>
      <w:tr w:rsidR="00522E6F" w:rsidRPr="00171A8F" w14:paraId="7B904B3E"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1D426332" w14:textId="5E8BF171" w:rsidR="009B3B18" w:rsidRPr="00171A8F" w:rsidRDefault="009B3B18" w:rsidP="00522E6F">
            <w:r w:rsidRPr="00171A8F">
              <w:t>Nho, S. (2011)</w:t>
            </w:r>
            <w:r w:rsidR="004D5949" w:rsidRPr="00171A8F">
              <w:fldChar w:fldCharType="begin"/>
            </w:r>
            <w:r w:rsidR="00955D58">
              <w:instrText xml:space="preserve"> ADDIN EN.CITE &lt;EndNote&gt;&lt;Cite&gt;&lt;Author&gt;Nho&lt;/Author&gt;&lt;Year&gt;2011&lt;/Year&gt;&lt;RecNum&gt;11872&lt;/RecNum&gt;&lt;DisplayText&gt;(22)&lt;/DisplayText&gt;&lt;record&gt;&lt;rec-number&gt;11872&lt;/rec-number&gt;&lt;foreign-keys&gt;&lt;key app="EN" db-id="x5x002s5vsf9s9exsxlpr2r80ptsx9wa55a5"&gt;11872&lt;/key&gt;&lt;/foreign-keys&gt;&lt;ref-type name="Journal Article"&gt;17&lt;/ref-type&gt;&lt;contributors&gt;&lt;authors&gt;&lt;author&gt;Nho, S. J.&lt;/author&gt;&lt;author&gt;Magennis, E. M.&lt;/author&gt;&lt;author&gt;Singh, C. K.&lt;/author&gt;&lt;author&gt;Kelly, B. T.&lt;/author&gt;&lt;/authors&gt;&lt;/contributors&gt;&lt;auth-address&gt;Health Hip Clinic, Division of Sports Medicine, Rush University Medical Center, Chicago, Illinois, USA. snho@hotmail.com&lt;/auth-address&gt;&lt;titles&gt;&lt;title&gt;Outcomes after the arthroscopic treatment of femoroacetabular impingement in a mixed group of high-level athletes&lt;/title&gt;&lt;secondary-title&gt;American Journal of Sports Medicine&lt;/secondary-title&gt;&lt;/titles&gt;&lt;periodical&gt;&lt;full-title&gt;American Journal of Sports Medicine&lt;/full-title&gt;&lt;abbr-1&gt;Am. J. Sports Med.&lt;/abbr-1&gt;&lt;abbr-2&gt;Am J Sports Med&lt;/abbr-2&gt;&lt;/periodical&gt;&lt;pages&gt;14S-9S&lt;/pages&gt;&lt;volume&gt;39 Suppl&lt;/volume&gt;&lt;edition&gt;2011/07/08&lt;/edition&gt;&lt;keywords&gt;&lt;keyword&gt;Adolescent&lt;/keyword&gt;&lt;keyword&gt;Adult&lt;/keyword&gt;&lt;keyword&gt;Arthroscopy/ methods&lt;/keyword&gt;&lt;keyword&gt;Athletes&lt;/keyword&gt;&lt;keyword&gt;Female&lt;/keyword&gt;&lt;keyword&gt;Femoracetabular Impingement/radiography/ surgery&lt;/keyword&gt;&lt;keyword&gt;Humans&lt;/keyword&gt;&lt;keyword&gt;Male&lt;/keyword&gt;&lt;keyword&gt;Middle Aged&lt;/keyword&gt;&lt;keyword&gt;Outcome Assessment (Health Care)&lt;/keyword&gt;&lt;keyword&gt;Retrospective Studies&lt;/keyword&gt;&lt;keyword&gt;United States&lt;/keyword&gt;&lt;keyword&gt;Young Adult&lt;/keyword&gt;&lt;/keywords&gt;&lt;dates&gt;&lt;year&gt;2011&lt;/year&gt;&lt;pub-dates&gt;&lt;date&gt;Jul&lt;/date&gt;&lt;/pub-dates&gt;&lt;/dates&gt;&lt;isbn&gt;1552-3365 (Electronic)&amp;#xD;0363-5465 (Linking)&lt;/isbn&gt;&lt;accession-num&gt;21709027&lt;/accession-num&gt;&lt;urls&gt;&lt;/urls&gt;&lt;electronic-resource-num&gt;10.1177/0363546511401900&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22" w:tooltip="Nho, 2011 #11872" w:history="1">
              <w:r w:rsidR="00522E6F">
                <w:rPr>
                  <w:noProof/>
                </w:rPr>
                <w:t>22</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6E4245F" w14:textId="77777777"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954149F"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9A7F5DF" w14:textId="77777777" w:rsidR="009B3B18" w:rsidRPr="00171A8F" w:rsidRDefault="009B3B18" w:rsidP="009B3B18">
            <w:pPr>
              <w:jc w:val="center"/>
            </w:pPr>
            <w:r w:rsidRPr="00171A8F">
              <w:rPr>
                <w:rFonts w:eastAsia="Times New Roman"/>
                <w:color w:val="000000"/>
              </w:rPr>
              <w:t>X</w:t>
            </w:r>
          </w:p>
        </w:tc>
      </w:tr>
      <w:tr w:rsidR="00522E6F" w:rsidRPr="00171A8F" w14:paraId="6CC0297E"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69A3848E" w14:textId="6B247BC1" w:rsidR="009B3B18" w:rsidRPr="00171A8F" w:rsidRDefault="009B3B18" w:rsidP="00522E6F">
            <w:r w:rsidRPr="00171A8F">
              <w:t>Byrd, J. (2011)</w:t>
            </w:r>
            <w:r w:rsidR="004D5949" w:rsidRPr="00171A8F">
              <w:fldChar w:fldCharType="begin"/>
            </w:r>
            <w:r w:rsidR="00955D58">
              <w:instrText xml:space="preserve"> ADDIN EN.CITE &lt;EndNote&gt;&lt;Cite&gt;&lt;Author&gt;Byrd&lt;/Author&gt;&lt;Year&gt;2011&lt;/Year&gt;&lt;RecNum&gt;9645&lt;/RecNum&gt;&lt;DisplayText&gt;(23)&lt;/DisplayText&gt;&lt;record&gt;&lt;rec-number&gt;9645&lt;/rec-number&gt;&lt;foreign-keys&gt;&lt;key app="EN" db-id="x5x002s5vsf9s9exsxlpr2r80ptsx9wa55a5"&gt;9645&lt;/key&gt;&lt;/foreign-keys&gt;&lt;ref-type name="Journal Article"&gt;17&lt;/ref-type&gt;&lt;contributors&gt;&lt;authors&gt;&lt;author&gt;Byrd, J. W.&lt;/author&gt;&lt;author&gt;Jones, K. S.&lt;/author&gt;&lt;/authors&gt;&lt;/contributors&gt;&lt;auth-address&gt;Nashville Sports Medicine Foundation, 2011 Church Street, Suite 100, Nashville, TN 37203, USA. info@nsmfoundation.org&lt;/auth-address&gt;&lt;titles&gt;&lt;title&gt;Arthroscopic management of femoroacetabular impingement in athletes&lt;/title&gt;&lt;secondary-title&gt;American Journal of Sports Medicine&lt;/secondary-title&gt;&lt;/titles&gt;&lt;periodical&gt;&lt;full-title&gt;American Journal of Sports Medicine&lt;/full-title&gt;&lt;abbr-1&gt;Am. J. Sports Med.&lt;/abbr-1&gt;&lt;abbr-2&gt;Am J Sports Med&lt;/abbr-2&gt;&lt;/periodical&gt;&lt;pages&gt;7S-13S&lt;/pages&gt;&lt;volume&gt;39 Suppl&lt;/volume&gt;&lt;edition&gt;2011/07/08&lt;/edition&gt;&lt;keywords&gt;&lt;keyword&gt;Adolescent&lt;/keyword&gt;&lt;keyword&gt;Adult&lt;/keyword&gt;&lt;keyword&gt;Arthroscopy/ methods/rehabilitation&lt;/keyword&gt;&lt;keyword&gt;Athletes&lt;/keyword&gt;&lt;keyword&gt;Child&lt;/keyword&gt;&lt;keyword&gt;Female&lt;/keyword&gt;&lt;keyword&gt;Femoracetabular Impingement/ surgery&lt;/keyword&gt;&lt;keyword&gt;Hip/ physiopathology/surgery&lt;/keyword&gt;&lt;keyword&gt;Humans&lt;/keyword&gt;&lt;keyword&gt;Male&lt;/keyword&gt;&lt;keyword&gt;Middle Aged&lt;/keyword&gt;&lt;keyword&gt;Outcome Assessment (Health Care)&lt;/keyword&gt;&lt;keyword&gt;Prospective Studies&lt;/keyword&gt;&lt;keyword&gt;Young Adult&lt;/keyword&gt;&lt;/keywords&gt;&lt;dates&gt;&lt;year&gt;2011&lt;/year&gt;&lt;pub-dates&gt;&lt;date&gt;Jul&lt;/date&gt;&lt;/pub-dates&gt;&lt;/dates&gt;&lt;isbn&gt;1552-3365 (Electronic)&amp;#xD;0363-5465 (Linking)&lt;/isbn&gt;&lt;accession-num&gt;21709026&lt;/accession-num&gt;&lt;urls&gt;&lt;/urls&gt;&lt;electronic-resource-num&gt;10.1177/0363546511404144&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23" w:tooltip="Byrd, 2011 #9645" w:history="1">
              <w:r w:rsidR="00522E6F">
                <w:rPr>
                  <w:noProof/>
                </w:rPr>
                <w:t>23</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1211F51" w14:textId="77777777"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EBB3733"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F417206" w14:textId="77777777" w:rsidR="009B3B18" w:rsidRPr="00171A8F" w:rsidRDefault="009B3B18" w:rsidP="009B3B18">
            <w:pPr>
              <w:jc w:val="center"/>
            </w:pPr>
            <w:r w:rsidRPr="00171A8F">
              <w:rPr>
                <w:rFonts w:eastAsia="Times New Roman"/>
                <w:color w:val="000000"/>
              </w:rPr>
              <w:t>X</w:t>
            </w:r>
          </w:p>
        </w:tc>
      </w:tr>
      <w:tr w:rsidR="00522E6F" w:rsidRPr="00171A8F" w14:paraId="0705037F"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304B465" w14:textId="0D3438E8" w:rsidR="009B3B18" w:rsidRPr="00171A8F" w:rsidRDefault="009B3B18" w:rsidP="00522E6F">
            <w:r w:rsidRPr="00171A8F">
              <w:t>Jäger, M. (2011)</w:t>
            </w:r>
            <w:r w:rsidR="004D5949" w:rsidRPr="00171A8F">
              <w:fldChar w:fldCharType="begin"/>
            </w:r>
            <w:r w:rsidR="00955D58">
              <w:instrText xml:space="preserve"> ADDIN EN.CITE &lt;EndNote&gt;&lt;Cite&gt;&lt;Author&gt;Jager&lt;/Author&gt;&lt;Year&gt;2011&lt;/Year&gt;&lt;RecNum&gt;11873&lt;/RecNum&gt;&lt;DisplayText&gt;(24)&lt;/DisplayText&gt;&lt;record&gt;&lt;rec-number&gt;11873&lt;/rec-number&gt;&lt;foreign-keys&gt;&lt;key app="EN" db-id="x5x002s5vsf9s9exsxlpr2r80ptsx9wa55a5"&gt;11873&lt;/key&gt;&lt;/foreign-keys&gt;&lt;ref-type name="Journal Article"&gt;17&lt;/ref-type&gt;&lt;contributors&gt;&lt;authors&gt;&lt;author&gt;Jager, M.&lt;/author&gt;&lt;author&gt;Bittersohl, B.&lt;/author&gt;&lt;author&gt;Zilkens, C.&lt;/author&gt;&lt;author&gt;Hosalkar, H. S.&lt;/author&gt;&lt;author&gt;Stefanovska, K.&lt;/author&gt;&lt;author&gt;Kurth, S.&lt;/author&gt;&lt;author&gt;Krauspe, R.&lt;/author&gt;&lt;/authors&gt;&lt;/contributors&gt;&lt;auth-address&gt;Department of Orthopedics, Heinrich-Heine University Medical School, Moorenstrasse 5, 40225 Dusseldorf, Germany.&lt;/auth-address&gt;&lt;titles&gt;&lt;title&gt;Surgical hip dislocation in symptomatic cam femoroacetabular impingement: what matters in early good results?&lt;/title&gt;&lt;secondary-title&gt;European Journal of Medical Research&lt;/secondary-title&gt;&lt;/titles&gt;&lt;periodical&gt;&lt;full-title&gt;European Journal of Medical Research&lt;/full-title&gt;&lt;abbr-1&gt;Eur. J. Med. Res.&lt;/abbr-1&gt;&lt;abbr-2&gt;Eur J Med Res&lt;/abbr-2&gt;&lt;/periodical&gt;&lt;pages&gt;217-22&lt;/pages&gt;&lt;volume&gt;16&lt;/volume&gt;&lt;number&gt;5&lt;/number&gt;&lt;edition&gt;2011/07/02&lt;/edition&gt;&lt;keywords&gt;&lt;keyword&gt;Adult&lt;/keyword&gt;&lt;keyword&gt;Debridement&lt;/keyword&gt;&lt;keyword&gt;Female&lt;/keyword&gt;&lt;keyword&gt;Femoracetabular Impingement/pathology/ surgery&lt;/keyword&gt;&lt;keyword&gt;Hip Joint/ surgery&lt;/keyword&gt;&lt;keyword&gt;Humans&lt;/keyword&gt;&lt;keyword&gt;Magnetic Resonance Imaging&lt;/keyword&gt;&lt;keyword&gt;Male&lt;/keyword&gt;&lt;keyword&gt;Middle Aged&lt;/keyword&gt;&lt;/keywords&gt;&lt;dates&gt;&lt;year&gt;2011&lt;/year&gt;&lt;pub-dates&gt;&lt;date&gt;May 12&lt;/date&gt;&lt;/pub-dates&gt;&lt;/dates&gt;&lt;isbn&gt;0949-2321 (Print)&amp;#xD;0949-2321 (Linking)&lt;/isbn&gt;&lt;accession-num&gt;21719395&lt;/accession-num&gt;&lt;urls&gt;&lt;/urls&gt;&lt;custom2&gt;3352194&lt;/custom2&gt;&lt;remote-database-provider&gt;NLM&lt;/remote-database-provider&gt;&lt;language&gt;eng&lt;/language&gt;&lt;/record&gt;&lt;/Cite&gt;&lt;/EndNote&gt;</w:instrText>
            </w:r>
            <w:r w:rsidR="004D5949" w:rsidRPr="00171A8F">
              <w:fldChar w:fldCharType="separate"/>
            </w:r>
            <w:r w:rsidR="00955D58">
              <w:rPr>
                <w:noProof/>
              </w:rPr>
              <w:t>(</w:t>
            </w:r>
            <w:hyperlink w:anchor="_ENREF_24" w:tooltip="Jager, 2011 #11873" w:history="1">
              <w:r w:rsidR="00522E6F">
                <w:rPr>
                  <w:noProof/>
                </w:rPr>
                <w:t>24</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68956A5" w14:textId="77777777"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DCDA426"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51F2617" w14:textId="77777777" w:rsidR="009B3B18" w:rsidRPr="00171A8F" w:rsidRDefault="009B3B18" w:rsidP="009B3B18">
            <w:pPr>
              <w:jc w:val="center"/>
            </w:pPr>
            <w:r w:rsidRPr="00171A8F">
              <w:rPr>
                <w:rFonts w:eastAsia="Times New Roman"/>
                <w:color w:val="000000"/>
              </w:rPr>
              <w:t>X</w:t>
            </w:r>
          </w:p>
        </w:tc>
      </w:tr>
      <w:tr w:rsidR="00522E6F" w:rsidRPr="00171A8F" w14:paraId="6B44BCA4"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6663C905" w14:textId="2062F1AE" w:rsidR="009B3B18" w:rsidRPr="00171A8F" w:rsidRDefault="009B3B18" w:rsidP="00522E6F">
            <w:r w:rsidRPr="00171A8F">
              <w:t>Lamontagne, M. (2011)</w:t>
            </w:r>
            <w:r w:rsidR="004D5949" w:rsidRPr="00171A8F">
              <w:fldChar w:fldCharType="begin">
                <w:fldData xml:space="preserve">PEVuZE5vdGU+PENpdGU+PEF1dGhvcj5MYW1vbnRhZ25lPC9BdXRob3I+PFllYXI+MjAxMTwvWWVh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</w:fldData>
              </w:fldChar>
            </w:r>
            <w:r w:rsidR="00955D58">
              <w:instrText xml:space="preserve"> ADDIN EN.CITE </w:instrText>
            </w:r>
            <w:r w:rsidR="00955D58">
              <w:fldChar w:fldCharType="begin">
                <w:fldData xml:space="preserve">PEVuZE5vdGU+PENpdGU+PEF1dGhvcj5MYW1vbnRhZ25lPC9BdXRob3I+PFllYXI+MjAxMTwvWWVh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25" w:tooltip="Lamontagne, 2011 #8783" w:history="1">
              <w:r w:rsidR="00522E6F">
                <w:rPr>
                  <w:noProof/>
                </w:rPr>
                <w:t>25</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D23B343" w14:textId="77777777"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DA0E123"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FE9E6B7" w14:textId="77777777" w:rsidR="009B3B18" w:rsidRPr="00171A8F" w:rsidRDefault="009B3B18" w:rsidP="009B3B18">
            <w:pPr>
              <w:jc w:val="center"/>
            </w:pPr>
            <w:r w:rsidRPr="00171A8F">
              <w:rPr>
                <w:rFonts w:eastAsia="Times New Roman"/>
                <w:color w:val="000000"/>
              </w:rPr>
              <w:t>X</w:t>
            </w:r>
          </w:p>
        </w:tc>
      </w:tr>
      <w:tr w:rsidR="00522E6F" w:rsidRPr="00171A8F" w14:paraId="021AC6F8"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4705C854" w14:textId="334BF176" w:rsidR="009B3B18" w:rsidRPr="00171A8F" w:rsidRDefault="009B3B18" w:rsidP="00522E6F">
            <w:r w:rsidRPr="00171A8F">
              <w:t>Flecher, X. (2011)</w:t>
            </w:r>
            <w:r w:rsidR="004D5949" w:rsidRPr="00171A8F">
              <w:fldChar w:fldCharType="begin">
                <w:fldData xml:space="preserve">PEVuZE5vdGU+PENpdGU+PEF1dGhvcj5GbGVjaGVyPC9BdXRob3I+PFllYXI+MjAxMTwvWWVhcj48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ODEtODwvcGFnZXM+PHZvbHVtZT45Nzwvdm9sdW1l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</w:fldData>
              </w:fldChar>
            </w:r>
            <w:r w:rsidR="00955D58">
              <w:instrText xml:space="preserve"> ADDIN EN.CITE </w:instrText>
            </w:r>
            <w:r w:rsidR="00955D58">
              <w:fldChar w:fldCharType="begin">
                <w:fldData xml:space="preserve">PEVuZE5vdGU+PENpdGU+PEF1dGhvcj5GbGVjaGVyPC9BdXRob3I+PFllYXI+MjAxMTwvWWVhcj48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ODEtODwvcGFnZXM+PHZvbHVtZT45Nzwvdm9sdW1l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26" w:tooltip="Flecher, 2011 #11874" w:history="1">
              <w:r w:rsidR="00522E6F">
                <w:rPr>
                  <w:noProof/>
                </w:rPr>
                <w:t>26</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3E315F5" w14:textId="77777777"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9CE30DE"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6359ED2" w14:textId="77777777" w:rsidR="009B3B18" w:rsidRPr="00171A8F" w:rsidRDefault="009B3B18" w:rsidP="009B3B18">
            <w:pPr>
              <w:jc w:val="center"/>
            </w:pPr>
            <w:r w:rsidRPr="00171A8F">
              <w:rPr>
                <w:rFonts w:eastAsia="Times New Roman"/>
                <w:color w:val="000000"/>
              </w:rPr>
              <w:t>X</w:t>
            </w:r>
          </w:p>
        </w:tc>
      </w:tr>
      <w:tr w:rsidR="00522E6F" w:rsidRPr="00171A8F" w14:paraId="3AE83AD5"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584FC221" w14:textId="6AD10701" w:rsidR="009B3B18" w:rsidRPr="00171A8F" w:rsidRDefault="009B3B18" w:rsidP="00522E6F">
            <w:r w:rsidRPr="00171A8F">
              <w:t>Javed, A. (2011)</w:t>
            </w:r>
            <w:r w:rsidR="004D5949" w:rsidRPr="00171A8F">
              <w:fldChar w:fldCharType="begin"/>
            </w:r>
            <w:r w:rsidR="00955D58">
              <w:instrText xml:space="preserve"> ADDIN EN.CITE &lt;EndNote&gt;&lt;Cite&gt;&lt;Author&gt;Javed&lt;/Author&gt;&lt;Year&gt;2011&lt;/Year&gt;&lt;RecNum&gt;11875&lt;/RecNum&gt;&lt;DisplayText&gt;(27)&lt;/DisplayText&gt;&lt;record&gt;&lt;rec-number&gt;11875&lt;/rec-number&gt;&lt;foreign-keys&gt;&lt;key app="EN" db-id="x5x002s5vsf9s9exsxlpr2r80ptsx9wa55a5"&gt;11875&lt;/key&gt;&lt;/foreign-keys&gt;&lt;ref-type name="Journal Article"&gt;17&lt;/ref-type&gt;&lt;contributors&gt;&lt;authors&gt;&lt;author&gt;Javed, A.&lt;/author&gt;&lt;author&gt;O&amp;apos;Donnell, J. M.&lt;/author&gt;&lt;/authors&gt;&lt;/contributors&gt;&lt;auth-address&gt;St. Vincent and Mercy Private Hospital, Melbourne, Australia. dr.arshad.javed@gmail.com&lt;/auth-address&gt;&lt;titles&gt;&lt;title&gt;Arthroscopic femoral osteochondroplasty for cam femoroacetabular impingement in patients over 60 years of age&lt;/title&gt;&lt;secondary-title&gt;Journal of Bone and Joint Surgery. British Volume&lt;/secondary-title&gt;&lt;/titles&gt;&lt;periodical&gt;&lt;full-title&gt;Journal of Bone and Joint Surgery. British Volume&lt;/full-title&gt;&lt;abbr-1&gt;J. Bone Joint Surg. Br.&lt;/abbr-1&gt;&lt;abbr-2&gt;J Bone Joint Surg Br&lt;/abbr-2&gt;&lt;abbr-3&gt;Journal of Bone &amp;amp; Joint Surgery. British Volume&lt;/abbr-3&gt;&lt;/periodical&gt;&lt;pages&gt;326-31&lt;/pages&gt;&lt;volume&gt;93&lt;/volume&gt;&lt;number&gt;3&lt;/number&gt;&lt;edition&gt;2011/03/02&lt;/edition&gt;&lt;keywords&gt;&lt;keyword&gt;Age Distribution&lt;/keyword&gt;&lt;keyword&gt;Aged&lt;/keyword&gt;&lt;keyword&gt;Aged, 80 and over&lt;/keyword&gt;&lt;keyword&gt;Arthroscopy/methods&lt;/keyword&gt;&lt;keyword&gt;Cartilage, Articular/ surgery&lt;/keyword&gt;&lt;keyword&gt;Female&lt;/keyword&gt;&lt;keyword&gt;Femoracetabular Impingement/radiography/ surgery&lt;/keyword&gt;&lt;keyword&gt;Femur/radiography/ surgery&lt;/keyword&gt;&lt;keyword&gt;Follow-Up Studies&lt;/keyword&gt;&lt;keyword&gt;Humans&lt;/keyword&gt;&lt;keyword&gt;Male&lt;/keyword&gt;&lt;keyword&gt;Middle Aged&lt;/keyword&gt;&lt;keyword&gt;Patient Satisfaction&lt;/keyword&gt;&lt;keyword&gt;Treatment Outcome&lt;/keyword&gt;&lt;/keywords&gt;&lt;dates&gt;&lt;year&gt;2011&lt;/year&gt;&lt;pub-dates&gt;&lt;date&gt;Mar&lt;/date&gt;&lt;/pub-dates&gt;&lt;/dates&gt;&lt;isbn&gt;0301-620X (Print)&amp;#xD;0301-620X (Linking)&lt;/isbn&gt;&lt;accession-num&gt;21357953&lt;/accession-num&gt;&lt;urls&gt;&lt;/urls&gt;&lt;electronic-resource-num&gt;10.1302/0301-620x.93b3.25262&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27" w:tooltip="Javed, 2011 #11875" w:history="1">
              <w:r w:rsidR="00522E6F">
                <w:rPr>
                  <w:noProof/>
                </w:rPr>
                <w:t>27</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6D74203" w14:textId="77777777"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B0C254A"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BFF4433" w14:textId="77777777" w:rsidR="009B3B18" w:rsidRPr="00171A8F" w:rsidRDefault="009B3B18" w:rsidP="009B3B18">
            <w:pPr>
              <w:jc w:val="center"/>
            </w:pPr>
            <w:r w:rsidRPr="00171A8F">
              <w:rPr>
                <w:rFonts w:eastAsia="Times New Roman"/>
                <w:color w:val="000000"/>
              </w:rPr>
              <w:t>X</w:t>
            </w:r>
          </w:p>
        </w:tc>
      </w:tr>
      <w:tr w:rsidR="00522E6F" w:rsidRPr="00171A8F" w14:paraId="56E3FA3C"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7A25E334" w14:textId="36BF62A8" w:rsidR="009B3B18" w:rsidRPr="00171A8F" w:rsidRDefault="009B3B18" w:rsidP="00522E6F">
            <w:r w:rsidRPr="00171A8F">
              <w:t>Peters, C. (2011)</w:t>
            </w:r>
            <w:r w:rsidR="004D5949" w:rsidRPr="00171A8F">
              <w:fldChar w:fldCharType="begin">
                <w:fldData xml:space="preserve">PEVuZE5vdGU+PENpdGU+PEF1dGhvcj5QZXRlcnM8L0F1dGhvcj48WWVhcj4yMDExPC9ZZWFyPjxS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</w:fldData>
              </w:fldChar>
            </w:r>
            <w:r w:rsidR="00955D58">
              <w:instrText xml:space="preserve"> ADDIN EN.CITE </w:instrText>
            </w:r>
            <w:r w:rsidR="00955D58">
              <w:fldChar w:fldCharType="begin">
                <w:fldData xml:space="preserve">PEVuZE5vdGU+PENpdGU+PEF1dGhvcj5QZXRlcnM8L0F1dGhvcj48WWVhcj4yMDExPC9ZZWFyPjxS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28" w:tooltip="Peters, 2011 #11876" w:history="1">
              <w:r w:rsidR="00522E6F">
                <w:rPr>
                  <w:noProof/>
                </w:rPr>
                <w:t>28</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A8A3C53" w14:textId="77777777" w:rsidR="009B3B18" w:rsidRPr="00171A8F" w:rsidRDefault="009B3B18" w:rsidP="009B3B18">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4390E80" w14:textId="77777777" w:rsidR="009B3B18" w:rsidRPr="00171A8F" w:rsidRDefault="009B3B18" w:rsidP="009B3B18">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BEE0FE0" w14:textId="77777777" w:rsidR="009B3B18" w:rsidRPr="00171A8F" w:rsidRDefault="009B3B18" w:rsidP="009B3B18">
            <w:pPr>
              <w:jc w:val="center"/>
            </w:pPr>
            <w:r w:rsidRPr="00171A8F">
              <w:rPr>
                <w:rFonts w:eastAsia="Times New Roman"/>
                <w:color w:val="000000"/>
              </w:rPr>
              <w:t>X</w:t>
            </w:r>
          </w:p>
        </w:tc>
      </w:tr>
      <w:tr w:rsidR="00522E6F" w:rsidRPr="00171A8F" w14:paraId="36B41819"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5F36B159" w14:textId="357551F2" w:rsidR="003817C6" w:rsidRPr="00171A8F" w:rsidRDefault="003817C6" w:rsidP="00522E6F">
            <w:r w:rsidRPr="00171A8F">
              <w:t>Fabricant, R. (2012)</w:t>
            </w:r>
            <w:r w:rsidR="004D5949" w:rsidRPr="00171A8F">
              <w:fldChar w:fldCharType="begin">
                <w:fldData xml:space="preserve">PEVuZE5vdGU+PENpdGU+PEF1dGhvcj5GYWJyaWNhbnQ8L0F1dGhvcj48WWVhcj4yMDEyPC9ZZWFy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</w:fldData>
              </w:fldChar>
            </w:r>
            <w:r w:rsidR="00955D58">
              <w:instrText xml:space="preserve"> ADDIN EN.CITE </w:instrText>
            </w:r>
            <w:r w:rsidR="00955D58">
              <w:fldChar w:fldCharType="begin">
                <w:fldData xml:space="preserve">PEVuZE5vdGU+PENpdGU+PEF1dGhvcj5GYWJyaWNhbnQ8L0F1dGhvcj48WWVhcj4yMDEyPC9ZZWFy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29" w:tooltip="Fabricant, 2012 #11870" w:history="1">
              <w:r w:rsidR="00522E6F">
                <w:rPr>
                  <w:noProof/>
                </w:rPr>
                <w:t>29</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03E9EAA" w14:textId="21A19BAC"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D59B8DA" w14:textId="4FDDCFA1"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615358C" w14:textId="0B733709"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768343AE"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1F521E5" w14:textId="26B13CA5" w:rsidR="003817C6" w:rsidRPr="00171A8F" w:rsidRDefault="003817C6" w:rsidP="00522E6F">
            <w:r w:rsidRPr="00171A8F">
              <w:t>Chiron, P. (2012)</w:t>
            </w:r>
            <w:r w:rsidR="004D5949" w:rsidRPr="00171A8F">
              <w:fldChar w:fldCharType="begin">
                <w:fldData xml:space="preserve">PEVuZE5vdGU+PENpdGU+PEF1dGhvcj5DaGlyb248L0F1dGhvcj48WWVhcj4yMDEyPC9ZZWFyPjxS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MC04PC9wYWdlcz48dm9sdW1lPjk4PC92b2x1bWU+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</w:fldData>
              </w:fldChar>
            </w:r>
            <w:r w:rsidR="00955D58">
              <w:instrText xml:space="preserve"> ADDIN EN.CITE </w:instrText>
            </w:r>
            <w:r w:rsidR="00955D58">
              <w:fldChar w:fldCharType="begin">
                <w:fldData xml:space="preserve">PEVuZE5vdGU+PENpdGU+PEF1dGhvcj5DaGlyb248L0F1dGhvcj48WWVhcj4yMDEyPC9ZZWFyPjxS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MC04PC9wYWdlcz48dm9sdW1lPjk4PC92b2x1bWU+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30" w:tooltip="Chiron, 2012 #11869" w:history="1">
              <w:r w:rsidR="00522E6F">
                <w:rPr>
                  <w:noProof/>
                </w:rPr>
                <w:t>30</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422105A"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9DA3572"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3412DB6" w14:textId="77777777" w:rsidR="003817C6" w:rsidRPr="00171A8F" w:rsidRDefault="003817C6" w:rsidP="003817C6">
            <w:pPr>
              <w:jc w:val="center"/>
            </w:pPr>
            <w:r w:rsidRPr="00171A8F">
              <w:rPr>
                <w:rFonts w:eastAsia="Times New Roman"/>
                <w:color w:val="000000"/>
              </w:rPr>
              <w:t>X</w:t>
            </w:r>
          </w:p>
        </w:tc>
      </w:tr>
      <w:tr w:rsidR="00522E6F" w:rsidRPr="00171A8F" w14:paraId="6DED3797"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4C85CA1" w14:textId="5BEA3F63" w:rsidR="003817C6" w:rsidRPr="00171A8F" w:rsidRDefault="003817C6" w:rsidP="00522E6F">
            <w:r w:rsidRPr="00171A8F">
              <w:t>Walker, J. (2012)</w:t>
            </w:r>
            <w:r w:rsidR="004D5949" w:rsidRPr="00171A8F">
              <w:fldChar w:fldCharType="begin">
                <w:fldData xml:space="preserve">PEVuZE5vdGU+PENpdGU+PEF1dGhvcj5XYWxrZXI8L0F1dGhvcj48WWVhcj4yMDEyPC9ZZWFyPjxS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</w:fldData>
              </w:fldChar>
            </w:r>
            <w:r w:rsidR="00955D58">
              <w:instrText xml:space="preserve"> ADDIN EN.CITE </w:instrText>
            </w:r>
            <w:r w:rsidR="00955D58">
              <w:fldChar w:fldCharType="begin">
                <w:fldData xml:space="preserve">PEVuZE5vdGU+PENpdGU+PEF1dGhvcj5XYWxrZXI8L0F1dGhvcj48WWVhcj4yMDEyPC9ZZWFyPjxS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31" w:tooltip="Walker, 2012 #11862" w:history="1">
              <w:r w:rsidR="00522E6F">
                <w:rPr>
                  <w:noProof/>
                </w:rPr>
                <w:t>31</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59664FB"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5ACB883"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E2F76CC" w14:textId="77777777" w:rsidR="003817C6" w:rsidRPr="00171A8F" w:rsidRDefault="003817C6" w:rsidP="003817C6">
            <w:pPr>
              <w:jc w:val="center"/>
            </w:pPr>
            <w:r w:rsidRPr="00171A8F">
              <w:rPr>
                <w:rFonts w:eastAsia="Times New Roman"/>
                <w:color w:val="000000"/>
              </w:rPr>
              <w:t>X</w:t>
            </w:r>
          </w:p>
        </w:tc>
      </w:tr>
      <w:tr w:rsidR="00522E6F" w:rsidRPr="00171A8F" w14:paraId="4B7A6243"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7F18A2A6" w14:textId="6282431C" w:rsidR="003817C6" w:rsidRPr="00171A8F" w:rsidRDefault="003817C6" w:rsidP="00522E6F">
            <w:r w:rsidRPr="00171A8F">
              <w:t>Parvizi, J. (2012)</w:t>
            </w:r>
            <w:r w:rsidR="004D5949" w:rsidRPr="00171A8F">
              <w:fldChar w:fldCharType="begin"/>
            </w:r>
            <w:r w:rsidR="00955D58">
              <w:instrText xml:space="preserve"> ADDIN EN.CITE &lt;EndNote&gt;&lt;Cite&gt;&lt;Author&gt;Parvizi&lt;/Author&gt;&lt;Year&gt;2012&lt;/Year&gt;&lt;RecNum&gt;11864&lt;/RecNum&gt;&lt;DisplayText&gt;(32)&lt;/DisplayText&gt;&lt;record&gt;&lt;rec-number&gt;11864&lt;/rec-number&gt;&lt;foreign-keys&gt;&lt;key app="EN" db-id="x5x002s5vsf9s9exsxlpr2r80ptsx9wa55a5"&gt;11864&lt;/key&gt;&lt;/foreign-keys&gt;&lt;ref-type name="Journal Article"&gt;17&lt;/ref-type&gt;&lt;contributors&gt;&lt;authors&gt;&lt;author&gt;Parvizi, J.&lt;/author&gt;&lt;author&gt;Huang, R.&lt;/author&gt;&lt;author&gt;Diaz-Ledezma, C.&lt;/author&gt;&lt;author&gt;Og, B.&lt;/author&gt;&lt;/authors&gt;&lt;/contributors&gt;&lt;auth-address&gt;Rothman Institute of Orthopedics at Thomas Jefferson Hospital,Philadelphia, PA, USA.&lt;/auth-address&gt;&lt;titles&gt;&lt;title&gt;Mini-open femoroacetabular osteoplasty: how do these patients do?&lt;/title&gt;&lt;secondary-title&gt;Journal of Arthroplasty&lt;/secondary-title&gt;&lt;/titles&gt;&lt;periodical&gt;&lt;full-title&gt;Journal of Arthroplasty&lt;/full-title&gt;&lt;abbr-1&gt;J. Arthroplasty&lt;/abbr-1&gt;&lt;abbr-2&gt;J Arthroplasty&lt;/abbr-2&gt;&lt;/periodical&gt;&lt;pages&gt;122-5 e1&lt;/pages&gt;&lt;volume&gt;27&lt;/volume&gt;&lt;number&gt;8 Suppl&lt;/number&gt;&lt;edition&gt;2012/06/12&lt;/edition&gt;&lt;keywords&gt;&lt;keyword&gt;Adult&lt;/keyword&gt;&lt;keyword&gt;Female&lt;/keyword&gt;&lt;keyword&gt;Femoracetabular Impingement/ surgery&lt;/keyword&gt;&lt;keyword&gt;Hip Joint/ surgery&lt;/keyword&gt;&lt;keyword&gt;Humans&lt;/keyword&gt;&lt;keyword&gt;Male&lt;/keyword&gt;&lt;keyword&gt;Middle Aged&lt;/keyword&gt;&lt;keyword&gt;Orthopedic Procedures/ methods&lt;/keyword&gt;&lt;keyword&gt;Treatment Outcome&lt;/keyword&gt;&lt;keyword&gt;Young Adult&lt;/keyword&gt;&lt;/keywords&gt;&lt;dates&gt;&lt;year&gt;2012&lt;/year&gt;&lt;pub-dates&gt;&lt;date&gt;Sep&lt;/date&gt;&lt;/pub-dates&gt;&lt;/dates&gt;&lt;isbn&gt;1532-8406 (Electronic)&amp;#xD;0883-5403 (Linking)&lt;/isbn&gt;&lt;accession-num&gt;22682041&lt;/accession-num&gt;&lt;urls&gt;&lt;/urls&gt;&lt;electronic-resource-num&gt;10.1016/j.arth.2012.03.047&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32" w:tooltip="Parvizi, 2012 #11864" w:history="1">
              <w:r w:rsidR="00522E6F">
                <w:rPr>
                  <w:noProof/>
                </w:rPr>
                <w:t>32</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F24BFD3"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FDFF5DD"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DE814FE" w14:textId="77777777" w:rsidR="003817C6" w:rsidRPr="00171A8F" w:rsidRDefault="003817C6" w:rsidP="003817C6">
            <w:pPr>
              <w:jc w:val="center"/>
            </w:pPr>
            <w:r w:rsidRPr="00171A8F">
              <w:rPr>
                <w:rFonts w:eastAsia="Times New Roman"/>
                <w:color w:val="000000"/>
              </w:rPr>
              <w:t>X</w:t>
            </w:r>
          </w:p>
        </w:tc>
      </w:tr>
      <w:tr w:rsidR="00522E6F" w:rsidRPr="00171A8F" w14:paraId="08B2B01C"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31188646" w14:textId="033DF8AB" w:rsidR="003817C6" w:rsidRPr="00171A8F" w:rsidRDefault="003817C6" w:rsidP="00522E6F">
            <w:r w:rsidRPr="00171A8F">
              <w:t>Cohen, S. (2012)</w:t>
            </w:r>
            <w:r w:rsidR="004D5949" w:rsidRPr="00171A8F">
              <w:fldChar w:fldCharType="begin"/>
            </w:r>
            <w:r w:rsidR="00955D58">
              <w:instrText xml:space="preserve"> ADDIN EN.CITE &lt;EndNote&gt;&lt;Cite&gt;&lt;Author&gt;Cohen&lt;/Author&gt;&lt;Year&gt;2012&lt;/Year&gt;&lt;RecNum&gt;11865&lt;/RecNum&gt;&lt;DisplayText&gt;(33)&lt;/DisplayText&gt;&lt;record&gt;&lt;rec-number&gt;11865&lt;/rec-number&gt;&lt;foreign-keys&gt;&lt;key app="EN" db-id="x5x002s5vsf9s9exsxlpr2r80ptsx9wa55a5"&gt;11865&lt;/key&gt;&lt;/foreign-keys&gt;&lt;ref-type name="Journal Article"&gt;17&lt;/ref-type&gt;&lt;contributors&gt;&lt;authors&gt;&lt;author&gt;Cohen, S. B.&lt;/author&gt;&lt;author&gt;Huang, R.&lt;/author&gt;&lt;author&gt;Ciccotti, M. G.&lt;/author&gt;&lt;author&gt;Dodson, C. C.&lt;/author&gt;&lt;author&gt;Parvizi, J.&lt;/author&gt;&lt;/authors&gt;&lt;/contributors&gt;&lt;auth-address&gt;Rothman Institute at Thomas Jefferson University Hospital, 925 Chestnut Street, 5th Floor, Philadelphia, PA 19107, USA.&lt;/auth-address&gt;&lt;titles&gt;&lt;title&gt;Treatment of femoroacetabular impingement in athletes using a mini-direct anterior approach&lt;/title&gt;&lt;secondary-title&gt;American Journal of Sports Medicine&lt;/secondary-title&gt;&lt;/titles&gt;&lt;periodical&gt;&lt;full-title&gt;American Journal of Sports Medicine&lt;/full-title&gt;&lt;abbr-1&gt;Am. J. Sports Med.&lt;/abbr-1&gt;&lt;abbr-2&gt;Am J Sports Med&lt;/abbr-2&gt;&lt;/periodical&gt;&lt;pages&gt;1620-7&lt;/pages&gt;&lt;volume&gt;40&lt;/volume&gt;&lt;number&gt;7&lt;/number&gt;&lt;edition&gt;2012/05/09&lt;/edition&gt;&lt;keywords&gt;&lt;keyword&gt;Adolescent&lt;/keyword&gt;&lt;keyword&gt;Adult&lt;/keyword&gt;&lt;keyword&gt;Athletic Injuries/complications/radiography/ surgery&lt;/keyword&gt;&lt;keyword&gt;Cartilage, Articular/surgery&lt;/keyword&gt;&lt;keyword&gt;Femoracetabular Impingement/complications/radiography/ surgery&lt;/keyword&gt;&lt;keyword&gt;Follow-Up Studies&lt;/keyword&gt;&lt;keyword&gt;Hip Joint/radiography/ surgery&lt;/keyword&gt;&lt;keyword&gt;Humans&lt;/keyword&gt;&lt;keyword&gt;Middle Aged&lt;/keyword&gt;&lt;keyword&gt;Minimally Invasive Surgical Procedures/adverse effects/methods&lt;/keyword&gt;&lt;keyword&gt;Range of Motion, Articular&lt;/keyword&gt;&lt;keyword&gt;Treatment Outcome&lt;/keyword&gt;&lt;keyword&gt;Young Adult&lt;/keyword&gt;&lt;/keywords&gt;&lt;dates&gt;&lt;year&gt;2012&lt;/year&gt;&lt;pub-dates&gt;&lt;date&gt;Jul&lt;/date&gt;&lt;/pub-dates&gt;&lt;/dates&gt;&lt;isbn&gt;1552-3365 (Electronic)&amp;#xD;0363-5465 (Linking)&lt;/isbn&gt;&lt;accession-num&gt;22562788&lt;/accession-num&gt;&lt;urls&gt;&lt;/urls&gt;&lt;electronic-resource-num&gt;10.1177/0363546512445883&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33" w:tooltip="Cohen, 2012 #11865" w:history="1">
              <w:r w:rsidR="00522E6F">
                <w:rPr>
                  <w:noProof/>
                </w:rPr>
                <w:t>33</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4E3EE6B"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73E4130"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A577865" w14:textId="77777777" w:rsidR="003817C6" w:rsidRPr="00171A8F" w:rsidRDefault="003817C6" w:rsidP="003817C6">
            <w:pPr>
              <w:jc w:val="center"/>
            </w:pPr>
            <w:r w:rsidRPr="00171A8F">
              <w:rPr>
                <w:rFonts w:eastAsia="Times New Roman"/>
                <w:color w:val="000000"/>
              </w:rPr>
              <w:t>X</w:t>
            </w:r>
          </w:p>
        </w:tc>
      </w:tr>
      <w:tr w:rsidR="00522E6F" w:rsidRPr="00171A8F" w14:paraId="25D46A3D"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4A1AC790" w14:textId="770B28E6" w:rsidR="003817C6" w:rsidRPr="00171A8F" w:rsidRDefault="003817C6" w:rsidP="00522E6F">
            <w:r w:rsidRPr="00171A8F">
              <w:t>Philippon, M. (2012)</w:t>
            </w:r>
            <w:r w:rsidR="004D5949" w:rsidRPr="00171A8F">
              <w:fldChar w:fldCharType="begin"/>
            </w:r>
            <w:r w:rsidR="00955D58">
              <w:instrText xml:space="preserve"> ADDIN EN.CITE &lt;EndNote&gt;&lt;Cite&gt;&lt;Author&gt;Philippon&lt;/Author&gt;&lt;Year&gt;2012&lt;/Year&gt;&lt;RecNum&gt;9647&lt;/RecNum&gt;&lt;DisplayText&gt;(34)&lt;/DisplayText&gt;&lt;record&gt;&lt;rec-number&gt;9647&lt;/rec-number&gt;&lt;foreign-keys&gt;&lt;key app="EN" db-id="x5x002s5vsf9s9exsxlpr2r80ptsx9wa55a5"&gt;9647&lt;/key&gt;&lt;/foreign-keys&gt;&lt;ref-type name="Journal Article"&gt;17&lt;/ref-type&gt;&lt;contributors&gt;&lt;authors&gt;&lt;author&gt;Philippon, M. J.&lt;/author&gt;&lt;author&gt;Ejnisman, L.&lt;/author&gt;&lt;author&gt;Ellis, H. B.&lt;/author&gt;&lt;author&gt;Briggs, K. K.&lt;/author&gt;&lt;/authors&gt;&lt;/contributors&gt;&lt;auth-address&gt;Steadman Philippon Research Institute, Vail, Colorado, U.S.A. drphilippon@sprivail.org&lt;/auth-address&gt;&lt;titles&gt;&lt;title&gt;Outcomes 2 to 5 years following hip arthroscopy for femoroacetabular impingement in the patient aged 11 to 16 years&lt;/title&gt;&lt;secondary-title&gt;Arthroscopy&lt;/secondary-title&gt;&lt;/titles&gt;&lt;periodical&gt;&lt;full-title&gt;Arthroscopy&lt;/full-title&gt;&lt;abbr-1&gt;Arthroscopy&lt;/abbr-1&gt;&lt;abbr-2&gt;Arthroscopy&lt;/abbr-2&gt;&lt;/periodical&gt;&lt;pages&gt;1255-61&lt;/pages&gt;&lt;volume&gt;28&lt;/volume&gt;&lt;number&gt;9&lt;/number&gt;&lt;edition&gt;2012/05/09&lt;/edition&gt;&lt;keywords&gt;&lt;keyword&gt;Adolescent&lt;/keyword&gt;&lt;keyword&gt;Arthroscopy&lt;/keyword&gt;&lt;keyword&gt;Child&lt;/keyword&gt;&lt;keyword&gt;Female&lt;/keyword&gt;&lt;keyword&gt;Femoracetabular Impingement/ surgery&lt;/keyword&gt;&lt;keyword&gt;Follow-Up Studies&lt;/keyword&gt;&lt;keyword&gt;Hip Joint/ surgery&lt;/keyword&gt;&lt;keyword&gt;Humans&lt;/keyword&gt;&lt;keyword&gt;Male&lt;/keyword&gt;&lt;keyword&gt;Retrospective Studies&lt;/keyword&gt;&lt;keyword&gt;Treatment Outcome&lt;/keyword&gt;&lt;/keywords&gt;&lt;dates&gt;&lt;year&gt;2012&lt;/year&gt;&lt;pub-dates&gt;&lt;date&gt;Sep&lt;/date&gt;&lt;/pub-dates&gt;&lt;/dates&gt;&lt;isbn&gt;1526-3231 (Electronic)&amp;#xD;0749-8063 (Linking)&lt;/isbn&gt;&lt;accession-num&gt;22560486&lt;/accession-num&gt;&lt;urls&gt;&lt;/urls&gt;&lt;electronic-resource-num&gt;10.1016/j.arthro.2012.02.006&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34" w:tooltip="Philippon, 2012 #9647" w:history="1">
              <w:r w:rsidR="00522E6F">
                <w:rPr>
                  <w:noProof/>
                </w:rPr>
                <w:t>34</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066AB4B"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DC616C3"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36431BA" w14:textId="77777777" w:rsidR="003817C6" w:rsidRPr="00171A8F" w:rsidRDefault="003817C6" w:rsidP="003817C6">
            <w:pPr>
              <w:jc w:val="center"/>
            </w:pPr>
            <w:r w:rsidRPr="00171A8F">
              <w:rPr>
                <w:rFonts w:eastAsia="Times New Roman"/>
                <w:color w:val="000000"/>
              </w:rPr>
              <w:t>X</w:t>
            </w:r>
          </w:p>
        </w:tc>
      </w:tr>
      <w:tr w:rsidR="00522E6F" w:rsidRPr="00171A8F" w14:paraId="23FD3B78"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60FC6C71" w14:textId="302996D1" w:rsidR="003817C6" w:rsidRPr="00171A8F" w:rsidRDefault="003817C6" w:rsidP="00522E6F">
            <w:r w:rsidRPr="00171A8F">
              <w:t>Naal, F. (2012)</w:t>
            </w:r>
            <w:r w:rsidR="004D5949" w:rsidRPr="00171A8F">
              <w:fldChar w:fldCharType="begin">
                <w:fldData xml:space="preserve">PEVuZE5vdGU+PENpdGU+PEF1dGhvcj5OYWFsPC9BdXRob3I+PFllYXI+MjAxMjwvWWVhcj48UmVj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</w:fldData>
              </w:fldChar>
            </w:r>
            <w:r w:rsidR="00955D58">
              <w:instrText xml:space="preserve"> ADDIN EN.CITE </w:instrText>
            </w:r>
            <w:r w:rsidR="00955D58">
              <w:fldChar w:fldCharType="begin">
                <w:fldData xml:space="preserve">PEVuZE5vdGU+PENpdGU+PEF1dGhvcj5OYWFsPC9BdXRob3I+PFllYXI+MjAxMjwvWWVhcj48UmVj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35" w:tooltip="Naal, 2012 #11866" w:history="1">
              <w:r w:rsidR="00522E6F">
                <w:rPr>
                  <w:noProof/>
                </w:rPr>
                <w:t>35</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ED9136D"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8CB1768"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24DF6AE" w14:textId="77777777" w:rsidR="003817C6" w:rsidRPr="00171A8F" w:rsidRDefault="003817C6" w:rsidP="003817C6">
            <w:pPr>
              <w:jc w:val="center"/>
            </w:pPr>
            <w:r w:rsidRPr="00171A8F">
              <w:rPr>
                <w:rFonts w:eastAsia="Times New Roman"/>
                <w:color w:val="000000"/>
              </w:rPr>
              <w:t>X</w:t>
            </w:r>
          </w:p>
        </w:tc>
      </w:tr>
      <w:tr w:rsidR="00522E6F" w:rsidRPr="00171A8F" w14:paraId="0EC418E5"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556ECC63" w14:textId="150CBE69" w:rsidR="003817C6" w:rsidRPr="00171A8F" w:rsidRDefault="003817C6" w:rsidP="00522E6F">
            <w:r w:rsidRPr="00171A8F">
              <w:t>Palmer, D. (2012)</w:t>
            </w:r>
            <w:r w:rsidR="004D5949" w:rsidRPr="00171A8F">
              <w:fldChar w:fldCharType="begin"/>
            </w:r>
            <w:r w:rsidR="00955D58">
              <w:instrText xml:space="preserve"> ADDIN EN.CITE &lt;EndNote&gt;&lt;Cite&gt;&lt;Author&gt;Palmer&lt;/Author&gt;&lt;Year&gt;2012&lt;/Year&gt;&lt;RecNum&gt;11858&lt;/RecNum&gt;&lt;DisplayText&gt;(36)&lt;/DisplayText&gt;&lt;record&gt;&lt;rec-number&gt;11858&lt;/rec-number&gt;&lt;foreign-keys&gt;&lt;key app="EN" db-id="x5x002s5vsf9s9exsxlpr2r80ptsx9wa55a5"&gt;11858&lt;/key&gt;&lt;/foreign-keys&gt;&lt;ref-type name="Journal Article"&gt;17&lt;/ref-type&gt;&lt;contributors&gt;&lt;authors&gt;&lt;author&gt;Palmer, D. H.&lt;/author&gt;&lt;author&gt;Ganesh, V.&lt;/author&gt;&lt;author&gt;Comfort, T.&lt;/author&gt;&lt;author&gt;Tatman, P.&lt;/author&gt;&lt;/authors&gt;&lt;/contributors&gt;&lt;auth-address&gt;St. Croix Orthopaedics, PA, Stillwater, Minnesota, USA. palme024@aol.com&lt;/auth-address&gt;&lt;titles&gt;&lt;title&gt;Midterm outcomes in patients with cam femoroacetabular impingement treated arthroscopically&lt;/title&gt;&lt;secondary-title&gt;Arthroscopy&lt;/secondary-title&gt;&lt;/titles&gt;&lt;periodical&gt;&lt;full-title&gt;Arthroscopy&lt;/full-title&gt;&lt;abbr-1&gt;Arthroscopy&lt;/abbr-1&gt;&lt;abbr-2&gt;Arthroscopy&lt;/abbr-2&gt;&lt;/periodical&gt;&lt;pages&gt;1671-81&lt;/pages&gt;&lt;volume&gt;28&lt;/volume&gt;&lt;number&gt;11&lt;/number&gt;&lt;edition&gt;2012/09/11&lt;/edition&gt;&lt;keywords&gt;&lt;keyword&gt;Adolescent&lt;/keyword&gt;&lt;keyword&gt;Adult&lt;/keyword&gt;&lt;keyword&gt;Age Distribution&lt;/keyword&gt;&lt;keyword&gt;Aged&lt;/keyword&gt;&lt;keyword&gt;Aged, 80 and over&lt;/keyword&gt;&lt;keyword&gt;Arthroscopy/ methods&lt;/keyword&gt;&lt;keyword&gt;Female&lt;/keyword&gt;&lt;keyword&gt;Femoracetabular Impingement/diagnosis/physiopathology/ surgery&lt;/keyword&gt;&lt;keyword&gt;Follow-Up Studies&lt;/keyword&gt;&lt;keyword&gt;Hip Joint/physiopathology&lt;/keyword&gt;&lt;keyword&gt;Humans&lt;/keyword&gt;&lt;keyword&gt;Male&lt;/keyword&gt;&lt;keyword&gt;Middle Aged&lt;/keyword&gt;&lt;keyword&gt;Pain Measurement&lt;/keyword&gt;&lt;keyword&gt;Patient Satisfaction/ statistics &amp;amp; numerical data&lt;/keyword&gt;&lt;keyword&gt;Range of Motion, Articular&lt;/keyword&gt;&lt;keyword&gt;Sex Distribution&lt;/keyword&gt;&lt;keyword&gt;Treatment Outcome&lt;/keyword&gt;&lt;keyword&gt;Young Adult&lt;/keyword&gt;&lt;/keywords&gt;&lt;dates&gt;&lt;year&gt;2012&lt;/year&gt;&lt;pub-dates&gt;&lt;date&gt;Nov&lt;/date&gt;&lt;/pub-dates&gt;&lt;/dates&gt;&lt;isbn&gt;1526-3231 (Electronic)&amp;#xD;0749-8063 (Linking)&lt;/isbn&gt;&lt;accession-num&gt;22959221&lt;/accession-num&gt;&lt;urls&gt;&lt;/urls&gt;&lt;electronic-resource-num&gt;10.1016/j.arthro.2012.04.154&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36" w:tooltip="Palmer, 2012 #11858" w:history="1">
              <w:r w:rsidR="00522E6F">
                <w:rPr>
                  <w:noProof/>
                </w:rPr>
                <w:t>36</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6A3D878"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6B439A7"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B148F23" w14:textId="77777777" w:rsidR="003817C6" w:rsidRPr="00171A8F" w:rsidRDefault="003817C6" w:rsidP="003817C6">
            <w:pPr>
              <w:jc w:val="center"/>
            </w:pPr>
            <w:r w:rsidRPr="00171A8F">
              <w:rPr>
                <w:rFonts w:eastAsia="Times New Roman"/>
                <w:color w:val="000000"/>
              </w:rPr>
              <w:t>X</w:t>
            </w:r>
          </w:p>
        </w:tc>
      </w:tr>
      <w:tr w:rsidR="00522E6F" w:rsidRPr="00171A8F" w14:paraId="63EAB821"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3BA4EFC9" w14:textId="02A6B489" w:rsidR="003817C6" w:rsidRPr="00171A8F" w:rsidRDefault="003817C6" w:rsidP="00522E6F">
            <w:r w:rsidRPr="00171A8F">
              <w:t>Wassilew, G. (2013)</w:t>
            </w:r>
            <w:r w:rsidR="004D5949" w:rsidRPr="00171A8F">
              <w:fldChar w:fldCharType="begin">
                <w:fldData xml:space="preserve">PEVuZE5vdGU+PENpdGU+PEF1dGhvcj5XYXNzaWxldzwvQXV0aG9yPjxZZWFyPjIwMTM8L1llYXI+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</w:fldData>
              </w:fldChar>
            </w:r>
            <w:r w:rsidR="00955D58">
              <w:instrText xml:space="preserve"> ADDIN EN.CITE </w:instrText>
            </w:r>
            <w:r w:rsidR="00955D58">
              <w:fldChar w:fldCharType="begin">
                <w:fldData xml:space="preserve">PEVuZE5vdGU+PENpdGU+PEF1dGhvcj5XYXNzaWxldzwvQXV0aG9yPjxZZWFyPjIwMTM8L1llYXI+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37" w:tooltip="Wassilew, 2013 #11768" w:history="1">
              <w:r w:rsidR="00522E6F">
                <w:rPr>
                  <w:noProof/>
                </w:rPr>
                <w:t>37</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18FD23A" w14:textId="43D85CB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580DD9A" w14:textId="5E69B29E"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BC23150" w14:textId="17F644F2"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5ED4D663"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1D3BE25F" w14:textId="23500677" w:rsidR="003817C6" w:rsidRPr="00171A8F" w:rsidRDefault="003817C6" w:rsidP="00522E6F">
            <w:r w:rsidRPr="00171A8F">
              <w:t>Cooper, A. (2013)</w:t>
            </w:r>
            <w:r w:rsidR="004D5949" w:rsidRPr="00171A8F">
              <w:fldChar w:fldCharType="begin">
                <w:fldData xml:space="preserve">PEVuZE5vdGU+PENpdGU+PEF1dGhvcj5Db29wZXI8L0F1dGhvcj48WWVhcj4yMDEzPC9ZZWFyPjxS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</w:fldData>
              </w:fldChar>
            </w:r>
            <w:r w:rsidR="00955D58">
              <w:instrText xml:space="preserve"> ADDIN EN.CITE </w:instrText>
            </w:r>
            <w:r w:rsidR="00955D58">
              <w:fldChar w:fldCharType="begin">
                <w:fldData xml:space="preserve">PEVuZE5vdGU+PENpdGU+PEF1dGhvcj5Db29wZXI8L0F1dGhvcj48WWVhcj4yMDEzPC9ZZWFyPjxS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38" w:tooltip="Cooper, 2013 #11863" w:history="1">
              <w:r w:rsidR="00522E6F">
                <w:rPr>
                  <w:noProof/>
                </w:rPr>
                <w:t>38</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D681621" w14:textId="20550804"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D25ABA2" w14:textId="79213F1E"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9362FCE" w14:textId="0B7F4E8C"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16B43D5D"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7AFD8D8A" w14:textId="05D8A387" w:rsidR="003817C6" w:rsidRPr="00171A8F" w:rsidRDefault="003817C6" w:rsidP="00522E6F">
            <w:r w:rsidRPr="00171A8F">
              <w:t>Zingg, P. (2013)</w:t>
            </w:r>
            <w:r w:rsidR="004D5949" w:rsidRPr="00171A8F">
              <w:fldChar w:fldCharType="begin"/>
            </w:r>
            <w:r w:rsidR="00955D58">
              <w:instrText xml:space="preserve"> ADDIN EN.CITE &lt;EndNote&gt;&lt;Cite&gt;&lt;Author&gt;Zingg&lt;/Author&gt;&lt;Year&gt;2013&lt;/Year&gt;&lt;RecNum&gt;11857&lt;/RecNum&gt;&lt;DisplayText&gt;(39)&lt;/DisplayText&gt;&lt;record&gt;&lt;rec-number&gt;11857&lt;/rec-number&gt;&lt;foreign-keys&gt;&lt;key app="EN" db-id="x5x002s5vsf9s9exsxlpr2r80ptsx9wa55a5"&gt;11857&lt;/key&gt;&lt;/foreign-keys&gt;&lt;ref-type name="Journal Article"&gt;17&lt;/ref-type&gt;&lt;contributors&gt;&lt;authors&gt;&lt;author&gt;Zingg, P. O.&lt;/author&gt;&lt;author&gt;Ulbrich, E. J.&lt;/author&gt;&lt;author&gt;Buehler, T. C.&lt;/author&gt;&lt;author&gt;Kalberer, F.&lt;/author&gt;&lt;author&gt;Poutawera, V. R.&lt;/author&gt;&lt;author&gt;Dora, C.&lt;/author&gt;&lt;/authors&gt;&lt;/contributors&gt;&lt;auth-address&gt;Department of Orthopaedics, University of Zurich, Balgrist, Forchstr. 340, 8008 Zurich, Switzerland. patrick.zingg@balgrist.ch&lt;/auth-address&gt;&lt;titles&gt;&lt;title&gt;Surgical hip dislocation versus hip arthroscopy for femoroacetabular impingement: clinical and morphological short-term results&lt;/title&gt;&lt;secondary-title&gt;Archives of Orthopaedic and Trauma Surgery&lt;/secondary-title&gt;&lt;/titles&gt;&lt;periodical&gt;&lt;full-title&gt;Archives of Orthopaedic and Trauma Surgery&lt;/full-title&gt;&lt;abbr-1&gt;Arch. Orthop. Trauma Surg.&lt;/abbr-1&gt;&lt;abbr-2&gt;Arch Orthop Trauma Surg&lt;/abbr-2&gt;&lt;abbr-3&gt;Archives of Orthopaedic &amp;amp; Trauma Surgery&lt;/abbr-3&gt;&lt;/periodical&gt;&lt;pages&gt;69-79&lt;/pages&gt;&lt;volume&gt;133&lt;/volume&gt;&lt;number&gt;1&lt;/number&gt;&lt;edition&gt;2012/10/16&lt;/edition&gt;&lt;keywords&gt;&lt;keyword&gt;Adolescent&lt;/keyword&gt;&lt;keyword&gt;Adult&lt;/keyword&gt;&lt;keyword&gt;Arthroscopy&lt;/keyword&gt;&lt;keyword&gt;Female&lt;/keyword&gt;&lt;keyword&gt;Femoracetabular Impingement/ surgery&lt;/keyword&gt;&lt;keyword&gt;Humans&lt;/keyword&gt;&lt;keyword&gt;Male&lt;/keyword&gt;&lt;keyword&gt;Manipulation, Orthopedic&lt;/keyword&gt;&lt;keyword&gt;Middle Aged&lt;/keyword&gt;&lt;keyword&gt;Treatment Outcome&lt;/keyword&gt;&lt;keyword&gt;Young Adult&lt;/keyword&gt;&lt;/keywords&gt;&lt;dates&gt;&lt;year&gt;2013&lt;/year&gt;&lt;pub-dates&gt;&lt;date&gt;Jan&lt;/date&gt;&lt;/pub-dates&gt;&lt;/dates&gt;&lt;isbn&gt;1434-3916 (Electronic)&amp;#xD;0936-8051 (Linking)&lt;/isbn&gt;&lt;accession-num&gt;23064993&lt;/accession-num&gt;&lt;urls&gt;&lt;/urls&gt;&lt;electronic-resource-num&gt;10.1007/s00402-012-1616-2&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39" w:tooltip="Zingg, 2013 #11857" w:history="1">
              <w:r w:rsidR="00522E6F">
                <w:rPr>
                  <w:noProof/>
                </w:rPr>
                <w:t>39</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C2BE888" w14:textId="6ACEF68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B849DEB" w14:textId="20D478A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9AB2B98" w14:textId="12256FD2"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47964C2E"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13FBC151" w14:textId="4BF45B9F" w:rsidR="003817C6" w:rsidRPr="00171A8F" w:rsidRDefault="003817C6" w:rsidP="00522E6F">
            <w:r w:rsidRPr="00171A8F">
              <w:t>Tran, P. (2013)</w:t>
            </w:r>
            <w:r w:rsidR="004D5949" w:rsidRPr="00171A8F">
              <w:fldChar w:fldCharType="begin"/>
            </w:r>
            <w:r w:rsidR="00955D58">
              <w:instrText xml:space="preserve"> ADDIN EN.CITE &lt;EndNote&gt;&lt;Cite&gt;&lt;Author&gt;Tran&lt;/Author&gt;&lt;Year&gt;2013&lt;/Year&gt;&lt;RecNum&gt;11859&lt;/RecNum&gt;&lt;DisplayText&gt;(40)&lt;/DisplayText&gt;&lt;record&gt;&lt;rec-number&gt;11859&lt;/rec-number&gt;&lt;foreign-keys&gt;&lt;key app="EN" db-id="x5x002s5vsf9s9exsxlpr2r80ptsx9wa55a5"&gt;11859&lt;/key&gt;&lt;/foreign-keys&gt;&lt;ref-type name="Journal Article"&gt;17&lt;/ref-type&gt;&lt;contributors&gt;&lt;authors&gt;&lt;author&gt;Tran, P.&lt;/author&gt;&lt;author&gt;Pritchard, M.&lt;/author&gt;&lt;author&gt;O&amp;apos;Donnell, J.&lt;/author&gt;&lt;/authors&gt;&lt;/contributors&gt;&lt;auth-address&gt;Orthopaedic Surgery, Western Health, Footscray, Victoria, Australia. contactphong@gmail.com&lt;/auth-address&gt;&lt;titles&gt;&lt;title&gt;Outcome of arthroscopic treatment for cam type femoroacetabular impingement in adolescents&lt;/title&gt;&lt;secondary-title&gt;ANZ Journal of Surgery&lt;/secondary-title&gt;&lt;/titles&gt;&lt;periodical&gt;&lt;full-title&gt;ANZ Journal of Surgery&lt;/full-title&gt;&lt;abbr-1&gt;ANZ J Surg&lt;/abbr-1&gt;&lt;/periodical&gt;&lt;pages&gt;382-6&lt;/pages&gt;&lt;volume&gt;83&lt;/volume&gt;&lt;number&gt;5&lt;/number&gt;&lt;edition&gt;2012/09/05&lt;/edition&gt;&lt;keywords&gt;&lt;keyword&gt;Adolescent&lt;/keyword&gt;&lt;keyword&gt;Arthroscopy&lt;/keyword&gt;&lt;keyword&gt;Child&lt;/keyword&gt;&lt;keyword&gt;Female&lt;/keyword&gt;&lt;keyword&gt;Femoracetabular Impingement/ surgery&lt;/keyword&gt;&lt;keyword&gt;Follow-Up Studies&lt;/keyword&gt;&lt;keyword&gt;Humans&lt;/keyword&gt;&lt;keyword&gt;Male&lt;/keyword&gt;&lt;keyword&gt;Patient Satisfaction/statistics &amp;amp; numerical data&lt;/keyword&gt;&lt;keyword&gt;Postoperative Complications&lt;/keyword&gt;&lt;keyword&gt;Prospective Studies&lt;/keyword&gt;&lt;keyword&gt;Recovery of Function&lt;/keyword&gt;&lt;keyword&gt;Retrospective Studies&lt;/keyword&gt;&lt;keyword&gt;Treatment Outcome&lt;/keyword&gt;&lt;/keywords&gt;&lt;dates&gt;&lt;year&gt;2013&lt;/year&gt;&lt;pub-dates&gt;&lt;date&gt;May&lt;/date&gt;&lt;/pub-dates&gt;&lt;/dates&gt;&lt;isbn&gt;1445-2197 (Electronic)&amp;#xD;1445-1433 (Linking)&lt;/isbn&gt;&lt;accession-num&gt;22943465&lt;/accession-num&gt;&lt;urls&gt;&lt;/urls&gt;&lt;electronic-resource-num&gt;10.1111/j.1445-2197.2012.06197.x&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40" w:tooltip="Tran, 2013 #11859" w:history="1">
              <w:r w:rsidR="00522E6F">
                <w:rPr>
                  <w:noProof/>
                </w:rPr>
                <w:t>40</w:t>
              </w:r>
            </w:hyperlink>
            <w:r w:rsidR="00955D58">
              <w:rPr>
                <w:noProof/>
              </w:rPr>
              <w:t>)</w:t>
            </w:r>
            <w:r w:rsidR="004D5949" w:rsidRPr="00171A8F">
              <w:fldChar w:fldCharType="end"/>
            </w:r>
            <w:r w:rsidRPr="00171A8F">
              <w:rPr>
                <w:rFonts w:eastAsia="Times New Roman"/>
                <w:color w:val="000000"/>
                <w:vertAlign w:val="superscript"/>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C33F5C6"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068935C"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6E9EF83" w14:textId="77777777" w:rsidR="003817C6" w:rsidRPr="00171A8F" w:rsidRDefault="003817C6" w:rsidP="003817C6">
            <w:pPr>
              <w:jc w:val="center"/>
            </w:pPr>
            <w:r w:rsidRPr="00171A8F">
              <w:rPr>
                <w:rFonts w:eastAsia="Times New Roman"/>
                <w:color w:val="000000"/>
              </w:rPr>
              <w:t>X</w:t>
            </w:r>
          </w:p>
        </w:tc>
      </w:tr>
      <w:tr w:rsidR="00522E6F" w:rsidRPr="00171A8F" w14:paraId="3429EB8A"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6BF56783" w14:textId="135E492C" w:rsidR="003817C6" w:rsidRPr="00171A8F" w:rsidRDefault="003817C6" w:rsidP="00522E6F">
            <w:r w:rsidRPr="00171A8F">
              <w:lastRenderedPageBreak/>
              <w:t>Trompeter, A. (2013)</w:t>
            </w:r>
            <w:r w:rsidR="004D5949" w:rsidRPr="00171A8F">
              <w:fldChar w:fldCharType="begin"/>
            </w:r>
            <w:r w:rsidR="00955D58">
              <w:instrText xml:space="preserve"> ADDIN EN.CITE &lt;EndNote&gt;&lt;Cite&gt;&lt;Author&gt;Trompeter&lt;/Author&gt;&lt;Year&gt;2013&lt;/Year&gt;&lt;RecNum&gt;11853&lt;/RecNum&gt;&lt;DisplayText&gt;(41)&lt;/DisplayText&gt;&lt;record&gt;&lt;rec-number&gt;11853&lt;/rec-number&gt;&lt;foreign-keys&gt;&lt;key app="EN" db-id="x5x002s5vsf9s9exsxlpr2r80ptsx9wa55a5"&gt;11853&lt;/key&gt;&lt;/foreign-keys&gt;&lt;ref-type name="Journal Article"&gt;17&lt;/ref-type&gt;&lt;contributors&gt;&lt;authors&gt;&lt;author&gt;Trompeter, A.&lt;/author&gt;&lt;author&gt;Colegate-Stone, T.&lt;/author&gt;&lt;author&gt;Khakha, R.&lt;/author&gt;&lt;author&gt;Hull, J.&lt;/author&gt;&lt;/authors&gt;&lt;/contributors&gt;&lt;auth-address&gt;Department of Trauma and Orthopaedics, Frimley Park Hospital, Frimley, Surrey - UK.&lt;/auth-address&gt;&lt;titles&gt;&lt;title&gt;Hip arthroscopy for femoroacetabular impingement: results of 118 consecutive cases in a district general hospital&lt;/title&gt;&lt;secondary-title&gt;Hip International&lt;/secondary-title&gt;&lt;/titles&gt;&lt;periodical&gt;&lt;full-title&gt;Hip International&lt;/full-title&gt;&lt;abbr-1&gt;Hip int&lt;/abbr-1&gt;&lt;/periodical&gt;&lt;pages&gt;400-5&lt;/pages&gt;&lt;volume&gt;23&lt;/volume&gt;&lt;number&gt;4&lt;/number&gt;&lt;edition&gt;2013/07/03&lt;/edition&gt;&lt;keywords&gt;&lt;keyword&gt;Adolescent&lt;/keyword&gt;&lt;keyword&gt;Adult&lt;/keyword&gt;&lt;keyword&gt;Arthroscopy&lt;/keyword&gt;&lt;keyword&gt;Femoracetabular Impingement/ surgery&lt;/keyword&gt;&lt;keyword&gt;Hospitals, District&lt;/keyword&gt;&lt;keyword&gt;Hospitals, General&lt;/keyword&gt;&lt;keyword&gt;Humans&lt;/keyword&gt;&lt;keyword&gt;Middle Aged&lt;/keyword&gt;&lt;keyword&gt;Treatment Outcome&lt;/keyword&gt;&lt;keyword&gt;Young Adult&lt;/keyword&gt;&lt;/keywords&gt;&lt;dates&gt;&lt;year&gt;2013&lt;/year&gt;&lt;pub-dates&gt;&lt;date&gt;Jul-Aug&lt;/date&gt;&lt;/pub-dates&gt;&lt;/dates&gt;&lt;isbn&gt;1724-6067 (Electronic)&amp;#xD;1120-7000 (Linking)&lt;/isbn&gt;&lt;accession-num&gt;23813161&lt;/accession-num&gt;&lt;urls&gt;&lt;/urls&gt;&lt;electronic-resource-num&gt;10.5301/hipint.5000034&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41" w:tooltip="Trompeter, 2013 #11853" w:history="1">
              <w:r w:rsidR="00522E6F">
                <w:rPr>
                  <w:noProof/>
                </w:rPr>
                <w:t>41</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090EE85"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31B4DBE"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9823B4E" w14:textId="77777777" w:rsidR="003817C6" w:rsidRPr="00171A8F" w:rsidRDefault="003817C6" w:rsidP="003817C6">
            <w:pPr>
              <w:jc w:val="center"/>
            </w:pPr>
            <w:r w:rsidRPr="00171A8F">
              <w:rPr>
                <w:rFonts w:eastAsia="Times New Roman"/>
                <w:color w:val="000000"/>
              </w:rPr>
              <w:t>X</w:t>
            </w:r>
          </w:p>
        </w:tc>
      </w:tr>
      <w:tr w:rsidR="00522E6F" w:rsidRPr="00171A8F" w14:paraId="4C171EB1"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473DDC8F" w14:textId="3025699A" w:rsidR="003817C6" w:rsidRPr="00171A8F" w:rsidRDefault="003817C6" w:rsidP="00522E6F">
            <w:r w:rsidRPr="00171A8F">
              <w:t>Sink, E. (2013)</w:t>
            </w:r>
            <w:r w:rsidR="004D5949" w:rsidRPr="00171A8F">
              <w:fldChar w:fldCharType="begin"/>
            </w:r>
            <w:r w:rsidR="00955D58">
              <w:instrText xml:space="preserve"> ADDIN EN.CITE &lt;EndNote&gt;&lt;Cite&gt;&lt;Author&gt;Sink&lt;/Author&gt;&lt;Year&gt;2013&lt;/Year&gt;&lt;RecNum&gt;9702&lt;/RecNum&gt;&lt;DisplayText&gt;(42)&lt;/DisplayText&gt;&lt;record&gt;&lt;rec-number&gt;9702&lt;/rec-number&gt;&lt;foreign-keys&gt;&lt;key app="EN" db-id="x5x002s5vsf9s9exsxlpr2r80ptsx9wa55a5"&gt;9702&lt;/key&gt;&lt;/foreign-keys&gt;&lt;ref-type name="Journal Article"&gt;17&lt;/ref-type&gt;&lt;contributors&gt;&lt;authors&gt;&lt;author&gt;Sink, E. L.&lt;/author&gt;&lt;author&gt;Fabricant, P. D.&lt;/author&gt;&lt;author&gt;Pan, Z.&lt;/author&gt;&lt;author&gt;Dayton, M. R.&lt;/author&gt;&lt;author&gt;Novais, E.&lt;/author&gt;&lt;/authors&gt;&lt;/contributors&gt;&lt;auth-address&gt;Hospital for Special Surgery, 535 East 70th Street, New York, NY 10021, USA. sinke@hss.edu&lt;/auth-address&gt;&lt;titles&gt;&lt;title&gt;Results of treatment of femoroacetabular impingement in adolescents with a surgical hip dislocation approach&lt;/title&gt;&lt;secondary-title&gt;Clin Orthop Relat Res&lt;/secondary-title&gt;&lt;/titles&gt;&lt;periodical&gt;&lt;full-title&gt;Clin Orthop Relat Res&lt;/full-title&gt;&lt;/periodical&gt;&lt;pages&gt;2563-9&lt;/pages&gt;&lt;volume&gt;471&lt;/volume&gt;&lt;number&gt;8&lt;/number&gt;&lt;edition&gt;2013/05/09&lt;/edition&gt;&lt;keywords&gt;&lt;keyword&gt;Adolescent&lt;/keyword&gt;&lt;keyword&gt;Biomechanical Phenomena&lt;/keyword&gt;&lt;keyword&gt;Female&lt;/keyword&gt;&lt;keyword&gt;Femoracetabular Impingement/diagnosis/physiopathology/psychology/ surgery&lt;/keyword&gt;&lt;keyword&gt;Hip Dislocation&lt;/keyword&gt;&lt;keyword&gt;Hip Joint/physiopathology/ surgery&lt;/keyword&gt;&lt;keyword&gt;Humans&lt;/keyword&gt;&lt;keyword&gt;Male&lt;/keyword&gt;&lt;keyword&gt;Orthopedic Procedures/adverse effects&lt;/keyword&gt;&lt;keyword&gt;Quality of Life&lt;/keyword&gt;&lt;keyword&gt;Range of Motion, Articular&lt;/keyword&gt;&lt;keyword&gt;Recovery of Function&lt;/keyword&gt;&lt;keyword&gt;Reoperation&lt;/keyword&gt;&lt;keyword&gt;Retrospective Studies&lt;/keyword&gt;&lt;keyword&gt;Treatment Outcome&lt;/keyword&gt;&lt;keyword&gt;Young Adult&lt;/keyword&gt;&lt;/keywords&gt;&lt;dates&gt;&lt;year&gt;2013&lt;/year&gt;&lt;pub-dates&gt;&lt;date&gt;Aug&lt;/date&gt;&lt;/pub-dates&gt;&lt;/dates&gt;&lt;isbn&gt;1528-1132 (Electronic)&amp;#xD;0009-921X (Linking)&lt;/isbn&gt;&lt;accession-num&gt;23653097&lt;/accession-num&gt;&lt;urls&gt;&lt;/urls&gt;&lt;custom2&gt;3705058&lt;/custom2&gt;&lt;electronic-resource-num&gt;10.1007/s11999-013-3004-9&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42" w:tooltip="Sink, 2013 #9702" w:history="1">
              <w:r w:rsidR="00522E6F">
                <w:rPr>
                  <w:noProof/>
                </w:rPr>
                <w:t>42</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B43221B"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9803C93"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7A0BA47" w14:textId="77777777" w:rsidR="003817C6" w:rsidRPr="00171A8F" w:rsidRDefault="003817C6" w:rsidP="003817C6">
            <w:pPr>
              <w:jc w:val="center"/>
            </w:pPr>
            <w:r w:rsidRPr="00171A8F">
              <w:rPr>
                <w:rFonts w:eastAsia="Times New Roman"/>
                <w:color w:val="000000"/>
              </w:rPr>
              <w:t>X</w:t>
            </w:r>
          </w:p>
        </w:tc>
      </w:tr>
      <w:tr w:rsidR="00522E6F" w:rsidRPr="00171A8F" w14:paraId="5896EE2D"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E015188" w14:textId="263EAA73" w:rsidR="003817C6" w:rsidRPr="00171A8F" w:rsidRDefault="003817C6" w:rsidP="00522E6F">
            <w:r w:rsidRPr="00171A8F">
              <w:t>Rylander, J. (2013)</w:t>
            </w:r>
            <w:r w:rsidR="004D5949" w:rsidRPr="00171A8F">
              <w:fldChar w:fldCharType="begin">
                <w:fldData xml:space="preserve">PEVuZE5vdGU+PENpdGU+PEF1dGhvcj5SeWxhbmRlcjwvQXV0aG9yPjxZZWFyPjIwMTM8L1llYXI+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</w:fldData>
              </w:fldChar>
            </w:r>
            <w:r w:rsidR="00955D58">
              <w:instrText xml:space="preserve"> ADDIN EN.CITE </w:instrText>
            </w:r>
            <w:r w:rsidR="00955D58">
              <w:fldChar w:fldCharType="begin">
                <w:fldData xml:space="preserve">PEVuZE5vdGU+PENpdGU+PEF1dGhvcj5SeWxhbmRlcjwvQXV0aG9yPjxZZWFyPjIwMTM8L1llYXI+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43" w:tooltip="Rylander, 2013 #9686" w:history="1">
              <w:r w:rsidR="00522E6F">
                <w:rPr>
                  <w:noProof/>
                </w:rPr>
                <w:t>43</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3A19119"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8481285"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FFB5920" w14:textId="77777777" w:rsidR="003817C6" w:rsidRPr="00171A8F" w:rsidRDefault="003817C6" w:rsidP="003817C6">
            <w:pPr>
              <w:jc w:val="center"/>
            </w:pPr>
            <w:r w:rsidRPr="00171A8F">
              <w:rPr>
                <w:rFonts w:eastAsia="Times New Roman"/>
                <w:color w:val="000000"/>
              </w:rPr>
              <w:t>X</w:t>
            </w:r>
          </w:p>
        </w:tc>
      </w:tr>
      <w:tr w:rsidR="00522E6F" w:rsidRPr="00171A8F" w14:paraId="53705C97"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313C0E1D" w14:textId="2AE30164" w:rsidR="003817C6" w:rsidRPr="00171A8F" w:rsidRDefault="003817C6" w:rsidP="00522E6F">
            <w:r w:rsidRPr="00171A8F">
              <w:t>Malviya, A. (2013)</w:t>
            </w:r>
            <w:r w:rsidR="004D5949" w:rsidRPr="00171A8F">
              <w:fldChar w:fldCharType="begin"/>
            </w:r>
            <w:r w:rsidR="00955D58">
              <w:instrText xml:space="preserve"> ADDIN EN.CITE &lt;EndNote&gt;&lt;Cite&gt;&lt;Author&gt;Malviya&lt;/Author&gt;&lt;Year&gt;2013&lt;/Year&gt;&lt;RecNum&gt;11854&lt;/RecNum&gt;&lt;DisplayText&gt;(44)&lt;/DisplayText&gt;&lt;record&gt;&lt;rec-number&gt;11854&lt;/rec-number&gt;&lt;foreign-keys&gt;&lt;key app="EN" db-id="x5x002s5vsf9s9exsxlpr2r80ptsx9wa55a5"&gt;11854&lt;/key&gt;&lt;/foreign-keys&gt;&lt;ref-type name="Journal Article"&gt;17&lt;/ref-type&gt;&lt;contributors&gt;&lt;authors&gt;&lt;author&gt;Malviya, A.&lt;/author&gt;&lt;author&gt;Paliobeis, C. P.&lt;/author&gt;&lt;author&gt;Villar, R. N.&lt;/author&gt;&lt;/authors&gt;&lt;/contributors&gt;&lt;auth-address&gt;Wansbeck General Hospital, Northumbria Healthcare NHS Foundation Trust, Ashington, UK.&lt;/auth-address&gt;&lt;titles&gt;&lt;title&gt;Do professional athletes perform better than recreational athletes after arthroscopy for femoroacetabular impingement?&lt;/title&gt;&lt;secondary-title&gt;Clin Orthop Relat Res&lt;/secondary-title&gt;&lt;/titles&gt;&lt;periodical&gt;&lt;full-title&gt;Clin Orthop Relat Res&lt;/full-title&gt;&lt;/periodical&gt;&lt;pages&gt;2477-83&lt;/pages&gt;&lt;volume&gt;471&lt;/volume&gt;&lt;number&gt;8&lt;/number&gt;&lt;edition&gt;2013/03/05&lt;/edition&gt;&lt;keywords&gt;&lt;keyword&gt;Adolescent&lt;/keyword&gt;&lt;keyword&gt;Adult&lt;/keyword&gt;&lt;keyword&gt;Arthroscopy/adverse effects&lt;/keyword&gt;&lt;keyword&gt;Athletes&lt;/keyword&gt;&lt;keyword&gt;Athletic Injuries/diagnosis/physiopathology/ surgery&lt;/keyword&gt;&lt;keyword&gt;Biomechanical Phenomena&lt;/keyword&gt;&lt;keyword&gt;Female&lt;/keyword&gt;&lt;keyword&gt;Femoracetabular Impingement/diagnosis/physiopathology/ surgery&lt;/keyword&gt;&lt;keyword&gt;Hip Joint/physiopathology/ surgery&lt;/keyword&gt;&lt;keyword&gt;Humans&lt;/keyword&gt;&lt;keyword&gt;Male&lt;/keyword&gt;&lt;keyword&gt;Middle Aged&lt;/keyword&gt;&lt;keyword&gt;Prospective Studies&lt;/keyword&gt;&lt;keyword&gt;Recovery of Function&lt;/keyword&gt;&lt;keyword&gt;Recreation&lt;/keyword&gt;&lt;keyword&gt;Surveys and Questionnaires&lt;/keyword&gt;&lt;keyword&gt;Time Factors&lt;/keyword&gt;&lt;keyword&gt;Treatment Outcome&lt;/keyword&gt;&lt;keyword&gt;Young Adult&lt;/keyword&gt;&lt;/keywords&gt;&lt;dates&gt;&lt;year&gt;2013&lt;/year&gt;&lt;pub-dates&gt;&lt;date&gt;Aug&lt;/date&gt;&lt;/pub-dates&gt;&lt;/dates&gt;&lt;isbn&gt;1528-1132 (Electronic)&amp;#xD;0009-921X (Linking)&lt;/isbn&gt;&lt;accession-num&gt;23456186&lt;/accession-num&gt;&lt;urls&gt;&lt;/urls&gt;&lt;custom2&gt;3705039&lt;/custom2&gt;&lt;electronic-resource-num&gt;10.1007/s11999-013-2787-z&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44" w:tooltip="Malviya, 2013 #11854" w:history="1">
              <w:r w:rsidR="00522E6F">
                <w:rPr>
                  <w:noProof/>
                </w:rPr>
                <w:t>44</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7F6393D"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BFEB6AB"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5B2B256" w14:textId="77777777" w:rsidR="003817C6" w:rsidRPr="00171A8F" w:rsidRDefault="003817C6" w:rsidP="003817C6">
            <w:pPr>
              <w:jc w:val="center"/>
            </w:pPr>
            <w:r w:rsidRPr="00171A8F">
              <w:rPr>
                <w:rFonts w:eastAsia="Times New Roman"/>
                <w:color w:val="000000"/>
              </w:rPr>
              <w:t>X</w:t>
            </w:r>
          </w:p>
        </w:tc>
      </w:tr>
      <w:tr w:rsidR="00522E6F" w:rsidRPr="00171A8F" w14:paraId="7578389E"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189CF469" w14:textId="6ECA7B46" w:rsidR="003817C6" w:rsidRPr="00171A8F" w:rsidRDefault="003817C6" w:rsidP="00522E6F">
            <w:r w:rsidRPr="00171A8F">
              <w:t>Klingenstein, G. (2013)</w:t>
            </w:r>
            <w:r w:rsidR="004D5949" w:rsidRPr="00171A8F">
              <w:fldChar w:fldCharType="begin"/>
            </w:r>
            <w:r w:rsidR="00955D58">
              <w:instrText xml:space="preserve"> ADDIN EN.CITE &lt;EndNote&gt;&lt;Cite&gt;&lt;Author&gt;Klingenstein&lt;/Author&gt;&lt;Year&gt;2013&lt;/Year&gt;&lt;RecNum&gt;9672&lt;/RecNum&gt;&lt;DisplayText&gt;(45)&lt;/DisplayText&gt;&lt;record&gt;&lt;rec-number&gt;9672&lt;/rec-number&gt;&lt;foreign-keys&gt;&lt;key app="EN" db-id="x5x002s5vsf9s9exsxlpr2r80ptsx9wa55a5"&gt;9672&lt;/key&gt;&lt;/foreign-keys&gt;&lt;ref-type name="Journal Article"&gt;17&lt;/ref-type&gt;&lt;contributors&gt;&lt;authors&gt;&lt;author&gt;Klingenstein, G. G.&lt;/author&gt;&lt;author&gt;Zbeda, R. M.&lt;/author&gt;&lt;author&gt;Bedi, A.&lt;/author&gt;&lt;author&gt;Magennis, E.&lt;/author&gt;&lt;author&gt;Kelly, B. T.&lt;/author&gt;&lt;/authors&gt;&lt;/contributors&gt;&lt;auth-address&gt;Reconstructive Orthopedics, 737 Main Street, Lumberton, NJ, USA skidoc@gmail.com&lt;/auth-address&gt;&lt;titles&gt;&lt;title&gt;Prevalence and preoperative demographic and radiographic predictors of bilateral femoroacetabular impingement&lt;/title&gt;&lt;secondary-title&gt;American Journal of Sports Medicine&lt;/secondary-title&gt;&lt;/titles&gt;&lt;periodical&gt;&lt;full-title&gt;American Journal of Sports Medicine&lt;/full-title&gt;&lt;abbr-1&gt;Am. J. Sports Med.&lt;/abbr-1&gt;&lt;abbr-2&gt;Am J Sports Med&lt;/abbr-2&gt;&lt;/periodical&gt;&lt;pages&gt;762-8&lt;/pages&gt;&lt;volume&gt;41&lt;/volume&gt;&lt;number&gt;4&lt;/number&gt;&lt;edition&gt;2013/02/21&lt;/edition&gt;&lt;keywords&gt;&lt;keyword&gt;Adolescent&lt;/keyword&gt;&lt;keyword&gt;Adult&lt;/keyword&gt;&lt;keyword&gt;Arthroscopy&lt;/keyword&gt;&lt;keyword&gt;Female&lt;/keyword&gt;&lt;keyword&gt;Femoracetabular Impingement/epidemiology/radiography/ surgery&lt;/keyword&gt;&lt;keyword&gt;Humans&lt;/keyword&gt;&lt;keyword&gt;Logistic Models&lt;/keyword&gt;&lt;keyword&gt;Male&lt;/keyword&gt;&lt;keyword&gt;New Jersey/epidemiology&lt;/keyword&gt;&lt;keyword&gt;Predictive Value of Tests&lt;/keyword&gt;&lt;keyword&gt;Prevalence&lt;/keyword&gt;&lt;keyword&gt;Young Adult&lt;/keyword&gt;&lt;/keywords&gt;&lt;dates&gt;&lt;year&gt;2013&lt;/year&gt;&lt;pub-dates&gt;&lt;date&gt;Apr&lt;/date&gt;&lt;/pub-dates&gt;&lt;/dates&gt;&lt;isbn&gt;1552-3365 (Electronic)&amp;#xD;0363-5465 (Linking)&lt;/isbn&gt;&lt;accession-num&gt;23423313&lt;/accession-num&gt;&lt;urls&gt;&lt;/urls&gt;&lt;electronic-resource-num&gt;10.1177/0363546513476854&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45" w:tooltip="Klingenstein, 2013 #9672" w:history="1">
              <w:r w:rsidR="00522E6F">
                <w:rPr>
                  <w:noProof/>
                </w:rPr>
                <w:t>45</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85914AB"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C7ACA9F"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DBC222F" w14:textId="77777777" w:rsidR="003817C6" w:rsidRPr="00171A8F" w:rsidRDefault="003817C6" w:rsidP="003817C6">
            <w:pPr>
              <w:jc w:val="center"/>
            </w:pPr>
            <w:r w:rsidRPr="00171A8F">
              <w:rPr>
                <w:rFonts w:eastAsia="Times New Roman"/>
                <w:color w:val="000000"/>
              </w:rPr>
              <w:t>X</w:t>
            </w:r>
          </w:p>
        </w:tc>
      </w:tr>
      <w:tr w:rsidR="00522E6F" w:rsidRPr="00171A8F" w14:paraId="5DF8B7E7"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020F38C" w14:textId="488EA5EC" w:rsidR="003817C6" w:rsidRPr="00171A8F" w:rsidRDefault="003817C6" w:rsidP="00522E6F">
            <w:r w:rsidRPr="00171A8F">
              <w:t>Srinivasan, S. (2013)</w:t>
            </w:r>
            <w:r w:rsidR="004D5949" w:rsidRPr="00171A8F">
              <w:fldChar w:fldCharType="begin"/>
            </w:r>
            <w:r w:rsidR="00955D58">
              <w:instrText xml:space="preserve"> ADDIN EN.CITE &lt;EndNote&gt;&lt;Cite&gt;&lt;Author&gt;Srinivasan&lt;/Author&gt;&lt;Year&gt;2013&lt;/Year&gt;&lt;RecNum&gt;11855&lt;/RecNum&gt;&lt;DisplayText&gt;(46)&lt;/DisplayText&gt;&lt;record&gt;&lt;rec-number&gt;11855&lt;/rec-number&gt;&lt;foreign-keys&gt;&lt;key app="EN" db-id="x5x002s5vsf9s9exsxlpr2r80ptsx9wa55a5"&gt;11855&lt;/key&gt;&lt;/foreign-keys&gt;&lt;ref-type name="Journal Article"&gt;17&lt;/ref-type&gt;&lt;contributors&gt;&lt;authors&gt;&lt;author&gt;Srinivasan, S. C.&lt;/author&gt;&lt;author&gt;Hosny, H. A.&lt;/author&gt;&lt;author&gt;Williams, M. R.&lt;/author&gt;&lt;/authors&gt;&lt;/contributors&gt;&lt;auth-address&gt;Department of Trauma and Orthopaedics, Derriford Hospital, Plymouth, UK. sreebala.srinivasan@nhs.net&lt;/auth-address&gt;&lt;titles&gt;&lt;title&gt;Combined hip arthroscopy and limited open osteochondroplasty for anterior femoroacetabular impingement: early patient reported outcomes&lt;/title&gt;&lt;secondary-title&gt;Hip International&lt;/secondary-title&gt;&lt;/titles&gt;&lt;periodical&gt;&lt;full-title&gt;Hip International&lt;/full-title&gt;&lt;abbr-1&gt;Hip int&lt;/abbr-1&gt;&lt;/periodical&gt;&lt;pages&gt;218-24&lt;/pages&gt;&lt;volume&gt;23&lt;/volume&gt;&lt;number&gt;2&lt;/number&gt;&lt;edition&gt;2013/02/19&lt;/edition&gt;&lt;keywords&gt;&lt;keyword&gt;Adult&lt;/keyword&gt;&lt;keyword&gt;Arthroscopy/adverse effects/ methods&lt;/keyword&gt;&lt;keyword&gt;Female&lt;/keyword&gt;&lt;keyword&gt;Femoracetabular Impingement/ surgery&lt;/keyword&gt;&lt;keyword&gt;Hip Joint/physiopathology/ surgery&lt;/keyword&gt;&lt;keyword&gt;Humans&lt;/keyword&gt;&lt;keyword&gt;Male&lt;/keyword&gt;&lt;keyword&gt;Middle Aged&lt;/keyword&gt;&lt;keyword&gt;Pain/etiology/physiopathology&lt;/keyword&gt;&lt;keyword&gt;Pain Measurement&lt;/keyword&gt;&lt;keyword&gt;Postoperative Complications/etiology&lt;/keyword&gt;&lt;keyword&gt;Retrospective Studies&lt;/keyword&gt;&lt;keyword&gt;Severity of Illness Index&lt;/keyword&gt;&lt;keyword&gt;Surveys and Questionnaires&lt;/keyword&gt;&lt;keyword&gt;Treatment Outcome&lt;/keyword&gt;&lt;keyword&gt;Young Adult&lt;/keyword&gt;&lt;/keywords&gt;&lt;dates&gt;&lt;year&gt;2013&lt;/year&gt;&lt;pub-dates&gt;&lt;date&gt;Mar-Apr&lt;/date&gt;&lt;/pub-dates&gt;&lt;/dates&gt;&lt;isbn&gt;1724-6067 (Electronic)&amp;#xD;1120-7000 (Linking)&lt;/isbn&gt;&lt;accession-num&gt;23417529&lt;/accession-num&gt;&lt;urls&gt;&lt;/urls&gt;&lt;electronic-resource-num&gt;10.5301/hip.2013.10728&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46" w:tooltip="Srinivasan, 2013 #11855" w:history="1">
              <w:r w:rsidR="00522E6F">
                <w:rPr>
                  <w:noProof/>
                </w:rPr>
                <w:t>46</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B2BF5F0"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086B4E1"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AD5FA85" w14:textId="77777777" w:rsidR="003817C6" w:rsidRPr="00171A8F" w:rsidRDefault="003817C6" w:rsidP="003817C6">
            <w:pPr>
              <w:jc w:val="center"/>
            </w:pPr>
            <w:r w:rsidRPr="00171A8F">
              <w:rPr>
                <w:rFonts w:eastAsia="Times New Roman"/>
                <w:color w:val="000000"/>
              </w:rPr>
              <w:t>X</w:t>
            </w:r>
          </w:p>
        </w:tc>
      </w:tr>
      <w:tr w:rsidR="00522E6F" w:rsidRPr="00171A8F" w14:paraId="5D107BB6"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BF4C4BD" w14:textId="09B2F462" w:rsidR="003817C6" w:rsidRPr="00171A8F" w:rsidRDefault="003817C6" w:rsidP="00522E6F">
            <w:r w:rsidRPr="00171A8F">
              <w:t>Nossa, J. (2014)</w:t>
            </w:r>
            <w:r w:rsidR="004D5949" w:rsidRPr="00171A8F">
              <w:fldChar w:fldCharType="begin"/>
            </w:r>
            <w:r w:rsidR="00955D58">
              <w:instrText xml:space="preserve"> ADDIN EN.CITE &lt;EndNote&gt;&lt;Cite&gt;&lt;Author&gt;Nossa&lt;/Author&gt;&lt;Year&gt;2014&lt;/Year&gt;&lt;RecNum&gt;11901&lt;/RecNum&gt;&lt;DisplayText&gt;(47)&lt;/DisplayText&gt;&lt;record&gt;&lt;rec-number&gt;11901&lt;/rec-number&gt;&lt;foreign-keys&gt;&lt;key app="EN" db-id="x5x002s5vsf9s9exsxlpr2r80ptsx9wa55a5"&gt;11901&lt;/key&gt;&lt;/foreign-keys&gt;&lt;ref-type name="Journal Article"&gt;17&lt;/ref-type&gt;&lt;contributors&gt;&lt;authors&gt;&lt;author&gt;Nossa, J.M.&lt;/author&gt;&lt;author&gt;Aguilera, B.&lt;/author&gt;&lt;author&gt;Marquez, W.&lt;/author&gt;&lt;/authors&gt;&lt;/contributors&gt;&lt;titles&gt;&lt;title&gt;Factors associated with hip arthroscopy complications in the treatment of femoroacetabular impingement.&lt;/title&gt;&lt;secondary-title&gt;Current Orthopaedic Practice&lt;/secondary-title&gt;&lt;/titles&gt;&lt;periodical&gt;&lt;full-title&gt;Current Orthopaedic Practice&lt;/full-title&gt;&lt;/periodical&gt;&lt;pages&gt;362-366&lt;/pages&gt;&lt;volume&gt;25&lt;/volume&gt;&lt;number&gt;4&lt;/number&gt;&lt;dates&gt;&lt;year&gt;2014&lt;/year&gt;&lt;/dates&gt;&lt;urls&gt;&lt;/urls&gt;&lt;/record&gt;&lt;/Cite&gt;&lt;/EndNote&gt;</w:instrText>
            </w:r>
            <w:r w:rsidR="004D5949" w:rsidRPr="00171A8F">
              <w:fldChar w:fldCharType="separate"/>
            </w:r>
            <w:r w:rsidR="00955D58">
              <w:rPr>
                <w:noProof/>
              </w:rPr>
              <w:t>(</w:t>
            </w:r>
            <w:hyperlink w:anchor="_ENREF_47" w:tooltip="Nossa, 2014 #11901" w:history="1">
              <w:r w:rsidR="00522E6F">
                <w:rPr>
                  <w:noProof/>
                </w:rPr>
                <w:t>47</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82C551C" w14:textId="0E284BA6" w:rsidR="003817C6" w:rsidRPr="00171A8F" w:rsidRDefault="003817C6" w:rsidP="003817C6">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7CA0AD6" w14:textId="3AEACCB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D0E6A4A" w14:textId="5CBC55CE"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2380ADD7"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9B3EEDD" w14:textId="1F8BAC34" w:rsidR="003817C6" w:rsidRPr="00171A8F" w:rsidRDefault="003817C6" w:rsidP="00522E6F">
            <w:pPr>
              <w:rPr>
                <w:vertAlign w:val="superscript"/>
              </w:rPr>
            </w:pPr>
            <w:r w:rsidRPr="00171A8F">
              <w:t>Ayeni, O. (2014)</w:t>
            </w:r>
            <w:r w:rsidR="004D5949" w:rsidRPr="00171A8F">
              <w:fldChar w:fldCharType="begin"/>
            </w:r>
            <w:r w:rsidR="00955D58">
              <w:instrText xml:space="preserve"> ADDIN EN.CITE &lt;EndNote&gt;&lt;Cite&gt;&lt;Author&gt;Ayeni&lt;/Author&gt;&lt;Year&gt;2014&lt;/Year&gt;&lt;RecNum&gt;9691&lt;/RecNum&gt;&lt;DisplayText&gt;(48)&lt;/DisplayText&gt;&lt;record&gt;&lt;rec-number&gt;9691&lt;/rec-number&gt;&lt;foreign-keys&gt;&lt;key app="EN" db-id="x5x002s5vsf9s9exsxlpr2r80ptsx9wa55a5"&gt;9691&lt;/key&gt;&lt;/foreign-keys&gt;&lt;ref-type name="Journal Article"&gt;17&lt;/ref-type&gt;&lt;contributors&gt;&lt;authors&gt;&lt;author&gt;Ayeni, O. R.&lt;/author&gt;&lt;author&gt;Farrokhyar, F.&lt;/author&gt;&lt;author&gt;Crouch, S.&lt;/author&gt;&lt;author&gt;Chan, K.&lt;/author&gt;&lt;author&gt;Sprague, S.&lt;/author&gt;&lt;author&gt;Bhandari, M.&lt;/author&gt;&lt;/authors&gt;&lt;/contributors&gt;&lt;auth-address&gt;Division of Orthopaedic Surgery, Department of Surgery, McMaster University Medical Center, 1200 Main St. West, Room 4E17, Hamilton, ON, L8N 3Z5, Canada, ayenif@mcmaster.ca.&lt;/auth-address&gt;&lt;titles&gt;&lt;title&gt;Pre-operative intra-articular hip injection as a predictor of short-term outcome following arthroscopic management of femoroacetabular impingement&lt;/title&gt;&lt;secondary-title&gt;Knee Surgery, Sports Traumatology, Arthroscopy&lt;/secondary-title&gt;&lt;/titles&gt;&lt;periodical&gt;&lt;full-title&gt;Knee Surgery, Sports Traumatology, Arthroscopy&lt;/full-title&gt;&lt;abbr-1&gt;Knee Surg. Sports Traumatol. Arthrosc.&lt;/abbr-1&gt;&lt;abbr-2&gt;Knee Surg Sports Traumatol Arthrosc&lt;/abbr-2&gt;&lt;/periodical&gt;&lt;edition&gt;2014/02/06&lt;/edition&gt;&lt;dates&gt;&lt;year&gt;2014&lt;/year&gt;&lt;pub-dates&gt;&lt;date&gt;Feb 5&lt;/date&gt;&lt;/pub-dates&gt;&lt;/dates&gt;&lt;isbn&gt;1433-7347 (Electronic)&amp;#xD;0942-2056 (Linking)&lt;/isbn&gt;&lt;accession-num&gt;24497057&lt;/accession-num&gt;&lt;urls&gt;&lt;/urls&gt;&lt;electronic-resource-num&gt;10.1007/s00167-014-2883-y&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48" w:tooltip="Ayeni, 2014 #9691" w:history="1">
              <w:r w:rsidR="00522E6F">
                <w:rPr>
                  <w:noProof/>
                </w:rPr>
                <w:t>48</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6DF54DF"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0C7DEE1"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EBE3EEC" w14:textId="77777777" w:rsidR="003817C6" w:rsidRPr="00171A8F" w:rsidRDefault="003817C6" w:rsidP="003817C6">
            <w:pPr>
              <w:jc w:val="center"/>
            </w:pPr>
            <w:r w:rsidRPr="00171A8F">
              <w:rPr>
                <w:rFonts w:eastAsia="Times New Roman"/>
                <w:color w:val="000000"/>
              </w:rPr>
              <w:t>X</w:t>
            </w:r>
          </w:p>
        </w:tc>
      </w:tr>
      <w:tr w:rsidR="00522E6F" w:rsidRPr="00171A8F" w14:paraId="0FCA87BF"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1A99DD3C" w14:textId="0085DE32" w:rsidR="003817C6" w:rsidRPr="00171A8F" w:rsidRDefault="003817C6" w:rsidP="00522E6F">
            <w:pPr>
              <w:rPr>
                <w:vertAlign w:val="superscript"/>
              </w:rPr>
            </w:pPr>
            <w:r w:rsidRPr="00171A8F">
              <w:t>Mei-Dan, O. (2014)</w:t>
            </w:r>
            <w:r w:rsidR="004D5949" w:rsidRPr="00171A8F">
              <w:fldChar w:fldCharType="begin">
                <w:fldData xml:space="preserve">PEVuZE5vdGU+PENpdGU+PEF1dGhvcj5NZWktRGFuPC9BdXRob3I+PFllYXI+MjAxNDwvWWVhcj48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</w:fldData>
              </w:fldChar>
            </w:r>
            <w:r w:rsidR="00955D58">
              <w:instrText xml:space="preserve"> ADDIN EN.CITE </w:instrText>
            </w:r>
            <w:r w:rsidR="00955D58">
              <w:fldChar w:fldCharType="begin">
                <w:fldData xml:space="preserve">PEVuZE5vdGU+PENpdGU+PEF1dGhvcj5NZWktRGFuPC9BdXRob3I+PFllYXI+MjAxNDwvWWVhcj48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49" w:tooltip="Mei-Dan, 2014 #11849" w:history="1">
              <w:r w:rsidR="00522E6F">
                <w:rPr>
                  <w:noProof/>
                </w:rPr>
                <w:t>49</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BC90F41"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B5AFCE5"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CA48D39" w14:textId="77777777" w:rsidR="003817C6" w:rsidRPr="00171A8F" w:rsidRDefault="003817C6" w:rsidP="003817C6">
            <w:pPr>
              <w:jc w:val="center"/>
            </w:pPr>
            <w:r w:rsidRPr="00171A8F">
              <w:rPr>
                <w:rFonts w:eastAsia="Times New Roman"/>
                <w:color w:val="000000"/>
              </w:rPr>
              <w:t>X</w:t>
            </w:r>
          </w:p>
        </w:tc>
      </w:tr>
      <w:tr w:rsidR="00522E6F" w:rsidRPr="00171A8F" w14:paraId="1C8C91D8"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67C65B2A" w14:textId="5D8F7C47" w:rsidR="003817C6" w:rsidRPr="00171A8F" w:rsidRDefault="003817C6" w:rsidP="00522E6F">
            <w:pPr>
              <w:rPr>
                <w:vertAlign w:val="superscript"/>
              </w:rPr>
            </w:pPr>
            <w:r w:rsidRPr="00171A8F">
              <w:t>Ellermann, J. (2014)</w:t>
            </w:r>
            <w:r w:rsidR="004D5949" w:rsidRPr="00171A8F">
              <w:fldChar w:fldCharType="begin">
                <w:fldData xml:space="preserve">PEVuZE5vdGU+PENpdGU+PEF1dGhvcj5FbGxlcm1hbm48L0F1dGhvcj48WWVhcj4yMDE0PC9ZZWFy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</w:fldData>
              </w:fldChar>
            </w:r>
            <w:r w:rsidR="00955D58">
              <w:instrText xml:space="preserve"> ADDIN EN.CITE </w:instrText>
            </w:r>
            <w:r w:rsidR="00955D58">
              <w:fldChar w:fldCharType="begin">
                <w:fldData xml:space="preserve">PEVuZE5vdGU+PENpdGU+PEF1dGhvcj5FbGxlcm1hbm48L0F1dGhvcj48WWVhcj4yMDE0PC9ZZWFy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50" w:tooltip="Ellermann, 2014 #11734" w:history="1">
              <w:r w:rsidR="00522E6F">
                <w:rPr>
                  <w:noProof/>
                </w:rPr>
                <w:t>50</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FA43D9D"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ADC8455"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8CD719F" w14:textId="77777777" w:rsidR="003817C6" w:rsidRPr="00171A8F" w:rsidRDefault="003817C6" w:rsidP="003817C6">
            <w:pPr>
              <w:jc w:val="center"/>
            </w:pPr>
            <w:r w:rsidRPr="00171A8F">
              <w:rPr>
                <w:rFonts w:eastAsia="Times New Roman"/>
                <w:color w:val="000000"/>
              </w:rPr>
              <w:t>X</w:t>
            </w:r>
          </w:p>
        </w:tc>
      </w:tr>
      <w:tr w:rsidR="00522E6F" w:rsidRPr="00171A8F" w14:paraId="3A0BA079"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57C3BDF8" w14:textId="66191145" w:rsidR="003817C6" w:rsidRPr="00171A8F" w:rsidRDefault="003817C6" w:rsidP="00522E6F">
            <w:pPr>
              <w:rPr>
                <w:vertAlign w:val="superscript"/>
              </w:rPr>
            </w:pPr>
            <w:r w:rsidRPr="00171A8F">
              <w:t>Skendzel, J. (2014)</w:t>
            </w:r>
            <w:r w:rsidR="004D5949" w:rsidRPr="00171A8F">
              <w:fldChar w:fldCharType="begin">
                <w:fldData xml:space="preserve">PEVuZE5vdGU+PENpdGU+PEF1dGhvcj5Ta2VuZHplbDwvQXV0aG9yPjxZZWFyPjIwMTQ8L1llYXI+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=
</w:fldData>
              </w:fldChar>
            </w:r>
            <w:r w:rsidR="00955D58">
              <w:instrText xml:space="preserve"> ADDIN EN.CITE </w:instrText>
            </w:r>
            <w:r w:rsidR="00955D58">
              <w:fldChar w:fldCharType="begin">
                <w:fldData xml:space="preserve">PEVuZE5vdGU+PENpdGU+PEF1dGhvcj5Ta2VuZHplbDwvQXV0aG9yPjxZZWFyPjIwMTQ8L1llYXI+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=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51" w:tooltip="Skendzel, 2014 #11846" w:history="1">
              <w:r w:rsidR="00522E6F">
                <w:rPr>
                  <w:noProof/>
                </w:rPr>
                <w:t>51</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B5BBD45"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978C24D"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8C2F3B2" w14:textId="77777777" w:rsidR="003817C6" w:rsidRPr="00171A8F" w:rsidRDefault="003817C6" w:rsidP="003817C6">
            <w:pPr>
              <w:jc w:val="center"/>
            </w:pPr>
            <w:r w:rsidRPr="00171A8F">
              <w:rPr>
                <w:rFonts w:eastAsia="Times New Roman"/>
                <w:color w:val="000000"/>
              </w:rPr>
              <w:t>X</w:t>
            </w:r>
          </w:p>
        </w:tc>
      </w:tr>
      <w:tr w:rsidR="00522E6F" w:rsidRPr="00171A8F" w14:paraId="3BCEDEA9"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6B180D42" w14:textId="4CBFE6CE" w:rsidR="003817C6" w:rsidRPr="00171A8F" w:rsidRDefault="003817C6" w:rsidP="00522E6F">
            <w:pPr>
              <w:rPr>
                <w:vertAlign w:val="superscript"/>
              </w:rPr>
            </w:pPr>
            <w:r w:rsidRPr="00171A8F">
              <w:t>Jayasekera, N. (2014)</w:t>
            </w:r>
            <w:r w:rsidR="004D5949" w:rsidRPr="00171A8F">
              <w:fldChar w:fldCharType="begin"/>
            </w:r>
            <w:r w:rsidR="00955D58">
              <w:instrText xml:space="preserve"> ADDIN EN.CITE &lt;EndNote&gt;&lt;Cite&gt;&lt;Author&gt;Jayasekera&lt;/Author&gt;&lt;Year&gt;2014&lt;/Year&gt;&lt;RecNum&gt;11847&lt;/RecNum&gt;&lt;DisplayText&gt;(52)&lt;/DisplayText&gt;&lt;record&gt;&lt;rec-number&gt;11847&lt;/rec-number&gt;&lt;foreign-keys&gt;&lt;key app="EN" db-id="x5x002s5vsf9s9exsxlpr2r80ptsx9wa55a5"&gt;11847&lt;/key&gt;&lt;/foreign-keys&gt;&lt;ref-type name="Journal Article"&gt;17&lt;/ref-type&gt;&lt;contributors&gt;&lt;authors&gt;&lt;author&gt;Jayasekera, N.&lt;/author&gt;&lt;author&gt;Aprato, A.&lt;/author&gt;&lt;author&gt;Villar, R. N.&lt;/author&gt;&lt;/authors&gt;&lt;/contributors&gt;&lt;auth-address&gt;Villar Bajwa Practice, Spire Cambridge Lea Hospital, Cambridge, United Kingdom.&lt;/auth-address&gt;&lt;titles&gt;&lt;title&gt;Fat pad entrapment at the hip: a new diagnosis&lt;/title&gt;&lt;secondary-title&gt;PLoS ONE [Electronic Resource]&lt;/secondary-title&gt;&lt;/titles&gt;&lt;periodical&gt;&lt;full-title&gt;PLoS ONE [Electronic Resource]&lt;/full-title&gt;&lt;abbr-1&gt;PLoS ONE&lt;/abbr-1&gt;&lt;/periodical&gt;&lt;pages&gt;e83503&lt;/pages&gt;&lt;volume&gt;9&lt;/volume&gt;&lt;number&gt;2&lt;/number&gt;&lt;edition&gt;2014/03/04&lt;/edition&gt;&lt;keywords&gt;&lt;keyword&gt;Adipose Tissue/ pathology&lt;/keyword&gt;&lt;keyword&gt;Arthroscopy&lt;/keyword&gt;&lt;keyword&gt;Female&lt;/keyword&gt;&lt;keyword&gt;Femoracetabular Impingement/ diagnosis/pathology&lt;/keyword&gt;&lt;keyword&gt;Hip Joint/ pathology&lt;/keyword&gt;&lt;keyword&gt;Humans&lt;/keyword&gt;&lt;keyword&gt;Magnetic Resonance Imaging&lt;/keyword&gt;&lt;keyword&gt;Male&lt;/keyword&gt;&lt;keyword&gt;Prospective Studies&lt;/keyword&gt;&lt;/keywords&gt;&lt;dates&gt;&lt;year&gt;2014&lt;/year&gt;&lt;/dates&gt;&lt;isbn&gt;1932-6203 (Electronic)&amp;#xD;1932-6203 (Linking)&lt;/isbn&gt;&lt;accession-num&gt;24586225&lt;/accession-num&gt;&lt;urls&gt;&lt;/urls&gt;&lt;custom2&gt;3935831&lt;/custom2&gt;&lt;electronic-resource-num&gt;10.1371/journal.pone.0083503&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52" w:tooltip="Jayasekera, 2014 #11847" w:history="1">
              <w:r w:rsidR="00522E6F">
                <w:rPr>
                  <w:noProof/>
                </w:rPr>
                <w:t>52</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4C18BE0"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01FBD41"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CAC5F40" w14:textId="77777777" w:rsidR="003817C6" w:rsidRPr="00171A8F" w:rsidRDefault="003817C6" w:rsidP="003817C6">
            <w:pPr>
              <w:jc w:val="center"/>
            </w:pPr>
            <w:r w:rsidRPr="00171A8F">
              <w:rPr>
                <w:rFonts w:eastAsia="Times New Roman"/>
                <w:color w:val="000000"/>
              </w:rPr>
              <w:t>X</w:t>
            </w:r>
          </w:p>
        </w:tc>
      </w:tr>
      <w:tr w:rsidR="00522E6F" w:rsidRPr="00171A8F" w14:paraId="139DD2CD"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0A40CD05" w14:textId="3FDB612F" w:rsidR="003817C6" w:rsidRPr="00171A8F" w:rsidRDefault="003817C6" w:rsidP="00522E6F">
            <w:pPr>
              <w:rPr>
                <w:vertAlign w:val="superscript"/>
              </w:rPr>
            </w:pPr>
            <w:r w:rsidRPr="00171A8F">
              <w:t>Gupta, A. (2014)</w:t>
            </w:r>
            <w:r w:rsidR="004D5949" w:rsidRPr="00171A8F">
              <w:fldChar w:fldCharType="begin">
                <w:fldData xml:space="preserve">PEVuZE5vdGU+PENpdGU+PEF1dGhvcj5HdXB0YTwvQXV0aG9yPjxZZWFyPjIwMTQ8L1llYXI+PFJl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</w:fldData>
              </w:fldChar>
            </w:r>
            <w:r w:rsidR="00955D58">
              <w:instrText xml:space="preserve"> ADDIN EN.CITE </w:instrText>
            </w:r>
            <w:r w:rsidR="00955D58">
              <w:fldChar w:fldCharType="begin">
                <w:fldData xml:space="preserve">PEVuZE5vdGU+PENpdGU+PEF1dGhvcj5HdXB0YTwvQXV0aG9yPjxZZWFyPjIwMTQ8L1llYXI+PFJl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53" w:tooltip="Gupta, 2014 #11841" w:history="1">
              <w:r w:rsidR="00522E6F">
                <w:rPr>
                  <w:noProof/>
                </w:rPr>
                <w:t>53</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305E133"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39D5E0F"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72E3B19" w14:textId="77777777" w:rsidR="003817C6" w:rsidRPr="00171A8F" w:rsidRDefault="003817C6" w:rsidP="003817C6">
            <w:pPr>
              <w:jc w:val="center"/>
            </w:pPr>
            <w:r w:rsidRPr="00171A8F">
              <w:rPr>
                <w:rFonts w:eastAsia="Times New Roman"/>
                <w:color w:val="000000"/>
              </w:rPr>
              <w:t>X</w:t>
            </w:r>
          </w:p>
        </w:tc>
      </w:tr>
      <w:tr w:rsidR="00522E6F" w:rsidRPr="00171A8F" w14:paraId="4784E4A6"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49D560DB" w14:textId="48AFDB22" w:rsidR="003817C6" w:rsidRPr="00171A8F" w:rsidRDefault="003817C6" w:rsidP="00522E6F">
            <w:pPr>
              <w:rPr>
                <w:vertAlign w:val="superscript"/>
              </w:rPr>
            </w:pPr>
            <w:r w:rsidRPr="00171A8F">
              <w:t>Mladenovic, D. (2014)</w:t>
            </w:r>
            <w:r w:rsidR="004D5949" w:rsidRPr="00171A8F">
              <w:fldChar w:fldCharType="begin"/>
            </w:r>
            <w:r w:rsidR="00955D58">
              <w:instrText xml:space="preserve"> ADDIN EN.CITE &lt;EndNote&gt;&lt;Cite&gt;&lt;Author&gt;Mladenovic&lt;/Author&gt;&lt;Year&gt;2014&lt;/Year&gt;&lt;RecNum&gt;11843&lt;/RecNum&gt;&lt;DisplayText&gt;(54)&lt;/DisplayText&gt;&lt;record&gt;&lt;rec-number&gt;11843&lt;/rec-number&gt;&lt;foreign-keys&gt;&lt;key app="EN" db-id="x5x002s5vsf9s9exsxlpr2r80ptsx9wa55a5"&gt;11843&lt;/key&gt;&lt;/foreign-keys&gt;&lt;ref-type name="Journal Article"&gt;17&lt;/ref-type&gt;&lt;contributors&gt;&lt;authors&gt;&lt;author&gt;Mladenovic, D.&lt;/author&gt;&lt;author&gt;Andjelkovic, Z.&lt;/author&gt;&lt;author&gt;Vukasinovic, Z.&lt;/author&gt;&lt;author&gt;Mitkovic, M.&lt;/author&gt;&lt;author&gt;Milenkovic, S.&lt;/author&gt;&lt;author&gt;Micic, I.&lt;/author&gt;&lt;author&gt;Mladenovic, M.&lt;/author&gt;&lt;/authors&gt;&lt;/contributors&gt;&lt;titles&gt;&lt;title&gt;Early clinical results of surgical treatment of patients with femoroacetabular impingement&lt;/title&gt;&lt;secondary-title&gt;Srpski Arhiv Za Celokupno Lekarstvo&lt;/secondary-title&gt;&lt;/titles&gt;&lt;periodical&gt;&lt;full-title&gt;Srpski Arhiv Za Celokupno Lekarstvo&lt;/full-title&gt;&lt;abbr-1&gt;Srp. Arh. Celok. Lek.&lt;/abbr-1&gt;&lt;abbr-2&gt;Srp Arh Celok Lek&lt;/abbr-2&gt;&lt;/periodical&gt;&lt;pages&gt;325-9&lt;/pages&gt;&lt;volume&gt;142&lt;/volume&gt;&lt;number&gt;5-6&lt;/number&gt;&lt;edition&gt;2014/07/19&lt;/edition&gt;&lt;keywords&gt;&lt;keyword&gt;Adult&lt;/keyword&gt;&lt;keyword&gt;Arthroplasty, Replacement, Hip/adverse effects/statistics &amp;amp; numerical data&lt;/keyword&gt;&lt;keyword&gt;Female&lt;/keyword&gt;&lt;keyword&gt;Femoracetabular Impingement/epidemiology/ surgery&lt;/keyword&gt;&lt;keyword&gt;Femur/surgery&lt;/keyword&gt;&lt;keyword&gt;Follow-Up Studies&lt;/keyword&gt;&lt;keyword&gt;Hip Joint/physiology/surgery&lt;/keyword&gt;&lt;keyword&gt;Humans&lt;/keyword&gt;&lt;keyword&gt;Male&lt;/keyword&gt;&lt;keyword&gt;Middle Aged&lt;/keyword&gt;&lt;keyword&gt;Osteotomy/adverse effects/statistics &amp;amp; numerical data&lt;/keyword&gt;&lt;keyword&gt;Postoperative Complications/epidemiology&lt;/keyword&gt;&lt;keyword&gt;Range of Motion, Articular&lt;/keyword&gt;&lt;keyword&gt;Treatment Outcome&lt;/keyword&gt;&lt;keyword&gt;Young Adult&lt;/keyword&gt;&lt;/keywords&gt;&lt;dates&gt;&lt;year&gt;2014&lt;/year&gt;&lt;pub-dates&gt;&lt;date&gt;May-Jun&lt;/date&gt;&lt;/pub-dates&gt;&lt;/dates&gt;&lt;isbn&gt;0370-8179 (Print)&amp;#xD;0370-8179 (Linking)&lt;/isbn&gt;&lt;accession-num&gt;25033589&lt;/accession-num&gt;&lt;urls&gt;&lt;/urls&gt;&lt;remote-database-provider&gt;NLM&lt;/remote-database-provider&gt;&lt;language&gt;eng&lt;/language&gt;&lt;/record&gt;&lt;/Cite&gt;&lt;/EndNote&gt;</w:instrText>
            </w:r>
            <w:r w:rsidR="004D5949" w:rsidRPr="00171A8F">
              <w:fldChar w:fldCharType="separate"/>
            </w:r>
            <w:r w:rsidR="00955D58">
              <w:rPr>
                <w:noProof/>
              </w:rPr>
              <w:t>(</w:t>
            </w:r>
            <w:hyperlink w:anchor="_ENREF_54" w:tooltip="Mladenovic, 2014 #11843" w:history="1">
              <w:r w:rsidR="00522E6F">
                <w:rPr>
                  <w:noProof/>
                </w:rPr>
                <w:t>54</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9F19D29"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6526DB13"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1EAF560D" w14:textId="77777777" w:rsidR="003817C6" w:rsidRPr="00171A8F" w:rsidRDefault="003817C6" w:rsidP="003817C6">
            <w:pPr>
              <w:jc w:val="center"/>
            </w:pPr>
            <w:r w:rsidRPr="00171A8F">
              <w:rPr>
                <w:rFonts w:eastAsia="Times New Roman"/>
                <w:color w:val="000000"/>
              </w:rPr>
              <w:t>X</w:t>
            </w:r>
          </w:p>
        </w:tc>
      </w:tr>
      <w:tr w:rsidR="00522E6F" w:rsidRPr="00171A8F" w14:paraId="1899DCB1"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24DC047B" w14:textId="6FD3D37E" w:rsidR="003817C6" w:rsidRPr="00171A8F" w:rsidRDefault="003817C6" w:rsidP="00522E6F">
            <w:r w:rsidRPr="00171A8F">
              <w:t>Nepple, J. (2014)</w:t>
            </w:r>
            <w:r w:rsidR="004D5949" w:rsidRPr="00171A8F">
              <w:fldChar w:fldCharType="begin"/>
            </w:r>
            <w:r w:rsidR="00955D58">
              <w:instrText xml:space="preserve"> ADDIN EN.CITE &lt;EndNote&gt;&lt;Cite&gt;&lt;Author&gt;Nepple&lt;/Author&gt;&lt;Year&gt;2014&lt;/Year&gt;&lt;RecNum&gt;11839&lt;/RecNum&gt;&lt;DisplayText&gt;(55)&lt;/DisplayText&gt;&lt;record&gt;&lt;rec-number&gt;11839&lt;/rec-number&gt;&lt;foreign-keys&gt;&lt;key app="EN" db-id="x5x002s5vsf9s9exsxlpr2r80ptsx9wa55a5"&gt;11839&lt;/key&gt;&lt;/foreign-keys&gt;&lt;ref-type name="Journal Article"&gt;17&lt;/ref-type&gt;&lt;contributors&gt;&lt;authors&gt;&lt;author&gt;Nepple, J. J.&lt;/author&gt;&lt;author&gt;Riggs, C. N.&lt;/author&gt;&lt;author&gt;Ross, J. R.&lt;/author&gt;&lt;author&gt;Clohisy, J. C.&lt;/author&gt;&lt;/authors&gt;&lt;/contributors&gt;&lt;auth-address&gt;Department of Orthopaedic Surgery, Washington University School of Medicine, One Barnes-Jewish Hospital Plaza, Campus Box 8233, St. Louis, MO 63110. E-mail address for J.J. Nepple: nepplej@wudosis.wustl.edu.&lt;/auth-address&gt;&lt;titles&gt;&lt;title&gt;Clinical presentation and disease characteristics of femoroacetabular impingement are sex-dependent&lt;/title&gt;&lt;secondary-title&gt;Journal of Bone and Joint Surgery&lt;/secondary-title&gt;&lt;/titles&gt;&lt;periodical&gt;&lt;full-title&gt;Journal of Bone and Joint Surgery&lt;/full-title&gt;&lt;abbr-1&gt;J. Bone Joint Surg. Am.&lt;/abbr-1&gt;&lt;abbr-2&gt;J Bone Joint Surg Am&lt;/abbr-2&gt;&lt;abbr-3&gt;Journal of Bone &amp;amp; Joint Surgery&lt;/abbr-3&gt;&lt;/periodical&gt;&lt;pages&gt;1683-9&lt;/pages&gt;&lt;volume&gt;96&lt;/volume&gt;&lt;number&gt;20&lt;/number&gt;&lt;edition&gt;2014/10/17&lt;/edition&gt;&lt;keywords&gt;&lt;keyword&gt;Adolescent&lt;/keyword&gt;&lt;keyword&gt;Adult&lt;/keyword&gt;&lt;keyword&gt;Cohort Studies&lt;/keyword&gt;&lt;keyword&gt;Female&lt;/keyword&gt;&lt;keyword&gt;Femoracetabular Impingement/classification/ diagnosis/surgery&lt;/keyword&gt;&lt;keyword&gt;Humans&lt;/keyword&gt;&lt;keyword&gt;Male&lt;/keyword&gt;&lt;keyword&gt;Middle Aged&lt;/keyword&gt;&lt;keyword&gt;Sex Factors&lt;/keyword&gt;&lt;keyword&gt;Young Adult&lt;/keyword&gt;&lt;/keywords&gt;&lt;dates&gt;&lt;year&gt;2014&lt;/year&gt;&lt;pub-dates&gt;&lt;date&gt;Oct 15&lt;/date&gt;&lt;/pub-dates&gt;&lt;/dates&gt;&lt;isbn&gt;1535-1386 (Electronic)&amp;#xD;0021-9355 (Linking)&lt;/isbn&gt;&lt;accession-num&gt;25320194&lt;/accession-num&gt;&lt;urls&gt;&lt;/urls&gt;&lt;electronic-resource-num&gt;10.2106/jbjs.m.01320&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55" w:tooltip="Nepple, 2014 #11839" w:history="1">
              <w:r w:rsidR="00522E6F">
                <w:rPr>
                  <w:noProof/>
                </w:rPr>
                <w:t>55</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7A4B196" w14:textId="7DE057C1"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43D853B" w14:textId="229379FB"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72D1C0B" w14:textId="0EBB5732"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1F87FFB7"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vAlign w:val="center"/>
          </w:tcPr>
          <w:p w14:paraId="68C07FE8" w14:textId="4527F815" w:rsidR="003817C6" w:rsidRPr="00171A8F" w:rsidRDefault="003817C6" w:rsidP="00522E6F">
            <w:r w:rsidRPr="00171A8F">
              <w:rPr>
                <w:rFonts w:eastAsia="Times New Roman"/>
                <w:color w:val="000000"/>
              </w:rPr>
              <w:t>Nielsen, T. (2014)</w:t>
            </w:r>
            <w:r w:rsidR="004D5949" w:rsidRPr="00171A8F">
              <w:rPr>
                <w:rFonts w:eastAsia="Times New Roman"/>
                <w:color w:val="000000"/>
              </w:rPr>
              <w:fldChar w:fldCharType="begin"/>
            </w:r>
            <w:r w:rsidR="00955D58">
              <w:rPr>
                <w:rFonts w:eastAsia="Times New Roman"/>
                <w:color w:val="000000"/>
              </w:rPr>
              <w:instrText xml:space="preserve"> ADDIN EN.CITE &lt;EndNote&gt;&lt;Cite&gt;&lt;Author&gt;Nielsen&lt;/Author&gt;&lt;Year&gt;2014&lt;/Year&gt;&lt;RecNum&gt;11836&lt;/RecNum&gt;&lt;DisplayText&gt;(56)&lt;/DisplayText&gt;&lt;record&gt;&lt;rec-number&gt;11836&lt;/rec-number&gt;&lt;foreign-keys&gt;&lt;key app="EN" db-id="x5x002s5vsf9s9exsxlpr2r80ptsx9wa55a5"&gt;11836&lt;/key&gt;&lt;/foreign-keys&gt;&lt;ref-type name="Journal Article"&gt;17&lt;/ref-type&gt;&lt;contributors&gt;&lt;authors&gt;&lt;author&gt;Nielsen, T. G.&lt;/author&gt;&lt;author&gt;Miller, L. L.&lt;/author&gt;&lt;author&gt;Lund, B.&lt;/author&gt;&lt;author&gt;Christiansen, S. E.&lt;/author&gt;&lt;author&gt;Lind, M.&lt;/author&gt;&lt;/authors&gt;&lt;/contributors&gt;&lt;auth-address&gt;Division of Sports Trauma, Orthopedic Department, Aarhus University Hospital, Tage-Hansens Gade 2, Aaxrhus C, 8000 Aarhus, Denmark. torsne@rm.dk.&lt;/auth-address&gt;&lt;titles&gt;&lt;title&gt;Outcome of arthroscopic treatment for symptomatic femoroacetabular impingement&lt;/title&gt;&lt;secondary-title&gt;BMC Musculoskeletal Disorders&lt;/secondary-title&gt;&lt;/titles&gt;&lt;periodical&gt;&lt;full-title&gt;BMC Musculoskeletal Disorders&lt;/full-title&gt;&lt;abbr-1&gt;BMC Musculoskelet Disord&lt;/abbr-1&gt;&lt;/periodical&gt;&lt;pages&gt;394&lt;/pages&gt;&lt;volume&gt;15&lt;/volume&gt;&lt;edition&gt;2014/11/25&lt;/edition&gt;&lt;keywords&gt;&lt;keyword&gt;Adolescent&lt;/keyword&gt;&lt;keyword&gt;Adult&lt;/keyword&gt;&lt;keyword&gt;Aged&lt;/keyword&gt;&lt;keyword&gt;Arthroscopy/trends&lt;/keyword&gt;&lt;keyword&gt;Cohort Studies&lt;/keyword&gt;&lt;keyword&gt;Female&lt;/keyword&gt;&lt;keyword&gt;Femoracetabular Impingement/ radiography/ surgery&lt;/keyword&gt;&lt;keyword&gt;Follow-Up Studies&lt;/keyword&gt;&lt;keyword&gt;Humans&lt;/keyword&gt;&lt;keyword&gt;Male&lt;/keyword&gt;&lt;keyword&gt;Middle Aged&lt;/keyword&gt;&lt;keyword&gt;Prospective Studies&lt;/keyword&gt;&lt;keyword&gt;Treatment Outcome&lt;/keyword&gt;&lt;keyword&gt;Young Adult&lt;/keyword&gt;&lt;/keywords&gt;&lt;dates&gt;&lt;year&gt;2014&lt;/year&gt;&lt;/dates&gt;&lt;isbn&gt;1471-2474 (Electronic)&amp;#xD;1471-2474 (Linking)&lt;/isbn&gt;&lt;accession-num&gt;25417179&lt;/accession-num&gt;&lt;urls&gt;&lt;/urls&gt;&lt;custom2&gt;4247665&lt;/custom2&gt;&lt;electronic-resource-num&gt;10.1186/1471-2474-15-394&lt;/electronic-resource-num&gt;&lt;remote-database-provider&gt;NLM&lt;/remote-database-provider&gt;&lt;language&gt;eng&lt;/language&gt;&lt;/record&gt;&lt;/Cite&gt;&lt;/EndNote&gt;</w:instrText>
            </w:r>
            <w:r w:rsidR="004D5949" w:rsidRPr="00171A8F">
              <w:rPr>
                <w:rFonts w:eastAsia="Times New Roman"/>
                <w:color w:val="000000"/>
              </w:rPr>
              <w:fldChar w:fldCharType="separate"/>
            </w:r>
            <w:r w:rsidR="00955D58">
              <w:rPr>
                <w:rFonts w:eastAsia="Times New Roman"/>
                <w:noProof/>
                <w:color w:val="000000"/>
              </w:rPr>
              <w:t>(</w:t>
            </w:r>
            <w:hyperlink w:anchor="_ENREF_56" w:tooltip="Nielsen, 2014 #11836" w:history="1">
              <w:r w:rsidR="00522E6F">
                <w:rPr>
                  <w:rFonts w:eastAsia="Times New Roman"/>
                  <w:noProof/>
                  <w:color w:val="000000"/>
                </w:rPr>
                <w:t>56</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BF7C970" w14:textId="01DC326D"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BF7A594" w14:textId="77872FD9"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697FB14" w14:textId="18439724"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41DDF871"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75D34C08" w14:textId="22B517A6" w:rsidR="003817C6" w:rsidRPr="00171A8F" w:rsidRDefault="003817C6" w:rsidP="00522E6F">
            <w:pPr>
              <w:rPr>
                <w:rFonts w:eastAsia="Times New Roman"/>
                <w:color w:val="000000"/>
              </w:rPr>
            </w:pPr>
            <w:r w:rsidRPr="00171A8F">
              <w:t>Nepple, J. (2015)</w:t>
            </w:r>
            <w:r w:rsidR="004D5949" w:rsidRPr="00171A8F">
              <w:fldChar w:fldCharType="begin">
                <w:fldData xml:space="preserve">PEVuZE5vdGU+PENpdGU+PEF1dGhvcj5OZXBwbGU8L0F1dGhvcj48WWVhcj4yMDE1PC9ZZWFyPjxS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TwvYWJici0xPjxhYmJyLTI+QXJ0aHJvc2NvcHk8L2Fi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=
</w:fldData>
              </w:fldChar>
            </w:r>
            <w:r w:rsidR="00955D58">
              <w:instrText xml:space="preserve"> ADDIN EN.CITE </w:instrText>
            </w:r>
            <w:r w:rsidR="00955D58">
              <w:fldChar w:fldCharType="begin">
                <w:fldData xml:space="preserve">PEVuZE5vdGU+PENpdGU+PEF1dGhvcj5OZXBwbGU8L0F1dGhvcj48WWVhcj4yMDE1PC9ZZWFyPjxS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TwvYWJici0xPjxhYmJyLTI+QXJ0aHJvc2NvcHk8L2Fi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=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57" w:tooltip="Nepple, 2015 #11897" w:history="1">
              <w:r w:rsidR="00522E6F">
                <w:rPr>
                  <w:noProof/>
                </w:rPr>
                <w:t>57</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618BC74" w14:textId="5FE7C876"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E027732" w14:textId="5A025379"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FA396D2" w14:textId="2649256C"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2EB3334E"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tcPr>
          <w:p w14:paraId="12BF15F0" w14:textId="6B4916C9" w:rsidR="003817C6" w:rsidRPr="00171A8F" w:rsidRDefault="003817C6" w:rsidP="00522E6F">
            <w:pPr>
              <w:rPr>
                <w:vertAlign w:val="superscript"/>
              </w:rPr>
            </w:pPr>
            <w:r w:rsidRPr="00171A8F">
              <w:t>Ricciardi, B. (2015)</w:t>
            </w:r>
            <w:r w:rsidR="004D5949" w:rsidRPr="00171A8F">
              <w:fldChar w:fldCharType="begin"/>
            </w:r>
            <w:r w:rsidR="00955D58">
              <w:instrText xml:space="preserve"> ADDIN EN.CITE &lt;EndNote&gt;&lt;Cite&gt;&lt;Author&gt;Ricciardi&lt;/Author&gt;&lt;Year&gt;2015&lt;/Year&gt;&lt;RecNum&gt;10092&lt;/RecNum&gt;&lt;DisplayText&gt;(58)&lt;/DisplayText&gt;&lt;record&gt;&lt;rec-number&gt;10092&lt;/rec-number&gt;&lt;foreign-keys&gt;&lt;key app="EN" db-id="x5x002s5vsf9s9exsxlpr2r80ptsx9wa55a5"&gt;10092&lt;/key&gt;&lt;/foreign-keys&gt;&lt;ref-type name="Journal Article"&gt;17&lt;/ref-type&gt;&lt;contributors&gt;&lt;authors&gt;&lt;author&gt;Ricciardi, B. F.&lt;/author&gt;&lt;author&gt;Fabricant, P. D.&lt;/author&gt;&lt;author&gt;Fields, K. G.&lt;/author&gt;&lt;author&gt;Poultsides, L.&lt;/author&gt;&lt;author&gt;Zaltz, I.&lt;/author&gt;&lt;author&gt;Sink, E. L.&lt;/author&gt;&lt;/authors&gt;&lt;/contributors&gt;&lt;auth-address&gt;Center for Hip Pain and Preservation, Hospital for Special Surgery, 541 East 71th Street, New York, NY, 10021, USA.&lt;/auth-address&gt;&lt;titles&gt;&lt;title&gt;What are the demographic and radiographic characteristics of patients with symptomatic extraarticular femoroacetabular impingement?&lt;/title&gt;&lt;secondary-title&gt;Clin Orthop Relat Res&lt;/secondary-title&gt;&lt;/titles&gt;&lt;periodical&gt;&lt;full-title&gt;Clin Orthop Relat Res&lt;/full-title&gt;&lt;/periodical&gt;&lt;pages&gt;1299-308&lt;/pages&gt;&lt;volume&gt;473&lt;/volume&gt;&lt;number&gt;4&lt;/number&gt;&lt;edition&gt;2014/10/26&lt;/edition&gt;&lt;dates&gt;&lt;year&gt;2015&lt;/year&gt;&lt;pub-dates&gt;&lt;date&gt;Apr&lt;/date&gt;&lt;/pub-dates&gt;&lt;/dates&gt;&lt;isbn&gt;1528-1132 (Electronic)&amp;#xD;0009-921X (Linking)&lt;/isbn&gt;&lt;accession-num&gt;25344401&lt;/accession-num&gt;&lt;urls&gt;&lt;/urls&gt;&lt;custom2&gt;4353520&lt;/custom2&gt;&lt;electronic-resource-num&gt;10.1007/s11999-014-4001-3&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58" w:tooltip="Ricciardi, 2015 #10092" w:history="1">
              <w:r w:rsidR="00522E6F">
                <w:rPr>
                  <w:noProof/>
                </w:rPr>
                <w:t>58</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47B9509C"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B5641E5"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72AC423" w14:textId="77777777" w:rsidR="003817C6" w:rsidRPr="00171A8F" w:rsidRDefault="003817C6" w:rsidP="003817C6">
            <w:pPr>
              <w:jc w:val="center"/>
            </w:pPr>
            <w:r w:rsidRPr="00171A8F">
              <w:rPr>
                <w:rFonts w:eastAsia="Times New Roman"/>
                <w:color w:val="000000"/>
              </w:rPr>
              <w:t>X</w:t>
            </w:r>
          </w:p>
        </w:tc>
      </w:tr>
      <w:tr w:rsidR="00522E6F" w:rsidRPr="00171A8F" w14:paraId="11905003"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vAlign w:val="center"/>
          </w:tcPr>
          <w:p w14:paraId="50FDEE0F" w14:textId="79CE5D9B" w:rsidR="003817C6" w:rsidRPr="00171A8F" w:rsidRDefault="003817C6" w:rsidP="00522E6F">
            <w:pPr>
              <w:rPr>
                <w:vertAlign w:val="superscript"/>
              </w:rPr>
            </w:pPr>
            <w:r w:rsidRPr="00171A8F">
              <w:rPr>
                <w:rFonts w:eastAsia="Times New Roman"/>
                <w:color w:val="000000"/>
              </w:rPr>
              <w:t>Redmond, J. (2015)</w:t>
            </w:r>
            <w:r w:rsidR="004D5949" w:rsidRPr="00171A8F">
              <w:rPr>
                <w:rFonts w:eastAsia="Times New Roman"/>
                <w:color w:val="000000"/>
              </w:rPr>
              <w:fldChar w:fldCharType="begin">
                <w:fldData xml:space="preserve">PEVuZE5vdGU+PENpdGU+PEF1dGhvcj5SZWRtb25kPC9BdXRob3I+PFllYXI+MjAxNTwvWWVhcj48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</w:fldData>
              </w:fldChar>
            </w:r>
            <w:r w:rsidR="00955D58">
              <w:rPr>
                <w:rFonts w:eastAsia="Times New Roman"/>
                <w:color w:val="000000"/>
              </w:rPr>
              <w:instrText xml:space="preserve"> ADDIN EN.CITE </w:instrText>
            </w:r>
            <w:r w:rsidR="00955D58">
              <w:rPr>
                <w:rFonts w:eastAsia="Times New Roman"/>
                <w:color w:val="000000"/>
              </w:rPr>
              <w:fldChar w:fldCharType="begin">
                <w:fldData xml:space="preserve">PEVuZE5vdGU+PENpdGU+PEF1dGhvcj5SZWRtb25kPC9BdXRob3I+PFllYXI+MjAxNTwvWWVhcj48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</w:fldData>
              </w:fldChar>
            </w:r>
            <w:r w:rsidR="00955D58">
              <w:rPr>
                <w:rFonts w:eastAsia="Times New Roman"/>
                <w:color w:val="000000"/>
              </w:rPr>
              <w:instrText xml:space="preserve"> ADDIN EN.CITE.DATA </w:instrText>
            </w:r>
            <w:r w:rsidR="00955D58">
              <w:rPr>
                <w:rFonts w:eastAsia="Times New Roman"/>
                <w:color w:val="000000"/>
              </w:rPr>
            </w:r>
            <w:r w:rsidR="00955D58">
              <w:rPr>
                <w:rFonts w:eastAsia="Times New Roman"/>
                <w:color w:val="000000"/>
              </w:rPr>
              <w:fldChar w:fldCharType="end"/>
            </w:r>
            <w:r w:rsidR="004D5949" w:rsidRPr="00171A8F">
              <w:rPr>
                <w:rFonts w:eastAsia="Times New Roman"/>
                <w:color w:val="000000"/>
              </w:rPr>
            </w:r>
            <w:r w:rsidR="004D5949" w:rsidRPr="00171A8F">
              <w:rPr>
                <w:rFonts w:eastAsia="Times New Roman"/>
                <w:color w:val="000000"/>
              </w:rPr>
              <w:fldChar w:fldCharType="separate"/>
            </w:r>
            <w:r w:rsidR="00955D58">
              <w:rPr>
                <w:rFonts w:eastAsia="Times New Roman"/>
                <w:noProof/>
                <w:color w:val="000000"/>
              </w:rPr>
              <w:t>(</w:t>
            </w:r>
            <w:hyperlink w:anchor="_ENREF_59" w:tooltip="Redmond, 2015 #11835" w:history="1">
              <w:r w:rsidR="00522E6F">
                <w:rPr>
                  <w:rFonts w:eastAsia="Times New Roman"/>
                  <w:noProof/>
                  <w:color w:val="000000"/>
                </w:rPr>
                <w:t>59</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38A2A3F8"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27937DC"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F60D9CD" w14:textId="77777777" w:rsidR="003817C6" w:rsidRPr="00171A8F" w:rsidRDefault="003817C6" w:rsidP="003817C6">
            <w:pPr>
              <w:jc w:val="center"/>
            </w:pPr>
            <w:r w:rsidRPr="00171A8F">
              <w:rPr>
                <w:rFonts w:eastAsia="Times New Roman"/>
                <w:color w:val="000000"/>
              </w:rPr>
              <w:t>X</w:t>
            </w:r>
          </w:p>
        </w:tc>
      </w:tr>
      <w:tr w:rsidR="00522E6F" w:rsidRPr="00171A8F" w14:paraId="0B0D79BE"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vAlign w:val="center"/>
          </w:tcPr>
          <w:p w14:paraId="1D38AF06" w14:textId="775D6C96" w:rsidR="003817C6" w:rsidRPr="00171A8F" w:rsidRDefault="003817C6" w:rsidP="00522E6F">
            <w:pPr>
              <w:rPr>
                <w:vertAlign w:val="superscript"/>
              </w:rPr>
            </w:pPr>
            <w:r w:rsidRPr="00171A8F">
              <w:rPr>
                <w:rFonts w:eastAsia="Times New Roman"/>
                <w:color w:val="000000"/>
              </w:rPr>
              <w:t>Impellizzeri, F. (2015)</w:t>
            </w:r>
            <w:r w:rsidR="004D5949" w:rsidRPr="00171A8F">
              <w:rPr>
                <w:rFonts w:eastAsia="Times New Roman"/>
                <w:color w:val="000000"/>
              </w:rPr>
              <w:fldChar w:fldCharType="begin"/>
            </w:r>
            <w:r w:rsidR="00955D58">
              <w:rPr>
                <w:rFonts w:eastAsia="Times New Roman"/>
                <w:color w:val="000000"/>
              </w:rPr>
              <w:instrText xml:space="preserve"> ADDIN EN.CITE &lt;EndNote&gt;&lt;Cite&gt;&lt;Author&gt;Impellizzeri&lt;/Author&gt;&lt;Year&gt;2015&lt;/Year&gt;&lt;RecNum&gt;11831&lt;/RecNum&gt;&lt;DisplayText&gt;(60)&lt;/DisplayText&gt;&lt;record&gt;&lt;rec-number&gt;11831&lt;/rec-number&gt;&lt;foreign-keys&gt;&lt;key app="EN" db-id="x5x002s5vsf9s9exsxlpr2r80ptsx9wa55a5"&gt;11831&lt;/key&gt;&lt;/foreign-keys&gt;&lt;ref-type name="Journal Article"&gt;17&lt;/ref-type&gt;&lt;contributors&gt;&lt;authors&gt;&lt;author&gt;Impellizzeri, F. M.&lt;/author&gt;&lt;author&gt;Mannion, A. F.&lt;/author&gt;&lt;author&gt;Naal, F. D.&lt;/author&gt;&lt;author&gt;Leunig, M.&lt;/author&gt;&lt;/authors&gt;&lt;/contributors&gt;&lt;auth-address&gt;Department of Research and Development, Schulthess Clinic, Zurich, Switzerland. Electronic address: franco.impellizzeri@gmail.com.&amp;#xD;Department of Research and Development, Schulthess Clinic, Zurich, Switzerland.&lt;/auth-address&gt;&lt;titles&gt;&lt;title&gt;Validation of the Core Outcome Measures Index in Patients With Femoroacetabular Impingement&lt;/title&gt;&lt;secondary-title&gt;Arthroscopy&lt;/secondary-title&gt;&lt;/titles&gt;&lt;periodical&gt;&lt;full-title&gt;Arthroscopy&lt;/full-title&gt;&lt;abbr-1&gt;Arthroscopy&lt;/abbr-1&gt;&lt;abbr-2&gt;Arthroscopy&lt;/abbr-2&gt;&lt;/periodical&gt;&lt;pages&gt;1238-46&lt;/pages&gt;&lt;volume&gt;31&lt;/volume&gt;&lt;number&gt;7&lt;/number&gt;&lt;edition&gt;2015/03/17&lt;/edition&gt;&lt;keywords&gt;&lt;keyword&gt;Adult&lt;/keyword&gt;&lt;keyword&gt;Disabled Persons&lt;/keyword&gt;&lt;keyword&gt;Female&lt;/keyword&gt;&lt;keyword&gt;Femoracetabular Impingement/diagnosis/rehabilitation/ surgery&lt;/keyword&gt;&lt;keyword&gt;Health Surveys&lt;/keyword&gt;&lt;keyword&gt;Humans&lt;/keyword&gt;&lt;keyword&gt;Male&lt;/keyword&gt;&lt;keyword&gt;Outcome Assessment (Health Care)/ methods&lt;/keyword&gt;&lt;keyword&gt;Postoperative Period&lt;/keyword&gt;&lt;keyword&gt;Quality of Life&lt;/keyword&gt;&lt;keyword&gt;Surveys and Questionnaires&lt;/keyword&gt;&lt;/keywords&gt;&lt;dates&gt;&lt;year&gt;2015&lt;/year&gt;&lt;pub-dates&gt;&lt;date&gt;Jul&lt;/date&gt;&lt;/pub-dates&gt;&lt;/dates&gt;&lt;isbn&gt;1526-3231 (Electronic)&amp;#xD;0749-8063 (Linking)&lt;/isbn&gt;&lt;accession-num&gt;25771423&lt;/accession-num&gt;&lt;urls&gt;&lt;/urls&gt;&lt;electronic-resource-num&gt;10.1016/j.arthro.2015.01.014&lt;/electronic-resource-num&gt;&lt;remote-database-provider&gt;NLM&lt;/remote-database-provider&gt;&lt;language&gt;eng&lt;/language&gt;&lt;/record&gt;&lt;/Cite&gt;&lt;/EndNote&gt;</w:instrText>
            </w:r>
            <w:r w:rsidR="004D5949" w:rsidRPr="00171A8F">
              <w:rPr>
                <w:rFonts w:eastAsia="Times New Roman"/>
                <w:color w:val="000000"/>
              </w:rPr>
              <w:fldChar w:fldCharType="separate"/>
            </w:r>
            <w:r w:rsidR="00955D58">
              <w:rPr>
                <w:rFonts w:eastAsia="Times New Roman"/>
                <w:noProof/>
                <w:color w:val="000000"/>
              </w:rPr>
              <w:t>(</w:t>
            </w:r>
            <w:hyperlink w:anchor="_ENREF_60" w:tooltip="Impellizzeri, 2015 #11831" w:history="1">
              <w:r w:rsidR="00522E6F">
                <w:rPr>
                  <w:rFonts w:eastAsia="Times New Roman"/>
                  <w:noProof/>
                  <w:color w:val="000000"/>
                </w:rPr>
                <w:t>60</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29F43E3"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52FC129C"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2B62DEE3" w14:textId="77777777" w:rsidR="003817C6" w:rsidRPr="00171A8F" w:rsidRDefault="003817C6" w:rsidP="003817C6">
            <w:pPr>
              <w:jc w:val="center"/>
            </w:pPr>
            <w:r w:rsidRPr="00171A8F">
              <w:rPr>
                <w:rFonts w:eastAsia="Times New Roman"/>
                <w:color w:val="000000"/>
              </w:rPr>
              <w:t>X</w:t>
            </w:r>
          </w:p>
        </w:tc>
      </w:tr>
      <w:tr w:rsidR="00522E6F" w:rsidRPr="00171A8F" w14:paraId="60BCBF47"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808080"/>
            <w:vAlign w:val="center"/>
          </w:tcPr>
          <w:p w14:paraId="1F04283F" w14:textId="6C057930" w:rsidR="003817C6" w:rsidRPr="00171A8F" w:rsidRDefault="003817C6" w:rsidP="00522E6F">
            <w:pPr>
              <w:rPr>
                <w:vertAlign w:val="superscript"/>
              </w:rPr>
            </w:pPr>
            <w:r w:rsidRPr="00171A8F">
              <w:rPr>
                <w:rFonts w:eastAsia="Times New Roman"/>
                <w:color w:val="000000"/>
              </w:rPr>
              <w:t>Yanke, A. (2015)</w:t>
            </w:r>
            <w:r w:rsidR="004D5949" w:rsidRPr="00171A8F">
              <w:rPr>
                <w:rFonts w:eastAsia="Times New Roman"/>
                <w:color w:val="000000"/>
              </w:rPr>
              <w:fldChar w:fldCharType="begin">
                <w:fldData xml:space="preserve">PEVuZE5vdGU+PENpdGU+PEF1dGhvcj5ZYW5rZTwvQXV0aG9yPjxZZWFyPjIwMTU8L1llYXI+PFJl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</w:fldData>
              </w:fldChar>
            </w:r>
            <w:r w:rsidR="00955D58">
              <w:rPr>
                <w:rFonts w:eastAsia="Times New Roman"/>
                <w:color w:val="000000"/>
              </w:rPr>
              <w:instrText xml:space="preserve"> ADDIN EN.CITE </w:instrText>
            </w:r>
            <w:r w:rsidR="00955D58">
              <w:rPr>
                <w:rFonts w:eastAsia="Times New Roman"/>
                <w:color w:val="000000"/>
              </w:rPr>
              <w:fldChar w:fldCharType="begin">
                <w:fldData xml:space="preserve">PEVuZE5vdGU+PENpdGU+PEF1dGhvcj5ZYW5rZTwvQXV0aG9yPjxZZWFyPjIwMTU8L1llYXI+PFJl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</w:fldData>
              </w:fldChar>
            </w:r>
            <w:r w:rsidR="00955D58">
              <w:rPr>
                <w:rFonts w:eastAsia="Times New Roman"/>
                <w:color w:val="000000"/>
              </w:rPr>
              <w:instrText xml:space="preserve"> ADDIN EN.CITE.DATA </w:instrText>
            </w:r>
            <w:r w:rsidR="00955D58">
              <w:rPr>
                <w:rFonts w:eastAsia="Times New Roman"/>
                <w:color w:val="000000"/>
              </w:rPr>
            </w:r>
            <w:r w:rsidR="00955D58">
              <w:rPr>
                <w:rFonts w:eastAsia="Times New Roman"/>
                <w:color w:val="000000"/>
              </w:rPr>
              <w:fldChar w:fldCharType="end"/>
            </w:r>
            <w:r w:rsidR="004D5949" w:rsidRPr="00171A8F">
              <w:rPr>
                <w:rFonts w:eastAsia="Times New Roman"/>
                <w:color w:val="000000"/>
              </w:rPr>
            </w:r>
            <w:r w:rsidR="004D5949" w:rsidRPr="00171A8F">
              <w:rPr>
                <w:rFonts w:eastAsia="Times New Roman"/>
                <w:color w:val="000000"/>
              </w:rPr>
              <w:fldChar w:fldCharType="separate"/>
            </w:r>
            <w:r w:rsidR="00955D58">
              <w:rPr>
                <w:rFonts w:eastAsia="Times New Roman"/>
                <w:noProof/>
                <w:color w:val="000000"/>
              </w:rPr>
              <w:t>(</w:t>
            </w:r>
            <w:hyperlink w:anchor="_ENREF_61" w:tooltip="Yanke, 2015 #11828" w:history="1">
              <w:r w:rsidR="00522E6F">
                <w:rPr>
                  <w:rFonts w:eastAsia="Times New Roman"/>
                  <w:noProof/>
                  <w:color w:val="000000"/>
                </w:rPr>
                <w:t>61</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D88B187"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000F948A"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808080"/>
          </w:tcPr>
          <w:p w14:paraId="70C2156C" w14:textId="77777777" w:rsidR="003817C6" w:rsidRPr="00171A8F" w:rsidRDefault="003817C6" w:rsidP="003817C6">
            <w:pPr>
              <w:jc w:val="center"/>
            </w:pPr>
            <w:r w:rsidRPr="00171A8F">
              <w:rPr>
                <w:rFonts w:eastAsia="Times New Roman"/>
                <w:color w:val="000000"/>
              </w:rPr>
              <w:t>X</w:t>
            </w:r>
          </w:p>
        </w:tc>
      </w:tr>
      <w:tr w:rsidR="00522E6F" w:rsidRPr="00171A8F" w14:paraId="6CC6C415" w14:textId="77777777" w:rsidTr="006915DF">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B74FEC" w14:textId="6D7A4096" w:rsidR="006915DF" w:rsidRPr="00171A8F" w:rsidRDefault="006915DF" w:rsidP="00522E6F">
            <w:r w:rsidRPr="00171A8F">
              <w:t>Hingsammer, A. (2015)</w:t>
            </w:r>
            <w:r w:rsidR="004D5949" w:rsidRPr="00171A8F">
              <w:fldChar w:fldCharType="begin"/>
            </w:r>
            <w:r w:rsidR="00955D58">
              <w:instrText xml:space="preserve"> ADDIN EN.CITE &lt;EndNote&gt;&lt;Cite&gt;&lt;Author&gt;Hingsammer&lt;/Author&gt;&lt;Year&gt;2015&lt;/Year&gt;&lt;RecNum&gt;11842&lt;/RecNum&gt;&lt;DisplayText&gt;(62)&lt;/DisplayText&gt;&lt;record&gt;&lt;rec-number&gt;11842&lt;/rec-number&gt;&lt;foreign-keys&gt;&lt;key app="EN" db-id="x5x002s5vsf9s9exsxlpr2r80ptsx9wa55a5"&gt;11842&lt;/key&gt;&lt;/foreign-keys&gt;&lt;ref-type name="Journal Article"&gt;17&lt;/ref-type&gt;&lt;contributors&gt;&lt;authors&gt;&lt;author&gt;Hingsammer, A. M.&lt;/author&gt;&lt;author&gt;Lee, C. B.&lt;/author&gt;&lt;author&gt;LaReau, J.&lt;/author&gt;&lt;author&gt;Kalish, L. A.&lt;/author&gt;&lt;author&gt;Kim, Y. J.&lt;/author&gt;&lt;/authors&gt;&lt;/contributors&gt;&lt;auth-address&gt;Department of Orthopaedic Surgery, University Hospital Balgrist, University of Zurich, Forchstrasse 340, 8008, Zurich, Switzerland, andreashingsammer@hotmail.com.&lt;/auth-address&gt;&lt;titles&gt;&lt;title&gt;Is acetabular osteoplasty always required in mixed impingement?&lt;/title&gt;&lt;secondary-title&gt;Eur J Orthop Surg Traumatol&lt;/secondary-title&gt;&lt;/titles&gt;&lt;periodical&gt;&lt;full-title&gt;Eur J Orthop Surg Traumatol&lt;/full-title&gt;&lt;/periodical&gt;&lt;pages&gt;331-8&lt;/pages&gt;&lt;volume&gt;25&lt;/volume&gt;&lt;number&gt;2&lt;/number&gt;&lt;edition&gt;2014/07/23&lt;/edition&gt;&lt;keywords&gt;&lt;keyword&gt;Acetabuloplasty&lt;/keyword&gt;&lt;keyword&gt;Adolescent&lt;/keyword&gt;&lt;keyword&gt;Adult&lt;/keyword&gt;&lt;keyword&gt;Arthralgia/ etiology&lt;/keyword&gt;&lt;keyword&gt;Female&lt;/keyword&gt;&lt;keyword&gt;Femoracetabular Impingement/complications/physiopathology/ surgery&lt;/keyword&gt;&lt;keyword&gt;Femur Head/ surgery&lt;/keyword&gt;&lt;keyword&gt;Follow-Up Studies&lt;/keyword&gt;&lt;keyword&gt;Humans&lt;/keyword&gt;&lt;keyword&gt;Male&lt;/keyword&gt;&lt;keyword&gt;Pain Measurement&lt;/keyword&gt;&lt;keyword&gt;Range of Motion, Articular&lt;/keyword&gt;&lt;keyword&gt;Retrospective Studies&lt;/keyword&gt;&lt;keyword&gt;Treatment Outcome&lt;/keyword&gt;&lt;keyword&gt;Young Adult&lt;/keyword&gt;&lt;/keywords&gt;&lt;dates&gt;&lt;year&gt;2015&lt;/year&gt;&lt;pub-dates&gt;&lt;date&gt;Feb&lt;/date&gt;&lt;/pub-dates&gt;&lt;/dates&gt;&lt;isbn&gt;1633-8065 (Print)&amp;#xD;1633-8065 (Linking)&lt;/isbn&gt;&lt;accession-num&gt;25047732&lt;/accession-num&gt;&lt;urls&gt;&lt;/urls&gt;&lt;electronic-resource-num&gt;10.1007/s00590-014-1507-z&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62" w:tooltip="Hingsammer, 2015 #11842" w:history="1">
              <w:r w:rsidR="00522E6F">
                <w:rPr>
                  <w:noProof/>
                </w:rPr>
                <w:t>62</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082009A" w14:textId="77777777" w:rsidR="006915DF" w:rsidRPr="00171A8F" w:rsidRDefault="006915DF" w:rsidP="000E27A3">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65DF50E" w14:textId="77777777" w:rsidR="006915DF" w:rsidRPr="00171A8F" w:rsidRDefault="006915DF" w:rsidP="000E27A3">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8EDD25" w14:textId="77777777" w:rsidR="006915DF" w:rsidRPr="00171A8F" w:rsidRDefault="006915DF" w:rsidP="000E27A3">
            <w:pPr>
              <w:jc w:val="center"/>
              <w:rPr>
                <w:rFonts w:eastAsia="Times New Roman"/>
                <w:color w:val="000000"/>
              </w:rPr>
            </w:pPr>
            <w:r w:rsidRPr="00171A8F">
              <w:rPr>
                <w:rFonts w:eastAsia="Times New Roman"/>
                <w:color w:val="000000"/>
              </w:rPr>
              <w:t>X</w:t>
            </w:r>
          </w:p>
        </w:tc>
      </w:tr>
      <w:tr w:rsidR="00522E6F" w:rsidRPr="00171A8F" w14:paraId="13043A61" w14:textId="77777777" w:rsidTr="006915DF">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5D4C59" w14:textId="63AF8A1E" w:rsidR="006915DF" w:rsidRPr="00171A8F" w:rsidRDefault="006915DF" w:rsidP="00522E6F">
            <w:pPr>
              <w:rPr>
                <w:rFonts w:eastAsia="Times New Roman"/>
                <w:color w:val="000000"/>
              </w:rPr>
            </w:pPr>
            <w:r w:rsidRPr="00171A8F">
              <w:t>Rafols, C. (2015)</w:t>
            </w:r>
            <w:r w:rsidR="004D5949" w:rsidRPr="00171A8F">
              <w:fldChar w:fldCharType="begin"/>
            </w:r>
            <w:r w:rsidR="00955D58">
              <w:instrText xml:space="preserve"> ADDIN EN.CITE &lt;EndNote&gt;&lt;Cite&gt;&lt;Author&gt;Rafols&lt;/Author&gt;&lt;Year&gt;2015&lt;/Year&gt;&lt;RecNum&gt;11899&lt;/RecNum&gt;&lt;DisplayText&gt;(63)&lt;/DisplayText&gt;&lt;record&gt;&lt;rec-number&gt;11899&lt;/rec-number&gt;&lt;foreign-keys&gt;&lt;key app="EN" db-id="x5x002s5vsf9s9exsxlpr2r80ptsx9wa55a5"&gt;11899&lt;/key&gt;&lt;/foreign-keys&gt;&lt;ref-type name="Journal Article"&gt;17&lt;/ref-type&gt;&lt;contributors&gt;&lt;authors&gt;&lt;author&gt;Rafols, C.&lt;/author&gt;&lt;author&gt;Monckeberg, J. E.&lt;/author&gt;&lt;author&gt;Numair, J.&lt;/author&gt;&lt;author&gt;Botello, J.&lt;/author&gt;&lt;author&gt;Rosales, J.&lt;/author&gt;&lt;/authors&gt;&lt;/contributors&gt;&lt;auth-address&gt;MEDS Clinical Sport Center, Santiago, Chile.&amp;#xD;MEDS Clinical Sport Center, Santiago, Chile. Electronic address: juanmonckeberg@gmail.com.&lt;/auth-address&gt;&lt;titles&gt;&lt;title&gt;Platelet-Rich Plasma Augmentation of Arthroscopic Hip Surgery for Femoroacetabular Impingement: A Prospective Study With 24-Month Follow-up&lt;/title&gt;&lt;secondary-title&gt;Arthroscopy&lt;/secondary-title&gt;&lt;/titles&gt;&lt;periodical&gt;&lt;full-title&gt;Arthroscopy&lt;/full-title&gt;&lt;abbr-1&gt;Arthroscopy&lt;/abbr-1&gt;&lt;abbr-2&gt;Arthroscopy&lt;/abbr-2&gt;&lt;/periodical&gt;&lt;pages&gt;1886-92&lt;/pages&gt;&lt;volume&gt;31&lt;/volume&gt;&lt;number&gt;10&lt;/number&gt;&lt;edition&gt;2015/05/20&lt;/edition&gt;&lt;keywords&gt;&lt;keyword&gt;Adult&lt;/keyword&gt;&lt;keyword&gt;Arthroscopy/ methods&lt;/keyword&gt;&lt;keyword&gt;Female&lt;/keyword&gt;&lt;keyword&gt;Femoracetabular Impingement/ surgery&lt;/keyword&gt;&lt;keyword&gt;Follow-Up Studies&lt;/keyword&gt;&lt;keyword&gt;Humans&lt;/keyword&gt;&lt;keyword&gt;Injections, Intra-Articular&lt;/keyword&gt;&lt;keyword&gt;Magnetic Resonance Imaging&lt;/keyword&gt;&lt;keyword&gt;Male&lt;/keyword&gt;&lt;keyword&gt;Middle Aged&lt;/keyword&gt;&lt;keyword&gt;Pain Measurement/methods&lt;/keyword&gt;&lt;keyword&gt;Platelet-Rich Plasma&lt;/keyword&gt;&lt;keyword&gt;Prospective Studies&lt;/keyword&gt;&lt;keyword&gt;Time Factors&lt;/keyword&gt;&lt;keyword&gt;Treatment Outcome&lt;/keyword&gt;&lt;keyword&gt;Young Adult&lt;/keyword&gt;&lt;/keywords&gt;&lt;dates&gt;&lt;year&gt;2015&lt;/year&gt;&lt;pub-dates&gt;&lt;date&gt;Oct&lt;/date&gt;&lt;/pub-dates&gt;&lt;/dates&gt;&lt;isbn&gt;1526-3231 (Electronic)&amp;#xD;0749-8063 (Linking)&lt;/isbn&gt;&lt;accession-num&gt;25980923&lt;/accession-num&gt;&lt;urls&gt;&lt;/urls&gt;&lt;electronic-resource-num&gt;10.1016/j.arthro.2015.03.025&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63" w:tooltip="Rafols, 2015 #11899" w:history="1">
              <w:r w:rsidR="00522E6F">
                <w:rPr>
                  <w:noProof/>
                </w:rPr>
                <w:t>63</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46A968" w14:textId="77777777" w:rsidR="006915DF" w:rsidRPr="00171A8F" w:rsidRDefault="006915DF" w:rsidP="000E27A3">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DDC1AA" w14:textId="77777777" w:rsidR="006915DF" w:rsidRPr="00171A8F" w:rsidRDefault="006915DF" w:rsidP="000E27A3">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5B6A28" w14:textId="77777777" w:rsidR="006915DF" w:rsidRPr="00171A8F" w:rsidRDefault="006915DF" w:rsidP="000E27A3">
            <w:pPr>
              <w:jc w:val="center"/>
              <w:rPr>
                <w:rFonts w:eastAsia="Times New Roman"/>
                <w:color w:val="000000"/>
              </w:rPr>
            </w:pPr>
            <w:r w:rsidRPr="00171A8F">
              <w:rPr>
                <w:rFonts w:eastAsia="Times New Roman"/>
                <w:color w:val="000000"/>
              </w:rPr>
              <w:t>X</w:t>
            </w:r>
          </w:p>
        </w:tc>
      </w:tr>
      <w:tr w:rsidR="00522E6F" w:rsidRPr="00171A8F" w14:paraId="1D19AA44" w14:textId="77777777" w:rsidTr="00CA2AC1">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F5BB5D8" w14:textId="4BAD86E9" w:rsidR="00CA2AC1" w:rsidRPr="00171A8F" w:rsidRDefault="00CA2AC1" w:rsidP="00522E6F">
            <w:r w:rsidRPr="00171A8F">
              <w:t>Larson, C. (2008)</w:t>
            </w:r>
            <w:r w:rsidR="004D5949" w:rsidRPr="00171A8F">
              <w:fldChar w:fldCharType="begin"/>
            </w:r>
            <w:r w:rsidR="00955D58">
              <w:instrText xml:space="preserve"> ADDIN EN.CITE &lt;EndNote&gt;&lt;Cite&gt;&lt;Author&gt;Larson&lt;/Author&gt;&lt;Year&gt;2008&lt;/Year&gt;&lt;RecNum&gt;6944&lt;/RecNum&gt;&lt;DisplayText&gt;(64)&lt;/DisplayText&gt;&lt;record&gt;&lt;rec-number&gt;6944&lt;/rec-number&gt;&lt;foreign-keys&gt;&lt;key app="EN" db-id="x5x002s5vsf9s9exsxlpr2r80ptsx9wa55a5"&gt;6944&lt;/key&gt;&lt;/foreign-keys&gt;&lt;ref-type name="Journal Article"&gt;17&lt;/ref-type&gt;&lt;contributors&gt;&lt;authors&gt;&lt;author&gt;Larson, C. M.&lt;/author&gt;&lt;author&gt;Giveans, M. R.&lt;/author&gt;&lt;/authors&gt;&lt;/contributors&gt;&lt;auth-address&gt;Minnesota Sports Medicine, Eden Prairie, Minnesota 55344, USA. christopher_larson@med.unc.edu&lt;/auth-address&gt;&lt;titles&gt;&lt;title&gt;Arthroscopic management of femoroacetabular impingement: early outcomes measures&lt;/title&gt;&lt;secondary-title&gt;Arthroscopy&lt;/secondary-title&gt;&lt;/titles&gt;&lt;periodical&gt;&lt;full-title&gt;Arthroscopy&lt;/full-title&gt;&lt;abbr-1&gt;Arthroscopy&lt;/abbr-1&gt;&lt;abbr-2&gt;Arthroscopy&lt;/abbr-2&gt;&lt;/periodical&gt;&lt;pages&gt;540-6&lt;/pages&gt;&lt;volume&gt;24&lt;/volume&gt;&lt;number&gt;5&lt;/number&gt;&lt;edition&gt;2008/04/30&lt;/edition&gt;&lt;keywords&gt;&lt;keyword&gt;Acetabulum/radiography/surgery&lt;/keyword&gt;&lt;keyword&gt;Adolescent&lt;/keyword&gt;&lt;keyword&gt;Adult&lt;/keyword&gt;&lt;keyword&gt;Arthralgia/etiology/physiopathology&lt;/keyword&gt;&lt;keyword&gt;Arthroscopy/adverse effects&lt;/keyword&gt;&lt;keyword&gt;Debridement&lt;/keyword&gt;&lt;keyword&gt;Female&lt;/keyword&gt;&lt;keyword&gt;Femur/radiography/surgery&lt;/keyword&gt;&lt;keyword&gt;Hip Joint/pathology/physiopathology/radiography/ surgery&lt;/keyword&gt;&lt;keyword&gt;Humans&lt;/keyword&gt;&lt;keyword&gt;Joint Diseases/complications/pathology/radiography/ surgery&lt;/keyword&gt;&lt;keyword&gt;Male&lt;/keyword&gt;&lt;keyword&gt;Pain Measurement&lt;/keyword&gt;&lt;keyword&gt;Pelvis/radiography&lt;/keyword&gt;&lt;keyword&gt;Tomography, X-Ray Computed&lt;/keyword&gt;&lt;keyword&gt;Treatment Outcome&lt;/keyword&gt;&lt;/keywords&gt;&lt;dates&gt;&lt;year&gt;2008&lt;/year&gt;&lt;pub-dates&gt;&lt;date&gt;May&lt;/date&gt;&lt;/pub-dates&gt;&lt;/dates&gt;&lt;isbn&gt;1526-3231 (Electronic)&amp;#xD;0749-8063 (Linking)&lt;/isbn&gt;&lt;accession-num&gt;18442686&lt;/accession-num&gt;&lt;urls&gt;&lt;/urls&gt;&lt;electronic-resource-num&gt;10.1016/j.arthro.2007.11.007&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64" w:tooltip="Larson, 2008 #6944" w:history="1">
              <w:r w:rsidR="00522E6F">
                <w:rPr>
                  <w:noProof/>
                </w:rPr>
                <w:t>64</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C5C0A65" w14:textId="77777777" w:rsidR="00CA2AC1" w:rsidRPr="00171A8F" w:rsidRDefault="00CA2AC1" w:rsidP="000E27A3">
            <w:pPr>
              <w:jc w:val="center"/>
              <w:rPr>
                <w:rFonts w:eastAsia="Times New Roman"/>
                <w:color w:val="000000"/>
              </w:rP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2077FF5" w14:textId="2FE50397" w:rsidR="00CA2AC1" w:rsidRPr="00171A8F" w:rsidRDefault="00CA2AC1" w:rsidP="000E27A3">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4C4CDD8" w14:textId="77777777" w:rsidR="00CA2AC1" w:rsidRPr="00171A8F" w:rsidRDefault="00CA2AC1" w:rsidP="000E27A3">
            <w:pPr>
              <w:jc w:val="center"/>
              <w:rPr>
                <w:rFonts w:eastAsia="Times New Roman"/>
                <w:color w:val="000000"/>
              </w:rPr>
            </w:pPr>
            <w:r w:rsidRPr="00171A8F">
              <w:rPr>
                <w:rFonts w:eastAsia="Times New Roman"/>
                <w:color w:val="000000"/>
              </w:rPr>
              <w:t>X</w:t>
            </w:r>
          </w:p>
        </w:tc>
      </w:tr>
      <w:tr w:rsidR="00522E6F" w:rsidRPr="00171A8F" w14:paraId="20F4C5B7" w14:textId="77777777" w:rsidTr="00CA2AC1">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B13AC8" w14:textId="79DE3E10" w:rsidR="00CA2AC1" w:rsidRPr="00171A8F" w:rsidRDefault="00CA2AC1" w:rsidP="00522E6F">
            <w:r w:rsidRPr="00171A8F">
              <w:t>Larson, C. (2011)</w:t>
            </w:r>
            <w:r w:rsidR="004D5949" w:rsidRPr="00171A8F">
              <w:fldChar w:fldCharType="begin"/>
            </w:r>
            <w:r w:rsidR="00955D58">
              <w:instrText xml:space="preserve"> ADDIN EN.CITE &lt;EndNote&gt;&lt;Cite&gt;&lt;Author&gt;Larson&lt;/Author&gt;&lt;Year&gt;2011&lt;/Year&gt;&lt;RecNum&gt;9631&lt;/RecNum&gt;&lt;DisplayText&gt;(65)&lt;/DisplayText&gt;&lt;record&gt;&lt;rec-number&gt;9631&lt;/rec-number&gt;&lt;foreign-keys&gt;&lt;key app="EN" db-id="x5x002s5vsf9s9exsxlpr2r80ptsx9wa55a5"&gt;9631&lt;/key&gt;&lt;/foreign-keys&gt;&lt;ref-type name="Journal Article"&gt;17&lt;/ref-type&gt;&lt;contributors&gt;&lt;authors&gt;&lt;author&gt;Larson, C. M.&lt;/author&gt;&lt;author&gt;Giveans, M. R.&lt;/author&gt;&lt;author&gt;Taylor, M.&lt;/author&gt;&lt;/authors&gt;&lt;/contributors&gt;&lt;auth-address&gt;Minnesota Orthopedic Sports Medicine Institute, 4010 West 65th Street, Edina, MN 55435, USA. chrislarson@tcomn.com&lt;/auth-address&gt;&lt;titles&gt;&lt;title&gt;Does arthroscopic FAI correction improve function with radiographic arthritis?&lt;/title&gt;&lt;secondary-title&gt;Clin Orthop Relat Res&lt;/secondary-title&gt;&lt;/titles&gt;&lt;periodical&gt;&lt;full-title&gt;Clin Orthop Relat Res&lt;/full-title&gt;&lt;/periodical&gt;&lt;pages&gt;1667-76&lt;/pages&gt;&lt;volume&gt;469&lt;/volume&gt;&lt;number&gt;6&lt;/number&gt;&lt;edition&gt;2010/12/25&lt;/edition&gt;&lt;keywords&gt;&lt;keyword&gt;Adult&lt;/keyword&gt;&lt;keyword&gt;Arthroscopy/ methods&lt;/keyword&gt;&lt;keyword&gt;Female&lt;/keyword&gt;&lt;keyword&gt;Follow-Up Studies&lt;/keyword&gt;&lt;keyword&gt;Hip Joint/ physiology/radiography/surgery&lt;/keyword&gt;&lt;keyword&gt;Humans&lt;/keyword&gt;&lt;keyword&gt;Male&lt;/keyword&gt;&lt;keyword&gt;Middle Aged&lt;/keyword&gt;&lt;keyword&gt;Osteoarthritis, Hip/physiopathology/radiography/ surgery&lt;/keyword&gt;&lt;keyword&gt;Range of Motion, Articular/ physiology&lt;/keyword&gt;&lt;keyword&gt;Recovery of Function&lt;/keyword&gt;&lt;keyword&gt;Retrospective Studies&lt;/keyword&gt;&lt;keyword&gt;Treatment Outcome&lt;/keyword&gt;&lt;keyword&gt;Young Adult&lt;/keyword&gt;&lt;/keywords&gt;&lt;dates&gt;&lt;year&gt;2011&lt;/year&gt;&lt;pub-dates&gt;&lt;date&gt;Jun&lt;/date&gt;&lt;/pub-dates&gt;&lt;/dates&gt;&lt;isbn&gt;1528-1132 (Electronic)&amp;#xD;0009-921X (Linking)&lt;/isbn&gt;&lt;accession-num&gt;21181460&lt;/accession-num&gt;&lt;urls&gt;&lt;/urls&gt;&lt;custom2&gt;3094626&lt;/custom2&gt;&lt;electronic-resource-num&gt;10.1007/s11999-010-1741-6&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65" w:tooltip="Larson, 2011 #9631" w:history="1">
              <w:r w:rsidR="00522E6F">
                <w:rPr>
                  <w:noProof/>
                </w:rPr>
                <w:t>65</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28D116" w14:textId="77777777" w:rsidR="00CA2AC1" w:rsidRPr="00171A8F" w:rsidRDefault="00CA2AC1" w:rsidP="000E27A3">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EA2F4D" w14:textId="7FC77F2F" w:rsidR="00CA2AC1" w:rsidRPr="00171A8F" w:rsidRDefault="00CA2AC1" w:rsidP="000E27A3">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2595E8" w14:textId="77777777" w:rsidR="00CA2AC1" w:rsidRPr="00171A8F" w:rsidRDefault="00CA2AC1" w:rsidP="000E27A3">
            <w:pPr>
              <w:jc w:val="center"/>
            </w:pPr>
            <w:r w:rsidRPr="00171A8F">
              <w:rPr>
                <w:rFonts w:eastAsia="Times New Roman"/>
                <w:color w:val="000000"/>
              </w:rPr>
              <w:t>X</w:t>
            </w:r>
          </w:p>
        </w:tc>
      </w:tr>
      <w:tr w:rsidR="00522E6F" w:rsidRPr="00171A8F" w14:paraId="700CBA6B" w14:textId="77777777" w:rsidTr="006915DF">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82FC079" w14:textId="5E2D1A6C" w:rsidR="006915DF" w:rsidRPr="00171A8F" w:rsidRDefault="006915DF" w:rsidP="00522E6F">
            <w:pPr>
              <w:rPr>
                <w:vertAlign w:val="superscript"/>
              </w:rPr>
            </w:pPr>
            <w:r w:rsidRPr="00171A8F">
              <w:rPr>
                <w:rFonts w:eastAsia="Times New Roman"/>
                <w:color w:val="000000"/>
              </w:rPr>
              <w:t>Redmond et al. (2015)</w:t>
            </w:r>
            <w:r w:rsidR="004D5949" w:rsidRPr="00171A8F">
              <w:rPr>
                <w:rFonts w:eastAsia="Times New Roman"/>
                <w:color w:val="000000"/>
              </w:rPr>
              <w:fldChar w:fldCharType="begin">
                <w:fldData xml:space="preserve">PEVuZE5vdGU+PENpdGU+PEF1dGhvcj5SZWRtb25kPC9BdXRob3I+PFllYXI+MjAxNTwvWWVhcj48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</w:fldData>
              </w:fldChar>
            </w:r>
            <w:r w:rsidR="00955D58">
              <w:rPr>
                <w:rFonts w:eastAsia="Times New Roman"/>
                <w:color w:val="000000"/>
              </w:rPr>
              <w:instrText xml:space="preserve"> ADDIN EN.CITE </w:instrText>
            </w:r>
            <w:r w:rsidR="00955D58">
              <w:rPr>
                <w:rFonts w:eastAsia="Times New Roman"/>
                <w:color w:val="000000"/>
              </w:rPr>
              <w:fldChar w:fldCharType="begin">
                <w:fldData xml:space="preserve">PEVuZE5vdGU+PENpdGU+PEF1dGhvcj5SZWRtb25kPC9BdXRob3I+PFllYXI+MjAxNTwvWWVhcj48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</w:fldData>
              </w:fldChar>
            </w:r>
            <w:r w:rsidR="00955D58">
              <w:rPr>
                <w:rFonts w:eastAsia="Times New Roman"/>
                <w:color w:val="000000"/>
              </w:rPr>
              <w:instrText xml:space="preserve"> ADDIN EN.CITE.DATA </w:instrText>
            </w:r>
            <w:r w:rsidR="00955D58">
              <w:rPr>
                <w:rFonts w:eastAsia="Times New Roman"/>
                <w:color w:val="000000"/>
              </w:rPr>
            </w:r>
            <w:r w:rsidR="00955D58">
              <w:rPr>
                <w:rFonts w:eastAsia="Times New Roman"/>
                <w:color w:val="000000"/>
              </w:rPr>
              <w:fldChar w:fldCharType="end"/>
            </w:r>
            <w:r w:rsidR="004D5949" w:rsidRPr="00171A8F">
              <w:rPr>
                <w:rFonts w:eastAsia="Times New Roman"/>
                <w:color w:val="000000"/>
              </w:rPr>
            </w:r>
            <w:r w:rsidR="004D5949" w:rsidRPr="00171A8F">
              <w:rPr>
                <w:rFonts w:eastAsia="Times New Roman"/>
                <w:color w:val="000000"/>
              </w:rPr>
              <w:fldChar w:fldCharType="separate"/>
            </w:r>
            <w:r w:rsidR="00955D58">
              <w:rPr>
                <w:rFonts w:eastAsia="Times New Roman"/>
                <w:noProof/>
                <w:color w:val="000000"/>
              </w:rPr>
              <w:t>(</w:t>
            </w:r>
            <w:hyperlink w:anchor="_ENREF_66" w:tooltip="Redmond, 2015 #11838" w:history="1">
              <w:r w:rsidR="00522E6F">
                <w:rPr>
                  <w:rFonts w:eastAsia="Times New Roman"/>
                  <w:noProof/>
                  <w:color w:val="000000"/>
                </w:rPr>
                <w:t>66</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F7A180" w14:textId="77777777" w:rsidR="006915DF" w:rsidRPr="00171A8F" w:rsidRDefault="006915DF" w:rsidP="000E27A3">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8FB6E90" w14:textId="23672B48" w:rsidR="006915DF" w:rsidRPr="00171A8F" w:rsidRDefault="006915DF" w:rsidP="000E27A3">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0CD5397" w14:textId="77777777" w:rsidR="006915DF" w:rsidRPr="00171A8F" w:rsidRDefault="006915DF" w:rsidP="000E27A3">
            <w:pPr>
              <w:jc w:val="center"/>
            </w:pPr>
            <w:r w:rsidRPr="00171A8F">
              <w:rPr>
                <w:rFonts w:eastAsia="Times New Roman"/>
                <w:color w:val="000000"/>
              </w:rPr>
              <w:t>X</w:t>
            </w:r>
          </w:p>
        </w:tc>
      </w:tr>
      <w:tr w:rsidR="00522E6F" w:rsidRPr="00171A8F" w14:paraId="53724D2D"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4AD7D0B8" w14:textId="50D2353D" w:rsidR="003817C6" w:rsidRPr="00171A8F" w:rsidRDefault="003817C6" w:rsidP="00522E6F">
            <w:pPr>
              <w:rPr>
                <w:rFonts w:eastAsia="Times New Roman"/>
                <w:color w:val="000000"/>
              </w:rPr>
            </w:pPr>
            <w:r w:rsidRPr="00171A8F">
              <w:t>Philippon, M. (2007)</w:t>
            </w:r>
            <w:r w:rsidR="004D5949" w:rsidRPr="00171A8F">
              <w:fldChar w:fldCharType="begin">
                <w:fldData xml:space="preserve">PEVuZE5vdGU+PENpdGU+PEF1dGhvcj5QaGlsaXBwb248L0F1dGhvcj48WWVhcj4yMDA3PC9ZZWFy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</w:fldData>
              </w:fldChar>
            </w:r>
            <w:r w:rsidR="00955D58">
              <w:instrText xml:space="preserve"> ADDIN EN.CITE </w:instrText>
            </w:r>
            <w:r w:rsidR="00955D58">
              <w:fldChar w:fldCharType="begin">
                <w:fldData xml:space="preserve">PEVuZE5vdGU+PENpdGU+PEF1dGhvcj5QaGlsaXBwb248L0F1dGhvcj48WWVhcj4yMDA3PC9ZZWFy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67" w:tooltip="Philippon, 2007 #5522" w:history="1">
              <w:r w:rsidR="00522E6F">
                <w:rPr>
                  <w:noProof/>
                </w:rPr>
                <w:t>67</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46F0659"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2536690"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492812D"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5E829272"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35DEA774" w14:textId="315A71E4" w:rsidR="003817C6" w:rsidRPr="00171A8F" w:rsidRDefault="003817C6" w:rsidP="00522E6F">
            <w:pPr>
              <w:rPr>
                <w:rFonts w:eastAsia="Times New Roman"/>
                <w:color w:val="000000"/>
              </w:rPr>
            </w:pPr>
            <w:r w:rsidRPr="00171A8F">
              <w:t>Brunner, A. (2009)</w:t>
            </w:r>
            <w:r w:rsidR="004D5949" w:rsidRPr="00171A8F">
              <w:fldChar w:fldCharType="begin">
                <w:fldData xml:space="preserve">PEVuZE5vdGU+PENpdGU+PEF1dGhvcj5CcnVubmVyPC9BdXRob3I+PFllYXI+MjAwOTwvWWVhcj48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zODItOTE8L3BhZ2VzPjx2b2x1bWU+MjU8L3ZvbHVt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</w:fldData>
              </w:fldChar>
            </w:r>
            <w:r w:rsidR="00955D58">
              <w:instrText xml:space="preserve"> ADDIN EN.CITE </w:instrText>
            </w:r>
            <w:r w:rsidR="00955D58">
              <w:fldChar w:fldCharType="begin">
                <w:fldData xml:space="preserve">PEVuZE5vdGU+PENpdGU+PEF1dGhvcj5CcnVubmVyPC9BdXRob3I+PFllYXI+MjAwOTwvWWVhcj48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zODItOTE8L3BhZ2VzPjx2b2x1bWU+MjU8L3ZvbHVt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68" w:tooltip="Brunner, 2009 #11885" w:history="1">
              <w:r w:rsidR="00522E6F">
                <w:rPr>
                  <w:noProof/>
                </w:rPr>
                <w:t>68</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39CAE57B"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37D27F71"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16FF123"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448DBC32"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52390B3C" w14:textId="0E218502" w:rsidR="003817C6" w:rsidRPr="00171A8F" w:rsidRDefault="003817C6" w:rsidP="00522E6F">
            <w:pPr>
              <w:rPr>
                <w:rFonts w:eastAsia="Times New Roman"/>
                <w:color w:val="000000"/>
              </w:rPr>
            </w:pPr>
            <w:r w:rsidRPr="00171A8F">
              <w:t>Horisberger, M. (2010)</w:t>
            </w:r>
            <w:r w:rsidR="004D5949" w:rsidRPr="00171A8F">
              <w:fldChar w:fldCharType="begin">
                <w:fldData xml:space="preserve">PEVuZE5vdGU+PENpdGU+PEF1dGhvcj5Ib3Jpc2JlcmdlcjwvQXV0aG9yPjxZZWFyPjIwMTA8L1ll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</w:fldData>
              </w:fldChar>
            </w:r>
            <w:r w:rsidR="00955D58">
              <w:instrText xml:space="preserve"> ADDIN EN.CITE </w:instrText>
            </w:r>
            <w:r w:rsidR="00955D58">
              <w:fldChar w:fldCharType="begin">
                <w:fldData xml:space="preserve">PEVuZE5vdGU+PENpdGU+PEF1dGhvcj5Ib3Jpc2JlcmdlcjwvQXV0aG9yPjxZZWFyPjIwMTA8L1ll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69" w:tooltip="Horisberger, 2010 #6949" w:history="1">
              <w:r w:rsidR="00522E6F">
                <w:rPr>
                  <w:noProof/>
                </w:rPr>
                <w:t>69</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170E53F"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31783AC"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823129D"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609E13AA"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0C79959F" w14:textId="2AC0BDEE" w:rsidR="003817C6" w:rsidRPr="00171A8F" w:rsidRDefault="003817C6" w:rsidP="00522E6F">
            <w:pPr>
              <w:rPr>
                <w:rFonts w:eastAsia="Times New Roman"/>
                <w:color w:val="000000"/>
              </w:rPr>
            </w:pPr>
            <w:r w:rsidRPr="00171A8F">
              <w:t>Haviv, B. (2010)</w:t>
            </w:r>
            <w:r w:rsidR="004D5949" w:rsidRPr="00171A8F">
              <w:fldChar w:fldCharType="begin">
                <w:fldData xml:space="preserve">PEVuZE5vdGU+PENpdGU+PEF1dGhvcj5IYXZpdjwvQXV0aG9yPjxZZWFyPjIwMTA8L1llYXI+PFJl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</w:fldData>
              </w:fldChar>
            </w:r>
            <w:r w:rsidR="00955D58">
              <w:instrText xml:space="preserve"> ADDIN EN.CITE </w:instrText>
            </w:r>
            <w:r w:rsidR="00955D58">
              <w:fldChar w:fldCharType="begin">
                <w:fldData xml:space="preserve">PEVuZE5vdGU+PENpdGU+PEF1dGhvcj5IYXZpdjwvQXV0aG9yPjxZZWFyPjIwMTA8L1llYXI+PFJl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70" w:tooltip="Haviv, 2010 #11882" w:history="1">
              <w:r w:rsidR="00522E6F">
                <w:rPr>
                  <w:noProof/>
                </w:rPr>
                <w:t>70</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F6DA4DE"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C5AA3A7"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C4510B0" w14:textId="77777777" w:rsidR="003817C6" w:rsidRPr="00171A8F" w:rsidRDefault="003817C6" w:rsidP="003817C6">
            <w:pPr>
              <w:jc w:val="center"/>
              <w:rPr>
                <w:rFonts w:eastAsia="Times New Roman"/>
                <w:color w:val="000000"/>
              </w:rPr>
            </w:pPr>
          </w:p>
        </w:tc>
      </w:tr>
      <w:tr w:rsidR="00522E6F" w:rsidRPr="00171A8F" w14:paraId="5FD5A5E2"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2B6557E5" w14:textId="4F63ECBA" w:rsidR="003817C6" w:rsidRPr="00171A8F" w:rsidRDefault="003817C6" w:rsidP="00522E6F">
            <w:pPr>
              <w:rPr>
                <w:rFonts w:eastAsia="Times New Roman"/>
                <w:color w:val="000000"/>
              </w:rPr>
            </w:pPr>
            <w:r w:rsidRPr="00171A8F">
              <w:t>Horisberger, M. (2010)</w:t>
            </w:r>
            <w:r w:rsidR="004D5949" w:rsidRPr="00171A8F">
              <w:fldChar w:fldCharType="begin">
                <w:fldData xml:space="preserve">PEVuZE5vdGU+PENpdGU+PEF1dGhvcj5Ib3Jpc2JlcmdlcjwvQXV0aG9yPjxZZWFyPjIwMTA8L1ll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</w:fldData>
              </w:fldChar>
            </w:r>
            <w:r w:rsidR="00955D58">
              <w:instrText xml:space="preserve"> ADDIN EN.CITE </w:instrText>
            </w:r>
            <w:r w:rsidR="00955D58">
              <w:fldChar w:fldCharType="begin">
                <w:fldData xml:space="preserve">PEVuZE5vdGU+PENpdGU+PEF1dGhvcj5Ib3Jpc2JlcmdlcjwvQXV0aG9yPjxZZWFyPjIwMTA8L1ll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71" w:tooltip="Horisberger, 2010 #5299" w:history="1">
              <w:r w:rsidR="00522E6F">
                <w:rPr>
                  <w:noProof/>
                </w:rPr>
                <w:t>71</w:t>
              </w:r>
            </w:hyperlink>
            <w:r w:rsidR="00955D58">
              <w:rPr>
                <w:noProof/>
              </w:rPr>
              <w:t>)</w:t>
            </w:r>
            <w:r w:rsidR="004D5949" w:rsidRPr="00171A8F">
              <w:fldChar w:fldCharType="end"/>
            </w:r>
            <w:r w:rsidRPr="00171A8F">
              <w:rPr>
                <w:rFonts w:eastAsia="Times New Roman"/>
                <w:color w:val="000000"/>
                <w:vertAlign w:val="superscript"/>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69E9BEAF"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7453F40"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69867DF"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465F2E45"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2249C112" w14:textId="7382DD59" w:rsidR="003817C6" w:rsidRPr="00171A8F" w:rsidRDefault="003817C6" w:rsidP="00522E6F">
            <w:pPr>
              <w:rPr>
                <w:rFonts w:eastAsia="Times New Roman"/>
                <w:color w:val="000000"/>
              </w:rPr>
            </w:pPr>
            <w:r w:rsidRPr="00171A8F">
              <w:rPr>
                <w:rFonts w:eastAsia="Times New Roman"/>
                <w:color w:val="000000"/>
              </w:rPr>
              <w:t>Gédouin, J. (2010)</w:t>
            </w:r>
            <w:r w:rsidR="004D5949" w:rsidRPr="00171A8F">
              <w:rPr>
                <w:rFonts w:eastAsia="Times New Roman"/>
                <w:color w:val="000000"/>
              </w:rPr>
              <w:fldChar w:fldCharType="begin"/>
            </w:r>
            <w:r w:rsidR="00955D58">
              <w:rPr>
                <w:rFonts w:eastAsia="Times New Roman"/>
                <w:color w:val="000000"/>
              </w:rPr>
              <w:instrText xml:space="preserve"> ADDIN EN.CITE &lt;EndNote&gt;&lt;Cite&gt;&lt;Author&gt;Gedouin&lt;/Author&gt;&lt;Year&gt;2010&lt;/Year&gt;&lt;RecNum&gt;11880&lt;/RecNum&gt;&lt;DisplayText&gt;(72)&lt;/DisplayText&gt;&lt;record&gt;&lt;rec-number&gt;11880&lt;/rec-number&gt;&lt;foreign-keys&gt;&lt;key app="EN" db-id="x5x002s5vsf9s9exsxlpr2r80ptsx9wa55a5"&gt;11880&lt;/key&gt;&lt;/foreign-keys&gt;&lt;ref-type name="Journal Article"&gt;17&lt;/ref-type&gt;&lt;contributors&gt;&lt;authors&gt;&lt;author&gt;Gedouin, J. E.&lt;/author&gt;&lt;author&gt;May, O.&lt;/author&gt;&lt;author&gt;Bonin, N.&lt;/author&gt;&lt;author&gt;Nogier, A.&lt;/author&gt;&lt;author&gt;Boyer, T.&lt;/author&gt;&lt;author&gt;Sadri, H.&lt;/author&gt;&lt;author&gt;Villar, R. N.&lt;/author&gt;&lt;author&gt;Laude, F.&lt;/author&gt;&lt;/authors&gt;&lt;/contributors&gt;&lt;auth-address&gt;Nouvelles cliniques nantaises, 3, rue Eric-Tabarly, 44277 Nantes, France. dr.gedouin@wanadoo.fr&lt;/auth-address&gt;&lt;titles&gt;&lt;title&gt;Assessment of arthroscopic management of femoroacetabular impingement. A prospective multicenter study&lt;/title&gt;&lt;secondary-title&gt;Orthopaedics &amp;amp; traumatology, surgery &amp;amp; research&lt;/secondary-title&gt;&lt;/titles&gt;&lt;periodical&gt;&lt;full-title&gt;Orthopaedics &amp;amp; traumatology, surgery &amp;amp; research&lt;/full-title&gt;&lt;abbr-1&gt;Orthop Traumatol Surg Res&lt;/abbr-1&gt;&lt;/periodical&gt;&lt;pages&gt;S59-67&lt;/pages&gt;&lt;volume&gt;96&lt;/volume&gt;&lt;number&gt;8 Suppl&lt;/number&gt;&lt;edition&gt;2010/11/03&lt;/edition&gt;&lt;keywords&gt;&lt;keyword&gt;Adolescent&lt;/keyword&gt;&lt;keyword&gt;Adult&lt;/keyword&gt;&lt;keyword&gt;Arthroscopy/ methods&lt;/keyword&gt;&lt;keyword&gt;Diagnosis, Differential&lt;/keyword&gt;&lt;keyword&gt;Female&lt;/keyword&gt;&lt;keyword&gt;Femoracetabular Impingement/diagnosis/ surgery&lt;/keyword&gt;&lt;keyword&gt;Follow-Up Studies&lt;/keyword&gt;&lt;keyword&gt;Humans&lt;/keyword&gt;&lt;keyword&gt;Male&lt;/keyword&gt;&lt;keyword&gt;Middle Aged&lt;/keyword&gt;&lt;keyword&gt;Prospective Studies&lt;/keyword&gt;&lt;keyword&gt;Time Factors&lt;/keyword&gt;&lt;keyword&gt;Treatment Outcome&lt;/keyword&gt;&lt;keyword&gt;Young Adult&lt;/keyword&gt;&lt;/keywords&gt;&lt;dates&gt;&lt;year&gt;2010&lt;/year&gt;&lt;pub-dates&gt;&lt;date&gt;Dec&lt;/date&gt;&lt;/pub-dates&gt;&lt;/dates&gt;&lt;isbn&gt;1877-0568 (Electronic)&amp;#xD;1877-0568 (Linking)&lt;/isbn&gt;&lt;accession-num&gt;21035415&lt;/accession-num&gt;&lt;urls&gt;&lt;/urls&gt;&lt;electronic-resource-num&gt;10.1016/j.otsr.2010.08.002&lt;/electronic-resource-num&gt;&lt;remote-database-provider&gt;NLM&lt;/remote-database-provider&gt;&lt;language&gt;eng&lt;/language&gt;&lt;/record&gt;&lt;/Cite&gt;&lt;/EndNote&gt;</w:instrText>
            </w:r>
            <w:r w:rsidR="004D5949" w:rsidRPr="00171A8F">
              <w:rPr>
                <w:rFonts w:eastAsia="Times New Roman"/>
                <w:color w:val="000000"/>
              </w:rPr>
              <w:fldChar w:fldCharType="separate"/>
            </w:r>
            <w:r w:rsidR="00955D58">
              <w:rPr>
                <w:rFonts w:eastAsia="Times New Roman"/>
                <w:noProof/>
                <w:color w:val="000000"/>
              </w:rPr>
              <w:t>(</w:t>
            </w:r>
            <w:hyperlink w:anchor="_ENREF_72" w:tooltip="Gedouin, 2010 #11880" w:history="1">
              <w:r w:rsidR="00522E6F">
                <w:rPr>
                  <w:rFonts w:eastAsia="Times New Roman"/>
                  <w:noProof/>
                  <w:color w:val="000000"/>
                </w:rPr>
                <w:t>72</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2808D95"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8C44FE5"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3E39B19A"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359957B6"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4C7EF84A" w14:textId="4AD9B473" w:rsidR="003817C6" w:rsidRPr="00171A8F" w:rsidRDefault="003817C6" w:rsidP="00522E6F">
            <w:pPr>
              <w:rPr>
                <w:rFonts w:eastAsia="Times New Roman"/>
                <w:color w:val="000000"/>
              </w:rPr>
            </w:pPr>
            <w:r w:rsidRPr="00171A8F">
              <w:t>Naal, F. 2011)</w:t>
            </w:r>
            <w:r w:rsidR="004D5949" w:rsidRPr="00171A8F">
              <w:fldChar w:fldCharType="begin"/>
            </w:r>
            <w:r w:rsidR="00955D58">
              <w:instrText xml:space="preserve"> ADDIN EN.CITE &lt;EndNote&gt;&lt;Cite&gt;&lt;Author&gt;Naal&lt;/Author&gt;&lt;Year&gt;2011&lt;/Year&gt;&lt;RecNum&gt;11877&lt;/RecNum&gt;&lt;DisplayText&gt;(73)&lt;/DisplayText&gt;&lt;record&gt;&lt;rec-number&gt;11877&lt;/rec-number&gt;&lt;foreign-keys&gt;&lt;key app="EN" db-id="x5x002s5vsf9s9exsxlpr2r80ptsx9wa55a5"&gt;11877&lt;/key&gt;&lt;/foreign-keys&gt;&lt;ref-type name="Journal Article"&gt;17&lt;/ref-type&gt;&lt;contributors&gt;&lt;authors&gt;&lt;author&gt;Naal, F. D.&lt;/author&gt;&lt;author&gt;Miozzari, H. H.&lt;/author&gt;&lt;author&gt;Wyss, T. F.&lt;/author&gt;&lt;author&gt;Notzli, H. P.&lt;/author&gt;&lt;/authors&gt;&lt;/contributors&gt;&lt;auth-address&gt;Department of Orthopaedic Surgery, Spital Netz Bern-Ziegler, Morillonstrasse 75, Berne, Switzerland. florian.naal@gmail.com&lt;/auth-address&gt;&lt;titles&gt;&lt;title&gt;Surgical hip dislocation for the treatment of femoroacetabular impingement in high-level athletes&lt;/title&gt;&lt;secondary-title&gt;American Journal of Sports Medicine&lt;/secondary-title&gt;&lt;/titles&gt;&lt;periodical&gt;&lt;full-title&gt;American Journal of Sports Medicine&lt;/full-title&gt;&lt;abbr-1&gt;Am. J. Sports Med.&lt;/abbr-1&gt;&lt;abbr-2&gt;Am J Sports Med&lt;/abbr-2&gt;&lt;/periodical&gt;&lt;pages&gt;544-50&lt;/pages&gt;&lt;volume&gt;39&lt;/volume&gt;&lt;number&gt;3&lt;/number&gt;&lt;edition&gt;2010/12/22&lt;/edition&gt;&lt;keywords&gt;&lt;keyword&gt;Adolescent&lt;/keyword&gt;&lt;keyword&gt;Athletic Performance&lt;/keyword&gt;&lt;keyword&gt;Femoracetabular Impingement/ surgery&lt;/keyword&gt;&lt;keyword&gt;Follow-Up Studies&lt;/keyword&gt;&lt;keyword&gt;Hip Dislocation&lt;/keyword&gt;&lt;keyword&gt;Hockey&lt;/keyword&gt;&lt;keyword&gt;Humans&lt;/keyword&gt;&lt;keyword&gt;Male&lt;/keyword&gt;&lt;keyword&gt;Orthopedic Procedures/ methods&lt;/keyword&gt;&lt;keyword&gt;Patient Satisfaction/statistics &amp;amp; numerical data&lt;/keyword&gt;&lt;keyword&gt;Retrospective Studies&lt;/keyword&gt;&lt;keyword&gt;Sports&lt;/keyword&gt;&lt;keyword&gt;Treatment Outcome&lt;/keyword&gt;&lt;keyword&gt;Young Adult&lt;/keyword&gt;&lt;/keywords&gt;&lt;dates&gt;&lt;year&gt;2011&lt;/year&gt;&lt;pub-dates&gt;&lt;date&gt;Mar&lt;/date&gt;&lt;/pub-dates&gt;&lt;/dates&gt;&lt;isbn&gt;1552-3365 (Electronic)&amp;#xD;0363-5465 (Linking)&lt;/isbn&gt;&lt;accession-num&gt;21173196&lt;/accession-num&gt;&lt;urls&gt;&lt;/urls&gt;&lt;electronic-resource-num&gt;10.1177/0363546510387263&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73" w:tooltip="Naal, 2011 #11877" w:history="1">
              <w:r w:rsidR="00522E6F">
                <w:rPr>
                  <w:noProof/>
                </w:rPr>
                <w:t>73</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3E0805F3"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4D917AA"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76DAD2D"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22582254"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56C6BC14" w14:textId="380AD07E" w:rsidR="003817C6" w:rsidRPr="00171A8F" w:rsidRDefault="003817C6" w:rsidP="00522E6F">
            <w:pPr>
              <w:rPr>
                <w:rFonts w:eastAsia="Times New Roman"/>
                <w:color w:val="000000"/>
              </w:rPr>
            </w:pPr>
            <w:r w:rsidRPr="00171A8F">
              <w:t>Naal, F. (2011)</w:t>
            </w:r>
            <w:r w:rsidR="004D5949" w:rsidRPr="00171A8F">
              <w:fldChar w:fldCharType="begin"/>
            </w:r>
            <w:r w:rsidR="00955D58">
              <w:instrText xml:space="preserve"> ADDIN EN.CITE &lt;EndNote&gt;&lt;Cite&gt;&lt;Author&gt;Naal&lt;/Author&gt;&lt;Year&gt;2011&lt;/Year&gt;&lt;RecNum&gt;11878&lt;/RecNum&gt;&lt;DisplayText&gt;(74)&lt;/DisplayText&gt;&lt;record&gt;&lt;rec-number&gt;11878&lt;/rec-number&gt;&lt;foreign-keys&gt;&lt;key app="EN" db-id="x5x002s5vsf9s9exsxlpr2r80ptsx9wa55a5"&gt;11878&lt;/key&gt;&lt;/foreign-keys&gt;&lt;ref-type name="Journal Article"&gt;17&lt;/ref-type&gt;&lt;contributors&gt;&lt;authors&gt;&lt;author&gt;Naal, F. D.&lt;/author&gt;&lt;author&gt;Impellizzeri, F. M.&lt;/author&gt;&lt;author&gt;Miozzari, H. H.&lt;/author&gt;&lt;author&gt;Mannion, A. F.&lt;/author&gt;&lt;author&gt;Leunig, M.&lt;/author&gt;&lt;/authors&gt;&lt;/contributors&gt;&lt;auth-address&gt;Department of Orthopaedic Surgery, Schulthess Clinic, Zurich, Switzerland. florian.naal@gmail.com&lt;/auth-address&gt;&lt;titles&gt;&lt;title&gt;The German Hip Outcome Score: validation in patients undergoing surgical treatment for femoroacetabular impingement&lt;/title&gt;&lt;secondary-title&gt;Arthroscopy&lt;/secondary-title&gt;&lt;/titles&gt;&lt;periodical&gt;&lt;full-title&gt;Arthroscopy&lt;/full-title&gt;&lt;abbr-1&gt;Arthroscopy&lt;/abbr-1&gt;&lt;abbr-2&gt;Arthroscopy&lt;/abbr-2&gt;&lt;/periodical&gt;&lt;pages&gt;339-45&lt;/pages&gt;&lt;volume&gt;27&lt;/volume&gt;&lt;number&gt;3&lt;/number&gt;&lt;edition&gt;2010/11/13&lt;/edition&gt;&lt;keywords&gt;&lt;keyword&gt;Acetabulum/physiopathology/ surgery&lt;/keyword&gt;&lt;keyword&gt;Activities of Daily Living&lt;/keyword&gt;&lt;keyword&gt;Adult&lt;/keyword&gt;&lt;keyword&gt;Arthroscopy&lt;/keyword&gt;&lt;keyword&gt;Feasibility Studies&lt;/keyword&gt;&lt;keyword&gt;Female&lt;/keyword&gt;&lt;keyword&gt;Femur Head/physiopathology/ surgery&lt;/keyword&gt;&lt;keyword&gt;Germany&lt;/keyword&gt;&lt;keyword&gt;Hip Joint/physiopathology/ surgery&lt;/keyword&gt;&lt;keyword&gt;Humans&lt;/keyword&gt;&lt;keyword&gt;Male&lt;/keyword&gt;&lt;keyword&gt;Reproducibility of Results&lt;/keyword&gt;&lt;keyword&gt;Surveys and Questionnaires&lt;/keyword&gt;&lt;keyword&gt;Translating&lt;/keyword&gt;&lt;keyword&gt;Treatment Outcome&lt;/keyword&gt;&lt;/keywords&gt;&lt;dates&gt;&lt;year&gt;2011&lt;/year&gt;&lt;pub-dates&gt;&lt;date&gt;Mar&lt;/date&gt;&lt;/pub-dates&gt;&lt;/dates&gt;&lt;isbn&gt;1526-3231 (Electronic)&amp;#xD;0749-8063 (Linking)&lt;/isbn&gt;&lt;accession-num&gt;21071169&lt;/accession-num&gt;&lt;urls&gt;&lt;/urls&gt;&lt;electronic-resource-num&gt;10.1016/j.arthro.2010.07.021&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74" w:tooltip="Naal, 2011 #11878" w:history="1">
              <w:r w:rsidR="00522E6F">
                <w:rPr>
                  <w:noProof/>
                </w:rPr>
                <w:t>74</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12A38BD"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6BCF6C98"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F85FD6E"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3BB7546B"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2A29C14A" w14:textId="0004100E" w:rsidR="003817C6" w:rsidRPr="00171A8F" w:rsidRDefault="003817C6" w:rsidP="00522E6F">
            <w:pPr>
              <w:rPr>
                <w:rFonts w:eastAsia="Times New Roman"/>
                <w:color w:val="000000"/>
              </w:rPr>
            </w:pPr>
            <w:r w:rsidRPr="00171A8F">
              <w:t>Philippon, M. (2012)</w:t>
            </w:r>
            <w:r w:rsidR="004D5949" w:rsidRPr="00171A8F">
              <w:fldChar w:fldCharType="begin">
                <w:fldData xml:space="preserve">PEVuZE5vdGU+PENpdGU+PEF1dGhvcj5QaGlsaXBwb248L0F1dGhvcj48WWVhcj4yMDEyPC9ZZWFy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=
</w:fldData>
              </w:fldChar>
            </w:r>
            <w:r w:rsidR="00955D58">
              <w:instrText xml:space="preserve"> ADDIN EN.CITE </w:instrText>
            </w:r>
            <w:r w:rsidR="00955D58">
              <w:fldChar w:fldCharType="begin">
                <w:fldData xml:space="preserve">PEVuZE5vdGU+PENpdGU+PEF1dGhvcj5QaGlsaXBwb248L0F1dGhvcj48WWVhcj4yMDEyPC9ZZWFy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=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75" w:tooltip="Philippon, 2012 #9648" w:history="1">
              <w:r w:rsidR="00522E6F">
                <w:rPr>
                  <w:noProof/>
                </w:rPr>
                <w:t>75</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EE90662"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6CA6908D"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D045ED8"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26CA40F1"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032E5F72" w14:textId="13A20257" w:rsidR="003817C6" w:rsidRPr="00171A8F" w:rsidRDefault="003817C6" w:rsidP="00522E6F">
            <w:pPr>
              <w:rPr>
                <w:rFonts w:eastAsia="Times New Roman"/>
                <w:color w:val="000000"/>
              </w:rPr>
            </w:pPr>
            <w:r w:rsidRPr="00171A8F">
              <w:t>Rupp, R. (2012)</w:t>
            </w:r>
            <w:r w:rsidR="004D5949" w:rsidRPr="00171A8F">
              <w:fldChar w:fldCharType="begin"/>
            </w:r>
            <w:r w:rsidR="00955D58">
              <w:instrText xml:space="preserve"> ADDIN EN.CITE &lt;EndNote&gt;&lt;Cite&gt;&lt;Author&gt;Rupp&lt;/Author&gt;&lt;Year&gt;2012&lt;/Year&gt;&lt;RecNum&gt;11868&lt;/RecNum&gt;&lt;DisplayText&gt;(76)&lt;/DisplayText&gt;&lt;record&gt;&lt;rec-number&gt;11868&lt;/rec-number&gt;&lt;foreign-keys&gt;&lt;key app="EN" db-id="x5x002s5vsf9s9exsxlpr2r80ptsx9wa55a5"&gt;11868&lt;/key&gt;&lt;/foreign-keys&gt;&lt;ref-type name="Journal Article"&gt;17&lt;/ref-type&gt;&lt;contributors&gt;&lt;authors&gt;&lt;author&gt;Rupp, R.&lt;/author&gt;&lt;author&gt;Duggan, B.&lt;/author&gt;&lt;/authors&gt;&lt;/contributors&gt;&lt;auth-address&gt;Tahoe Orthopedic and Sports Medicine, Zephyr Cove, Nevada, USA. robertruppmd@aol.com&lt;/auth-address&gt;&lt;titles&gt;&lt;title&gt;Peripheral versus central compartment starting point in hip arthroscopy for femoroacetabular impingement&lt;/title&gt;&lt;secondary-title&gt;Orthopedics&lt;/secondary-title&gt;&lt;/titles&gt;&lt;periodical&gt;&lt;full-title&gt;Orthopedics&lt;/full-title&gt;&lt;abbr-1&gt;Orthopedics&lt;/abbr-1&gt;&lt;abbr-2&gt;Orthopedics&lt;/abbr-2&gt;&lt;/periodical&gt;&lt;pages&gt;e148-53&lt;/pages&gt;&lt;volume&gt;35&lt;/volume&gt;&lt;number&gt;2&lt;/number&gt;&lt;edition&gt;2012/02/09&lt;/edition&gt;&lt;keywords&gt;&lt;keyword&gt;Adult&lt;/keyword&gt;&lt;keyword&gt;Aged&lt;/keyword&gt;&lt;keyword&gt;Arthroscopy/ methods&lt;/keyword&gt;&lt;keyword&gt;Cohort Studies&lt;/keyword&gt;&lt;keyword&gt;Decompression, Surgical/ methods&lt;/keyword&gt;&lt;keyword&gt;Female&lt;/keyword&gt;&lt;keyword&gt;Femoracetabular Impingement/radiography/ surgery&lt;/keyword&gt;&lt;keyword&gt;Hip Joint/ surgery&lt;/keyword&gt;&lt;keyword&gt;Humans&lt;/keyword&gt;&lt;keyword&gt;Male&lt;/keyword&gt;&lt;keyword&gt;Middle Aged&lt;/keyword&gt;&lt;keyword&gt;Treatment Outcome&lt;/keyword&gt;&lt;/keywords&gt;&lt;dates&gt;&lt;year&gt;2012&lt;/year&gt;&lt;pub-dates&gt;&lt;date&gt;Feb&lt;/date&gt;&lt;/pub-dates&gt;&lt;/dates&gt;&lt;isbn&gt;1938-2367 (Electronic)&amp;#xD;0147-7447 (Linking)&lt;/isbn&gt;&lt;accession-num&gt;22310398&lt;/accession-num&gt;&lt;urls&gt;&lt;/urls&gt;&lt;electronic-resource-num&gt;10.3928/01477447-20120123-02&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76" w:tooltip="Rupp, 2012 #11868" w:history="1">
              <w:r w:rsidR="00522E6F">
                <w:rPr>
                  <w:noProof/>
                </w:rPr>
                <w:t>76</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5105256"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E337060"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66B207E" w14:textId="77777777" w:rsidR="003817C6" w:rsidRPr="00171A8F" w:rsidRDefault="003817C6" w:rsidP="003817C6">
            <w:pPr>
              <w:jc w:val="center"/>
              <w:rPr>
                <w:rFonts w:eastAsia="Times New Roman"/>
                <w:color w:val="000000"/>
              </w:rPr>
            </w:pPr>
          </w:p>
        </w:tc>
      </w:tr>
      <w:tr w:rsidR="00522E6F" w:rsidRPr="00171A8F" w14:paraId="557B06BC"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382A15BF" w14:textId="33A3D1AB" w:rsidR="003817C6" w:rsidRPr="00171A8F" w:rsidRDefault="003817C6" w:rsidP="00522E6F">
            <w:pPr>
              <w:rPr>
                <w:rFonts w:eastAsia="Times New Roman"/>
                <w:color w:val="000000"/>
              </w:rPr>
            </w:pPr>
            <w:r w:rsidRPr="00171A8F">
              <w:t>Malviya, A. (2012)</w:t>
            </w:r>
            <w:r w:rsidR="004D5949" w:rsidRPr="00171A8F">
              <w:fldChar w:fldCharType="begin"/>
            </w:r>
            <w:r w:rsidR="00955D58">
              <w:instrText xml:space="preserve"> ADDIN EN.CITE &lt;EndNote&gt;&lt;Cite&gt;&lt;Author&gt;Malviya&lt;/Author&gt;&lt;Year&gt;2012&lt;/Year&gt;&lt;RecNum&gt;11860&lt;/RecNum&gt;&lt;DisplayText&gt;(77)&lt;/DisplayText&gt;&lt;record&gt;&lt;rec-number&gt;11860&lt;/rec-number&gt;&lt;foreign-keys&gt;&lt;key app="EN" db-id="x5x002s5vsf9s9exsxlpr2r80ptsx9wa55a5"&gt;11860&lt;/key&gt;&lt;/foreign-keys&gt;&lt;ref-type name="Journal Article"&gt;17&lt;/ref-type&gt;&lt;contributors&gt;&lt;authors&gt;&lt;author&gt;Malviya, A.&lt;/author&gt;&lt;author&gt;Stafford, G. H.&lt;/author&gt;&lt;author&gt;Villar, R. N.&lt;/author&gt;&lt;/authors&gt;&lt;/contributors&gt;&lt;auth-address&gt;The Richard Villar Practice, Spire Cambridge Lea Hospital, Cambridge, UK. amalviya@nhs.net&lt;/auth-address&gt;&lt;titles&gt;&lt;title&gt;Is hip arthroscopy for femoroacetabular impingement only for athletes?&lt;/title&gt;&lt;secondary-title&gt;British Journal of Sports Medicine&lt;/secondary-title&gt;&lt;/titles&gt;&lt;periodical&gt;&lt;full-title&gt;British Journal of Sports Medicine&lt;/full-title&gt;&lt;abbr-1&gt;Br. J. Sports Med.&lt;/abbr-1&gt;&lt;abbr-2&gt;Br J Sports Med&lt;/abbr-2&gt;&lt;/periodical&gt;&lt;pages&gt;1016-8&lt;/pages&gt;&lt;volume&gt;46&lt;/volume&gt;&lt;number&gt;14&lt;/number&gt;&lt;edition&gt;2012/08/11&lt;/edition&gt;&lt;keywords&gt;&lt;keyword&gt;Activities of Daily Living&lt;/keyword&gt;&lt;keyword&gt;Adolescent&lt;/keyword&gt;&lt;keyword&gt;Adult&lt;/keyword&gt;&lt;keyword&gt;Arthroscopy/rehabilitation/ statistics &amp;amp; numerical data&lt;/keyword&gt;&lt;keyword&gt;Athletes/ statistics &amp;amp; numerical data&lt;/keyword&gt;&lt;keyword&gt;Disabled Persons/statistics &amp;amp; numerical data&lt;/keyword&gt;&lt;keyword&gt;Female&lt;/keyword&gt;&lt;keyword&gt;Femoracetabular Impingement/rehabilitation/ surgery&lt;/keyword&gt;&lt;keyword&gt;Humans&lt;/keyword&gt;&lt;keyword&gt;Male&lt;/keyword&gt;&lt;keyword&gt;Middle Aged&lt;/keyword&gt;&lt;keyword&gt;Patient Satisfaction&lt;/keyword&gt;&lt;keyword&gt;Prospective Studies&lt;/keyword&gt;&lt;keyword&gt;Quality of Life&lt;/keyword&gt;&lt;keyword&gt;Severity of Illness Index&lt;/keyword&gt;&lt;keyword&gt;Treatment Outcome&lt;/keyword&gt;&lt;keyword&gt;Young Adult&lt;/keyword&gt;&lt;/keywords&gt;&lt;dates&gt;&lt;year&gt;2012&lt;/year&gt;&lt;pub-dates&gt;&lt;date&gt;Nov&lt;/date&gt;&lt;/pub-dates&gt;&lt;/dates&gt;&lt;isbn&gt;1473-0480 (Electronic)&amp;#xD;0306-3674 (Linking)&lt;/isbn&gt;&lt;accession-num&gt;22878258&lt;/accession-num&gt;&lt;urls&gt;&lt;/urls&gt;&lt;electronic-resource-num&gt;10.1136/bjsports-2012-091184&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77" w:tooltip="Malviya, 2012 #11860" w:history="1">
              <w:r w:rsidR="00522E6F">
                <w:rPr>
                  <w:noProof/>
                </w:rPr>
                <w:t>77</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1912311"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7FB257B"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8D9C582"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22FFED0D"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6BBE3389" w14:textId="36340C39" w:rsidR="003817C6" w:rsidRPr="00171A8F" w:rsidRDefault="003817C6" w:rsidP="00522E6F">
            <w:pPr>
              <w:rPr>
                <w:rFonts w:eastAsia="Times New Roman"/>
                <w:color w:val="000000"/>
              </w:rPr>
            </w:pPr>
            <w:r w:rsidRPr="00171A8F">
              <w:t>Krych, A. (2013)</w:t>
            </w:r>
            <w:r w:rsidR="004D5949" w:rsidRPr="00171A8F">
              <w:fldChar w:fldCharType="begin">
                <w:fldData xml:space="preserve">PEVuZE5vdGU+PENpdGU+PEF1dGhvcj5LcnljaDwvQXV0aG9yPjxZZWFyPjIwMTM8L1llYXI+PFJl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</w:fldData>
              </w:fldChar>
            </w:r>
            <w:r w:rsidR="00955D58">
              <w:instrText xml:space="preserve"> ADDIN EN.CITE </w:instrText>
            </w:r>
            <w:r w:rsidR="00955D58">
              <w:fldChar w:fldCharType="begin">
                <w:fldData xml:space="preserve">PEVuZE5vdGU+PENpdGU+PEF1dGhvcj5LcnljaDwvQXV0aG9yPjxZZWFyPjIwMTM8L1llYXI+PFJl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78" w:tooltip="Krych, 2013 #11856" w:history="1">
              <w:r w:rsidR="00522E6F">
                <w:rPr>
                  <w:noProof/>
                </w:rPr>
                <w:t>78</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ACBF56B"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D930460"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C1BD67B"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166F8ADF"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4F35C052" w14:textId="48AC1E0F" w:rsidR="003817C6" w:rsidRPr="00171A8F" w:rsidRDefault="003817C6" w:rsidP="00522E6F">
            <w:pPr>
              <w:rPr>
                <w:rFonts w:eastAsia="Times New Roman"/>
                <w:color w:val="000000"/>
              </w:rPr>
            </w:pPr>
            <w:r w:rsidRPr="00171A8F">
              <w:t>Aprato, A. (2013)</w:t>
            </w:r>
            <w:r w:rsidR="004D5949" w:rsidRPr="00171A8F">
              <w:fldChar w:fldCharType="begin">
                <w:fldData xml:space="preserve">PEVuZE5vdGU+PENpdGU+PEF1dGhvcj5BcHJhdG88L0F1dGhvcj48WWVhcj4yMDEzPC9ZZWFyPjxS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</w:fldData>
              </w:fldChar>
            </w:r>
            <w:r w:rsidR="00955D58">
              <w:instrText xml:space="preserve"> ADDIN EN.CITE </w:instrText>
            </w:r>
            <w:r w:rsidR="00955D58">
              <w:fldChar w:fldCharType="begin">
                <w:fldData xml:space="preserve">PEVuZE5vdGU+PENpdGU+PEF1dGhvcj5BcHJhdG88L0F1dGhvcj48WWVhcj4yMDEzPC9ZZWFyPjxS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79" w:tooltip="Aprato, 2013 #9844" w:history="1">
              <w:r w:rsidR="00522E6F">
                <w:rPr>
                  <w:noProof/>
                </w:rPr>
                <w:t>79</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C1FF742"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15D8747"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C1B82A4"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19760F63"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257656D9" w14:textId="5B20A623" w:rsidR="003817C6" w:rsidRPr="00171A8F" w:rsidRDefault="003817C6" w:rsidP="00522E6F">
            <w:pPr>
              <w:rPr>
                <w:rFonts w:eastAsia="Times New Roman"/>
                <w:color w:val="000000"/>
              </w:rPr>
            </w:pPr>
            <w:r w:rsidRPr="00171A8F">
              <w:t>Steppacher, S. (2013)</w:t>
            </w:r>
            <w:r w:rsidR="004D5949" w:rsidRPr="00171A8F">
              <w:fldChar w:fldCharType="begin"/>
            </w:r>
            <w:r w:rsidR="00955D58">
              <w:instrText xml:space="preserve"> ADDIN EN.CITE &lt;EndNote&gt;&lt;Cite&gt;&lt;Author&gt;Steppacher&lt;/Author&gt;&lt;Year&gt;2014&lt;/Year&gt;&lt;RecNum&gt;11851&lt;/RecNum&gt;&lt;DisplayText&gt;(80)&lt;/DisplayText&gt;&lt;record&gt;&lt;rec-number&gt;11851&lt;/rec-number&gt;&lt;foreign-keys&gt;&lt;key app="EN" db-id="x5x002s5vsf9s9exsxlpr2r80ptsx9wa55a5"&gt;11851&lt;/key&gt;&lt;/foreign-keys&gt;&lt;ref-type name="Journal Article"&gt;17&lt;/ref-type&gt;&lt;contributors&gt;&lt;authors&gt;&lt;author&gt;Steppacher, S. D.&lt;/author&gt;&lt;author&gt;Huemmer, C.&lt;/author&gt;&lt;author&gt;Schwab, J. M.&lt;/author&gt;&lt;author&gt;Tannast, M.&lt;/author&gt;&lt;author&gt;Siebenrock, K. A.&lt;/author&gt;&lt;/authors&gt;&lt;/contributors&gt;&lt;auth-address&gt;Department of Orthopaedic Surgery, Inselspital, University of Bern, Freiburgstrasse, 3010, Bern, Switzerland.&lt;/auth-address&gt;&lt;titles&gt;&lt;title&gt;Surgical hip dislocation for treatment of femoroacetabular impingement: factors predicting 5-year survivorship&lt;/title&gt;&lt;secondary-title&gt;Clin Orthop Relat Res&lt;/secondary-title&gt;&lt;/titles&gt;&lt;periodical&gt;&lt;full-title&gt;Clin Orthop Relat Res&lt;/full-title&gt;&lt;/periodical&gt;&lt;pages&gt;337-48&lt;/pages&gt;&lt;volume&gt;472&lt;/volume&gt;&lt;number&gt;1&lt;/number&gt;&lt;edition&gt;2013/09/10&lt;/edition&gt;&lt;keywords&gt;&lt;keyword&gt;Adolescent&lt;/keyword&gt;&lt;keyword&gt;Adult&lt;/keyword&gt;&lt;keyword&gt;Arthroplasty, Replacement, Hip&lt;/keyword&gt;&lt;keyword&gt;Female&lt;/keyword&gt;&lt;keyword&gt;Femoracetabular Impingement/ surgery&lt;/keyword&gt;&lt;keyword&gt;Follow-Up Studies&lt;/keyword&gt;&lt;keyword&gt;Hip Dislocation&lt;/keyword&gt;&lt;keyword&gt;Hip Joint/ surgery&lt;/keyword&gt;&lt;keyword&gt;Humans&lt;/keyword&gt;&lt;keyword&gt;Male&lt;/keyword&gt;&lt;keyword&gt;Middle Aged&lt;/keyword&gt;&lt;keyword&gt;Orthopedic Procedures/ methods&lt;/keyword&gt;&lt;keyword&gt;Osteoarthritis, Hip/physiopathology/ surgery&lt;/keyword&gt;&lt;keyword&gt;Range of Motion, Articular/physiology&lt;/keyword&gt;&lt;keyword&gt;Recovery of Function/physiology&lt;/keyword&gt;&lt;keyword&gt;Treatment Outcome&lt;/keyword&gt;&lt;/keywords&gt;&lt;dates&gt;&lt;year&gt;2014&lt;/year&gt;&lt;pub-dates&gt;&lt;date&gt;Jan&lt;/date&gt;&lt;/pub-dates&gt;&lt;/dates&gt;&lt;isbn&gt;1528-1132 (Electronic)&amp;#xD;0009-921X (Linking)&lt;/isbn&gt;&lt;accession-num&gt;24014286&lt;/accession-num&gt;&lt;urls&gt;&lt;/urls&gt;&lt;custom2&gt;3889443&lt;/custom2&gt;&lt;electronic-resource-num&gt;10.1007/s11999-013-3268-0&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80" w:tooltip="Steppacher, 2014 #11851" w:history="1">
              <w:r w:rsidR="00522E6F">
                <w:rPr>
                  <w:noProof/>
                </w:rPr>
                <w:t>80</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7EE927B"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67655BF"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4C44ACB"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59BE5817"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613900EF" w14:textId="7025CC01" w:rsidR="003817C6" w:rsidRPr="00171A8F" w:rsidRDefault="003817C6" w:rsidP="00522E6F">
            <w:pPr>
              <w:rPr>
                <w:rFonts w:eastAsia="Times New Roman"/>
                <w:color w:val="000000"/>
              </w:rPr>
            </w:pPr>
            <w:r w:rsidRPr="00171A8F">
              <w:t>Domb, B. (2013)</w:t>
            </w:r>
            <w:r w:rsidR="004D5949" w:rsidRPr="00171A8F">
              <w:fldChar w:fldCharType="begin"/>
            </w:r>
            <w:r w:rsidR="00955D58">
              <w:instrText xml:space="preserve"> ADDIN EN.CITE &lt;EndNote&gt;&lt;Cite&gt;&lt;Author&gt;Domb&lt;/Author&gt;&lt;Year&gt;2013&lt;/Year&gt;&lt;RecNum&gt;11852&lt;/RecNum&gt;&lt;DisplayText&gt;(81)&lt;/DisplayText&gt;&lt;record&gt;&lt;rec-number&gt;11852&lt;/rec-number&gt;&lt;foreign-keys&gt;&lt;key app="EN" db-id="x5x002s5vsf9s9exsxlpr2r80ptsx9wa55a5"&gt;11852&lt;/key&gt;&lt;/foreign-keys&gt;&lt;ref-type name="Journal Article"&gt;17&lt;/ref-type&gt;&lt;contributors&gt;&lt;authors&gt;&lt;author&gt;Domb, B. G.&lt;/author&gt;&lt;author&gt;Stake, C. E.&lt;/author&gt;&lt;author&gt;Botser, I. B.&lt;/author&gt;&lt;author&gt;Jackson, T. J.&lt;/author&gt;&lt;/authors&gt;&lt;/contributors&gt;&lt;auth-address&gt;Hinsdale Orthopaedics, Hinsdale, IL, USA. DrDomb@americanhipinstitute.org&lt;/auth-address&gt;&lt;titles&gt;&lt;title&gt;Surgical dislocation of the hip versus arthroscopic treatment of femoroacetabular impingement: a prospective matched-pair study with average 2-year follow-up&lt;/title&gt;&lt;secondary-title&gt;Arthroscopy&lt;/secondary-title&gt;&lt;/titles&gt;&lt;periodical&gt;&lt;full-title&gt;Arthroscopy&lt;/full-title&gt;&lt;abbr-1&gt;Arthroscopy&lt;/abbr-1&gt;&lt;abbr-2&gt;Arthroscopy&lt;/abbr-2&gt;&lt;/periodical&gt;&lt;pages&gt;1506-13&lt;/pages&gt;&lt;volume&gt;29&lt;/volume&gt;&lt;number&gt;9&lt;/number&gt;&lt;edition&gt;2013/09/03&lt;/edition&gt;&lt;keywords&gt;&lt;keyword&gt;Adult&lt;/keyword&gt;&lt;keyword&gt;Arthroscopy/ methods&lt;/keyword&gt;&lt;keyword&gt;Device Removal&lt;/keyword&gt;&lt;keyword&gt;Female&lt;/keyword&gt;&lt;keyword&gt;Femoracetabular Impingement/ surgery&lt;/keyword&gt;&lt;keyword&gt;Femur/ surgery&lt;/keyword&gt;&lt;keyword&gt;Follow-Up Studies&lt;/keyword&gt;&lt;keyword&gt;Hip Dislocation&lt;/keyword&gt;&lt;keyword&gt;Hip Joint&lt;/keyword&gt;&lt;keyword&gt;Humans&lt;/keyword&gt;&lt;keyword&gt;Male&lt;/keyword&gt;&lt;keyword&gt;Matched-Pair Analysis&lt;/keyword&gt;&lt;keyword&gt;Patient Satisfaction&lt;/keyword&gt;&lt;keyword&gt;Prospective Studies&lt;/keyword&gt;&lt;keyword&gt;Reoperation&lt;/keyword&gt;&lt;keyword&gt;Time Factors&lt;/keyword&gt;&lt;keyword&gt;Treatment Outcome&lt;/keyword&gt;&lt;keyword&gt;Young Adult&lt;/keyword&gt;&lt;/keywords&gt;&lt;dates&gt;&lt;year&gt;2013&lt;/year&gt;&lt;pub-dates&gt;&lt;date&gt;Sep&lt;/date&gt;&lt;/pub-dates&gt;&lt;/dates&gt;&lt;isbn&gt;1526-3231 (Electronic)&amp;#xD;0749-8063 (Linking)&lt;/isbn&gt;&lt;accession-num&gt;23992988&lt;/accession-num&gt;&lt;urls&gt;&lt;/urls&gt;&lt;electronic-resource-num&gt;10.1016/j.arthro.2013.06.010&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81" w:tooltip="Domb, 2013 #11852" w:history="1">
              <w:r w:rsidR="00522E6F">
                <w:rPr>
                  <w:noProof/>
                </w:rPr>
                <w:t>81</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62E5C4F6"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3C2000A"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64883DF9"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293A1D46"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76465400" w14:textId="73218AB8" w:rsidR="003817C6" w:rsidRPr="00171A8F" w:rsidRDefault="003817C6" w:rsidP="00522E6F">
            <w:pPr>
              <w:rPr>
                <w:rFonts w:eastAsia="Times New Roman"/>
                <w:color w:val="000000"/>
              </w:rPr>
            </w:pPr>
            <w:r w:rsidRPr="00171A8F">
              <w:t>Dippmann, C. (2014)</w:t>
            </w:r>
            <w:r w:rsidR="004D5949" w:rsidRPr="00171A8F">
              <w:fldChar w:fldCharType="begin"/>
            </w:r>
            <w:r w:rsidR="00955D58">
              <w:instrText xml:space="preserve"> ADDIN EN.CITE &lt;EndNote&gt;&lt;Cite&gt;&lt;Author&gt;Dippmann&lt;/Author&gt;&lt;Year&gt;2014&lt;/Year&gt;&lt;RecNum&gt;9639&lt;/RecNum&gt;&lt;DisplayText&gt;(82)&lt;/DisplayText&gt;&lt;record&gt;&lt;rec-number&gt;9639&lt;/rec-number&gt;&lt;foreign-keys&gt;&lt;key app="EN" db-id="x5x002s5vsf9s9exsxlpr2r80ptsx9wa55a5"&gt;9639&lt;/key&gt;&lt;/foreign-keys&gt;&lt;ref-type name="Journal Article"&gt;17&lt;/ref-type&gt;&lt;contributors&gt;&lt;authors&gt;&lt;author&gt;Dippmann, C.&lt;/author&gt;&lt;author&gt;Thorborg, K.&lt;/author&gt;&lt;author&gt;Kraemer, O.&lt;/author&gt;&lt;author&gt;Winge, S.&lt;/author&gt;&lt;author&gt;Palm, H.&lt;/author&gt;&lt;author&gt;Holmich, P.&lt;/author&gt;&lt;/authors&gt;&lt;/contributors&gt;&lt;auth-address&gt;Arthroscopic Center Amager, Copenhagen University Hospital Hvidovre, Copenhagen, Denmark, CDIP0006@regionh.dk.&lt;/auth-address&gt;&lt;titles&gt;&lt;title&gt;Hip arthroscopy with labral repair for femoroacetabular impingement: short-term outcomes&lt;/title&gt;&lt;secondary-title&gt;Knee Surgery, Sports Traumatology, Arthroscopy&lt;/secondary-title&gt;&lt;/titles&gt;&lt;periodical&gt;&lt;full-title&gt;Knee Surgery, Sports Traumatology, Arthroscopy&lt;/full-title&gt;&lt;abbr-1&gt;Knee Surg. Sports Traumatol. Arthrosc.&lt;/abbr-1&gt;&lt;abbr-2&gt;Knee Surg Sports Traumatol Arthrosc&lt;/abbr-2&gt;&lt;/periodical&gt;&lt;edition&gt;2014/02/06&lt;/edition&gt;&lt;dates&gt;&lt;year&gt;2014&lt;/year&gt;&lt;pub-dates&gt;&lt;date&gt;Feb 6&lt;/date&gt;&lt;/pub-dates&gt;&lt;/dates&gt;&lt;isbn&gt;1433-7347 (Electronic)&amp;#xD;0942-2056 (Linking)&lt;/isbn&gt;&lt;accession-num&gt;24497058&lt;/accession-num&gt;&lt;urls&gt;&lt;/urls&gt;&lt;electronic-resource-num&gt;10.1007/s00167-014-2885-9&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82" w:tooltip="Dippmann, 2014 #9639" w:history="1">
              <w:r w:rsidR="00522E6F">
                <w:rPr>
                  <w:noProof/>
                </w:rPr>
                <w:t>82</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311888D"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2B04923"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FF29B3C"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086CC2C1"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3581BD0E" w14:textId="11472207" w:rsidR="003817C6" w:rsidRPr="00171A8F" w:rsidRDefault="003817C6" w:rsidP="00522E6F">
            <w:pPr>
              <w:rPr>
                <w:rFonts w:eastAsia="Times New Roman"/>
                <w:color w:val="000000"/>
              </w:rPr>
            </w:pPr>
            <w:r w:rsidRPr="00171A8F">
              <w:lastRenderedPageBreak/>
              <w:t>Potter, M. (2014)</w:t>
            </w:r>
            <w:r w:rsidR="004D5949" w:rsidRPr="00171A8F">
              <w:fldChar w:fldCharType="begin">
                <w:fldData xml:space="preserve">PEVuZE5vdGU+PENpdGU+PEF1dGhvcj5Qb3R0ZXI8L0F1dGhvcj48WWVhcj4yMDE0PC9ZZWFyPjxS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</w:fldData>
              </w:fldChar>
            </w:r>
            <w:r w:rsidR="00955D58">
              <w:instrText xml:space="preserve"> ADDIN EN.CITE </w:instrText>
            </w:r>
            <w:r w:rsidR="00955D58">
              <w:fldChar w:fldCharType="begin">
                <w:fldData xml:space="preserve">PEVuZE5vdGU+PENpdGU+PEF1dGhvcj5Qb3R0ZXI8L0F1dGhvcj48WWVhcj4yMDE0PC9ZZWFyPjxS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83" w:tooltip="Potter, 2014 #11848" w:history="1">
              <w:r w:rsidR="00522E6F">
                <w:rPr>
                  <w:noProof/>
                </w:rPr>
                <w:t>83</w:t>
              </w:r>
            </w:hyperlink>
            <w:r w:rsidR="00955D58">
              <w:rPr>
                <w:noProof/>
              </w:rPr>
              <w:t>)</w:t>
            </w:r>
            <w:r w:rsidR="004D5949" w:rsidRPr="00171A8F">
              <w:fldChar w:fldCharType="end"/>
            </w:r>
            <w:r w:rsidRPr="00171A8F">
              <w:rPr>
                <w:rFonts w:eastAsia="Times New Roman"/>
                <w:color w:val="000000"/>
                <w:vertAlign w:val="superscript"/>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D3E8585"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2952B6F"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FB045A5" w14:textId="77777777" w:rsidR="003817C6" w:rsidRPr="00171A8F" w:rsidRDefault="003817C6" w:rsidP="003817C6">
            <w:pPr>
              <w:jc w:val="center"/>
              <w:rPr>
                <w:rFonts w:eastAsia="Times New Roman"/>
                <w:color w:val="000000"/>
              </w:rPr>
            </w:pPr>
          </w:p>
        </w:tc>
      </w:tr>
      <w:tr w:rsidR="00522E6F" w:rsidRPr="00171A8F" w14:paraId="5AABECBC"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4F782A99" w14:textId="72094712" w:rsidR="003817C6" w:rsidRPr="00171A8F" w:rsidRDefault="003817C6" w:rsidP="00522E6F">
            <w:pPr>
              <w:rPr>
                <w:rFonts w:eastAsia="Times New Roman"/>
                <w:color w:val="000000"/>
              </w:rPr>
            </w:pPr>
            <w:r w:rsidRPr="00171A8F">
              <w:t>Park, M. (2014)</w:t>
            </w:r>
            <w:r w:rsidR="004D5949" w:rsidRPr="00171A8F">
              <w:fldChar w:fldCharType="begin">
                <w:fldData xml:space="preserve">PEVuZE5vdGU+PENpdGU+PEF1dGhvcj5QYXJrPC9BdXRob3I+PFllYXI+MjAxNDwvWWVhcj48UmVj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</w:fldData>
              </w:fldChar>
            </w:r>
            <w:r w:rsidR="00955D58">
              <w:instrText xml:space="preserve"> ADDIN EN.CITE </w:instrText>
            </w:r>
            <w:r w:rsidR="00955D58">
              <w:fldChar w:fldCharType="begin">
                <w:fldData xml:space="preserve">PEVuZE5vdGU+PENpdGU+PEF1dGhvcj5QYXJrPC9BdXRob3I+PFllYXI+MjAxNDwvWWVhcj48UmVj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84" w:tooltip="Park, 2014 #11844" w:history="1">
              <w:r w:rsidR="00522E6F">
                <w:rPr>
                  <w:noProof/>
                </w:rPr>
                <w:t>84</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0070A2B"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391E049D"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FA3D194"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0097CB7A"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10A5DD90" w14:textId="735F0E99" w:rsidR="003817C6" w:rsidRPr="00171A8F" w:rsidRDefault="003817C6" w:rsidP="00522E6F">
            <w:pPr>
              <w:rPr>
                <w:rFonts w:eastAsia="Times New Roman"/>
                <w:color w:val="000000"/>
              </w:rPr>
            </w:pPr>
            <w:r w:rsidRPr="00171A8F">
              <w:t>Frank, R. (2014)</w:t>
            </w:r>
            <w:r w:rsidR="004D5949" w:rsidRPr="00171A8F">
              <w:fldChar w:fldCharType="begin">
                <w:fldData xml:space="preserve">PEVuZE5vdGU+PENpdGU+PEF1dGhvcj5GcmFuazwvQXV0aG9yPjxZZWFyPjIwMTQ8L1llYXI+PFJl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jYzNC00MjwvcGFnZXM+PHZvbHVtZT40Mjwvdm9sdW1lPjxu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</w:fldData>
              </w:fldChar>
            </w:r>
            <w:r w:rsidR="00955D58">
              <w:instrText xml:space="preserve"> ADDIN EN.CITE </w:instrText>
            </w:r>
            <w:r w:rsidR="00955D58">
              <w:fldChar w:fldCharType="begin">
                <w:fldData xml:space="preserve">PEVuZE5vdGU+PENpdGU+PEF1dGhvcj5GcmFuazwvQXV0aG9yPjxZZWFyPjIwMTQ8L1llYXI+PFJl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jYzNC00MjwvcGFnZXM+PHZvbHVtZT40Mjwvdm9sdW1lPjxu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85" w:tooltip="Frank, 2014 #11840" w:history="1">
              <w:r w:rsidR="00522E6F">
                <w:rPr>
                  <w:noProof/>
                </w:rPr>
                <w:t>85</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6319B0E"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8163555"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7090880"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34340CDA"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5A65CAE8" w14:textId="7B65E926" w:rsidR="003817C6" w:rsidRPr="00171A8F" w:rsidRDefault="003817C6" w:rsidP="00522E6F">
            <w:pPr>
              <w:rPr>
                <w:rFonts w:eastAsia="Times New Roman"/>
                <w:color w:val="000000"/>
              </w:rPr>
            </w:pPr>
            <w:r w:rsidRPr="00171A8F">
              <w:t>Khan, O. (2014)</w:t>
            </w:r>
            <w:r w:rsidR="004D5949" w:rsidRPr="00171A8F">
              <w:fldChar w:fldCharType="begin"/>
            </w:r>
            <w:r w:rsidR="00955D58">
              <w:instrText xml:space="preserve"> ADDIN EN.CITE &lt;EndNote&gt;&lt;Cite&gt;&lt;Author&gt;Khan&lt;/Author&gt;&lt;Year&gt;2014&lt;/Year&gt;&lt;RecNum&gt;11718&lt;/RecNum&gt;&lt;DisplayText&gt;(86)&lt;/DisplayText&gt;&lt;record&gt;&lt;rec-number&gt;11718&lt;/rec-number&gt;&lt;foreign-keys&gt;&lt;key app="EN" db-id="x5x002s5vsf9s9exsxlpr2r80ptsx9wa55a5"&gt;11718&lt;/key&gt;&lt;/foreign-keys&gt;&lt;ref-type name="Journal Article"&gt;17&lt;/ref-type&gt;&lt;contributors&gt;&lt;authors&gt;&lt;author&gt;Khan, O.&lt;/author&gt;&lt;author&gt;Witt, J.&lt;/author&gt;&lt;/authors&gt;&lt;/contributors&gt;&lt;auth-address&gt;University College London Hospitals, 250 Euston Rd, London, NW1 2PG, UK.&lt;/auth-address&gt;&lt;titles&gt;&lt;title&gt;Evaluation of the magnitude and location of Cam deformity using three dimensional CT analysis&lt;/title&gt;&lt;secondary-title&gt;Bone Joint J&lt;/secondary-title&gt;&lt;alt-title&gt;The bone &amp;amp; joint journal&lt;/alt-title&gt;&lt;/titles&gt;&lt;periodical&gt;&lt;full-title&gt;Bone Joint J&lt;/full-title&gt;&lt;/periodical&gt;&lt;pages&gt;1167-71&lt;/pages&gt;&lt;volume&gt;96-b&lt;/volume&gt;&lt;number&gt;9&lt;/number&gt;&lt;edition&gt;2014/09/04&lt;/edition&gt;&lt;keywords&gt;&lt;keyword&gt;Adolescent&lt;/keyword&gt;&lt;keyword&gt;Adult&lt;/keyword&gt;&lt;keyword&gt;Female&lt;/keyword&gt;&lt;keyword&gt;Femoracetabular Impingement/*radiography&lt;/keyword&gt;&lt;keyword&gt;Femur Head/*radiography&lt;/keyword&gt;&lt;keyword&gt;Humans&lt;/keyword&gt;&lt;keyword&gt;Imaging, Three-Dimensional/*methods&lt;/keyword&gt;&lt;keyword&gt;Male&lt;/keyword&gt;&lt;keyword&gt;Middle Aged&lt;/keyword&gt;&lt;keyword&gt;Multidetector Computed Tomography/*methods&lt;/keyword&gt;&lt;keyword&gt;Young Adult&lt;/keyword&gt;&lt;keyword&gt;Alpha angle&lt;/keyword&gt;&lt;keyword&gt;Ct&lt;/keyword&gt;&lt;keyword&gt;Femoroacetabular impingement&lt;/keyword&gt;&lt;keyword&gt;Imaging&lt;/keyword&gt;&lt;/keywords&gt;&lt;dates&gt;&lt;year&gt;2014&lt;/year&gt;&lt;pub-dates&gt;&lt;date&gt;Sep&lt;/date&gt;&lt;/pub-dates&gt;&lt;/dates&gt;&lt;accession-num&gt;25183585&lt;/accession-num&gt;&lt;urls&gt;&lt;/urls&gt;&lt;electronic-resource-num&gt;10.1302/0301-620x.96b9.33555&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86" w:tooltip="Khan, 2014 #11718" w:history="1">
              <w:r w:rsidR="00522E6F">
                <w:rPr>
                  <w:noProof/>
                </w:rPr>
                <w:t>86</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E25F9FB"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61F3CD00"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610C6964"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3E6EBDBC"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4BDDD3C6" w14:textId="028A4A24" w:rsidR="003817C6" w:rsidRPr="00171A8F" w:rsidRDefault="003817C6" w:rsidP="00522E6F">
            <w:pPr>
              <w:rPr>
                <w:rFonts w:eastAsia="Times New Roman"/>
                <w:color w:val="000000"/>
              </w:rPr>
            </w:pPr>
            <w:r w:rsidRPr="00171A8F">
              <w:t>Gicquel, T. (2014)</w:t>
            </w:r>
            <w:r w:rsidR="004D5949" w:rsidRPr="00171A8F">
              <w:fldChar w:fldCharType="begin">
                <w:fldData xml:space="preserve">PEVuZE5vdGU+PENpdGU+PEF1dGhvcj5HaWNxdWVsPC9BdXRob3I+PFllYXI+MjAxNDwvWWVhcj48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</w:fldData>
              </w:fldChar>
            </w:r>
            <w:r w:rsidR="00955D58">
              <w:instrText xml:space="preserve"> ADDIN EN.CITE </w:instrText>
            </w:r>
            <w:r w:rsidR="00955D58">
              <w:fldChar w:fldCharType="begin">
                <w:fldData xml:space="preserve">PEVuZE5vdGU+PENpdGU+PEF1dGhvcj5HaWNxdWVsPC9BdXRob3I+PFllYXI+MjAxNDwvWWVhcj48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87" w:tooltip="Gicquel, 2014 #10281" w:history="1">
              <w:r w:rsidR="00522E6F">
                <w:rPr>
                  <w:noProof/>
                </w:rPr>
                <w:t>87</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8121ED6"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A35AB4C"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7F934E3"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1F3D2DED"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3971A3E6" w14:textId="5A4CB636" w:rsidR="003817C6" w:rsidRPr="00171A8F" w:rsidRDefault="003817C6" w:rsidP="00522E6F">
            <w:pPr>
              <w:rPr>
                <w:rFonts w:eastAsia="Times New Roman"/>
                <w:color w:val="000000"/>
              </w:rPr>
            </w:pPr>
            <w:r w:rsidRPr="00171A8F">
              <w:rPr>
                <w:rFonts w:eastAsia="Times New Roman"/>
                <w:color w:val="000000"/>
              </w:rPr>
              <w:t>Peters, C. (2014)</w:t>
            </w:r>
            <w:r w:rsidR="004D5949" w:rsidRPr="00171A8F">
              <w:rPr>
                <w:rFonts w:eastAsia="Times New Roman"/>
                <w:color w:val="000000"/>
              </w:rPr>
              <w:fldChar w:fldCharType="begin"/>
            </w:r>
            <w:r w:rsidR="00955D58">
              <w:rPr>
                <w:rFonts w:eastAsia="Times New Roman"/>
                <w:color w:val="000000"/>
              </w:rPr>
              <w:instrText xml:space="preserve"> ADDIN EN.CITE &lt;EndNote&gt;&lt;Cite&gt;&lt;Author&gt;Peters&lt;/Author&gt;&lt;Year&gt;2015&lt;/Year&gt;&lt;RecNum&gt;11837&lt;/RecNum&gt;&lt;DisplayText&gt;(88)&lt;/DisplayText&gt;&lt;record&gt;&lt;rec-number&gt;11837&lt;/rec-number&gt;&lt;foreign-keys&gt;&lt;key app="EN" db-id="x5x002s5vsf9s9exsxlpr2r80ptsx9wa55a5"&gt;11837&lt;/key&gt;&lt;/foreign-keys&gt;&lt;ref-type name="Journal Article"&gt;17&lt;/ref-type&gt;&lt;contributors&gt;&lt;authors&gt;&lt;author&gt;Peters, C. L.&lt;/author&gt;&lt;author&gt;Anderson, L. A.&lt;/author&gt;&lt;author&gt;Diaz-Ledezma, C.&lt;/author&gt;&lt;author&gt;Anderson, M. B.&lt;/author&gt;&lt;author&gt;Parvizi, J.&lt;/author&gt;&lt;/authors&gt;&lt;/contributors&gt;&lt;auth-address&gt;Department of Orthopaedic Surgery, University of Utah School of Medicine, 590 Wakara Way, Salt Lake City, UT, 84108, USA, Chris.Peters@hsc.utah.edu.&lt;/auth-address&gt;&lt;titles&gt;&lt;title&gt;Does the nature of chondrolabral injury affect the results of open surgery for femoroacetabular impingement?&lt;/title&gt;&lt;secondary-title&gt;Clin Orthop Relat Res&lt;/secondary-title&gt;&lt;/titles&gt;&lt;periodical&gt;&lt;full-title&gt;Clin Orthop Relat Res&lt;/full-title&gt;&lt;/periodical&gt;&lt;pages&gt;1342-8&lt;/pages&gt;&lt;volume&gt;473&lt;/volume&gt;&lt;number&gt;4&lt;/number&gt;&lt;edition&gt;2014/11/08&lt;/edition&gt;&lt;keywords&gt;&lt;keyword&gt;Adolescent&lt;/keyword&gt;&lt;keyword&gt;Adult&lt;/keyword&gt;&lt;keyword&gt;Body Mass Index&lt;/keyword&gt;&lt;keyword&gt;Cartilage, Articular/ injuries&lt;/keyword&gt;&lt;keyword&gt;Female&lt;/keyword&gt;&lt;keyword&gt;Femoracetabular Impingement/ surgery&lt;/keyword&gt;&lt;keyword&gt;Humans&lt;/keyword&gt;&lt;keyword&gt;Middle Aged&lt;/keyword&gt;&lt;keyword&gt;Outcome Assessment (Health Care)&lt;/keyword&gt;&lt;keyword&gt;Retrospective Studies&lt;/keyword&gt;&lt;keyword&gt;Sex Factors&lt;/keyword&gt;&lt;keyword&gt;Treatment Failure&lt;/keyword&gt;&lt;keyword&gt;Young Adult&lt;/keyword&gt;&lt;/keywords&gt;&lt;dates&gt;&lt;year&gt;2015&lt;/year&gt;&lt;pub-dates&gt;&lt;date&gt;Apr&lt;/date&gt;&lt;/pub-dates&gt;&lt;/dates&gt;&lt;isbn&gt;1528-1132 (Electronic)&amp;#xD;0009-921X (Linking)&lt;/isbn&gt;&lt;accession-num&gt;25377134&lt;/accession-num&gt;&lt;urls&gt;&lt;/urls&gt;&lt;custom2&gt;4353509&lt;/custom2&gt;&lt;electronic-resource-num&gt;10.1007/s11999-014-4039-2&lt;/electronic-resource-num&gt;&lt;remote-database-provider&gt;NLM&lt;/remote-database-provider&gt;&lt;language&gt;eng&lt;/language&gt;&lt;/record&gt;&lt;/Cite&gt;&lt;/EndNote&gt;</w:instrText>
            </w:r>
            <w:r w:rsidR="004D5949" w:rsidRPr="00171A8F">
              <w:rPr>
                <w:rFonts w:eastAsia="Times New Roman"/>
                <w:color w:val="000000"/>
              </w:rPr>
              <w:fldChar w:fldCharType="separate"/>
            </w:r>
            <w:r w:rsidR="00955D58">
              <w:rPr>
                <w:rFonts w:eastAsia="Times New Roman"/>
                <w:noProof/>
                <w:color w:val="000000"/>
              </w:rPr>
              <w:t>(</w:t>
            </w:r>
            <w:hyperlink w:anchor="_ENREF_88" w:tooltip="Peters, 2015 #11837" w:history="1">
              <w:r w:rsidR="00522E6F">
                <w:rPr>
                  <w:rFonts w:eastAsia="Times New Roman"/>
                  <w:noProof/>
                  <w:color w:val="000000"/>
                </w:rPr>
                <w:t>88</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7A976C9"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B3EDAC2"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55B00DE" w14:textId="77777777" w:rsidR="003817C6" w:rsidRPr="00171A8F" w:rsidRDefault="003817C6" w:rsidP="003817C6">
            <w:pPr>
              <w:jc w:val="center"/>
              <w:rPr>
                <w:rFonts w:eastAsia="Times New Roman"/>
                <w:color w:val="000000"/>
              </w:rPr>
            </w:pPr>
          </w:p>
        </w:tc>
      </w:tr>
      <w:tr w:rsidR="00522E6F" w:rsidRPr="00171A8F" w14:paraId="6394D174"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09179872" w14:textId="1BE957ED" w:rsidR="003817C6" w:rsidRPr="00171A8F" w:rsidRDefault="003817C6" w:rsidP="00522E6F">
            <w:pPr>
              <w:rPr>
                <w:rFonts w:eastAsia="Times New Roman"/>
                <w:color w:val="000000"/>
              </w:rPr>
            </w:pPr>
            <w:r w:rsidRPr="00171A8F">
              <w:rPr>
                <w:rFonts w:eastAsia="Times New Roman"/>
                <w:color w:val="000000"/>
              </w:rPr>
              <w:t>Steppacher, S. (2014)</w:t>
            </w:r>
            <w:r w:rsidR="004D5949" w:rsidRPr="00171A8F">
              <w:rPr>
                <w:rFonts w:eastAsia="Times New Roman"/>
                <w:color w:val="000000"/>
              </w:rPr>
              <w:fldChar w:fldCharType="begin"/>
            </w:r>
            <w:r w:rsidR="00955D58">
              <w:rPr>
                <w:rFonts w:eastAsia="Times New Roman"/>
                <w:color w:val="000000"/>
              </w:rPr>
              <w:instrText xml:space="preserve"> ADDIN EN.CITE &lt;EndNote&gt;&lt;Cite&gt;&lt;Author&gt;Steppacher&lt;/Author&gt;&lt;Year&gt;2014&lt;/Year&gt;&lt;RecNum&gt;9957&lt;/RecNum&gt;&lt;DisplayText&gt;(89)&lt;/DisplayText&gt;&lt;record&gt;&lt;rec-number&gt;9957&lt;/rec-number&gt;&lt;foreign-keys&gt;&lt;key app="EN" db-id="x5x002s5vsf9s9exsxlpr2r80ptsx9wa55a5"&gt;9957&lt;/key&gt;&lt;/foreign-keys&gt;&lt;ref-type name="Journal Article"&gt;17&lt;/ref-type&gt;&lt;contributors&gt;&lt;authors&gt;&lt;author&gt;Steppacher, S. D.&lt;/author&gt;&lt;author&gt;Anwander, H.&lt;/author&gt;&lt;author&gt;Zurmuhle, C. A.&lt;/author&gt;&lt;author&gt;Tannast, M.&lt;/author&gt;&lt;author&gt;Siebenrock, K. A.&lt;/author&gt;&lt;/authors&gt;&lt;/contributors&gt;&lt;auth-address&gt;Department of Orthopaedic Surgery, Inselspital, University of Bern, Freiburgstrasse, 3010, Bern, Switzerland, simon.steppacher@insel.ch.&lt;/auth-address&gt;&lt;titles&gt;&lt;title&gt;Eighty Percent of Patients With Surgical Hip Dislocation for Femoroacetabular Impingement Have a Good Clinical Result Without Osteoarthritis Progression at 10 Years&lt;/title&gt;&lt;secondary-title&gt;Clin Orthop Relat Res&lt;/secondary-title&gt;&lt;/titles&gt;&lt;periodical&gt;&lt;full-title&gt;Clin Orthop Relat Res&lt;/full-title&gt;&lt;/periodical&gt;&lt;edition&gt;2014/11/05&lt;/edition&gt;&lt;dates&gt;&lt;year&gt;2014&lt;/year&gt;&lt;pub-dates&gt;&lt;date&gt;Nov 4&lt;/date&gt;&lt;/pub-dates&gt;&lt;/dates&gt;&lt;isbn&gt;1528-1132 (Electronic)&amp;#xD;0009-921X (Linking)&lt;/isbn&gt;&lt;accession-num&gt;25367110&lt;/accession-num&gt;&lt;urls&gt;&lt;/urls&gt;&lt;electronic-resource-num&gt;10.1007/s11999-014-4025-8&lt;/electronic-resource-num&gt;&lt;remote-database-provider&gt;NLM&lt;/remote-database-provider&gt;&lt;language&gt;Eng&lt;/language&gt;&lt;/record&gt;&lt;/Cite&gt;&lt;/EndNote&gt;</w:instrText>
            </w:r>
            <w:r w:rsidR="004D5949" w:rsidRPr="00171A8F">
              <w:rPr>
                <w:rFonts w:eastAsia="Times New Roman"/>
                <w:color w:val="000000"/>
              </w:rPr>
              <w:fldChar w:fldCharType="separate"/>
            </w:r>
            <w:r w:rsidR="00955D58">
              <w:rPr>
                <w:rFonts w:eastAsia="Times New Roman"/>
                <w:noProof/>
                <w:color w:val="000000"/>
              </w:rPr>
              <w:t>(</w:t>
            </w:r>
            <w:hyperlink w:anchor="_ENREF_89" w:tooltip="Steppacher, 2014 #9957" w:history="1">
              <w:r w:rsidR="00522E6F">
                <w:rPr>
                  <w:rFonts w:eastAsia="Times New Roman"/>
                  <w:noProof/>
                  <w:color w:val="000000"/>
                </w:rPr>
                <w:t>89</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693FFB7E"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6A005CF"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40BCBC3"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2109C592"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1BEB0AE5" w14:textId="7F36D852" w:rsidR="003817C6" w:rsidRPr="00171A8F" w:rsidRDefault="003817C6" w:rsidP="00522E6F">
            <w:pPr>
              <w:rPr>
                <w:rFonts w:eastAsia="Times New Roman"/>
                <w:color w:val="000000"/>
              </w:rPr>
            </w:pPr>
            <w:r w:rsidRPr="00171A8F">
              <w:t>Naal, F. (2014)</w:t>
            </w:r>
            <w:r w:rsidR="004D5949" w:rsidRPr="00171A8F">
              <w:fldChar w:fldCharType="begin">
                <w:fldData xml:space="preserve">PEVuZE5vdGU+PENpdGU+PEF1dGhvcj5OYWFsPC9BdXRob3I+PFllYXI+MjAxNDwvWWVhcj48UmVj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TY5MC01PC9wYWdlcz48dm9sdW1lPjQyPC92b2x1bWU+PG51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</w:fldData>
              </w:fldChar>
            </w:r>
            <w:r w:rsidR="00955D58">
              <w:instrText xml:space="preserve"> ADDIN EN.CITE </w:instrText>
            </w:r>
            <w:r w:rsidR="00955D58">
              <w:fldChar w:fldCharType="begin">
                <w:fldData xml:space="preserve">PEVuZE5vdGU+PENpdGU+PEF1dGhvcj5OYWFsPC9BdXRob3I+PFllYXI+MjAxNDwvWWVhcj48UmVj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TY5MC01PC9wYWdlcz48dm9sdW1lPjQyPC92b2x1bWU+PG51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90" w:tooltip="Naal, 2014 #11867" w:history="1">
              <w:r w:rsidR="00522E6F">
                <w:rPr>
                  <w:noProof/>
                </w:rPr>
                <w:t>90</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30DACD0"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EAB7530" w14:textId="308B42F8"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2BB932B" w14:textId="6994FAEF"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76531C4D"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48156D30" w14:textId="14946443" w:rsidR="003817C6" w:rsidRPr="00171A8F" w:rsidRDefault="003817C6" w:rsidP="00522E6F">
            <w:r w:rsidRPr="00171A8F">
              <w:t>Kaya, M. (2014)</w:t>
            </w:r>
            <w:r w:rsidR="004D5949" w:rsidRPr="00171A8F">
              <w:fldChar w:fldCharType="begin">
                <w:fldData xml:space="preserve">PEVuZE5vdGU+PENpdGU+PEF1dGhvcj5LYXlhPC9BdXRob3I+PFllYXI+MjAxNDwvWWVhcj48UmVj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xNTgyLTc8L3BhZ2VzPjx2b2x1bWU+MzA8L3ZvbHVt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</w:fldData>
              </w:fldChar>
            </w:r>
            <w:r w:rsidR="00955D58">
              <w:instrText xml:space="preserve"> ADDIN EN.CITE </w:instrText>
            </w:r>
            <w:r w:rsidR="00955D58">
              <w:fldChar w:fldCharType="begin">
                <w:fldData xml:space="preserve">PEVuZE5vdGU+PENpdGU+PEF1dGhvcj5LYXlhPC9BdXRob3I+PFllYXI+MjAxNDwvWWVhcj48UmVj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xNTgyLTc8L3BhZ2VzPjx2b2x1bWU+MzA8L3ZvbHVt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91" w:tooltip="Kaya, 2014 #11896" w:history="1">
              <w:r w:rsidR="00522E6F">
                <w:rPr>
                  <w:noProof/>
                </w:rPr>
                <w:t>91</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90AA58C"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87DE745" w14:textId="607EAABF"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011DFBD7" w14:textId="766939B9"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3131F251"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5F343245" w14:textId="0FDCE7BE" w:rsidR="003817C6" w:rsidRPr="00171A8F" w:rsidRDefault="003817C6" w:rsidP="00522E6F">
            <w:pPr>
              <w:rPr>
                <w:rFonts w:eastAsia="Times New Roman"/>
                <w:color w:val="000000"/>
              </w:rPr>
            </w:pPr>
            <w:r w:rsidRPr="00171A8F">
              <w:rPr>
                <w:rFonts w:eastAsia="Times New Roman"/>
                <w:color w:val="000000"/>
              </w:rPr>
              <w:t>Ross, J. (2015)</w:t>
            </w:r>
            <w:r w:rsidR="004D5949" w:rsidRPr="00171A8F">
              <w:rPr>
                <w:rFonts w:eastAsia="Times New Roman"/>
                <w:color w:val="000000"/>
              </w:rPr>
              <w:fldChar w:fldCharType="begin">
                <w:fldData xml:space="preserve">PEVuZE5vdGU+PENpdGU+PEF1dGhvcj5Sb3NzPC9BdXRob3I+PFllYXI+MjAxNTwvWWVhcj48UmVj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</w:fldData>
              </w:fldChar>
            </w:r>
            <w:r w:rsidR="00955D58">
              <w:rPr>
                <w:rFonts w:eastAsia="Times New Roman"/>
                <w:color w:val="000000"/>
              </w:rPr>
              <w:instrText xml:space="preserve"> ADDIN EN.CITE </w:instrText>
            </w:r>
            <w:r w:rsidR="00955D58">
              <w:rPr>
                <w:rFonts w:eastAsia="Times New Roman"/>
                <w:color w:val="000000"/>
              </w:rPr>
              <w:fldChar w:fldCharType="begin">
                <w:fldData xml:space="preserve">PEVuZE5vdGU+PENpdGU+PEF1dGhvcj5Sb3NzPC9BdXRob3I+PFllYXI+MjAxNTwvWWVhcj48UmVj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</w:fldData>
              </w:fldChar>
            </w:r>
            <w:r w:rsidR="00955D58">
              <w:rPr>
                <w:rFonts w:eastAsia="Times New Roman"/>
                <w:color w:val="000000"/>
              </w:rPr>
              <w:instrText xml:space="preserve"> ADDIN EN.CITE.DATA </w:instrText>
            </w:r>
            <w:r w:rsidR="00955D58">
              <w:rPr>
                <w:rFonts w:eastAsia="Times New Roman"/>
                <w:color w:val="000000"/>
              </w:rPr>
            </w:r>
            <w:r w:rsidR="00955D58">
              <w:rPr>
                <w:rFonts w:eastAsia="Times New Roman"/>
                <w:color w:val="000000"/>
              </w:rPr>
              <w:fldChar w:fldCharType="end"/>
            </w:r>
            <w:r w:rsidR="004D5949" w:rsidRPr="00171A8F">
              <w:rPr>
                <w:rFonts w:eastAsia="Times New Roman"/>
                <w:color w:val="000000"/>
              </w:rPr>
            </w:r>
            <w:r w:rsidR="004D5949" w:rsidRPr="00171A8F">
              <w:rPr>
                <w:rFonts w:eastAsia="Times New Roman"/>
                <w:color w:val="000000"/>
              </w:rPr>
              <w:fldChar w:fldCharType="separate"/>
            </w:r>
            <w:r w:rsidR="00955D58">
              <w:rPr>
                <w:rFonts w:eastAsia="Times New Roman"/>
                <w:noProof/>
                <w:color w:val="000000"/>
              </w:rPr>
              <w:t>(</w:t>
            </w:r>
            <w:hyperlink w:anchor="_ENREF_92" w:tooltip="Ross, 2015 #11814" w:history="1">
              <w:r w:rsidR="00522E6F">
                <w:rPr>
                  <w:rFonts w:eastAsia="Times New Roman"/>
                  <w:noProof/>
                  <w:color w:val="000000"/>
                </w:rPr>
                <w:t>92</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07966D1"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C6A5363"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60DF9B9"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26E66D40"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429EB89" w14:textId="47ABCC6D" w:rsidR="003817C6" w:rsidRPr="00171A8F" w:rsidRDefault="003817C6" w:rsidP="00522E6F">
            <w:pPr>
              <w:rPr>
                <w:rFonts w:eastAsia="Times New Roman"/>
                <w:color w:val="000000"/>
              </w:rPr>
            </w:pPr>
            <w:r w:rsidRPr="00171A8F">
              <w:rPr>
                <w:rFonts w:eastAsia="Times New Roman"/>
                <w:color w:val="000000"/>
              </w:rPr>
              <w:t>Ferro, F. (2015)</w:t>
            </w:r>
            <w:r w:rsidR="004D5949" w:rsidRPr="00171A8F">
              <w:rPr>
                <w:rFonts w:eastAsia="Times New Roman"/>
                <w:color w:val="000000"/>
              </w:rPr>
              <w:fldChar w:fldCharType="begin">
                <w:fldData xml:space="preserve">PEVuZE5vdGU+PENpdGU+PEF1dGhvcj5GZXJybzwvQXV0aG9yPjxZZWFyPjIwMTU8L1llYXI+PFJl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</w:fldData>
              </w:fldChar>
            </w:r>
            <w:r w:rsidR="00955D58">
              <w:rPr>
                <w:rFonts w:eastAsia="Times New Roman"/>
                <w:color w:val="000000"/>
              </w:rPr>
              <w:instrText xml:space="preserve"> ADDIN EN.CITE </w:instrText>
            </w:r>
            <w:r w:rsidR="00955D58">
              <w:rPr>
                <w:rFonts w:eastAsia="Times New Roman"/>
                <w:color w:val="000000"/>
              </w:rPr>
              <w:fldChar w:fldCharType="begin">
                <w:fldData xml:space="preserve">PEVuZE5vdGU+PENpdGU+PEF1dGhvcj5GZXJybzwvQXV0aG9yPjxZZWFyPjIwMTU8L1llYXI+PFJl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</w:fldData>
              </w:fldChar>
            </w:r>
            <w:r w:rsidR="00955D58">
              <w:rPr>
                <w:rFonts w:eastAsia="Times New Roman"/>
                <w:color w:val="000000"/>
              </w:rPr>
              <w:instrText xml:space="preserve"> ADDIN EN.CITE.DATA </w:instrText>
            </w:r>
            <w:r w:rsidR="00955D58">
              <w:rPr>
                <w:rFonts w:eastAsia="Times New Roman"/>
                <w:color w:val="000000"/>
              </w:rPr>
            </w:r>
            <w:r w:rsidR="00955D58">
              <w:rPr>
                <w:rFonts w:eastAsia="Times New Roman"/>
                <w:color w:val="000000"/>
              </w:rPr>
              <w:fldChar w:fldCharType="end"/>
            </w:r>
            <w:r w:rsidR="004D5949" w:rsidRPr="00171A8F">
              <w:rPr>
                <w:rFonts w:eastAsia="Times New Roman"/>
                <w:color w:val="000000"/>
              </w:rPr>
            </w:r>
            <w:r w:rsidR="004D5949" w:rsidRPr="00171A8F">
              <w:rPr>
                <w:rFonts w:eastAsia="Times New Roman"/>
                <w:color w:val="000000"/>
              </w:rPr>
              <w:fldChar w:fldCharType="separate"/>
            </w:r>
            <w:r w:rsidR="00955D58">
              <w:rPr>
                <w:rFonts w:eastAsia="Times New Roman"/>
                <w:noProof/>
                <w:color w:val="000000"/>
              </w:rPr>
              <w:t>(</w:t>
            </w:r>
            <w:hyperlink w:anchor="_ENREF_93" w:tooltip="Ferro, 2015 #11834" w:history="1">
              <w:r w:rsidR="00522E6F">
                <w:rPr>
                  <w:rFonts w:eastAsia="Times New Roman"/>
                  <w:noProof/>
                  <w:color w:val="000000"/>
                </w:rPr>
                <w:t>93</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373DC601"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7E1E908"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0B5BB7D"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7A43E61E"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65C0237B" w14:textId="292B1C31" w:rsidR="003817C6" w:rsidRPr="00171A8F" w:rsidRDefault="003817C6" w:rsidP="00522E6F">
            <w:pPr>
              <w:rPr>
                <w:rFonts w:eastAsia="Times New Roman"/>
                <w:color w:val="000000"/>
              </w:rPr>
            </w:pPr>
            <w:r w:rsidRPr="00171A8F">
              <w:rPr>
                <w:rFonts w:eastAsia="Times New Roman"/>
                <w:color w:val="000000"/>
              </w:rPr>
              <w:t>Chahal, J. (2015)</w:t>
            </w:r>
            <w:r w:rsidR="004D5949" w:rsidRPr="00171A8F">
              <w:rPr>
                <w:rFonts w:eastAsia="Times New Roman"/>
                <w:color w:val="000000"/>
              </w:rPr>
              <w:fldChar w:fldCharType="begin">
                <w:fldData xml:space="preserve">PEVuZE5vdGU+PENpdGU+PEF1dGhvcj5DaGFoYWw8L0F1dGhvcj48WWVhcj4yMDE1PC9ZZWFyPjxS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</w:fldData>
              </w:fldChar>
            </w:r>
            <w:r w:rsidR="00955D58">
              <w:rPr>
                <w:rFonts w:eastAsia="Times New Roman"/>
                <w:color w:val="000000"/>
              </w:rPr>
              <w:instrText xml:space="preserve"> ADDIN EN.CITE </w:instrText>
            </w:r>
            <w:r w:rsidR="00955D58">
              <w:rPr>
                <w:rFonts w:eastAsia="Times New Roman"/>
                <w:color w:val="000000"/>
              </w:rPr>
              <w:fldChar w:fldCharType="begin">
                <w:fldData xml:space="preserve">PEVuZE5vdGU+PENpdGU+PEF1dGhvcj5DaGFoYWw8L0F1dGhvcj48WWVhcj4yMDE1PC9ZZWFyPjxS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</w:fldData>
              </w:fldChar>
            </w:r>
            <w:r w:rsidR="00955D58">
              <w:rPr>
                <w:rFonts w:eastAsia="Times New Roman"/>
                <w:color w:val="000000"/>
              </w:rPr>
              <w:instrText xml:space="preserve"> ADDIN EN.CITE.DATA </w:instrText>
            </w:r>
            <w:r w:rsidR="00955D58">
              <w:rPr>
                <w:rFonts w:eastAsia="Times New Roman"/>
                <w:color w:val="000000"/>
              </w:rPr>
            </w:r>
            <w:r w:rsidR="00955D58">
              <w:rPr>
                <w:rFonts w:eastAsia="Times New Roman"/>
                <w:color w:val="000000"/>
              </w:rPr>
              <w:fldChar w:fldCharType="end"/>
            </w:r>
            <w:r w:rsidR="004D5949" w:rsidRPr="00171A8F">
              <w:rPr>
                <w:rFonts w:eastAsia="Times New Roman"/>
                <w:color w:val="000000"/>
              </w:rPr>
            </w:r>
            <w:r w:rsidR="004D5949" w:rsidRPr="00171A8F">
              <w:rPr>
                <w:rFonts w:eastAsia="Times New Roman"/>
                <w:color w:val="000000"/>
              </w:rPr>
              <w:fldChar w:fldCharType="separate"/>
            </w:r>
            <w:r w:rsidR="00955D58">
              <w:rPr>
                <w:rFonts w:eastAsia="Times New Roman"/>
                <w:noProof/>
                <w:color w:val="000000"/>
              </w:rPr>
              <w:t>(</w:t>
            </w:r>
            <w:hyperlink w:anchor="_ENREF_94" w:tooltip="Chahal, 2015 #11829" w:history="1">
              <w:r w:rsidR="00522E6F">
                <w:rPr>
                  <w:rFonts w:eastAsia="Times New Roman"/>
                  <w:noProof/>
                  <w:color w:val="000000"/>
                </w:rPr>
                <w:t>94</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71E1601"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83EE28D"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F863249"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2C5B15F4"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19E017AB" w14:textId="7E45B7D5" w:rsidR="003817C6" w:rsidRPr="00171A8F" w:rsidRDefault="003817C6" w:rsidP="00522E6F">
            <w:pPr>
              <w:rPr>
                <w:rFonts w:eastAsia="Times New Roman"/>
                <w:color w:val="000000"/>
              </w:rPr>
            </w:pPr>
            <w:r w:rsidRPr="00171A8F">
              <w:rPr>
                <w:rFonts w:eastAsia="Times New Roman"/>
                <w:color w:val="000000"/>
              </w:rPr>
              <w:t>Fabricant, P. (2015)</w:t>
            </w:r>
            <w:r w:rsidR="004D5949" w:rsidRPr="00171A8F">
              <w:rPr>
                <w:rFonts w:eastAsia="Times New Roman"/>
                <w:color w:val="000000"/>
              </w:rPr>
              <w:fldChar w:fldCharType="begin">
                <w:fldData xml:space="preserve">PEVuZE5vdGU+PENpdGU+PEF1dGhvcj5GYWJyaWNhbnQ8L0F1dGhvcj48WWVhcj4yMDE1PC9ZZWFy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==
</w:fldData>
              </w:fldChar>
            </w:r>
            <w:r w:rsidR="00955D58">
              <w:rPr>
                <w:rFonts w:eastAsia="Times New Roman"/>
                <w:color w:val="000000"/>
              </w:rPr>
              <w:instrText xml:space="preserve"> ADDIN EN.CITE </w:instrText>
            </w:r>
            <w:r w:rsidR="00955D58">
              <w:rPr>
                <w:rFonts w:eastAsia="Times New Roman"/>
                <w:color w:val="000000"/>
              </w:rPr>
              <w:fldChar w:fldCharType="begin">
                <w:fldData xml:space="preserve">PEVuZE5vdGU+PENpdGU+PEF1dGhvcj5GYWJyaWNhbnQ8L0F1dGhvcj48WWVhcj4yMDE1PC9ZZWFy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==
</w:fldData>
              </w:fldChar>
            </w:r>
            <w:r w:rsidR="00955D58">
              <w:rPr>
                <w:rFonts w:eastAsia="Times New Roman"/>
                <w:color w:val="000000"/>
              </w:rPr>
              <w:instrText xml:space="preserve"> ADDIN EN.CITE.DATA </w:instrText>
            </w:r>
            <w:r w:rsidR="00955D58">
              <w:rPr>
                <w:rFonts w:eastAsia="Times New Roman"/>
                <w:color w:val="000000"/>
              </w:rPr>
            </w:r>
            <w:r w:rsidR="00955D58">
              <w:rPr>
                <w:rFonts w:eastAsia="Times New Roman"/>
                <w:color w:val="000000"/>
              </w:rPr>
              <w:fldChar w:fldCharType="end"/>
            </w:r>
            <w:r w:rsidR="004D5949" w:rsidRPr="00171A8F">
              <w:rPr>
                <w:rFonts w:eastAsia="Times New Roman"/>
                <w:color w:val="000000"/>
              </w:rPr>
            </w:r>
            <w:r w:rsidR="004D5949" w:rsidRPr="00171A8F">
              <w:rPr>
                <w:rFonts w:eastAsia="Times New Roman"/>
                <w:color w:val="000000"/>
              </w:rPr>
              <w:fldChar w:fldCharType="separate"/>
            </w:r>
            <w:r w:rsidR="00955D58">
              <w:rPr>
                <w:rFonts w:eastAsia="Times New Roman"/>
                <w:noProof/>
                <w:color w:val="000000"/>
              </w:rPr>
              <w:t>(</w:t>
            </w:r>
            <w:hyperlink w:anchor="_ENREF_95" w:tooltip="Fabricant, 2015 #11830" w:history="1">
              <w:r w:rsidR="00522E6F">
                <w:rPr>
                  <w:rFonts w:eastAsia="Times New Roman"/>
                  <w:noProof/>
                  <w:color w:val="000000"/>
                </w:rPr>
                <w:t>95</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44F8BDE2"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15995AE0"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373FF9B3"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72897480"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tcPr>
          <w:p w14:paraId="1665EC61" w14:textId="6C43D8C4" w:rsidR="003817C6" w:rsidRPr="00171A8F" w:rsidRDefault="003817C6" w:rsidP="00522E6F">
            <w:pPr>
              <w:rPr>
                <w:rFonts w:eastAsia="Times New Roman"/>
                <w:color w:val="000000"/>
              </w:rPr>
            </w:pPr>
            <w:r w:rsidRPr="00171A8F">
              <w:t>Hingshammer, A. (2015)</w:t>
            </w:r>
            <w:r w:rsidR="004D5949" w:rsidRPr="00171A8F">
              <w:fldChar w:fldCharType="begin"/>
            </w:r>
            <w:r w:rsidR="00955D58">
              <w:instrText xml:space="preserve"> ADDIN EN.CITE &lt;EndNote&gt;&lt;Cite&gt;&lt;Author&gt;Hingsammer&lt;/Author&gt;&lt;Year&gt;2015&lt;/Year&gt;&lt;RecNum&gt;11898&lt;/RecNum&gt;&lt;DisplayText&gt;(96)&lt;/DisplayText&gt;&lt;record&gt;&lt;rec-number&gt;11898&lt;/rec-number&gt;&lt;foreign-keys&gt;&lt;key app="EN" db-id="x5x002s5vsf9s9exsxlpr2r80ptsx9wa55a5"&gt;11898&lt;/key&gt;&lt;/foreign-keys&gt;&lt;ref-type name="Journal Article"&gt;17&lt;/ref-type&gt;&lt;contributors&gt;&lt;authors&gt;&lt;author&gt;Hingsammer, A. M.&lt;/author&gt;&lt;author&gt;Stelzeneder, D.&lt;/author&gt;&lt;author&gt;Kalish, L. A.&lt;/author&gt;&lt;author&gt;Millis, M. B.&lt;/author&gt;&lt;author&gt;Kim, Y. J.&lt;/author&gt;&lt;/authors&gt;&lt;/contributors&gt;&lt;auth-address&gt;Department of Orthopaedic Surgery, University Hospital Balgrist, Zurich - Switzerland.&amp;#xD;Department of Orthopaedic Surgery, Medical University of Vienna/Vienna General Hospital, Vienna - Austria.&amp;#xD;Clinical Research Center, Boston Children&amp;apos;s Hospital, Boston, Massachusetts - USA.&amp;#xD;Department of Orthopaedic Surgery, Boston Children&amp;apos;s Hospital, Harvard Medical School, Boston, Massachusetts - USA.&lt;/auth-address&gt;&lt;titles&gt;&lt;title&gt;Prognostic factors for mid-term symptom relief after open surgical correction for femoroacetabular impingement&lt;/title&gt;&lt;secondary-title&gt;Hip International&lt;/secondary-title&gt;&lt;/titles&gt;&lt;periodical&gt;&lt;full-title&gt;Hip International&lt;/full-title&gt;&lt;abbr-1&gt;Hip int&lt;/abbr-1&gt;&lt;/periodical&gt;&lt;pages&gt;406-12&lt;/pages&gt;&lt;volume&gt;25&lt;/volume&gt;&lt;number&gt;5&lt;/number&gt;&lt;edition&gt;2015/06/26&lt;/edition&gt;&lt;dates&gt;&lt;year&gt;2015&lt;/year&gt;&lt;pub-dates&gt;&lt;date&gt;Sep-Oct&lt;/date&gt;&lt;/pub-dates&gt;&lt;/dates&gt;&lt;isbn&gt;1724-6067 (Electronic)&amp;#xD;1120-7000 (Linking)&lt;/isbn&gt;&lt;accession-num&gt;26109152&lt;/accession-num&gt;&lt;urls&gt;&lt;/urls&gt;&lt;electronic-resource-num&gt;10.5301/hipint.5000255&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96" w:tooltip="Hingsammer, 2015 #11898" w:history="1">
              <w:r w:rsidR="00522E6F">
                <w:rPr>
                  <w:noProof/>
                </w:rPr>
                <w:t>96</w:t>
              </w:r>
            </w:hyperlink>
            <w:r w:rsidR="00955D58">
              <w:rPr>
                <w:noProof/>
              </w:rPr>
              <w:t>)</w:t>
            </w:r>
            <w:r w:rsidR="004D5949" w:rsidRPr="00171A8F">
              <w:fldChar w:fldCharType="end"/>
            </w:r>
            <w:r w:rsidRPr="00171A8F">
              <w:rPr>
                <w:vertAlign w:val="superscript"/>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5F2A0C6B"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6B2B5423" w14:textId="2F3F7936"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847B8CC" w14:textId="3119E0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0415A0EB"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vAlign w:val="bottom"/>
          </w:tcPr>
          <w:p w14:paraId="1AB05E5F" w14:textId="386AD366" w:rsidR="003817C6" w:rsidRPr="00171A8F" w:rsidRDefault="003817C6" w:rsidP="00522E6F">
            <w:pPr>
              <w:rPr>
                <w:rFonts w:eastAsia="Times New Roman"/>
                <w:color w:val="000000"/>
              </w:rPr>
            </w:pPr>
            <w:r w:rsidRPr="00171A8F">
              <w:rPr>
                <w:rFonts w:eastAsia="Times New Roman"/>
                <w:color w:val="000000"/>
              </w:rPr>
              <w:t>Ross et al. (2015)</w:t>
            </w:r>
            <w:r w:rsidR="004D5949" w:rsidRPr="00171A8F">
              <w:rPr>
                <w:rFonts w:eastAsia="Times New Roman"/>
                <w:color w:val="000000"/>
              </w:rPr>
              <w:fldChar w:fldCharType="begin">
                <w:fldData xml:space="preserve">PEVuZE5vdGU+PENpdGU+PEF1dGhvcj5Sb3NzPC9BdXRob3I+PFllYXI+MjAxNTwvWWVhcj48UmVj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</w:fldData>
              </w:fldChar>
            </w:r>
            <w:r w:rsidR="00955D58">
              <w:rPr>
                <w:rFonts w:eastAsia="Times New Roman"/>
                <w:color w:val="000000"/>
              </w:rPr>
              <w:instrText xml:space="preserve"> ADDIN EN.CITE </w:instrText>
            </w:r>
            <w:r w:rsidR="00955D58">
              <w:rPr>
                <w:rFonts w:eastAsia="Times New Roman"/>
                <w:color w:val="000000"/>
              </w:rPr>
              <w:fldChar w:fldCharType="begin">
                <w:fldData xml:space="preserve">PEVuZE5vdGU+PENpdGU+PEF1dGhvcj5Sb3NzPC9BdXRob3I+PFllYXI+MjAxNTwvWWVhcj48UmVj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</w:fldData>
              </w:fldChar>
            </w:r>
            <w:r w:rsidR="00955D58">
              <w:rPr>
                <w:rFonts w:eastAsia="Times New Roman"/>
                <w:color w:val="000000"/>
              </w:rPr>
              <w:instrText xml:space="preserve"> ADDIN EN.CITE.DATA </w:instrText>
            </w:r>
            <w:r w:rsidR="00955D58">
              <w:rPr>
                <w:rFonts w:eastAsia="Times New Roman"/>
                <w:color w:val="000000"/>
              </w:rPr>
            </w:r>
            <w:r w:rsidR="00955D58">
              <w:rPr>
                <w:rFonts w:eastAsia="Times New Roman"/>
                <w:color w:val="000000"/>
              </w:rPr>
              <w:fldChar w:fldCharType="end"/>
            </w:r>
            <w:r w:rsidR="004D5949" w:rsidRPr="00171A8F">
              <w:rPr>
                <w:rFonts w:eastAsia="Times New Roman"/>
                <w:color w:val="000000"/>
              </w:rPr>
            </w:r>
            <w:r w:rsidR="004D5949" w:rsidRPr="00171A8F">
              <w:rPr>
                <w:rFonts w:eastAsia="Times New Roman"/>
                <w:color w:val="000000"/>
              </w:rPr>
              <w:fldChar w:fldCharType="separate"/>
            </w:r>
            <w:r w:rsidR="00955D58">
              <w:rPr>
                <w:rFonts w:eastAsia="Times New Roman"/>
                <w:noProof/>
                <w:color w:val="000000"/>
              </w:rPr>
              <w:t>(</w:t>
            </w:r>
            <w:hyperlink w:anchor="_ENREF_97" w:tooltip="Ross, 2015 #11825" w:history="1">
              <w:r w:rsidR="00522E6F">
                <w:rPr>
                  <w:rFonts w:eastAsia="Times New Roman"/>
                  <w:noProof/>
                  <w:color w:val="000000"/>
                </w:rPr>
                <w:t>97</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B210FD7" w14:textId="77777777" w:rsidR="003817C6" w:rsidRPr="00171A8F" w:rsidRDefault="003817C6" w:rsidP="003817C6">
            <w:pPr>
              <w:jc w:val="cente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3E69A730"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763FAE7B"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1EC93C37"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D9D9D9"/>
            <w:vAlign w:val="center"/>
          </w:tcPr>
          <w:p w14:paraId="1A724B25" w14:textId="597483D1" w:rsidR="003817C6" w:rsidRPr="00171A8F" w:rsidRDefault="003817C6" w:rsidP="00522E6F">
            <w:pPr>
              <w:rPr>
                <w:rFonts w:eastAsia="Times New Roman"/>
                <w:color w:val="000000"/>
              </w:rPr>
            </w:pPr>
            <w:r w:rsidRPr="00171A8F">
              <w:rPr>
                <w:rFonts w:eastAsia="Times New Roman"/>
                <w:color w:val="000000"/>
              </w:rPr>
              <w:t>Bulat, E. (2016)</w:t>
            </w:r>
            <w:r w:rsidR="004D5949" w:rsidRPr="00171A8F">
              <w:rPr>
                <w:rFonts w:eastAsia="Times New Roman"/>
                <w:color w:val="000000"/>
              </w:rPr>
              <w:fldChar w:fldCharType="begin">
                <w:fldData xml:space="preserve">PEVuZE5vdGU+PENpdGU+PEF1dGhvcj5CdWxhdDwvQXV0aG9yPjxZZWFyPjIwMTY8L1llYXI+PFJl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</w:fldData>
              </w:fldChar>
            </w:r>
            <w:r w:rsidR="00955D58">
              <w:rPr>
                <w:rFonts w:eastAsia="Times New Roman"/>
                <w:color w:val="000000"/>
              </w:rPr>
              <w:instrText xml:space="preserve"> ADDIN EN.CITE </w:instrText>
            </w:r>
            <w:r w:rsidR="00955D58">
              <w:rPr>
                <w:rFonts w:eastAsia="Times New Roman"/>
                <w:color w:val="000000"/>
              </w:rPr>
              <w:fldChar w:fldCharType="begin">
                <w:fldData xml:space="preserve">PEVuZE5vdGU+PENpdGU+PEF1dGhvcj5CdWxhdDwvQXV0aG9yPjxZZWFyPjIwMTY8L1llYXI+PFJl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</w:fldData>
              </w:fldChar>
            </w:r>
            <w:r w:rsidR="00955D58">
              <w:rPr>
                <w:rFonts w:eastAsia="Times New Roman"/>
                <w:color w:val="000000"/>
              </w:rPr>
              <w:instrText xml:space="preserve"> ADDIN EN.CITE.DATA </w:instrText>
            </w:r>
            <w:r w:rsidR="00955D58">
              <w:rPr>
                <w:rFonts w:eastAsia="Times New Roman"/>
                <w:color w:val="000000"/>
              </w:rPr>
            </w:r>
            <w:r w:rsidR="00955D58">
              <w:rPr>
                <w:rFonts w:eastAsia="Times New Roman"/>
                <w:color w:val="000000"/>
              </w:rPr>
              <w:fldChar w:fldCharType="end"/>
            </w:r>
            <w:r w:rsidR="004D5949" w:rsidRPr="00171A8F">
              <w:rPr>
                <w:rFonts w:eastAsia="Times New Roman"/>
                <w:color w:val="000000"/>
              </w:rPr>
            </w:r>
            <w:r w:rsidR="004D5949" w:rsidRPr="00171A8F">
              <w:rPr>
                <w:rFonts w:eastAsia="Times New Roman"/>
                <w:color w:val="000000"/>
              </w:rPr>
              <w:fldChar w:fldCharType="separate"/>
            </w:r>
            <w:r w:rsidR="00955D58">
              <w:rPr>
                <w:rFonts w:eastAsia="Times New Roman"/>
                <w:noProof/>
                <w:color w:val="000000"/>
              </w:rPr>
              <w:t>(</w:t>
            </w:r>
            <w:hyperlink w:anchor="_ENREF_98" w:tooltip="Bulat, 2016 #11827" w:history="1">
              <w:r w:rsidR="00522E6F">
                <w:rPr>
                  <w:rFonts w:eastAsia="Times New Roman"/>
                  <w:noProof/>
                  <w:color w:val="000000"/>
                </w:rPr>
                <w:t>98</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DB97920" w14:textId="59DA39FF"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3F687A52"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D9D9D9"/>
          </w:tcPr>
          <w:p w14:paraId="26297063" w14:textId="23EFC0D5"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5B5A75A4" w14:textId="77777777" w:rsidTr="006915DF">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17B1C953" w14:textId="089005F9" w:rsidR="006915DF" w:rsidRPr="00171A8F" w:rsidRDefault="006915DF" w:rsidP="00522E6F">
            <w:pPr>
              <w:rPr>
                <w:rFonts w:eastAsia="Times New Roman"/>
                <w:color w:val="000000"/>
              </w:rPr>
            </w:pPr>
            <w:r w:rsidRPr="00171A8F">
              <w:t>Byrd, J. (2009)</w:t>
            </w:r>
            <w:r w:rsidR="004D5949" w:rsidRPr="00171A8F">
              <w:fldChar w:fldCharType="begin"/>
            </w:r>
            <w:r w:rsidR="00955D58">
              <w:instrText xml:space="preserve"> ADDIN EN.CITE &lt;EndNote&gt;&lt;Cite&gt;&lt;Author&gt;Byrd&lt;/Author&gt;&lt;Year&gt;2009&lt;/Year&gt;&lt;RecNum&gt;6953&lt;/RecNum&gt;&lt;DisplayText&gt;(99)&lt;/DisplayText&gt;&lt;record&gt;&lt;rec-number&gt;6953&lt;/rec-number&gt;&lt;foreign-keys&gt;&lt;key app="EN" db-id="x5x002s5vsf9s9exsxlpr2r80ptsx9wa55a5"&gt;6953&lt;/key&gt;&lt;/foreign-keys&gt;&lt;ref-type name="Journal Article"&gt;17&lt;/ref-type&gt;&lt;contributors&gt;&lt;authors&gt;&lt;author&gt;Byrd, J. W.&lt;/author&gt;&lt;author&gt;Jones, K. S.&lt;/author&gt;&lt;/authors&gt;&lt;/contributors&gt;&lt;auth-address&gt;Nashville Sports Medicine Foundation, 2011 Church Street, Suite 100, Nashville, TN 37203, USA. info@nsmoc.com&lt;/auth-address&gt;&lt;titles&gt;&lt;title&gt;Arthroscopic femoroplasty in the management of cam-type femoroacetabular impingement&lt;/title&gt;&lt;secondary-title&gt;Clin Orthop Relat Res&lt;/secondary-title&gt;&lt;/titles&gt;&lt;periodical&gt;&lt;full-title&gt;Clin Orthop Relat Res&lt;/full-title&gt;&lt;/periodical&gt;&lt;pages&gt;739-46&lt;/pages&gt;&lt;volume&gt;467&lt;/volume&gt;&lt;number&gt;3&lt;/number&gt;&lt;edition&gt;2008/12/20&lt;/edition&gt;&lt;keywords&gt;&lt;keyword&gt;Acetabulum/pathology/physiopathology/ surgery&lt;/keyword&gt;&lt;keyword&gt;Adult&lt;/keyword&gt;&lt;keyword&gt;Arthroscopy/adverse effects&lt;/keyword&gt;&lt;keyword&gt;Female&lt;/keyword&gt;&lt;keyword&gt;Femur/pathology/physiopathology/ surgery&lt;/keyword&gt;&lt;keyword&gt;Humans&lt;/keyword&gt;&lt;keyword&gt;Joint Diseases/complications/pathology/physiopathology/ surgery&lt;/keyword&gt;&lt;keyword&gt;Male&lt;/keyword&gt;&lt;keyword&gt;Pain/etiology/prevention &amp;amp; control&lt;/keyword&gt;&lt;keyword&gt;Pain Measurement&lt;/keyword&gt;&lt;keyword&gt;Prospective Studies&lt;/keyword&gt;&lt;keyword&gt;Range of Motion, Articular&lt;/keyword&gt;&lt;keyword&gt;Recovery of Function&lt;/keyword&gt;&lt;keyword&gt;Time Factors&lt;/keyword&gt;&lt;keyword&gt;Tomography, X-Ray Computed&lt;/keyword&gt;&lt;keyword&gt;Treatment Outcome&lt;/keyword&gt;&lt;keyword&gt;Young Adult&lt;/keyword&gt;&lt;/keywords&gt;&lt;dates&gt;&lt;year&gt;2009&lt;/year&gt;&lt;pub-dates&gt;&lt;date&gt;Mar&lt;/date&gt;&lt;/pub-dates&gt;&lt;/dates&gt;&lt;isbn&gt;1528-1132 (Electronic)&amp;#xD;0009-921X (Linking)&lt;/isbn&gt;&lt;accession-num&gt;19096902&lt;/accession-num&gt;&lt;urls&gt;&lt;/urls&gt;&lt;custom2&gt;2635454&lt;/custom2&gt;&lt;electronic-resource-num&gt;10.1007/s11999-008-0659-8&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99" w:tooltip="Byrd, 2009 #6953" w:history="1">
              <w:r w:rsidR="00522E6F">
                <w:rPr>
                  <w:noProof/>
                </w:rPr>
                <w:t>99</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1A852B2E" w14:textId="77777777" w:rsidR="006915DF" w:rsidRPr="00171A8F" w:rsidRDefault="006915DF" w:rsidP="000E27A3">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01D635C4" w14:textId="6A4DF7EE" w:rsidR="006915DF" w:rsidRPr="00171A8F" w:rsidRDefault="006915DF" w:rsidP="000E27A3">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11D96092" w14:textId="77777777" w:rsidR="006915DF" w:rsidRPr="00171A8F" w:rsidRDefault="006915DF" w:rsidP="000E27A3">
            <w:pPr>
              <w:jc w:val="center"/>
              <w:rPr>
                <w:rFonts w:eastAsia="Times New Roman"/>
                <w:color w:val="000000"/>
              </w:rPr>
            </w:pPr>
          </w:p>
        </w:tc>
      </w:tr>
      <w:tr w:rsidR="00522E6F" w:rsidRPr="00171A8F" w14:paraId="6B8A98B2" w14:textId="77777777" w:rsidTr="00166A98">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6B22278A" w14:textId="5AAF32B5" w:rsidR="00166A98" w:rsidRPr="00171A8F" w:rsidRDefault="00166A98" w:rsidP="00522E6F">
            <w:pPr>
              <w:rPr>
                <w:rFonts w:eastAsia="Times New Roman"/>
                <w:color w:val="000000"/>
              </w:rPr>
            </w:pPr>
            <w:r w:rsidRPr="00171A8F">
              <w:t>Polat, G. (2013)</w:t>
            </w:r>
            <w:r w:rsidR="004D5949" w:rsidRPr="00171A8F">
              <w:fldChar w:fldCharType="begin"/>
            </w:r>
            <w:r w:rsidR="00955D58">
              <w:instrText xml:space="preserve"> ADDIN EN.CITE &lt;EndNote&gt;&lt;Cite&gt;&lt;Author&gt;Polat&lt;/Author&gt;&lt;Year&gt;2013&lt;/Year&gt;&lt;RecNum&gt;11850&lt;/RecNum&gt;&lt;DisplayText&gt;(100)&lt;/DisplayText&gt;&lt;record&gt;&lt;rec-number&gt;11850&lt;/rec-number&gt;&lt;foreign-keys&gt;&lt;key app="EN" db-id="x5x002s5vsf9s9exsxlpr2r80ptsx9wa55a5"&gt;11850&lt;/key&gt;&lt;/foreign-keys&gt;&lt;ref-type name="Journal Article"&gt;17&lt;/ref-type&gt;&lt;contributors&gt;&lt;authors&gt;&lt;author&gt;Polat, G.&lt;/author&gt;&lt;author&gt;Dikmen, G.&lt;/author&gt;&lt;author&gt;Erdil, M.&lt;/author&gt;&lt;author&gt;Asik, M.&lt;/author&gt;&lt;/authors&gt;&lt;/contributors&gt;&lt;auth-address&gt;Department of Orthopedics and Traumatology, Kanuni Sultan Suleyman Training and Research Hospital, Istanbul, Turkey.&lt;/auth-address&gt;&lt;titles&gt;&lt;title&gt;Arthroscopic treatment of femoroacetabular impingement: early outcomes&lt;/title&gt;&lt;secondary-title&gt;Acta Orthopaedica et Traumatologica Turcica&lt;/secondary-title&gt;&lt;/titles&gt;&lt;periodical&gt;&lt;full-title&gt;Acta Orthopaedica et Traumatologica Turcica&lt;/full-title&gt;&lt;abbr-1&gt;Acta Orthop Traumatol Turc&lt;/abbr-1&gt;&lt;/periodical&gt;&lt;pages&gt;311-7&lt;/pages&gt;&lt;volume&gt;47&lt;/volume&gt;&lt;number&gt;5&lt;/number&gt;&lt;edition&gt;2013/10/30&lt;/edition&gt;&lt;keywords&gt;&lt;keyword&gt;Adolescent&lt;/keyword&gt;&lt;keyword&gt;Adult&lt;/keyword&gt;&lt;keyword&gt;Arthroscopy/ methods&lt;/keyword&gt;&lt;keyword&gt;Female&lt;/keyword&gt;&lt;keyword&gt;Femoracetabular Impingement/diagnosis/physiopathology/ surgery&lt;/keyword&gt;&lt;keyword&gt;Follow-Up Studies&lt;/keyword&gt;&lt;keyword&gt;Hip Joint/pathology/physiopathology/ surgery&lt;/keyword&gt;&lt;keyword&gt;Humans&lt;/keyword&gt;&lt;keyword&gt;Male&lt;/keyword&gt;&lt;keyword&gt;Middle Aged&lt;/keyword&gt;&lt;keyword&gt;Range of Motion, Articular&lt;/keyword&gt;&lt;keyword&gt;Retrospective Studies&lt;/keyword&gt;&lt;keyword&gt;Time Factors&lt;/keyword&gt;&lt;keyword&gt;Treatment Outcome&lt;/keyword&gt;&lt;keyword&gt;Young Adult&lt;/keyword&gt;&lt;/keywords&gt;&lt;dates&gt;&lt;year&gt;2013&lt;/year&gt;&lt;/dates&gt;&lt;isbn&gt;1017-995X (Print)&amp;#xD;1017-995X (Linking)&lt;/isbn&gt;&lt;accession-num&gt;24164939&lt;/accession-num&gt;&lt;urls&gt;&lt;/urls&gt;&lt;remote-database-provider&gt;NLM&lt;/remote-database-provider&gt;&lt;language&gt;eng&lt;/language&gt;&lt;/record&gt;&lt;/Cite&gt;&lt;/EndNote&gt;</w:instrText>
            </w:r>
            <w:r w:rsidR="004D5949" w:rsidRPr="00171A8F">
              <w:fldChar w:fldCharType="separate"/>
            </w:r>
            <w:r w:rsidR="00955D58">
              <w:rPr>
                <w:noProof/>
              </w:rPr>
              <w:t>(</w:t>
            </w:r>
            <w:hyperlink w:anchor="_ENREF_100" w:tooltip="Polat, 2013 #11850" w:history="1">
              <w:r w:rsidR="00522E6F">
                <w:rPr>
                  <w:noProof/>
                </w:rPr>
                <w:t>100</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1853B9CB" w14:textId="77777777" w:rsidR="00166A98" w:rsidRPr="00171A8F" w:rsidRDefault="00166A98" w:rsidP="000E27A3">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5F0B6082" w14:textId="56F5DA9E" w:rsidR="00166A98" w:rsidRPr="00171A8F" w:rsidRDefault="00166A98" w:rsidP="000E27A3">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52824B2B" w14:textId="77777777" w:rsidR="00166A98" w:rsidRPr="00171A8F" w:rsidRDefault="00166A98" w:rsidP="000E27A3">
            <w:pPr>
              <w:jc w:val="center"/>
              <w:rPr>
                <w:rFonts w:eastAsia="Times New Roman"/>
                <w:color w:val="000000"/>
              </w:rPr>
            </w:pPr>
            <w:r w:rsidRPr="00171A8F">
              <w:rPr>
                <w:rFonts w:eastAsia="Times New Roman"/>
                <w:color w:val="000000"/>
              </w:rPr>
              <w:t>X</w:t>
            </w:r>
          </w:p>
        </w:tc>
      </w:tr>
      <w:tr w:rsidR="00522E6F" w:rsidRPr="00171A8F" w14:paraId="4FDC23DA"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FFFFFF"/>
          </w:tcPr>
          <w:p w14:paraId="4CCB1124" w14:textId="5FAA0A28" w:rsidR="003817C6" w:rsidRPr="00171A8F" w:rsidRDefault="003817C6" w:rsidP="00522E6F">
            <w:pPr>
              <w:rPr>
                <w:rFonts w:eastAsia="Times New Roman"/>
                <w:color w:val="000000"/>
              </w:rPr>
            </w:pPr>
            <w:r w:rsidRPr="00171A8F">
              <w:t>Murphy, S. (2004)</w:t>
            </w:r>
            <w:r w:rsidR="004D5949" w:rsidRPr="00171A8F">
              <w:fldChar w:fldCharType="begin">
                <w:fldData xml:space="preserve">PEVuZE5vdGU+PENpdGU+PEF1dGhvcj5NdXJwaHk8L0F1dGhvcj48WWVhcj4yMDA0PC9ZZWFyPjxS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=
</w:fldData>
              </w:fldChar>
            </w:r>
            <w:r w:rsidR="00955D58">
              <w:instrText xml:space="preserve"> ADDIN EN.CITE </w:instrText>
            </w:r>
            <w:r w:rsidR="00955D58">
              <w:fldChar w:fldCharType="begin">
                <w:fldData xml:space="preserve">PEVuZE5vdGU+PENpdGU+PEF1dGhvcj5NdXJwaHk8L0F1dGhvcj48WWVhcj4yMDA0PC9ZZWFyPjxS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=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101" w:tooltip="Murphy, 2004 #11894" w:history="1">
              <w:r w:rsidR="00522E6F">
                <w:rPr>
                  <w:noProof/>
                </w:rPr>
                <w:t>101</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55D6DA4"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0C440512" w14:textId="37769429"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8834ADF" w14:textId="77777777" w:rsidR="003817C6" w:rsidRPr="00171A8F" w:rsidRDefault="003817C6" w:rsidP="003817C6">
            <w:pPr>
              <w:jc w:val="center"/>
              <w:rPr>
                <w:rFonts w:eastAsia="Times New Roman"/>
                <w:color w:val="000000"/>
              </w:rPr>
            </w:pPr>
          </w:p>
        </w:tc>
      </w:tr>
      <w:tr w:rsidR="00522E6F" w:rsidRPr="00171A8F" w14:paraId="174ED3C2" w14:textId="77777777" w:rsidTr="00166A98">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4952D7" w14:textId="6EA85150" w:rsidR="00166A98" w:rsidRPr="00171A8F" w:rsidRDefault="00166A98" w:rsidP="00522E6F">
            <w:r w:rsidRPr="00171A8F">
              <w:rPr>
                <w:rFonts w:eastAsia="Times New Roman"/>
                <w:color w:val="000000"/>
              </w:rPr>
              <w:t>Botser, I.  (2014)</w:t>
            </w:r>
            <w:r w:rsidR="004D5949" w:rsidRPr="00171A8F">
              <w:rPr>
                <w:rFonts w:eastAsia="Times New Roman"/>
                <w:color w:val="000000"/>
              </w:rPr>
              <w:fldChar w:fldCharType="begin"/>
            </w:r>
            <w:r w:rsidR="00955D58">
              <w:rPr>
                <w:rFonts w:eastAsia="Times New Roman"/>
                <w:color w:val="000000"/>
              </w:rPr>
              <w:instrText xml:space="preserve"> ADDIN EN.CITE &lt;EndNote&gt;&lt;Cite&gt;&lt;Author&gt;Botser&lt;/Author&gt;&lt;Year&gt;2014&lt;/Year&gt;&lt;RecNum&gt;11833&lt;/RecNum&gt;&lt;DisplayText&gt;(102)&lt;/DisplayText&gt;&lt;record&gt;&lt;rec-number&gt;11833&lt;/rec-number&gt;&lt;foreign-keys&gt;&lt;key app="EN" db-id="x5x002s5vsf9s9exsxlpr2r80ptsx9wa55a5"&gt;11833&lt;/key&gt;&lt;/foreign-keys&gt;&lt;ref-type name="Journal Article"&gt;17&lt;/ref-type&gt;&lt;contributors&gt;&lt;authors&gt;&lt;author&gt;Botser, I. B.&lt;/author&gt;&lt;author&gt;Jackson, T. J.&lt;/author&gt;&lt;author&gt;Smith, T. W.&lt;/author&gt;&lt;author&gt;Leonard, J. P.&lt;/author&gt;&lt;author&gt;Stake, C. E.&lt;/author&gt;&lt;author&gt;Domb, B. G.&lt;/author&gt;&lt;/authors&gt;&lt;/contributors&gt;&lt;auth-address&gt;American Hip Institute, Westmont, IL. drdomb@americanhipinstitute.org.&lt;/auth-address&gt;&lt;titles&gt;&lt;title&gt;Open surgical dislocation versus arthroscopic treatment of femoroacetabular impingement&lt;/title&gt;&lt;secondary-title&gt;Am J Orthop (Belle Mead NJ)&lt;/secondary-title&gt;&lt;/titles&gt;&lt;periodical&gt;&lt;full-title&gt;Am J Orthop (Belle Mead NJ)&lt;/full-title&gt;&lt;/periodical&gt;&lt;pages&gt;209-14&lt;/pages&gt;&lt;volume&gt;43&lt;/volume&gt;&lt;number&gt;5&lt;/number&gt;&lt;edition&gt;2014/05/20&lt;/edition&gt;&lt;keywords&gt;&lt;keyword&gt;Adolescent&lt;/keyword&gt;&lt;keyword&gt;Adult&lt;/keyword&gt;&lt;keyword&gt;Arthroscopy&lt;/keyword&gt;&lt;keyword&gt;Female&lt;/keyword&gt;&lt;keyword&gt;Femoracetabular Impingement/ surgery&lt;/keyword&gt;&lt;keyword&gt;Hip Joint/ surgery&lt;/keyword&gt;&lt;keyword&gt;Humans&lt;/keyword&gt;&lt;keyword&gt;Young Adult&lt;/keyword&gt;&lt;/keywords&gt;&lt;dates&gt;&lt;year&gt;2014&lt;/year&gt;&lt;pub-dates&gt;&lt;date&gt;May&lt;/date&gt;&lt;/pub-dates&gt;&lt;/dates&gt;&lt;isbn&gt;1934-3418 (Electronic)&amp;#xD;1078-4519 (Linking)&lt;/isbn&gt;&lt;accession-num&gt;24839626&lt;/accession-num&gt;&lt;urls&gt;&lt;/urls&gt;&lt;remote-database-provider&gt;NLM&lt;/remote-database-provider&gt;&lt;language&gt;eng&lt;/language&gt;&lt;/record&gt;&lt;/Cite&gt;&lt;/EndNote&gt;</w:instrText>
            </w:r>
            <w:r w:rsidR="004D5949" w:rsidRPr="00171A8F">
              <w:rPr>
                <w:rFonts w:eastAsia="Times New Roman"/>
                <w:color w:val="000000"/>
              </w:rPr>
              <w:fldChar w:fldCharType="separate"/>
            </w:r>
            <w:r w:rsidR="00955D58">
              <w:rPr>
                <w:rFonts w:eastAsia="Times New Roman"/>
                <w:noProof/>
                <w:color w:val="000000"/>
              </w:rPr>
              <w:t>(</w:t>
            </w:r>
            <w:hyperlink w:anchor="_ENREF_102" w:tooltip="Botser, 2014 #11833" w:history="1">
              <w:r w:rsidR="00522E6F">
                <w:rPr>
                  <w:rFonts w:eastAsia="Times New Roman"/>
                  <w:noProof/>
                  <w:color w:val="000000"/>
                </w:rPr>
                <w:t>102</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5DFC0886" w14:textId="77777777" w:rsidR="00166A98" w:rsidRPr="00171A8F" w:rsidRDefault="00166A98" w:rsidP="000E27A3">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28DFF7CA" w14:textId="7F6F184E" w:rsidR="00166A98" w:rsidRPr="00171A8F" w:rsidRDefault="00166A98" w:rsidP="000E27A3">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3331C492" w14:textId="77777777" w:rsidR="00166A98" w:rsidRPr="00171A8F" w:rsidRDefault="00166A98" w:rsidP="000E27A3">
            <w:pPr>
              <w:jc w:val="center"/>
              <w:rPr>
                <w:rFonts w:eastAsia="Times New Roman"/>
                <w:color w:val="000000"/>
              </w:rPr>
            </w:pPr>
            <w:r w:rsidRPr="00171A8F">
              <w:rPr>
                <w:rFonts w:eastAsia="Times New Roman"/>
                <w:color w:val="000000"/>
              </w:rPr>
              <w:t>X</w:t>
            </w:r>
          </w:p>
        </w:tc>
      </w:tr>
      <w:tr w:rsidR="00522E6F" w:rsidRPr="00171A8F" w14:paraId="6AE59091"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FFFFFF"/>
          </w:tcPr>
          <w:p w14:paraId="4B58500A" w14:textId="56284F44" w:rsidR="003817C6" w:rsidRPr="00171A8F" w:rsidRDefault="003817C6" w:rsidP="00522E6F">
            <w:pPr>
              <w:rPr>
                <w:rFonts w:eastAsia="Times New Roman"/>
                <w:color w:val="000000"/>
              </w:rPr>
            </w:pPr>
            <w:r w:rsidRPr="00171A8F">
              <w:t>Bardakos, N. (2008)</w:t>
            </w:r>
            <w:r w:rsidR="004D5949" w:rsidRPr="00171A8F">
              <w:fldChar w:fldCharType="begin">
                <w:fldData xml:space="preserve">PEVuZE5vdGU+PENpdGU+PEF1dGhvcj5CYXJkYWtvczwvQXV0aG9yPjxZZWFyPjIwMDg8L1llYXI+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</w:fldData>
              </w:fldChar>
            </w:r>
            <w:r w:rsidR="00955D58">
              <w:instrText xml:space="preserve"> ADDIN EN.CITE </w:instrText>
            </w:r>
            <w:r w:rsidR="00955D58">
              <w:fldChar w:fldCharType="begin">
                <w:fldData xml:space="preserve">PEVuZE5vdGU+PENpdGU+PEF1dGhvcj5CYXJkYWtvczwvQXV0aG9yPjxZZWFyPjIwMDg8L1llYXI+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103" w:tooltip="Bardakos, 2008 #11890" w:history="1">
              <w:r w:rsidR="00522E6F">
                <w:rPr>
                  <w:noProof/>
                </w:rPr>
                <w:t>103</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603746A"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D95C5C0" w14:textId="754B6A1D"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5D015EB" w14:textId="646FB8FF"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61869035"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FFFFFF"/>
          </w:tcPr>
          <w:p w14:paraId="03E7ED5C" w14:textId="53736809" w:rsidR="003817C6" w:rsidRPr="00171A8F" w:rsidRDefault="003817C6" w:rsidP="00522E6F">
            <w:pPr>
              <w:rPr>
                <w:rFonts w:eastAsia="Times New Roman"/>
                <w:color w:val="000000"/>
              </w:rPr>
            </w:pPr>
            <w:r w:rsidRPr="00171A8F">
              <w:t>Kempthorne, J. (2011)</w:t>
            </w:r>
            <w:r w:rsidR="004D5949" w:rsidRPr="00171A8F">
              <w:fldChar w:fldCharType="begin">
                <w:fldData xml:space="preserve">PEVuZE5vdGU+PENpdGU+PEF1dGhvcj5LZW1wdGhvcm5lPC9BdXRob3I+PFllYXI+MjAxMTwvWWVh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</w:fldData>
              </w:fldChar>
            </w:r>
            <w:r w:rsidR="00955D58">
              <w:instrText xml:space="preserve"> ADDIN EN.CITE </w:instrText>
            </w:r>
            <w:r w:rsidR="00955D58">
              <w:fldChar w:fldCharType="begin">
                <w:fldData xml:space="preserve">PEVuZE5vdGU+PENpdGU+PEF1dGhvcj5LZW1wdGhvcm5lPC9BdXRob3I+PFllYXI+MjAxMTwvWWVh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104" w:tooltip="Kempthorne, 2011 #11895" w:history="1">
              <w:r w:rsidR="00522E6F">
                <w:rPr>
                  <w:noProof/>
                </w:rPr>
                <w:t>104</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3899E70"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01901B7D" w14:textId="77777777" w:rsidR="003817C6" w:rsidRPr="00171A8F" w:rsidRDefault="003817C6" w:rsidP="003817C6">
            <w:pPr>
              <w:jc w:val="center"/>
              <w:rPr>
                <w:rFonts w:eastAsia="Times New Roman"/>
                <w:color w:val="000000"/>
              </w:rPr>
            </w:pPr>
            <w:r w:rsidRPr="00171A8F">
              <w:rPr>
                <w:rFonts w:eastAsia="Times New Roman"/>
                <w:color w:val="000000"/>
              </w:rPr>
              <w:t>X</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07B3400" w14:textId="77777777" w:rsidR="003817C6" w:rsidRPr="00171A8F" w:rsidRDefault="003817C6" w:rsidP="003817C6">
            <w:pPr>
              <w:jc w:val="center"/>
              <w:rPr>
                <w:rFonts w:eastAsia="Times New Roman"/>
                <w:color w:val="000000"/>
              </w:rPr>
            </w:pPr>
          </w:p>
        </w:tc>
      </w:tr>
      <w:tr w:rsidR="00522E6F" w:rsidRPr="00171A8F" w14:paraId="2D845181"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FFFFFF"/>
          </w:tcPr>
          <w:p w14:paraId="7FA2AA6E" w14:textId="33774746" w:rsidR="003817C6" w:rsidRPr="00171A8F" w:rsidRDefault="003817C6" w:rsidP="00522E6F">
            <w:pPr>
              <w:rPr>
                <w:rFonts w:eastAsia="Times New Roman"/>
                <w:color w:val="000000"/>
              </w:rPr>
            </w:pPr>
            <w:r w:rsidRPr="00171A8F">
              <w:t>Büchler, L. (2013)</w:t>
            </w:r>
            <w:r w:rsidR="004D5949" w:rsidRPr="00171A8F">
              <w:fldChar w:fldCharType="begin">
                <w:fldData xml:space="preserve">PEVuZE5vdGU+PENpdGU+PEF1dGhvcj5CdWNobGVyPC9BdXRob3I+PFllYXI+MjAxMzwvWWVhcj48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Y1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</w:fldData>
              </w:fldChar>
            </w:r>
            <w:r w:rsidR="00955D58">
              <w:instrText xml:space="preserve"> ADDIN EN.CITE </w:instrText>
            </w:r>
            <w:r w:rsidR="00955D58">
              <w:fldChar w:fldCharType="begin">
                <w:fldData xml:space="preserve">PEVuZE5vdGU+PENpdGU+PEF1dGhvcj5CdWNobGVyPC9BdXRob3I+PFllYXI+MjAxMzwvWWVhcj48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Y1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105" w:tooltip="Buchler, 2013 #10402" w:history="1">
              <w:r w:rsidR="00522E6F">
                <w:rPr>
                  <w:noProof/>
                </w:rPr>
                <w:t>105</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E714249"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A08BBF7"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3C1FDD94"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35318B74"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FFFFFF"/>
          </w:tcPr>
          <w:p w14:paraId="48379A6E" w14:textId="20E3CF93" w:rsidR="003817C6" w:rsidRPr="00171A8F" w:rsidRDefault="003817C6" w:rsidP="00522E6F">
            <w:pPr>
              <w:rPr>
                <w:rFonts w:eastAsia="Times New Roman"/>
                <w:color w:val="000000"/>
              </w:rPr>
            </w:pPr>
            <w:r w:rsidRPr="00171A8F">
              <w:t>Matsuda, D. (2014)</w:t>
            </w:r>
            <w:r w:rsidR="004D5949" w:rsidRPr="00171A8F">
              <w:fldChar w:fldCharType="begin"/>
            </w:r>
            <w:r w:rsidR="00955D58">
              <w:instrText xml:space="preserve"> ADDIN EN.CITE &lt;EndNote&gt;&lt;Cite&gt;&lt;Author&gt;Matsuda&lt;/Author&gt;&lt;Year&gt;2014&lt;/Year&gt;&lt;RecNum&gt;11845&lt;/RecNum&gt;&lt;DisplayText&gt;(106)&lt;/DisplayText&gt;&lt;record&gt;&lt;rec-number&gt;11845&lt;/rec-number&gt;&lt;foreign-keys&gt;&lt;key app="EN" db-id="x5x002s5vsf9s9exsxlpr2r80ptsx9wa55a5"&gt;11845&lt;/key&gt;&lt;/foreign-keys&gt;&lt;ref-type name="Journal Article"&gt;17&lt;/ref-type&gt;&lt;contributors&gt;&lt;authors&gt;&lt;author&gt;Matsuda, D. K.&lt;/author&gt;&lt;author&gt;Schnieder, C. P.&lt;/author&gt;&lt;author&gt;Sehgal, B.&lt;/author&gt;&lt;/authors&gt;&lt;/contributors&gt;&lt;auth-address&gt;Kaiser West Los Angeles Medical Center, Los Angeles, California, U.S.A. Electronic address: dean.k.matsuda@kp.org.&amp;#xD;Kaiser West Los Angeles Medical Center, Los Angeles, California, U.S.A.&amp;#xD;Essentia Health, Fargo, North Dakota, U.S.A.&lt;/auth-address&gt;&lt;titles&gt;&lt;title&gt;The critical corner of cam femoroacetabular impingement: clinical support of an emerging concept&lt;/title&gt;&lt;secondary-title&gt;Arthroscopy&lt;/secondary-title&gt;&lt;/titles&gt;&lt;periodical&gt;&lt;full-title&gt;Arthroscopy&lt;/full-title&gt;&lt;abbr-1&gt;Arthroscopy&lt;/abbr-1&gt;&lt;abbr-2&gt;Arthroscopy&lt;/abbr-2&gt;&lt;/periodical&gt;&lt;pages&gt;575-80&lt;/pages&gt;&lt;volume&gt;30&lt;/volume&gt;&lt;number&gt;5&lt;/number&gt;&lt;edition&gt;2014/03/19&lt;/edition&gt;&lt;keywords&gt;&lt;keyword&gt;Adult&lt;/keyword&gt;&lt;keyword&gt;Arthroscopy&lt;/keyword&gt;&lt;keyword&gt;Decompression, Surgical&lt;/keyword&gt;&lt;keyword&gt;Female&lt;/keyword&gt;&lt;keyword&gt;Femoracetabular Impingement/diagnosis/ physiopathology/ surgery&lt;/keyword&gt;&lt;keyword&gt;Hip Joint/physiopathology/surgery&lt;/keyword&gt;&lt;keyword&gt;Humans&lt;/keyword&gt;&lt;keyword&gt;Male&lt;/keyword&gt;&lt;keyword&gt;Middle Aged&lt;/keyword&gt;&lt;keyword&gt;Monitoring, Intraoperative/methods&lt;/keyword&gt;&lt;keyword&gt;Range of Motion, Articular&lt;/keyword&gt;&lt;keyword&gt;Rotation&lt;/keyword&gt;&lt;/keywords&gt;&lt;dates&gt;&lt;year&gt;2014&lt;/year&gt;&lt;pub-dates&gt;&lt;date&gt;May&lt;/date&gt;&lt;/pub-dates&gt;&lt;/dates&gt;&lt;isbn&gt;1526-3231 (Electronic)&amp;#xD;0749-8063 (Linking)&lt;/isbn&gt;&lt;accession-num&gt;24630123&lt;/accession-num&gt;&lt;urls&gt;&lt;/urls&gt;&lt;electronic-resource-num&gt;10.1016/j.arthro.2014.01.009&lt;/electronic-resource-num&gt;&lt;remote-database-provider&gt;NLM&lt;/remote-database-provider&gt;&lt;language&gt;eng&lt;/language&gt;&lt;/record&gt;&lt;/Cite&gt;&lt;/EndNote&gt;</w:instrText>
            </w:r>
            <w:r w:rsidR="004D5949" w:rsidRPr="00171A8F">
              <w:fldChar w:fldCharType="separate"/>
            </w:r>
            <w:r w:rsidR="00955D58">
              <w:rPr>
                <w:noProof/>
              </w:rPr>
              <w:t>(</w:t>
            </w:r>
            <w:hyperlink w:anchor="_ENREF_106" w:tooltip="Matsuda, 2014 #11845" w:history="1">
              <w:r w:rsidR="00522E6F">
                <w:rPr>
                  <w:noProof/>
                </w:rPr>
                <w:t>106</w:t>
              </w:r>
            </w:hyperlink>
            <w:r w:rsidR="00955D58">
              <w:rPr>
                <w:noProof/>
              </w:rPr>
              <w:t>)</w:t>
            </w:r>
            <w:r w:rsidR="004D5949" w:rsidRPr="00171A8F">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82C3C44" w14:textId="77777777" w:rsidR="003817C6" w:rsidRPr="00171A8F" w:rsidRDefault="003817C6" w:rsidP="003817C6">
            <w:pPr>
              <w:jc w:val="center"/>
            </w:pPr>
            <w:r w:rsidRPr="00171A8F">
              <w:t>X</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410A90F"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3E3292AB" w14:textId="77777777" w:rsidR="003817C6" w:rsidRPr="00171A8F" w:rsidRDefault="003817C6" w:rsidP="003817C6">
            <w:pPr>
              <w:jc w:val="center"/>
              <w:rPr>
                <w:rFonts w:eastAsia="Times New Roman"/>
                <w:color w:val="000000"/>
              </w:rPr>
            </w:pPr>
          </w:p>
        </w:tc>
      </w:tr>
      <w:tr w:rsidR="00522E6F" w:rsidRPr="00171A8F" w14:paraId="6841EA64"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14:paraId="48BFB91B" w14:textId="52EB3BD1" w:rsidR="003817C6" w:rsidRPr="00171A8F" w:rsidRDefault="003817C6" w:rsidP="00522E6F">
            <w:pPr>
              <w:rPr>
                <w:rFonts w:eastAsia="Times New Roman"/>
                <w:color w:val="000000"/>
              </w:rPr>
            </w:pPr>
            <w:r w:rsidRPr="00171A8F">
              <w:rPr>
                <w:rFonts w:eastAsia="Times New Roman"/>
                <w:color w:val="000000"/>
              </w:rPr>
              <w:t>Malagelada, F. (2015)</w:t>
            </w:r>
            <w:r w:rsidR="004D5949" w:rsidRPr="00171A8F">
              <w:rPr>
                <w:rFonts w:eastAsia="Times New Roman"/>
                <w:color w:val="000000"/>
              </w:rPr>
              <w:fldChar w:fldCharType="begin">
                <w:fldData xml:space="preserve">PEVuZE5vdGU+PENpdGU+PEF1dGhvcj5NYWxhZ2VsYWRhPC9BdXRob3I+PFllYXI+MjAxNTwvWWVh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</w:fldData>
              </w:fldChar>
            </w:r>
            <w:r w:rsidR="00955D58">
              <w:rPr>
                <w:rFonts w:eastAsia="Times New Roman"/>
                <w:color w:val="000000"/>
              </w:rPr>
              <w:instrText xml:space="preserve"> ADDIN EN.CITE </w:instrText>
            </w:r>
            <w:r w:rsidR="00955D58">
              <w:rPr>
                <w:rFonts w:eastAsia="Times New Roman"/>
                <w:color w:val="000000"/>
              </w:rPr>
              <w:fldChar w:fldCharType="begin">
                <w:fldData xml:space="preserve">PEVuZE5vdGU+PENpdGU+PEF1dGhvcj5NYWxhZ2VsYWRhPC9BdXRob3I+PFllYXI+MjAxNTwvWWVh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</w:fldData>
              </w:fldChar>
            </w:r>
            <w:r w:rsidR="00955D58">
              <w:rPr>
                <w:rFonts w:eastAsia="Times New Roman"/>
                <w:color w:val="000000"/>
              </w:rPr>
              <w:instrText xml:space="preserve"> ADDIN EN.CITE.DATA </w:instrText>
            </w:r>
            <w:r w:rsidR="00955D58">
              <w:rPr>
                <w:rFonts w:eastAsia="Times New Roman"/>
                <w:color w:val="000000"/>
              </w:rPr>
            </w:r>
            <w:r w:rsidR="00955D58">
              <w:rPr>
                <w:rFonts w:eastAsia="Times New Roman"/>
                <w:color w:val="000000"/>
              </w:rPr>
              <w:fldChar w:fldCharType="end"/>
            </w:r>
            <w:r w:rsidR="004D5949" w:rsidRPr="00171A8F">
              <w:rPr>
                <w:rFonts w:eastAsia="Times New Roman"/>
                <w:color w:val="000000"/>
              </w:rPr>
            </w:r>
            <w:r w:rsidR="004D5949" w:rsidRPr="00171A8F">
              <w:rPr>
                <w:rFonts w:eastAsia="Times New Roman"/>
                <w:color w:val="000000"/>
              </w:rPr>
              <w:fldChar w:fldCharType="separate"/>
            </w:r>
            <w:r w:rsidR="00955D58">
              <w:rPr>
                <w:rFonts w:eastAsia="Times New Roman"/>
                <w:noProof/>
                <w:color w:val="000000"/>
              </w:rPr>
              <w:t>(</w:t>
            </w:r>
            <w:hyperlink w:anchor="_ENREF_107" w:tooltip="Malagelada, 2015 #11832" w:history="1">
              <w:r w:rsidR="00522E6F">
                <w:rPr>
                  <w:rFonts w:eastAsia="Times New Roman"/>
                  <w:noProof/>
                  <w:color w:val="000000"/>
                </w:rPr>
                <w:t>107</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E2D2416"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4CE53AF"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A6D2570" w14:textId="77777777" w:rsidR="003817C6" w:rsidRPr="00171A8F" w:rsidRDefault="003817C6" w:rsidP="003817C6">
            <w:pPr>
              <w:jc w:val="center"/>
              <w:rPr>
                <w:rFonts w:eastAsia="Times New Roman"/>
                <w:color w:val="000000"/>
              </w:rPr>
            </w:pPr>
            <w:r w:rsidRPr="00171A8F">
              <w:rPr>
                <w:rFonts w:eastAsia="Times New Roman"/>
                <w:color w:val="000000"/>
              </w:rPr>
              <w:t>X</w:t>
            </w:r>
          </w:p>
        </w:tc>
      </w:tr>
      <w:tr w:rsidR="00522E6F" w:rsidRPr="00171A8F" w14:paraId="3253B15A" w14:textId="77777777" w:rsidTr="00FA4AA7">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14:paraId="43C9DAB7" w14:textId="7AF95133" w:rsidR="003817C6" w:rsidRPr="00171A8F" w:rsidRDefault="003817C6" w:rsidP="00522E6F">
            <w:pPr>
              <w:rPr>
                <w:rFonts w:eastAsia="Times New Roman"/>
                <w:color w:val="000000"/>
              </w:rPr>
            </w:pPr>
            <w:r w:rsidRPr="00171A8F">
              <w:rPr>
                <w:rFonts w:eastAsia="Times New Roman"/>
                <w:color w:val="000000"/>
              </w:rPr>
              <w:t>Roos, B. (2015)</w:t>
            </w:r>
            <w:r w:rsidR="004D5949" w:rsidRPr="00171A8F">
              <w:rPr>
                <w:rFonts w:eastAsia="Times New Roman"/>
                <w:color w:val="000000"/>
              </w:rPr>
              <w:fldChar w:fldCharType="begin"/>
            </w:r>
            <w:r w:rsidR="00955D58">
              <w:rPr>
                <w:rFonts w:eastAsia="Times New Roman"/>
                <w:color w:val="000000"/>
              </w:rPr>
              <w:instrText xml:space="preserve"> ADDIN EN.CITE &lt;EndNote&gt;&lt;Cite&gt;&lt;Author&gt;Roos&lt;/Author&gt;&lt;Year&gt;2015&lt;/Year&gt;&lt;RecNum&gt;11826&lt;/RecNum&gt;&lt;DisplayText&gt;(108)&lt;/DisplayText&gt;&lt;record&gt;&lt;rec-number&gt;11826&lt;/rec-number&gt;&lt;foreign-keys&gt;&lt;key app="EN" db-id="x5x002s5vsf9s9exsxlpr2r80ptsx9wa55a5"&gt;11826&lt;/key&gt;&lt;/foreign-keys&gt;&lt;ref-type name="Journal Article"&gt;17&lt;/ref-type&gt;&lt;contributors&gt;&lt;authors&gt;&lt;author&gt;Roos, B. D.&lt;/author&gt;&lt;author&gt;Roos, M. V.&lt;/author&gt;&lt;author&gt;Junior, A. C.&lt;/author&gt;&lt;author&gt;Lima, E. M.&lt;/author&gt;&lt;author&gt;Gyboski, D. P.&lt;/author&gt;&lt;author&gt;Martins, L. S.&lt;/author&gt;&lt;/authors&gt;&lt;/contributors&gt;&lt;auth-address&gt;Hospital Ortopedico de Passo Fundo, Passo Fundo, RS, Brazil.&lt;/auth-address&gt;&lt;titles&gt;&lt;title&gt;Extracapsular approach for arthroscopic treatment of femoroacetabular impingement: clinical and radiographic results and complications&lt;/title&gt;&lt;secondary-title&gt;Rev Bras Ortop&lt;/secondary-title&gt;&lt;/titles&gt;&lt;periodical&gt;&lt;full-title&gt;Rev Bras Ortop&lt;/full-title&gt;&lt;/periodical&gt;&lt;pages&gt;430-7&lt;/pages&gt;&lt;volume&gt;50&lt;/volume&gt;&lt;number&gt;4&lt;/number&gt;&lt;edition&gt;2015/09/25&lt;/edition&gt;&lt;dates&gt;&lt;year&gt;2015&lt;/year&gt;&lt;pub-dates&gt;&lt;date&gt;Jul-Aug&lt;/date&gt;&lt;/pub-dates&gt;&lt;/dates&gt;&lt;isbn&gt;2255-4971 (Electronic)&amp;#xD;2255-4971 (Linking)&lt;/isbn&gt;&lt;accession-num&gt;26401501&lt;/accession-num&gt;&lt;urls&gt;&lt;/urls&gt;&lt;custom2&gt;4563045&lt;/custom2&gt;&lt;electronic-resource-num&gt;10.1016/j.rboe.2015.06.011&lt;/electronic-resource-num&gt;&lt;remote-database-provider&gt;NLM&lt;/remote-database-provider&gt;&lt;language&gt;eng&lt;/language&gt;&lt;/record&gt;&lt;/Cite&gt;&lt;/EndNote&gt;</w:instrText>
            </w:r>
            <w:r w:rsidR="004D5949" w:rsidRPr="00171A8F">
              <w:rPr>
                <w:rFonts w:eastAsia="Times New Roman"/>
                <w:color w:val="000000"/>
              </w:rPr>
              <w:fldChar w:fldCharType="separate"/>
            </w:r>
            <w:r w:rsidR="00955D58">
              <w:rPr>
                <w:rFonts w:eastAsia="Times New Roman"/>
                <w:noProof/>
                <w:color w:val="000000"/>
              </w:rPr>
              <w:t>(</w:t>
            </w:r>
            <w:hyperlink w:anchor="_ENREF_108" w:tooltip="Roos, 2015 #11826" w:history="1">
              <w:r w:rsidR="00522E6F">
                <w:rPr>
                  <w:rFonts w:eastAsia="Times New Roman"/>
                  <w:noProof/>
                  <w:color w:val="000000"/>
                </w:rPr>
                <w:t>108</w:t>
              </w:r>
            </w:hyperlink>
            <w:r w:rsidR="00955D58">
              <w:rPr>
                <w:rFonts w:eastAsia="Times New Roman"/>
                <w:noProof/>
                <w:color w:val="000000"/>
              </w:rPr>
              <w:t>)</w:t>
            </w:r>
            <w:r w:rsidR="004D5949" w:rsidRPr="00171A8F">
              <w:rPr>
                <w:rFonts w:eastAsia="Times New Roman"/>
                <w:color w:val="000000"/>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31D876E6" w14:textId="77777777" w:rsidR="003817C6" w:rsidRPr="00171A8F" w:rsidRDefault="003817C6" w:rsidP="003817C6">
            <w:pPr>
              <w:jc w:val="cente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585615EB" w14:textId="77777777" w:rsidR="003817C6" w:rsidRPr="00171A8F" w:rsidRDefault="003817C6" w:rsidP="003817C6">
            <w:pPr>
              <w:jc w:val="center"/>
              <w:rPr>
                <w:rFonts w:eastAsia="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993B355" w14:textId="77777777" w:rsidR="003817C6" w:rsidRPr="00171A8F" w:rsidRDefault="003817C6" w:rsidP="003817C6">
            <w:pPr>
              <w:jc w:val="center"/>
              <w:rPr>
                <w:rFonts w:eastAsia="Times New Roman"/>
                <w:color w:val="000000"/>
              </w:rPr>
            </w:pPr>
            <w:r w:rsidRPr="00171A8F">
              <w:rPr>
                <w:rFonts w:eastAsia="Times New Roman"/>
                <w:color w:val="000000"/>
              </w:rPr>
              <w:t>X</w:t>
            </w:r>
          </w:p>
        </w:tc>
      </w:tr>
    </w:tbl>
    <w:p w14:paraId="4FC78BB5" w14:textId="77777777" w:rsidR="005435C9" w:rsidRDefault="005435C9" w:rsidP="005435C9"/>
    <w:p w14:paraId="2E60CAC1" w14:textId="77777777" w:rsidR="00C22753" w:rsidRDefault="00C22753" w:rsidP="005435C9"/>
    <w:p w14:paraId="3E473525" w14:textId="77777777" w:rsidR="00C22753" w:rsidRDefault="00C22753" w:rsidP="005435C9"/>
    <w:p w14:paraId="2F3B24EA" w14:textId="77777777" w:rsidR="00C22753" w:rsidRDefault="00C22753" w:rsidP="005435C9"/>
    <w:p w14:paraId="32CAA2B6" w14:textId="77777777" w:rsidR="00C22753" w:rsidRDefault="00C22753" w:rsidP="005435C9"/>
    <w:p w14:paraId="46E6B41B" w14:textId="77777777" w:rsidR="00C22753" w:rsidRDefault="00C22753" w:rsidP="005435C9"/>
    <w:p w14:paraId="3C87B464" w14:textId="77777777" w:rsidR="00C22753" w:rsidRDefault="00C22753" w:rsidP="005435C9"/>
    <w:p w14:paraId="17789FE7" w14:textId="77777777" w:rsidR="00C22753" w:rsidRDefault="00C22753" w:rsidP="005435C9"/>
    <w:p w14:paraId="1C3F45D1" w14:textId="77777777" w:rsidR="00C22753" w:rsidRDefault="00C22753" w:rsidP="005435C9"/>
    <w:p w14:paraId="6261F47C" w14:textId="77777777" w:rsidR="00C22753" w:rsidRDefault="00C22753" w:rsidP="005435C9"/>
    <w:p w14:paraId="3D02D43D" w14:textId="77777777" w:rsidR="00C22753" w:rsidRDefault="00C22753" w:rsidP="005435C9"/>
    <w:p w14:paraId="6015C4B0" w14:textId="77777777" w:rsidR="00C22753" w:rsidRDefault="00C22753" w:rsidP="005435C9"/>
    <w:p w14:paraId="0ABF308E" w14:textId="77777777" w:rsidR="00C22753" w:rsidRDefault="00C22753" w:rsidP="005435C9"/>
    <w:p w14:paraId="6658EBF3" w14:textId="77777777" w:rsidR="00C22753" w:rsidRDefault="00C22753" w:rsidP="005435C9"/>
    <w:p w14:paraId="2715D141" w14:textId="77777777" w:rsidR="00C22753" w:rsidRDefault="00C22753" w:rsidP="005435C9"/>
    <w:p w14:paraId="06733018" w14:textId="4DBDB4A4" w:rsidR="00C22753" w:rsidRDefault="00C22753" w:rsidP="005435C9"/>
    <w:p w14:paraId="0605A082" w14:textId="77777777" w:rsidR="007C28E2" w:rsidRDefault="007C28E2" w:rsidP="005435C9"/>
    <w:p w14:paraId="35477991" w14:textId="0FB74CAF" w:rsidR="005435C9" w:rsidRDefault="001A1B9F" w:rsidP="005435C9">
      <w:r>
        <w:lastRenderedPageBreak/>
        <w:t>Appendix 2</w:t>
      </w:r>
      <w:r w:rsidR="00C22753">
        <w:t>. Detail of Clinical Signs reported in included studies</w:t>
      </w:r>
    </w:p>
    <w:tbl>
      <w:tblPr>
        <w:tblStyle w:val="TableGrid11"/>
        <w:tblW w:w="0" w:type="auto"/>
        <w:tblLook w:val="04A0" w:firstRow="1" w:lastRow="0" w:firstColumn="1" w:lastColumn="0" w:noHBand="0" w:noVBand="1"/>
      </w:tblPr>
      <w:tblGrid>
        <w:gridCol w:w="2970"/>
        <w:gridCol w:w="2621"/>
        <w:gridCol w:w="1485"/>
      </w:tblGrid>
      <w:tr w:rsidR="00522E6F" w:rsidRPr="00E84ADA" w14:paraId="1C8BA81A" w14:textId="77777777" w:rsidTr="0088093A">
        <w:tc>
          <w:tcPr>
            <w:tcW w:w="0" w:type="auto"/>
            <w:shd w:val="clear" w:color="auto" w:fill="A6A6A6" w:themeFill="background1" w:themeFillShade="A6"/>
          </w:tcPr>
          <w:p w14:paraId="2B4D4E53" w14:textId="2A299F1F" w:rsidR="00AB6930" w:rsidRPr="00AB6930" w:rsidRDefault="00AB6930" w:rsidP="00AB6930">
            <w:pPr>
              <w:rPr>
                <w:rFonts w:ascii="Calibri" w:eastAsia="Calibri" w:hAnsi="Calibri" w:cs="Times New Roman"/>
                <w:b/>
              </w:rPr>
            </w:pPr>
            <w:r w:rsidRPr="00AB6930">
              <w:rPr>
                <w:rFonts w:ascii="Calibri" w:eastAsia="Calibri" w:hAnsi="Calibri" w:cs="Times New Roman"/>
                <w:b/>
              </w:rPr>
              <w:t>Study</w:t>
            </w:r>
          </w:p>
        </w:tc>
        <w:tc>
          <w:tcPr>
            <w:tcW w:w="0" w:type="auto"/>
            <w:gridSpan w:val="2"/>
            <w:shd w:val="clear" w:color="auto" w:fill="A6A6A6" w:themeFill="background1" w:themeFillShade="A6"/>
          </w:tcPr>
          <w:p w14:paraId="73B25C4B" w14:textId="2D1AA83A" w:rsidR="00AB6930" w:rsidRPr="00AB6930" w:rsidRDefault="00AB6930" w:rsidP="00AB6930">
            <w:pPr>
              <w:jc w:val="center"/>
              <w:rPr>
                <w:rFonts w:ascii="Calibri" w:eastAsia="Calibri" w:hAnsi="Calibri" w:cs="Times New Roman"/>
                <w:b/>
              </w:rPr>
            </w:pPr>
            <w:r w:rsidRPr="00AB6930">
              <w:rPr>
                <w:rFonts w:ascii="Calibri" w:eastAsia="Calibri" w:hAnsi="Calibri" w:cs="Times New Roman"/>
                <w:b/>
              </w:rPr>
              <w:t>Clinical Signs</w:t>
            </w:r>
          </w:p>
        </w:tc>
      </w:tr>
      <w:tr w:rsidR="00522E6F" w:rsidRPr="00E84ADA" w14:paraId="036F7A98" w14:textId="77777777" w:rsidTr="00AB6930">
        <w:tc>
          <w:tcPr>
            <w:tcW w:w="0" w:type="auto"/>
            <w:shd w:val="clear" w:color="auto" w:fill="A6A6A6" w:themeFill="background1" w:themeFillShade="A6"/>
          </w:tcPr>
          <w:p w14:paraId="3A455903" w14:textId="77777777" w:rsidR="00AB6930" w:rsidRPr="00AB6930" w:rsidRDefault="00AB6930" w:rsidP="00AB6930">
            <w:pPr>
              <w:rPr>
                <w:rFonts w:ascii="Calibri" w:eastAsia="Calibri" w:hAnsi="Calibri" w:cs="Times New Roman"/>
                <w:b/>
              </w:rPr>
            </w:pPr>
          </w:p>
        </w:tc>
        <w:tc>
          <w:tcPr>
            <w:tcW w:w="0" w:type="auto"/>
            <w:shd w:val="clear" w:color="auto" w:fill="A6A6A6" w:themeFill="background1" w:themeFillShade="A6"/>
          </w:tcPr>
          <w:p w14:paraId="11748D7A" w14:textId="28268C93" w:rsidR="00AB6930" w:rsidRPr="00AB6930" w:rsidRDefault="00AB6930" w:rsidP="00AB6930">
            <w:pPr>
              <w:jc w:val="center"/>
              <w:rPr>
                <w:rFonts w:ascii="Calibri" w:eastAsia="Calibri" w:hAnsi="Calibri" w:cs="Times New Roman"/>
                <w:b/>
              </w:rPr>
            </w:pPr>
            <w:r w:rsidRPr="00AB6930">
              <w:rPr>
                <w:rFonts w:ascii="Calibri" w:eastAsia="Calibri" w:hAnsi="Calibri" w:cs="Times New Roman"/>
                <w:b/>
              </w:rPr>
              <w:t>Range-of-motion</w:t>
            </w:r>
            <w:r w:rsidR="008051AD">
              <w:rPr>
                <w:rFonts w:ascii="Calibri" w:eastAsia="Calibri" w:hAnsi="Calibri" w:cs="Times New Roman"/>
                <w:b/>
              </w:rPr>
              <w:t xml:space="preserve"> (ROM)</w:t>
            </w:r>
          </w:p>
        </w:tc>
        <w:tc>
          <w:tcPr>
            <w:tcW w:w="0" w:type="auto"/>
            <w:shd w:val="clear" w:color="auto" w:fill="A6A6A6" w:themeFill="background1" w:themeFillShade="A6"/>
          </w:tcPr>
          <w:p w14:paraId="3F643C70" w14:textId="2BD158CB" w:rsidR="00AB6930" w:rsidRPr="00AB6930" w:rsidRDefault="00AB6930" w:rsidP="00AB6930">
            <w:pPr>
              <w:jc w:val="center"/>
              <w:rPr>
                <w:rFonts w:ascii="Calibri" w:eastAsia="Calibri" w:hAnsi="Calibri" w:cs="Times New Roman"/>
                <w:b/>
              </w:rPr>
            </w:pPr>
            <w:r w:rsidRPr="00AB6930">
              <w:rPr>
                <w:rFonts w:ascii="Calibri" w:eastAsia="Calibri" w:hAnsi="Calibri" w:cs="Times New Roman"/>
                <w:b/>
              </w:rPr>
              <w:t>Special Tests</w:t>
            </w:r>
          </w:p>
        </w:tc>
      </w:tr>
      <w:tr w:rsidR="00522E6F" w:rsidRPr="00E84ADA" w14:paraId="019333A4" w14:textId="77777777" w:rsidTr="0088093A">
        <w:tc>
          <w:tcPr>
            <w:tcW w:w="0" w:type="auto"/>
            <w:gridSpan w:val="3"/>
            <w:shd w:val="clear" w:color="auto" w:fill="FFFF00"/>
          </w:tcPr>
          <w:p w14:paraId="7B081ED1" w14:textId="10ACFCD4" w:rsidR="008051AD" w:rsidRPr="00E84ADA" w:rsidRDefault="008051AD" w:rsidP="00AB6930">
            <w:pPr>
              <w:jc w:val="center"/>
              <w:rPr>
                <w:rFonts w:ascii="Calibri" w:eastAsia="Calibri" w:hAnsi="Calibri" w:cs="Times New Roman"/>
              </w:rPr>
            </w:pPr>
            <w:r>
              <w:rPr>
                <w:rFonts w:ascii="Calibri" w:eastAsia="Calibri" w:hAnsi="Calibri" w:cs="Times New Roman"/>
              </w:rPr>
              <w:t>2</w:t>
            </w:r>
            <w:r w:rsidR="00EC57C5">
              <w:rPr>
                <w:rFonts w:ascii="Calibri" w:eastAsia="Calibri" w:hAnsi="Calibri" w:cs="Times New Roman"/>
              </w:rPr>
              <w:t>5</w:t>
            </w:r>
            <w:r>
              <w:rPr>
                <w:rFonts w:ascii="Calibri" w:eastAsia="Calibri" w:hAnsi="Calibri" w:cs="Times New Roman"/>
              </w:rPr>
              <w:t>% of studies reporting both ROM and special tests clinical signs</w:t>
            </w:r>
          </w:p>
        </w:tc>
      </w:tr>
      <w:tr w:rsidR="00522E6F" w:rsidRPr="00E84ADA" w14:paraId="4217E41B" w14:textId="77777777" w:rsidTr="000E27A3">
        <w:tc>
          <w:tcPr>
            <w:tcW w:w="0" w:type="auto"/>
          </w:tcPr>
          <w:p w14:paraId="4BBB3C9D" w14:textId="4859004A" w:rsidR="00AB6930" w:rsidRPr="00E84ADA" w:rsidRDefault="00AB6930" w:rsidP="00522E6F">
            <w:pPr>
              <w:rPr>
                <w:rFonts w:ascii="Calibri" w:eastAsia="Calibri" w:hAnsi="Calibri" w:cs="Times New Roman"/>
              </w:rPr>
            </w:pPr>
            <w:r w:rsidRPr="00E84ADA">
              <w:rPr>
                <w:rFonts w:ascii="Calibri" w:eastAsia="Calibri" w:hAnsi="Calibri" w:cs="Times New Roman"/>
              </w:rPr>
              <w:t>Fabricant, R. (2012)</w:t>
            </w:r>
            <w:r w:rsidR="004D5949" w:rsidRPr="00E84ADA">
              <w:rPr>
                <w:rFonts w:ascii="Calibri" w:eastAsia="Calibri" w:hAnsi="Calibri" w:cs="Times New Roman"/>
              </w:rPr>
              <w:fldChar w:fldCharType="begin">
                <w:fldData xml:space="preserve">PEVuZE5vdGU+PENpdGU+PEF1dGhvcj5GYWJyaWNhbnQ8L0F1dGhvcj48WWVhcj4yMDEyPC9ZZWFy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GYWJyaWNhbnQ8L0F1dGhvcj48WWVhcj4yMDEyPC9ZZWFy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29" w:tooltip="Fabricant, 2012 #11870" w:history="1">
              <w:r w:rsidR="00522E6F">
                <w:rPr>
                  <w:rFonts w:ascii="Calibri" w:eastAsia="Calibri" w:hAnsi="Calibri" w:cs="Times New Roman"/>
                  <w:noProof/>
                </w:rPr>
                <w:t>29</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9112933" w14:textId="66B667A8"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c>
          <w:tcPr>
            <w:tcW w:w="0" w:type="auto"/>
          </w:tcPr>
          <w:p w14:paraId="52668562" w14:textId="7EB38772"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r>
      <w:tr w:rsidR="00522E6F" w:rsidRPr="00E84ADA" w14:paraId="19E1F82D" w14:textId="77777777" w:rsidTr="000E27A3">
        <w:tc>
          <w:tcPr>
            <w:tcW w:w="0" w:type="auto"/>
          </w:tcPr>
          <w:p w14:paraId="40E9AAEB" w14:textId="4A177D52" w:rsidR="00AB6930" w:rsidRPr="00E84ADA" w:rsidRDefault="00AB6930" w:rsidP="00522E6F">
            <w:pPr>
              <w:rPr>
                <w:rFonts w:ascii="Calibri" w:eastAsia="Calibri" w:hAnsi="Calibri" w:cs="Times New Roman"/>
              </w:rPr>
            </w:pPr>
            <w:r w:rsidRPr="00E84ADA">
              <w:rPr>
                <w:rFonts w:ascii="Calibri" w:eastAsia="Calibri" w:hAnsi="Calibri" w:cs="Times New Roman"/>
              </w:rPr>
              <w:t>Parvizi, J. (2012)</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arvizi&lt;/Author&gt;&lt;Year&gt;2012&lt;/Year&gt;&lt;RecNum&gt;11864&lt;/RecNum&gt;&lt;DisplayText&gt;(32)&lt;/DisplayText&gt;&lt;record&gt;&lt;rec-number&gt;11864&lt;/rec-number&gt;&lt;foreign-keys&gt;&lt;key app="EN" db-id="x5x002s5vsf9s9exsxlpr2r80ptsx9wa55a5"&gt;11864&lt;/key&gt;&lt;/foreign-keys&gt;&lt;ref-type name="Journal Article"&gt;17&lt;/ref-type&gt;&lt;contributors&gt;&lt;authors&gt;&lt;author&gt;Parvizi, J.&lt;/author&gt;&lt;author&gt;Huang, R.&lt;/author&gt;&lt;author&gt;Diaz-Ledezma, C.&lt;/author&gt;&lt;author&gt;Og, B.&lt;/author&gt;&lt;/authors&gt;&lt;/contributors&gt;&lt;auth-address&gt;Rothman Institute of Orthopedics at Thomas Jefferson Hospital,Philadelphia, PA, USA.&lt;/auth-address&gt;&lt;titles&gt;&lt;title&gt;Mini-open femoroacetabular osteoplasty: how do these patients do?&lt;/title&gt;&lt;secondary-title&gt;Journal of Arthroplasty&lt;/secondary-title&gt;&lt;/titles&gt;&lt;periodical&gt;&lt;full-title&gt;Journal of Arthroplasty&lt;/full-title&gt;&lt;abbr-1&gt;J. Arthroplasty&lt;/abbr-1&gt;&lt;abbr-2&gt;J Arthroplasty&lt;/abbr-2&gt;&lt;/periodical&gt;&lt;pages&gt;122-5 e1&lt;/pages&gt;&lt;volume&gt;27&lt;/volume&gt;&lt;number&gt;8 Suppl&lt;/number&gt;&lt;edition&gt;2012/06/12&lt;/edition&gt;&lt;keywords&gt;&lt;keyword&gt;Adult&lt;/keyword&gt;&lt;keyword&gt;Female&lt;/keyword&gt;&lt;keyword&gt;Femoracetabular Impingement/ surgery&lt;/keyword&gt;&lt;keyword&gt;Hip Joint/ surgery&lt;/keyword&gt;&lt;keyword&gt;Humans&lt;/keyword&gt;&lt;keyword&gt;Male&lt;/keyword&gt;&lt;keyword&gt;Middle Aged&lt;/keyword&gt;&lt;keyword&gt;Orthopedic Procedures/ methods&lt;/keyword&gt;&lt;keyword&gt;Treatment Outcome&lt;/keyword&gt;&lt;keyword&gt;Young Adult&lt;/keyword&gt;&lt;/keywords&gt;&lt;dates&gt;&lt;year&gt;2012&lt;/year&gt;&lt;pub-dates&gt;&lt;date&gt;Sep&lt;/date&gt;&lt;/pub-dates&gt;&lt;/dates&gt;&lt;isbn&gt;1532-8406 (Electronic)&amp;#xD;0883-5403 (Linking)&lt;/isbn&gt;&lt;accession-num&gt;22682041&lt;/accession-num&gt;&lt;urls&gt;&lt;/urls&gt;&lt;electronic-resource-num&gt;10.1016/j.arth.2012.03.047&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32" w:tooltip="Parvizi, 2012 #11864" w:history="1">
              <w:r w:rsidR="00522E6F">
                <w:rPr>
                  <w:rFonts w:ascii="Calibri" w:eastAsia="Calibri" w:hAnsi="Calibri" w:cs="Times New Roman"/>
                  <w:noProof/>
                </w:rPr>
                <w:t>32</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F4EC592" w14:textId="2B62B8A0"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c>
          <w:tcPr>
            <w:tcW w:w="0" w:type="auto"/>
          </w:tcPr>
          <w:p w14:paraId="6BFE67D3" w14:textId="0551A719"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r>
      <w:tr w:rsidR="00522E6F" w:rsidRPr="00E84ADA" w14:paraId="0060A482" w14:textId="77777777" w:rsidTr="000E27A3">
        <w:tc>
          <w:tcPr>
            <w:tcW w:w="0" w:type="auto"/>
          </w:tcPr>
          <w:p w14:paraId="18A63D25" w14:textId="1E88E988" w:rsidR="00AB6930" w:rsidRPr="00E84ADA" w:rsidRDefault="00AB6930" w:rsidP="00522E6F">
            <w:pPr>
              <w:rPr>
                <w:rFonts w:ascii="Calibri" w:eastAsia="Calibri" w:hAnsi="Calibri" w:cs="Times New Roman"/>
              </w:rPr>
            </w:pPr>
            <w:r w:rsidRPr="00E84ADA">
              <w:rPr>
                <w:rFonts w:ascii="Calibri" w:eastAsia="Calibri" w:hAnsi="Calibri" w:cs="Times New Roman"/>
              </w:rPr>
              <w:t>Klingenstein, G. (2013)</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Klingenstein&lt;/Author&gt;&lt;Year&gt;2013&lt;/Year&gt;&lt;RecNum&gt;9672&lt;/RecNum&gt;&lt;DisplayText&gt;(45)&lt;/DisplayText&gt;&lt;record&gt;&lt;rec-number&gt;9672&lt;/rec-number&gt;&lt;foreign-keys&gt;&lt;key app="EN" db-id="x5x002s5vsf9s9exsxlpr2r80ptsx9wa55a5"&gt;9672&lt;/key&gt;&lt;/foreign-keys&gt;&lt;ref-type name="Journal Article"&gt;17&lt;/ref-type&gt;&lt;contributors&gt;&lt;authors&gt;&lt;author&gt;Klingenstein, G. G.&lt;/author&gt;&lt;author&gt;Zbeda, R. M.&lt;/author&gt;&lt;author&gt;Bedi, A.&lt;/author&gt;&lt;author&gt;Magennis, E.&lt;/author&gt;&lt;author&gt;Kelly, B. T.&lt;/author&gt;&lt;/authors&gt;&lt;/contributors&gt;&lt;auth-address&gt;Reconstructive Orthopedics, 737 Main Street, Lumberton, NJ, USA skidoc@gmail.com&lt;/auth-address&gt;&lt;titles&gt;&lt;title&gt;Prevalence and preoperative demographic and radiographic predictors of bilateral femoroacetabular impingement&lt;/title&gt;&lt;secondary-title&gt;American Journal of Sports Medicine&lt;/secondary-title&gt;&lt;/titles&gt;&lt;periodical&gt;&lt;full-title&gt;American Journal of Sports Medicine&lt;/full-title&gt;&lt;abbr-1&gt;Am. J. Sports Med.&lt;/abbr-1&gt;&lt;abbr-2&gt;Am J Sports Med&lt;/abbr-2&gt;&lt;/periodical&gt;&lt;pages&gt;762-8&lt;/pages&gt;&lt;volume&gt;41&lt;/volume&gt;&lt;number&gt;4&lt;/number&gt;&lt;edition&gt;2013/02/21&lt;/edition&gt;&lt;keywords&gt;&lt;keyword&gt;Adolescent&lt;/keyword&gt;&lt;keyword&gt;Adult&lt;/keyword&gt;&lt;keyword&gt;Arthroscopy&lt;/keyword&gt;&lt;keyword&gt;Female&lt;/keyword&gt;&lt;keyword&gt;Femoracetabular Impingement/epidemiology/radiography/ surgery&lt;/keyword&gt;&lt;keyword&gt;Humans&lt;/keyword&gt;&lt;keyword&gt;Logistic Models&lt;/keyword&gt;&lt;keyword&gt;Male&lt;/keyword&gt;&lt;keyword&gt;New Jersey/epidemiology&lt;/keyword&gt;&lt;keyword&gt;Predictive Value of Tests&lt;/keyword&gt;&lt;keyword&gt;Prevalence&lt;/keyword&gt;&lt;keyword&gt;Young Adult&lt;/keyword&gt;&lt;/keywords&gt;&lt;dates&gt;&lt;year&gt;2013&lt;/year&gt;&lt;pub-dates&gt;&lt;date&gt;Apr&lt;/date&gt;&lt;/pub-dates&gt;&lt;/dates&gt;&lt;isbn&gt;1552-3365 (Electronic)&amp;#xD;0363-5465 (Linking)&lt;/isbn&gt;&lt;accession-num&gt;23423313&lt;/accession-num&gt;&lt;urls&gt;&lt;/urls&gt;&lt;electronic-resource-num&gt;10.1177/0363546513476854&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45" w:tooltip="Klingenstein, 2013 #9672" w:history="1">
              <w:r w:rsidR="00522E6F">
                <w:rPr>
                  <w:rFonts w:ascii="Calibri" w:eastAsia="Calibri" w:hAnsi="Calibri" w:cs="Times New Roman"/>
                  <w:noProof/>
                </w:rPr>
                <w:t>45</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3C84763B" w14:textId="6F5209E9"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c>
          <w:tcPr>
            <w:tcW w:w="0" w:type="auto"/>
          </w:tcPr>
          <w:p w14:paraId="40B87B58" w14:textId="3953323F"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r>
      <w:tr w:rsidR="00522E6F" w:rsidRPr="00E84ADA" w14:paraId="0F43B35F" w14:textId="77777777" w:rsidTr="000E27A3">
        <w:tc>
          <w:tcPr>
            <w:tcW w:w="0" w:type="auto"/>
          </w:tcPr>
          <w:p w14:paraId="3722655D" w14:textId="4C82642A" w:rsidR="00AB6930" w:rsidRPr="00E84ADA" w:rsidRDefault="00AB6930" w:rsidP="00522E6F">
            <w:pPr>
              <w:rPr>
                <w:rFonts w:ascii="Calibri" w:eastAsia="Calibri" w:hAnsi="Calibri" w:cs="Times New Roman"/>
              </w:rPr>
            </w:pPr>
            <w:r w:rsidRPr="00E84ADA">
              <w:rPr>
                <w:rFonts w:ascii="Calibri" w:eastAsia="Calibri" w:hAnsi="Calibri" w:cs="Times New Roman"/>
              </w:rPr>
              <w:t>Yun, H. (2009)</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Yun&lt;/Author&gt;&lt;Year&gt;2009&lt;/Year&gt;&lt;RecNum&gt;11883&lt;/RecNum&gt;&lt;DisplayText&gt;(12)&lt;/DisplayText&gt;&lt;record&gt;&lt;rec-number&gt;11883&lt;/rec-number&gt;&lt;foreign-keys&gt;&lt;key app="EN" db-id="x5x002s5vsf9s9exsxlpr2r80ptsx9wa55a5"&gt;11883&lt;/key&gt;&lt;/foreign-keys&gt;&lt;ref-type name="Journal Article"&gt;17&lt;/ref-type&gt;&lt;contributors&gt;&lt;authors&gt;&lt;author&gt;Yun, H. H.&lt;/author&gt;&lt;author&gt;Shon, W. Y.&lt;/author&gt;&lt;author&gt;Yun, J. Y.&lt;/author&gt;&lt;/authors&gt;&lt;/contributors&gt;&lt;auth-address&gt;Department of Orthopedic Surgery, Guro Hospital, Korea University School of Medicine, Seoul, Korea.&lt;/auth-address&gt;&lt;titles&gt;&lt;title&gt;Treatment of femoroacetabular impingement with surgical dislocation&lt;/title&gt;&lt;secondary-title&gt;Clin Orthop Surg&lt;/secondary-title&gt;&lt;/titles&gt;&lt;periodical&gt;&lt;full-title&gt;Clin Orthop Surg&lt;/full-title&gt;&lt;/periodical&gt;&lt;pages&gt;146-54&lt;/pages&gt;&lt;volume&gt;1&lt;/volume&gt;&lt;number&gt;3&lt;/number&gt;&lt;edition&gt;2009/11/04&lt;/edition&gt;&lt;keywords&gt;&lt;keyword&gt;Acetabulum/surgery&lt;/keyword&gt;&lt;keyword&gt;Adult&lt;/keyword&gt;&lt;keyword&gt;Female&lt;/keyword&gt;&lt;keyword&gt;Femoracetabular Impingement/radiography/ surgery&lt;/keyword&gt;&lt;keyword&gt;Femur Head/surgery&lt;/keyword&gt;&lt;keyword&gt;Humans&lt;/keyword&gt;&lt;keyword&gt;Ligaments, Articular/surgery&lt;/keyword&gt;&lt;keyword&gt;Male&lt;/keyword&gt;&lt;keyword&gt;Middle Aged&lt;/keyword&gt;&lt;keyword&gt;Orthopedic Procedures/methods&lt;/keyword&gt;&lt;keyword&gt;Osteotomy&lt;/keyword&gt;&lt;keyword&gt;Treatment Outcome&lt;/keyword&gt;&lt;keyword&gt;Young Adult&lt;/keyword&gt;&lt;/keywords&gt;&lt;dates&gt;&lt;year&gt;2009&lt;/year&gt;&lt;pub-dates&gt;&lt;date&gt;Sep&lt;/date&gt;&lt;/pub-dates&gt;&lt;/dates&gt;&lt;isbn&gt;2005-4408 (Electronic)&amp;#xD;2005-291X (Linking)&lt;/isbn&gt;&lt;accession-num&gt;19885050&lt;/accession-num&gt;&lt;urls&gt;&lt;/urls&gt;&lt;custom2&gt;2766742&lt;/custom2&gt;&lt;electronic-resource-num&gt;10.4055/cios.2009.1.3.146&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2" w:tooltip="Yun, 2009 #11883" w:history="1">
              <w:r w:rsidR="00522E6F">
                <w:rPr>
                  <w:rFonts w:ascii="Calibri" w:eastAsia="Calibri" w:hAnsi="Calibri" w:cs="Times New Roman"/>
                  <w:noProof/>
                </w:rPr>
                <w:t>12</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3D97706F" w14:textId="7B2F6F9F"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c>
          <w:tcPr>
            <w:tcW w:w="0" w:type="auto"/>
          </w:tcPr>
          <w:p w14:paraId="75C12F62" w14:textId="65DA2337"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r>
      <w:tr w:rsidR="00522E6F" w:rsidRPr="00E84ADA" w14:paraId="2CD16459" w14:textId="77777777" w:rsidTr="000E27A3">
        <w:tc>
          <w:tcPr>
            <w:tcW w:w="0" w:type="auto"/>
          </w:tcPr>
          <w:p w14:paraId="6A87D2AA" w14:textId="4B8027E2" w:rsidR="00AB6930" w:rsidRPr="00E84ADA" w:rsidRDefault="00AB6930" w:rsidP="00522E6F">
            <w:pPr>
              <w:rPr>
                <w:rFonts w:ascii="Calibri" w:eastAsia="Calibri" w:hAnsi="Calibri" w:cs="Times New Roman"/>
              </w:rPr>
            </w:pPr>
            <w:r w:rsidRPr="00E84ADA">
              <w:rPr>
                <w:rFonts w:ascii="Calibri" w:eastAsia="Calibri" w:hAnsi="Calibri" w:cs="Times New Roman"/>
              </w:rPr>
              <w:t>Javed, A. (2011)</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Javed&lt;/Author&gt;&lt;Year&gt;2011&lt;/Year&gt;&lt;RecNum&gt;11875&lt;/RecNum&gt;&lt;DisplayText&gt;(27)&lt;/DisplayText&gt;&lt;record&gt;&lt;rec-number&gt;11875&lt;/rec-number&gt;&lt;foreign-keys&gt;&lt;key app="EN" db-id="x5x002s5vsf9s9exsxlpr2r80ptsx9wa55a5"&gt;11875&lt;/key&gt;&lt;/foreign-keys&gt;&lt;ref-type name="Journal Article"&gt;17&lt;/ref-type&gt;&lt;contributors&gt;&lt;authors&gt;&lt;author&gt;Javed, A.&lt;/author&gt;&lt;author&gt;O&amp;apos;Donnell, J. M.&lt;/author&gt;&lt;/authors&gt;&lt;/contributors&gt;&lt;auth-address&gt;St. Vincent and Mercy Private Hospital, Melbourne, Australia. dr.arshad.javed@gmail.com&lt;/auth-address&gt;&lt;titles&gt;&lt;title&gt;Arthroscopic femoral osteochondroplasty for cam femoroacetabular impingement in patients over 60 years of age&lt;/title&gt;&lt;secondary-title&gt;Journal of Bone and Joint Surgery. British Volume&lt;/secondary-title&gt;&lt;/titles&gt;&lt;periodical&gt;&lt;full-title&gt;Journal of Bone and Joint Surgery. British Volume&lt;/full-title&gt;&lt;abbr-1&gt;J. Bone Joint Surg. Br.&lt;/abbr-1&gt;&lt;abbr-2&gt;J Bone Joint Surg Br&lt;/abbr-2&gt;&lt;abbr-3&gt;Journal of Bone &amp;amp; Joint Surgery. British Volume&lt;/abbr-3&gt;&lt;/periodical&gt;&lt;pages&gt;326-31&lt;/pages&gt;&lt;volume&gt;93&lt;/volume&gt;&lt;number&gt;3&lt;/number&gt;&lt;edition&gt;2011/03/02&lt;/edition&gt;&lt;keywords&gt;&lt;keyword&gt;Age Distribution&lt;/keyword&gt;&lt;keyword&gt;Aged&lt;/keyword&gt;&lt;keyword&gt;Aged, 80 and over&lt;/keyword&gt;&lt;keyword&gt;Arthroscopy/methods&lt;/keyword&gt;&lt;keyword&gt;Cartilage, Articular/ surgery&lt;/keyword&gt;&lt;keyword&gt;Female&lt;/keyword&gt;&lt;keyword&gt;Femoracetabular Impingement/radiography/ surgery&lt;/keyword&gt;&lt;keyword&gt;Femur/radiography/ surgery&lt;/keyword&gt;&lt;keyword&gt;Follow-Up Studies&lt;/keyword&gt;&lt;keyword&gt;Humans&lt;/keyword&gt;&lt;keyword&gt;Male&lt;/keyword&gt;&lt;keyword&gt;Middle Aged&lt;/keyword&gt;&lt;keyword&gt;Patient Satisfaction&lt;/keyword&gt;&lt;keyword&gt;Treatment Outcome&lt;/keyword&gt;&lt;/keywords&gt;&lt;dates&gt;&lt;year&gt;2011&lt;/year&gt;&lt;pub-dates&gt;&lt;date&gt;Mar&lt;/date&gt;&lt;/pub-dates&gt;&lt;/dates&gt;&lt;isbn&gt;0301-620X (Print)&amp;#xD;0301-620X (Linking)&lt;/isbn&gt;&lt;accession-num&gt;21357953&lt;/accession-num&gt;&lt;urls&gt;&lt;/urls&gt;&lt;electronic-resource-num&gt;10.1302/0301-620x.93b3.25262&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27" w:tooltip="Javed, 2011 #11875" w:history="1">
              <w:r w:rsidR="00522E6F">
                <w:rPr>
                  <w:rFonts w:ascii="Calibri" w:eastAsia="Calibri" w:hAnsi="Calibri" w:cs="Times New Roman"/>
                  <w:noProof/>
                </w:rPr>
                <w:t>27</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77A9AA7B" w14:textId="386CB125"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c>
          <w:tcPr>
            <w:tcW w:w="0" w:type="auto"/>
          </w:tcPr>
          <w:p w14:paraId="42FE3203" w14:textId="3CD4B62D"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r>
      <w:tr w:rsidR="00522E6F" w:rsidRPr="00E84ADA" w14:paraId="52B73963" w14:textId="77777777" w:rsidTr="000E27A3">
        <w:tc>
          <w:tcPr>
            <w:tcW w:w="0" w:type="auto"/>
          </w:tcPr>
          <w:p w14:paraId="27851165" w14:textId="6782D381" w:rsidR="00AB6930" w:rsidRPr="00E84ADA" w:rsidRDefault="00AB6930" w:rsidP="00522E6F">
            <w:pPr>
              <w:rPr>
                <w:rFonts w:ascii="Calibri" w:eastAsia="Calibri" w:hAnsi="Calibri" w:cs="Times New Roman"/>
              </w:rPr>
            </w:pPr>
            <w:r w:rsidRPr="00E84ADA">
              <w:rPr>
                <w:rFonts w:ascii="Calibri" w:eastAsia="Calibri" w:hAnsi="Calibri" w:cs="Times New Roman"/>
              </w:rPr>
              <w:t>Naal, F. (2012)</w:t>
            </w:r>
            <w:r w:rsidR="004D5949" w:rsidRPr="00E84ADA">
              <w:rPr>
                <w:rFonts w:ascii="Calibri" w:eastAsia="Calibri" w:hAnsi="Calibri" w:cs="Times New Roman"/>
              </w:rPr>
              <w:fldChar w:fldCharType="begin">
                <w:fldData xml:space="preserve">PEVuZE5vdGU+PENpdGU+PEF1dGhvcj5OYWFsPC9BdXRob3I+PFllYXI+MjAxMjwvWWVhcj48UmVj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OYWFsPC9BdXRob3I+PFllYXI+MjAxMjwvWWVhcj48UmVj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35" w:tooltip="Naal, 2012 #11866" w:history="1">
              <w:r w:rsidR="00522E6F">
                <w:rPr>
                  <w:rFonts w:ascii="Calibri" w:eastAsia="Calibri" w:hAnsi="Calibri" w:cs="Times New Roman"/>
                  <w:noProof/>
                </w:rPr>
                <w:t>35</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36F927A8" w14:textId="727931B8"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c>
          <w:tcPr>
            <w:tcW w:w="0" w:type="auto"/>
          </w:tcPr>
          <w:p w14:paraId="0F733B51" w14:textId="2E75418D"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r>
      <w:tr w:rsidR="00522E6F" w:rsidRPr="00E84ADA" w14:paraId="752CAE81" w14:textId="77777777" w:rsidTr="000E27A3">
        <w:tc>
          <w:tcPr>
            <w:tcW w:w="0" w:type="auto"/>
          </w:tcPr>
          <w:p w14:paraId="6DFCC0DF" w14:textId="441020F9" w:rsidR="00AB6930" w:rsidRPr="00E84ADA" w:rsidRDefault="00AB6930" w:rsidP="00522E6F">
            <w:pPr>
              <w:rPr>
                <w:rFonts w:ascii="Calibri" w:eastAsia="Calibri" w:hAnsi="Calibri" w:cs="Times New Roman"/>
              </w:rPr>
            </w:pPr>
            <w:r w:rsidRPr="00E84ADA">
              <w:rPr>
                <w:rFonts w:ascii="Calibri" w:eastAsia="Calibri" w:hAnsi="Calibri" w:cs="Times New Roman"/>
              </w:rPr>
              <w:t>Sink, E. (2013)</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Sink&lt;/Author&gt;&lt;Year&gt;2013&lt;/Year&gt;&lt;RecNum&gt;9702&lt;/RecNum&gt;&lt;DisplayText&gt;(42)&lt;/DisplayText&gt;&lt;record&gt;&lt;rec-number&gt;9702&lt;/rec-number&gt;&lt;foreign-keys&gt;&lt;key app="EN" db-id="x5x002s5vsf9s9exsxlpr2r80ptsx9wa55a5"&gt;9702&lt;/key&gt;&lt;/foreign-keys&gt;&lt;ref-type name="Journal Article"&gt;17&lt;/ref-type&gt;&lt;contributors&gt;&lt;authors&gt;&lt;author&gt;Sink, E. L.&lt;/author&gt;&lt;author&gt;Fabricant, P. D.&lt;/author&gt;&lt;author&gt;Pan, Z.&lt;/author&gt;&lt;author&gt;Dayton, M. R.&lt;/author&gt;&lt;author&gt;Novais, E.&lt;/author&gt;&lt;/authors&gt;&lt;/contributors&gt;&lt;auth-address&gt;Hospital for Special Surgery, 535 East 70th Street, New York, NY 10021, USA. sinke@hss.edu&lt;/auth-address&gt;&lt;titles&gt;&lt;title&gt;Results of treatment of femoroacetabular impingement in adolescents with a surgical hip dislocation approach&lt;/title&gt;&lt;secondary-title&gt;Clin Orthop Relat Res&lt;/secondary-title&gt;&lt;/titles&gt;&lt;periodical&gt;&lt;full-title&gt;Clin Orthop Relat Res&lt;/full-title&gt;&lt;/periodical&gt;&lt;pages&gt;2563-9&lt;/pages&gt;&lt;volume&gt;471&lt;/volume&gt;&lt;number&gt;8&lt;/number&gt;&lt;edition&gt;2013/05/09&lt;/edition&gt;&lt;keywords&gt;&lt;keyword&gt;Adolescent&lt;/keyword&gt;&lt;keyword&gt;Biomechanical Phenomena&lt;/keyword&gt;&lt;keyword&gt;Female&lt;/keyword&gt;&lt;keyword&gt;Femoracetabular Impingement/diagnosis/physiopathology/psychology/ surgery&lt;/keyword&gt;&lt;keyword&gt;Hip Dislocation&lt;/keyword&gt;&lt;keyword&gt;Hip Joint/physiopathology/ surgery&lt;/keyword&gt;&lt;keyword&gt;Humans&lt;/keyword&gt;&lt;keyword&gt;Male&lt;/keyword&gt;&lt;keyword&gt;Orthopedic Procedures/adverse effects&lt;/keyword&gt;&lt;keyword&gt;Quality of Life&lt;/keyword&gt;&lt;keyword&gt;Range of Motion, Articular&lt;/keyword&gt;&lt;keyword&gt;Recovery of Function&lt;/keyword&gt;&lt;keyword&gt;Reoperation&lt;/keyword&gt;&lt;keyword&gt;Retrospective Studies&lt;/keyword&gt;&lt;keyword&gt;Treatment Outcome&lt;/keyword&gt;&lt;keyword&gt;Young Adult&lt;/keyword&gt;&lt;/keywords&gt;&lt;dates&gt;&lt;year&gt;2013&lt;/year&gt;&lt;pub-dates&gt;&lt;date&gt;Aug&lt;/date&gt;&lt;/pub-dates&gt;&lt;/dates&gt;&lt;isbn&gt;1528-1132 (Electronic)&amp;#xD;0009-921X (Linking)&lt;/isbn&gt;&lt;accession-num&gt;23653097&lt;/accession-num&gt;&lt;urls&gt;&lt;/urls&gt;&lt;custom2&gt;3705058&lt;/custom2&gt;&lt;electronic-resource-num&gt;10.1007/s11999-013-3004-9&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42" w:tooltip="Sink, 2013 #9702" w:history="1">
              <w:r w:rsidR="00522E6F">
                <w:rPr>
                  <w:rFonts w:ascii="Calibri" w:eastAsia="Calibri" w:hAnsi="Calibri" w:cs="Times New Roman"/>
                  <w:noProof/>
                </w:rPr>
                <w:t>42</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148026CC" w14:textId="0AE778CD"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c>
          <w:tcPr>
            <w:tcW w:w="0" w:type="auto"/>
          </w:tcPr>
          <w:p w14:paraId="135D1649" w14:textId="6D11F94E"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r>
      <w:tr w:rsidR="00522E6F" w:rsidRPr="00E84ADA" w14:paraId="00A55CEF" w14:textId="77777777" w:rsidTr="000E27A3">
        <w:tc>
          <w:tcPr>
            <w:tcW w:w="0" w:type="auto"/>
          </w:tcPr>
          <w:p w14:paraId="68169906" w14:textId="24B6F7A4" w:rsidR="00AB6930" w:rsidRPr="00E84ADA" w:rsidRDefault="00AB6930" w:rsidP="00522E6F">
            <w:pPr>
              <w:rPr>
                <w:rFonts w:ascii="Calibri" w:eastAsia="Calibri" w:hAnsi="Calibri" w:cs="Times New Roman"/>
              </w:rPr>
            </w:pPr>
            <w:r w:rsidRPr="00E84ADA">
              <w:rPr>
                <w:rFonts w:ascii="Calibri" w:eastAsia="Calibri" w:hAnsi="Calibri" w:cs="Times New Roman"/>
              </w:rPr>
              <w:t>Mei-Dan, O. (2014)</w:t>
            </w:r>
            <w:r w:rsidR="004D5949" w:rsidRPr="00E84ADA">
              <w:rPr>
                <w:rFonts w:ascii="Calibri" w:eastAsia="Calibri" w:hAnsi="Calibri" w:cs="Times New Roman"/>
              </w:rPr>
              <w:fldChar w:fldCharType="begin">
                <w:fldData xml:space="preserve">PEVuZE5vdGU+PENpdGU+PEF1dGhvcj5NZWktRGFuPC9BdXRob3I+PFllYXI+MjAxNDwvWWVhcj48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NZWktRGFuPC9BdXRob3I+PFllYXI+MjAxNDwvWWVhcj48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49" w:tooltip="Mei-Dan, 2014 #11849" w:history="1">
              <w:r w:rsidR="00522E6F">
                <w:rPr>
                  <w:rFonts w:ascii="Calibri" w:eastAsia="Calibri" w:hAnsi="Calibri" w:cs="Times New Roman"/>
                  <w:noProof/>
                </w:rPr>
                <w:t>49</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45F97B4F" w14:textId="4C225131"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c>
          <w:tcPr>
            <w:tcW w:w="0" w:type="auto"/>
          </w:tcPr>
          <w:p w14:paraId="0EFC5068" w14:textId="5B91AA8D" w:rsidR="00AB6930" w:rsidRPr="00E84ADA" w:rsidRDefault="00AB6930" w:rsidP="00AB6930">
            <w:pPr>
              <w:jc w:val="center"/>
              <w:rPr>
                <w:rFonts w:ascii="Calibri" w:eastAsia="Calibri" w:hAnsi="Calibri" w:cs="Times New Roman"/>
              </w:rPr>
            </w:pPr>
            <w:r w:rsidRPr="00E84ADA">
              <w:rPr>
                <w:rFonts w:ascii="Calibri" w:eastAsia="Calibri" w:hAnsi="Calibri" w:cs="Times New Roman"/>
              </w:rPr>
              <w:t>X</w:t>
            </w:r>
          </w:p>
        </w:tc>
      </w:tr>
      <w:tr w:rsidR="00522E6F" w:rsidRPr="00E84ADA" w14:paraId="6EBD8049" w14:textId="77777777" w:rsidTr="000E27A3">
        <w:tc>
          <w:tcPr>
            <w:tcW w:w="0" w:type="auto"/>
          </w:tcPr>
          <w:p w14:paraId="6C28FD5D" w14:textId="701017D0" w:rsidR="008051AD" w:rsidRPr="00E84ADA" w:rsidRDefault="008051AD" w:rsidP="00522E6F">
            <w:pPr>
              <w:rPr>
                <w:rFonts w:ascii="Calibri" w:eastAsia="Calibri" w:hAnsi="Calibri" w:cs="Times New Roman"/>
              </w:rPr>
            </w:pPr>
            <w:r w:rsidRPr="00E84ADA">
              <w:rPr>
                <w:rFonts w:ascii="Calibri" w:eastAsia="Calibri" w:hAnsi="Calibri" w:cs="Times New Roman"/>
              </w:rPr>
              <w:t>Gupta, A. (2014)</w:t>
            </w:r>
            <w:r w:rsidR="004D5949" w:rsidRPr="00E84ADA">
              <w:rPr>
                <w:rFonts w:ascii="Calibri" w:eastAsia="Calibri" w:hAnsi="Calibri" w:cs="Times New Roman"/>
              </w:rPr>
              <w:fldChar w:fldCharType="begin">
                <w:fldData xml:space="preserve">PEVuZE5vdGU+PENpdGU+PEF1dGhvcj5HdXB0YTwvQXV0aG9yPjxZZWFyPjIwMTQ8L1llYXI+PFJl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HdXB0YTwvQXV0aG9yPjxZZWFyPjIwMTQ8L1llYXI+PFJl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53" w:tooltip="Gupta, 2014 #11841" w:history="1">
              <w:r w:rsidR="00522E6F">
                <w:rPr>
                  <w:rFonts w:ascii="Calibri" w:eastAsia="Calibri" w:hAnsi="Calibri" w:cs="Times New Roman"/>
                  <w:noProof/>
                </w:rPr>
                <w:t>53</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7B8CC760"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62C9B1F9" w14:textId="55CB981C"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68D34DC" w14:textId="77777777" w:rsidTr="000E27A3">
        <w:tc>
          <w:tcPr>
            <w:tcW w:w="0" w:type="auto"/>
            <w:vAlign w:val="center"/>
          </w:tcPr>
          <w:p w14:paraId="03541508" w14:textId="6BAE079A"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Impellizzeri, F. (2015)</w:t>
            </w:r>
            <w:r w:rsidR="004D5949" w:rsidRPr="00E84ADA">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Impellizzeri&lt;/Author&gt;&lt;Year&gt;2015&lt;/Year&gt;&lt;RecNum&gt;11831&lt;/RecNum&gt;&lt;DisplayText&gt;(60)&lt;/DisplayText&gt;&lt;record&gt;&lt;rec-number&gt;11831&lt;/rec-number&gt;&lt;foreign-keys&gt;&lt;key app="EN" db-id="x5x002s5vsf9s9exsxlpr2r80ptsx9wa55a5"&gt;11831&lt;/key&gt;&lt;/foreign-keys&gt;&lt;ref-type name="Journal Article"&gt;17&lt;/ref-type&gt;&lt;contributors&gt;&lt;authors&gt;&lt;author&gt;Impellizzeri, F. M.&lt;/author&gt;&lt;author&gt;Mannion, A. F.&lt;/author&gt;&lt;author&gt;Naal, F. D.&lt;/author&gt;&lt;author&gt;Leunig, M.&lt;/author&gt;&lt;/authors&gt;&lt;/contributors&gt;&lt;auth-address&gt;Department of Research and Development, Schulthess Clinic, Zurich, Switzerland. Electronic address: franco.impellizzeri@gmail.com.&amp;#xD;Department of Research and Development, Schulthess Clinic, Zurich, Switzerland.&lt;/auth-address&gt;&lt;titles&gt;&lt;title&gt;Validation of the Core Outcome Measures Index in Patients With Femoroacetabular Impingement&lt;/title&gt;&lt;secondary-title&gt;Arthroscopy&lt;/secondary-title&gt;&lt;/titles&gt;&lt;periodical&gt;&lt;full-title&gt;Arthroscopy&lt;/full-title&gt;&lt;abbr-1&gt;Arthroscopy&lt;/abbr-1&gt;&lt;abbr-2&gt;Arthroscopy&lt;/abbr-2&gt;&lt;/periodical&gt;&lt;pages&gt;1238-46&lt;/pages&gt;&lt;volume&gt;31&lt;/volume&gt;&lt;number&gt;7&lt;/number&gt;&lt;edition&gt;2015/03/17&lt;/edition&gt;&lt;keywords&gt;&lt;keyword&gt;Adult&lt;/keyword&gt;&lt;keyword&gt;Disabled Persons&lt;/keyword&gt;&lt;keyword&gt;Female&lt;/keyword&gt;&lt;keyword&gt;Femoracetabular Impingement/diagnosis/rehabilitation/ surgery&lt;/keyword&gt;&lt;keyword&gt;Health Surveys&lt;/keyword&gt;&lt;keyword&gt;Humans&lt;/keyword&gt;&lt;keyword&gt;Male&lt;/keyword&gt;&lt;keyword&gt;Outcome Assessment (Health Care)/ methods&lt;/keyword&gt;&lt;keyword&gt;Postoperative Period&lt;/keyword&gt;&lt;keyword&gt;Quality of Life&lt;/keyword&gt;&lt;keyword&gt;Surveys and Questionnaires&lt;/keyword&gt;&lt;/keywords&gt;&lt;dates&gt;&lt;year&gt;2015&lt;/year&gt;&lt;pub-dates&gt;&lt;date&gt;Jul&lt;/date&gt;&lt;/pub-dates&gt;&lt;/dates&gt;&lt;isbn&gt;1526-3231 (Electronic)&amp;#xD;0749-8063 (Linking)&lt;/isbn&gt;&lt;accession-num&gt;25771423&lt;/accession-num&gt;&lt;urls&gt;&lt;/urls&gt;&lt;electronic-resource-num&gt;10.1016/j.arthro.2015.01.014&lt;/electronic-resource-num&gt;&lt;remote-database-provider&gt;NLM&lt;/remote-database-provider&gt;&lt;language&gt;eng&lt;/language&gt;&lt;/record&gt;&lt;/Cite&gt;&lt;/EndNote&gt;</w:instrText>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60" w:tooltip="Impellizzeri, 2015 #11831" w:history="1">
              <w:r w:rsidR="00522E6F">
                <w:rPr>
                  <w:rFonts w:ascii="Calibri" w:eastAsia="Times New Roman" w:hAnsi="Calibri" w:cs="Times New Roman"/>
                  <w:noProof/>
                  <w:color w:val="000000"/>
                </w:rPr>
                <w:t>60</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4BB78D87"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5BBD41AB"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7C30B3D6" w14:textId="77777777" w:rsidTr="000E27A3">
        <w:tc>
          <w:tcPr>
            <w:tcW w:w="0" w:type="auto"/>
            <w:vAlign w:val="center"/>
          </w:tcPr>
          <w:p w14:paraId="7231996F" w14:textId="0B538EE2"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Yanke, A. (2015)</w:t>
            </w:r>
            <w:r w:rsidR="004D5949" w:rsidRPr="00E84ADA">
              <w:rPr>
                <w:rFonts w:ascii="Calibri" w:eastAsia="Times New Roman" w:hAnsi="Calibri" w:cs="Times New Roman"/>
                <w:color w:val="000000"/>
              </w:rPr>
              <w:fldChar w:fldCharType="begin">
                <w:fldData xml:space="preserve">PEVuZE5vdGU+PENpdGU+PEF1dGhvcj5ZYW5rZTwvQXV0aG9yPjxZZWFyPjIwMTU8L1llYXI+PFJl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ZYW5rZTwvQXV0aG9yPjxZZWFyPjIwMTU8L1llYXI+PFJl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E84ADA">
              <w:rPr>
                <w:rFonts w:ascii="Calibri" w:eastAsia="Times New Roman" w:hAnsi="Calibri" w:cs="Times New Roman"/>
                <w:color w:val="000000"/>
              </w:rPr>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61" w:tooltip="Yanke, 2015 #11828" w:history="1">
              <w:r w:rsidR="00522E6F">
                <w:rPr>
                  <w:rFonts w:ascii="Calibri" w:eastAsia="Times New Roman" w:hAnsi="Calibri" w:cs="Times New Roman"/>
                  <w:noProof/>
                  <w:color w:val="000000"/>
                </w:rPr>
                <w:t>61</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73D83C65"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4991DF4F"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61FD6AD0" w14:textId="77777777" w:rsidTr="000E27A3">
        <w:tc>
          <w:tcPr>
            <w:tcW w:w="0" w:type="auto"/>
          </w:tcPr>
          <w:p w14:paraId="75913AF5" w14:textId="3482D8C3" w:rsidR="008051AD" w:rsidRPr="00E84ADA" w:rsidRDefault="008051AD" w:rsidP="00522E6F">
            <w:pPr>
              <w:rPr>
                <w:rFonts w:ascii="Calibri" w:eastAsia="Calibri" w:hAnsi="Calibri" w:cs="Times New Roman"/>
              </w:rPr>
            </w:pPr>
            <w:r w:rsidRPr="00E84ADA">
              <w:rPr>
                <w:rFonts w:ascii="Calibri" w:eastAsia="Calibri" w:hAnsi="Calibri" w:cs="Times New Roman"/>
              </w:rPr>
              <w:t>Philippon, M. (2007)</w:t>
            </w:r>
            <w:r w:rsidR="004D5949" w:rsidRPr="00E84ADA">
              <w:rPr>
                <w:rFonts w:ascii="Calibri" w:eastAsia="Calibri" w:hAnsi="Calibri" w:cs="Times New Roman"/>
              </w:rPr>
              <w:fldChar w:fldCharType="begin">
                <w:fldData xml:space="preserve">PEVuZE5vdGU+PENpdGU+PEF1dGhvcj5QaGlsaXBwb248L0F1dGhvcj48WWVhcj4yMDA3PC9ZZWFy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aGlsaXBwb248L0F1dGhvcj48WWVhcj4yMDA3PC9ZZWFy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67" w:tooltip="Philippon, 2007 #5522" w:history="1">
              <w:r w:rsidR="00522E6F">
                <w:rPr>
                  <w:rFonts w:ascii="Calibri" w:eastAsia="Calibri" w:hAnsi="Calibri" w:cs="Times New Roman"/>
                  <w:noProof/>
                </w:rPr>
                <w:t>67</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F8FC8FB"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2A1E2851"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19FF9D0" w14:textId="77777777" w:rsidTr="000E27A3">
        <w:tc>
          <w:tcPr>
            <w:tcW w:w="0" w:type="auto"/>
          </w:tcPr>
          <w:p w14:paraId="53543091" w14:textId="1A826BB8" w:rsidR="008051AD" w:rsidRPr="00E84ADA" w:rsidRDefault="008051AD" w:rsidP="00522E6F">
            <w:pPr>
              <w:rPr>
                <w:rFonts w:ascii="Calibri" w:eastAsia="Calibri" w:hAnsi="Calibri" w:cs="Times New Roman"/>
              </w:rPr>
            </w:pPr>
            <w:r w:rsidRPr="00E84ADA">
              <w:rPr>
                <w:rFonts w:ascii="Calibri" w:eastAsia="Calibri" w:hAnsi="Calibri" w:cs="Times New Roman"/>
              </w:rPr>
              <w:t>Philippon, M. (2009)</w:t>
            </w:r>
            <w:r w:rsidR="004D5949" w:rsidRPr="00E84ADA">
              <w:rPr>
                <w:rFonts w:ascii="Calibri" w:eastAsia="Calibri" w:hAnsi="Calibri" w:cs="Times New Roman"/>
              </w:rPr>
              <w:fldChar w:fldCharType="begin">
                <w:fldData xml:space="preserve">PEVuZE5vdGU+PENpdGU+PEF1dGhvcj5QaGlsaXBwb248L0F1dGhvcj48WWVhcj4yMDA5PC9ZZWFy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aGlsaXBwb248L0F1dGhvcj48WWVhcj4yMDA5PC9ZZWFy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6" w:tooltip="Philippon, 2009 #11888" w:history="1">
              <w:r w:rsidR="00522E6F">
                <w:rPr>
                  <w:rFonts w:ascii="Calibri" w:eastAsia="Calibri" w:hAnsi="Calibri" w:cs="Times New Roman"/>
                  <w:noProof/>
                </w:rPr>
                <w:t>6</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FD81F0A"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012B9FD9"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83734E8" w14:textId="77777777" w:rsidTr="000E27A3">
        <w:tc>
          <w:tcPr>
            <w:tcW w:w="0" w:type="auto"/>
          </w:tcPr>
          <w:p w14:paraId="6D7CF8F7" w14:textId="5CAC0B2F" w:rsidR="008051AD" w:rsidRPr="00E84ADA" w:rsidRDefault="008051AD" w:rsidP="00522E6F">
            <w:pPr>
              <w:rPr>
                <w:rFonts w:ascii="Calibri" w:eastAsia="Calibri" w:hAnsi="Calibri" w:cs="Times New Roman"/>
              </w:rPr>
            </w:pPr>
            <w:r w:rsidRPr="00E84ADA">
              <w:rPr>
                <w:rFonts w:ascii="Calibri" w:eastAsia="Calibri" w:hAnsi="Calibri" w:cs="Times New Roman"/>
              </w:rPr>
              <w:t>Horisberger, M. (2010)</w:t>
            </w:r>
            <w:r w:rsidR="004D5949" w:rsidRPr="00E84ADA">
              <w:rPr>
                <w:rFonts w:ascii="Calibri" w:eastAsia="Calibri" w:hAnsi="Calibri" w:cs="Times New Roman"/>
              </w:rPr>
              <w:fldChar w:fldCharType="begin">
                <w:fldData xml:space="preserve">PEVuZE5vdGU+PENpdGU+PEF1dGhvcj5Ib3Jpc2JlcmdlcjwvQXV0aG9yPjxZZWFyPjIwMTA8L1ll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Ib3Jpc2JlcmdlcjwvQXV0aG9yPjxZZWFyPjIwMTA8L1ll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71" w:tooltip="Horisberger, 2010 #5299" w:history="1">
              <w:r w:rsidR="00522E6F">
                <w:rPr>
                  <w:rFonts w:ascii="Calibri" w:eastAsia="Calibri" w:hAnsi="Calibri" w:cs="Times New Roman"/>
                  <w:noProof/>
                </w:rPr>
                <w:t>71</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r w:rsidRPr="00E84ADA">
              <w:rPr>
                <w:rFonts w:ascii="Calibri" w:eastAsia="Times New Roman" w:hAnsi="Calibri" w:cs="Times New Roman"/>
                <w:color w:val="000000"/>
                <w:vertAlign w:val="superscript"/>
              </w:rPr>
              <w:t xml:space="preserve"> </w:t>
            </w:r>
          </w:p>
        </w:tc>
        <w:tc>
          <w:tcPr>
            <w:tcW w:w="0" w:type="auto"/>
          </w:tcPr>
          <w:p w14:paraId="6E68120A"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298902A5"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7A3C6588" w14:textId="77777777" w:rsidTr="000E27A3">
        <w:tc>
          <w:tcPr>
            <w:tcW w:w="0" w:type="auto"/>
          </w:tcPr>
          <w:p w14:paraId="3BD8E17F" w14:textId="5A1F0B8E" w:rsidR="008051AD" w:rsidRPr="00E84ADA" w:rsidRDefault="008051AD" w:rsidP="00522E6F">
            <w:pPr>
              <w:rPr>
                <w:rFonts w:ascii="Calibri" w:eastAsia="Calibri" w:hAnsi="Calibri" w:cs="Times New Roman"/>
              </w:rPr>
            </w:pPr>
            <w:r w:rsidRPr="00E84ADA">
              <w:rPr>
                <w:rFonts w:ascii="Calibri" w:eastAsia="Calibri" w:hAnsi="Calibri" w:cs="Times New Roman"/>
              </w:rPr>
              <w:t>Clohisy, J. (2010)</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Clohisy&lt;/Author&gt;&lt;Year&gt;2010&lt;/Year&gt;&lt;RecNum&gt;11881&lt;/RecNum&gt;&lt;DisplayText&gt;(15)&lt;/DisplayText&gt;&lt;record&gt;&lt;rec-number&gt;11881&lt;/rec-number&gt;&lt;foreign-keys&gt;&lt;key app="EN" db-id="x5x002s5vsf9s9exsxlpr2r80ptsx9wa55a5"&gt;11881&lt;/key&gt;&lt;/foreign-keys&gt;&lt;ref-type name="Journal Article"&gt;17&lt;/ref-type&gt;&lt;contributors&gt;&lt;authors&gt;&lt;author&gt;Clohisy, J. C.&lt;/author&gt;&lt;author&gt;Zebala, L. P.&lt;/author&gt;&lt;author&gt;Nepple, J. J.&lt;/author&gt;&lt;author&gt;Pashos, G.&lt;/author&gt;&lt;/authors&gt;&lt;/contributors&gt;&lt;auth-address&gt;Department of Orthopaedic Surgery, Washington University School of Medicine, Barnes-Jewish Hospital, St. Louis, MO 63110, USA. jclohisy@wustl.edu&lt;/auth-address&gt;&lt;titles&gt;&lt;title&gt;Combined hip arthroscopy and limited open osteochondroplasty for anterior femoroacetabular impingement&lt;/title&gt;&lt;secondary-title&gt;Journal of Bone and Joint Surgery&lt;/secondary-title&gt;&lt;/titles&gt;&lt;periodical&gt;&lt;full-title&gt;Journal of Bone and Joint Surgery&lt;/full-title&gt;&lt;abbr-1&gt;J. Bone Joint Surg. Am.&lt;/abbr-1&gt;&lt;abbr-2&gt;J Bone Joint Surg Am&lt;/abbr-2&gt;&lt;abbr-3&gt;Journal of Bone &amp;amp; Joint Surgery&lt;/abbr-3&gt;&lt;/periodical&gt;&lt;pages&gt;1697-706&lt;/pages&gt;&lt;volume&gt;92&lt;/volume&gt;&lt;number&gt;8&lt;/number&gt;&lt;edition&gt;2010/07/28&lt;/edition&gt;&lt;keywords&gt;&lt;keyword&gt;Acetabulum/ surgery&lt;/keyword&gt;&lt;keyword&gt;Adolescent&lt;/keyword&gt;&lt;keyword&gt;Adult&lt;/keyword&gt;&lt;keyword&gt;Arthroplasty&lt;/keyword&gt;&lt;keyword&gt;Arthroscopy&lt;/keyword&gt;&lt;keyword&gt;Disease Progression&lt;/keyword&gt;&lt;keyword&gt;Female&lt;/keyword&gt;&lt;keyword&gt;Femur Head/ surgery&lt;/keyword&gt;&lt;keyword&gt;Humans&lt;/keyword&gt;&lt;keyword&gt;Joint Diseases/ surgery&lt;/keyword&gt;&lt;keyword&gt;Male&lt;/keyword&gt;&lt;keyword&gt;Middle Aged&lt;/keyword&gt;&lt;keyword&gt;Osteoarthritis, Hip/diagnosis/etiology&lt;/keyword&gt;&lt;keyword&gt;Retrospective Studies&lt;/keyword&gt;&lt;keyword&gt;Young Adult&lt;/keyword&gt;&lt;/keywords&gt;&lt;dates&gt;&lt;year&gt;2010&lt;/year&gt;&lt;pub-dates&gt;&lt;date&gt;Jul 21&lt;/date&gt;&lt;/pub-dates&gt;&lt;/dates&gt;&lt;isbn&gt;1535-1386 (Electronic)&amp;#xD;0021-9355 (Linking)&lt;/isbn&gt;&lt;accession-num&gt;20660232&lt;/accession-num&gt;&lt;urls&gt;&lt;/urls&gt;&lt;electronic-resource-num&gt;10.2106/jbjs.i.00326&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5" w:tooltip="Clohisy, 2010 #11881" w:history="1">
              <w:r w:rsidR="00522E6F">
                <w:rPr>
                  <w:rFonts w:ascii="Calibri" w:eastAsia="Calibri" w:hAnsi="Calibri" w:cs="Times New Roman"/>
                  <w:noProof/>
                </w:rPr>
                <w:t>15</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A4F9BFB"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2B1FB3AB"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594B18FC" w14:textId="77777777" w:rsidTr="000E27A3">
        <w:tc>
          <w:tcPr>
            <w:tcW w:w="0" w:type="auto"/>
          </w:tcPr>
          <w:p w14:paraId="68AF4FDF" w14:textId="1808F968" w:rsidR="008051AD" w:rsidRPr="00E84ADA" w:rsidRDefault="008051AD" w:rsidP="00522E6F">
            <w:pPr>
              <w:rPr>
                <w:rFonts w:ascii="Calibri" w:eastAsia="Calibri" w:hAnsi="Calibri" w:cs="Times New Roman"/>
              </w:rPr>
            </w:pPr>
            <w:r w:rsidRPr="00E84ADA">
              <w:rPr>
                <w:rFonts w:ascii="Calibri" w:eastAsia="Calibri" w:hAnsi="Calibri" w:cs="Times New Roman"/>
              </w:rPr>
              <w:t>Naal, F. 2011)</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Naal&lt;/Author&gt;&lt;Year&gt;2011&lt;/Year&gt;&lt;RecNum&gt;11877&lt;/RecNum&gt;&lt;DisplayText&gt;(73)&lt;/DisplayText&gt;&lt;record&gt;&lt;rec-number&gt;11877&lt;/rec-number&gt;&lt;foreign-keys&gt;&lt;key app="EN" db-id="x5x002s5vsf9s9exsxlpr2r80ptsx9wa55a5"&gt;11877&lt;/key&gt;&lt;/foreign-keys&gt;&lt;ref-type name="Journal Article"&gt;17&lt;/ref-type&gt;&lt;contributors&gt;&lt;authors&gt;&lt;author&gt;Naal, F. D.&lt;/author&gt;&lt;author&gt;Miozzari, H. H.&lt;/author&gt;&lt;author&gt;Wyss, T. F.&lt;/author&gt;&lt;author&gt;Notzli, H. P.&lt;/author&gt;&lt;/authors&gt;&lt;/contributors&gt;&lt;auth-address&gt;Department of Orthopaedic Surgery, Spital Netz Bern-Ziegler, Morillonstrasse 75, Berne, Switzerland. florian.naal@gmail.com&lt;/auth-address&gt;&lt;titles&gt;&lt;title&gt;Surgical hip dislocation for the treatment of femoroacetabular impingement in high-level athletes&lt;/title&gt;&lt;secondary-title&gt;American Journal of Sports Medicine&lt;/secondary-title&gt;&lt;/titles&gt;&lt;periodical&gt;&lt;full-title&gt;American Journal of Sports Medicine&lt;/full-title&gt;&lt;abbr-1&gt;Am. J. Sports Med.&lt;/abbr-1&gt;&lt;abbr-2&gt;Am J Sports Med&lt;/abbr-2&gt;&lt;/periodical&gt;&lt;pages&gt;544-50&lt;/pages&gt;&lt;volume&gt;39&lt;/volume&gt;&lt;number&gt;3&lt;/number&gt;&lt;edition&gt;2010/12/22&lt;/edition&gt;&lt;keywords&gt;&lt;keyword&gt;Adolescent&lt;/keyword&gt;&lt;keyword&gt;Athletic Performance&lt;/keyword&gt;&lt;keyword&gt;Femoracetabular Impingement/ surgery&lt;/keyword&gt;&lt;keyword&gt;Follow-Up Studies&lt;/keyword&gt;&lt;keyword&gt;Hip Dislocation&lt;/keyword&gt;&lt;keyword&gt;Hockey&lt;/keyword&gt;&lt;keyword&gt;Humans&lt;/keyword&gt;&lt;keyword&gt;Male&lt;/keyword&gt;&lt;keyword&gt;Orthopedic Procedures/ methods&lt;/keyword&gt;&lt;keyword&gt;Patient Satisfaction/statistics &amp;amp; numerical data&lt;/keyword&gt;&lt;keyword&gt;Retrospective Studies&lt;/keyword&gt;&lt;keyword&gt;Sports&lt;/keyword&gt;&lt;keyword&gt;Treatment Outcome&lt;/keyword&gt;&lt;keyword&gt;Young Adult&lt;/keyword&gt;&lt;/keywords&gt;&lt;dates&gt;&lt;year&gt;2011&lt;/year&gt;&lt;pub-dates&gt;&lt;date&gt;Mar&lt;/date&gt;&lt;/pub-dates&gt;&lt;/dates&gt;&lt;isbn&gt;1552-3365 (Electronic)&amp;#xD;0363-5465 (Linking)&lt;/isbn&gt;&lt;accession-num&gt;21173196&lt;/accession-num&gt;&lt;urls&gt;&lt;/urls&gt;&lt;electronic-resource-num&gt;10.1177/0363546510387263&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73" w:tooltip="Naal, 2011 #11877" w:history="1">
              <w:r w:rsidR="00522E6F">
                <w:rPr>
                  <w:rFonts w:ascii="Calibri" w:eastAsia="Calibri" w:hAnsi="Calibri" w:cs="Times New Roman"/>
                  <w:noProof/>
                </w:rPr>
                <w:t>73</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28980856"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6B849B6A"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616ECECB" w14:textId="77777777" w:rsidTr="000E27A3">
        <w:tc>
          <w:tcPr>
            <w:tcW w:w="0" w:type="auto"/>
          </w:tcPr>
          <w:p w14:paraId="310A4F8B" w14:textId="5F52E839" w:rsidR="008051AD" w:rsidRPr="00E84ADA" w:rsidRDefault="008051AD" w:rsidP="00522E6F">
            <w:pPr>
              <w:rPr>
                <w:rFonts w:ascii="Calibri" w:eastAsia="Calibri" w:hAnsi="Calibri" w:cs="Times New Roman"/>
              </w:rPr>
            </w:pPr>
            <w:r w:rsidRPr="00E84ADA">
              <w:rPr>
                <w:rFonts w:ascii="Calibri" w:eastAsia="Calibri" w:hAnsi="Calibri" w:cs="Times New Roman"/>
              </w:rPr>
              <w:t>Naal, F. (2011)</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Naal&lt;/Author&gt;&lt;Year&gt;2011&lt;/Year&gt;&lt;RecNum&gt;11878&lt;/RecNum&gt;&lt;DisplayText&gt;(74)&lt;/DisplayText&gt;&lt;record&gt;&lt;rec-number&gt;11878&lt;/rec-number&gt;&lt;foreign-keys&gt;&lt;key app="EN" db-id="x5x002s5vsf9s9exsxlpr2r80ptsx9wa55a5"&gt;11878&lt;/key&gt;&lt;/foreign-keys&gt;&lt;ref-type name="Journal Article"&gt;17&lt;/ref-type&gt;&lt;contributors&gt;&lt;authors&gt;&lt;author&gt;Naal, F. D.&lt;/author&gt;&lt;author&gt;Impellizzeri, F. M.&lt;/author&gt;&lt;author&gt;Miozzari, H. H.&lt;/author&gt;&lt;author&gt;Mannion, A. F.&lt;/author&gt;&lt;author&gt;Leunig, M.&lt;/author&gt;&lt;/authors&gt;&lt;/contributors&gt;&lt;auth-address&gt;Department of Orthopaedic Surgery, Schulthess Clinic, Zurich, Switzerland. florian.naal@gmail.com&lt;/auth-address&gt;&lt;titles&gt;&lt;title&gt;The German Hip Outcome Score: validation in patients undergoing surgical treatment for femoroacetabular impingement&lt;/title&gt;&lt;secondary-title&gt;Arthroscopy&lt;/secondary-title&gt;&lt;/titles&gt;&lt;periodical&gt;&lt;full-title&gt;Arthroscopy&lt;/full-title&gt;&lt;abbr-1&gt;Arthroscopy&lt;/abbr-1&gt;&lt;abbr-2&gt;Arthroscopy&lt;/abbr-2&gt;&lt;/periodical&gt;&lt;pages&gt;339-45&lt;/pages&gt;&lt;volume&gt;27&lt;/volume&gt;&lt;number&gt;3&lt;/number&gt;&lt;edition&gt;2010/11/13&lt;/edition&gt;&lt;keywords&gt;&lt;keyword&gt;Acetabulum/physiopathology/ surgery&lt;/keyword&gt;&lt;keyword&gt;Activities of Daily Living&lt;/keyword&gt;&lt;keyword&gt;Adult&lt;/keyword&gt;&lt;keyword&gt;Arthroscopy&lt;/keyword&gt;&lt;keyword&gt;Feasibility Studies&lt;/keyword&gt;&lt;keyword&gt;Female&lt;/keyword&gt;&lt;keyword&gt;Femur Head/physiopathology/ surgery&lt;/keyword&gt;&lt;keyword&gt;Germany&lt;/keyword&gt;&lt;keyword&gt;Hip Joint/physiopathology/ surgery&lt;/keyword&gt;&lt;keyword&gt;Humans&lt;/keyword&gt;&lt;keyword&gt;Male&lt;/keyword&gt;&lt;keyword&gt;Reproducibility of Results&lt;/keyword&gt;&lt;keyword&gt;Surveys and Questionnaires&lt;/keyword&gt;&lt;keyword&gt;Translating&lt;/keyword&gt;&lt;keyword&gt;Treatment Outcome&lt;/keyword&gt;&lt;/keywords&gt;&lt;dates&gt;&lt;year&gt;2011&lt;/year&gt;&lt;pub-dates&gt;&lt;date&gt;Mar&lt;/date&gt;&lt;/pub-dates&gt;&lt;/dates&gt;&lt;isbn&gt;1526-3231 (Electronic)&amp;#xD;0749-8063 (Linking)&lt;/isbn&gt;&lt;accession-num&gt;21071169&lt;/accession-num&gt;&lt;urls&gt;&lt;/urls&gt;&lt;electronic-resource-num&gt;10.1016/j.arthro.2010.07.021&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74" w:tooltip="Naal, 2011 #11878" w:history="1">
              <w:r w:rsidR="00522E6F">
                <w:rPr>
                  <w:rFonts w:ascii="Calibri" w:eastAsia="Calibri" w:hAnsi="Calibri" w:cs="Times New Roman"/>
                  <w:noProof/>
                </w:rPr>
                <w:t>74</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739A52B9"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02646B23"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6C587745" w14:textId="77777777" w:rsidTr="000E27A3">
        <w:tc>
          <w:tcPr>
            <w:tcW w:w="0" w:type="auto"/>
          </w:tcPr>
          <w:p w14:paraId="0D54C842" w14:textId="17330D8E" w:rsidR="008051AD" w:rsidRPr="00E84ADA" w:rsidRDefault="008051AD" w:rsidP="00522E6F">
            <w:pPr>
              <w:rPr>
                <w:rFonts w:ascii="Calibri" w:eastAsia="Calibri" w:hAnsi="Calibri" w:cs="Times New Roman"/>
              </w:rPr>
            </w:pPr>
            <w:r w:rsidRPr="00E84ADA">
              <w:rPr>
                <w:rFonts w:ascii="Calibri" w:eastAsia="Calibri" w:hAnsi="Calibri" w:cs="Times New Roman"/>
              </w:rPr>
              <w:t>Jäger, M. (2011)</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Jager&lt;/Author&gt;&lt;Year&gt;2011&lt;/Year&gt;&lt;RecNum&gt;11873&lt;/RecNum&gt;&lt;DisplayText&gt;(24)&lt;/DisplayText&gt;&lt;record&gt;&lt;rec-number&gt;11873&lt;/rec-number&gt;&lt;foreign-keys&gt;&lt;key app="EN" db-id="x5x002s5vsf9s9exsxlpr2r80ptsx9wa55a5"&gt;11873&lt;/key&gt;&lt;/foreign-keys&gt;&lt;ref-type name="Journal Article"&gt;17&lt;/ref-type&gt;&lt;contributors&gt;&lt;authors&gt;&lt;author&gt;Jager, M.&lt;/author&gt;&lt;author&gt;Bittersohl, B.&lt;/author&gt;&lt;author&gt;Zilkens, C.&lt;/author&gt;&lt;author&gt;Hosalkar, H. S.&lt;/author&gt;&lt;author&gt;Stefanovska, K.&lt;/author&gt;&lt;author&gt;Kurth, S.&lt;/author&gt;&lt;author&gt;Krauspe, R.&lt;/author&gt;&lt;/authors&gt;&lt;/contributors&gt;&lt;auth-address&gt;Department of Orthopedics, Heinrich-Heine University Medical School, Moorenstrasse 5, 40225 Dusseldorf, Germany.&lt;/auth-address&gt;&lt;titles&gt;&lt;title&gt;Surgical hip dislocation in symptomatic cam femoroacetabular impingement: what matters in early good results?&lt;/title&gt;&lt;secondary-title&gt;European Journal of Medical Research&lt;/secondary-title&gt;&lt;/titles&gt;&lt;periodical&gt;&lt;full-title&gt;European Journal of Medical Research&lt;/full-title&gt;&lt;abbr-1&gt;Eur. J. Med. Res.&lt;/abbr-1&gt;&lt;abbr-2&gt;Eur J Med Res&lt;/abbr-2&gt;&lt;/periodical&gt;&lt;pages&gt;217-22&lt;/pages&gt;&lt;volume&gt;16&lt;/volume&gt;&lt;number&gt;5&lt;/number&gt;&lt;edition&gt;2011/07/02&lt;/edition&gt;&lt;keywords&gt;&lt;keyword&gt;Adult&lt;/keyword&gt;&lt;keyword&gt;Debridement&lt;/keyword&gt;&lt;keyword&gt;Female&lt;/keyword&gt;&lt;keyword&gt;Femoracetabular Impingement/pathology/ surgery&lt;/keyword&gt;&lt;keyword&gt;Hip Joint/ surgery&lt;/keyword&gt;&lt;keyword&gt;Humans&lt;/keyword&gt;&lt;keyword&gt;Magnetic Resonance Imaging&lt;/keyword&gt;&lt;keyword&gt;Male&lt;/keyword&gt;&lt;keyword&gt;Middle Aged&lt;/keyword&gt;&lt;/keywords&gt;&lt;dates&gt;&lt;year&gt;2011&lt;/year&gt;&lt;pub-dates&gt;&lt;date&gt;May 12&lt;/date&gt;&lt;/pub-dates&gt;&lt;/dates&gt;&lt;isbn&gt;0949-2321 (Print)&amp;#xD;0949-2321 (Linking)&lt;/isbn&gt;&lt;accession-num&gt;21719395&lt;/accession-num&gt;&lt;urls&gt;&lt;/urls&gt;&lt;custom2&gt;3352194&lt;/custom2&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24" w:tooltip="Jager, 2011 #11873" w:history="1">
              <w:r w:rsidR="00522E6F">
                <w:rPr>
                  <w:rFonts w:ascii="Calibri" w:eastAsia="Calibri" w:hAnsi="Calibri" w:cs="Times New Roman"/>
                  <w:noProof/>
                </w:rPr>
                <w:t>24</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8934CF1"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15FB7F89"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DCB13BB" w14:textId="77777777" w:rsidTr="000E27A3">
        <w:tc>
          <w:tcPr>
            <w:tcW w:w="0" w:type="auto"/>
          </w:tcPr>
          <w:p w14:paraId="1F945F99" w14:textId="6C7F80B4" w:rsidR="008051AD" w:rsidRPr="00E84ADA" w:rsidRDefault="008051AD" w:rsidP="00522E6F">
            <w:pPr>
              <w:rPr>
                <w:rFonts w:ascii="Calibri" w:eastAsia="Calibri" w:hAnsi="Calibri" w:cs="Times New Roman"/>
              </w:rPr>
            </w:pPr>
            <w:r w:rsidRPr="00E84ADA">
              <w:rPr>
                <w:rFonts w:ascii="Calibri" w:eastAsia="Calibri" w:hAnsi="Calibri" w:cs="Times New Roman"/>
              </w:rPr>
              <w:t>Chiron, P. (2012)</w:t>
            </w:r>
            <w:r w:rsidR="004D5949" w:rsidRPr="00E84ADA">
              <w:rPr>
                <w:rFonts w:ascii="Calibri" w:eastAsia="Calibri" w:hAnsi="Calibri" w:cs="Times New Roman"/>
              </w:rPr>
              <w:fldChar w:fldCharType="begin">
                <w:fldData xml:space="preserve">PEVuZE5vdGU+PENpdGU+PEF1dGhvcj5DaGlyb248L0F1dGhvcj48WWVhcj4yMDEyPC9ZZWFyPjxS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MC04PC9wYWdlcz48dm9sdW1lPjk4PC92b2x1bWU+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DaGlyb248L0F1dGhvcj48WWVhcj4yMDEyPC9ZZWFyPjxS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MC04PC9wYWdlcz48dm9sdW1lPjk4PC92b2x1bWU+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30" w:tooltip="Chiron, 2012 #11869" w:history="1">
              <w:r w:rsidR="00522E6F">
                <w:rPr>
                  <w:rFonts w:ascii="Calibri" w:eastAsia="Calibri" w:hAnsi="Calibri" w:cs="Times New Roman"/>
                  <w:noProof/>
                </w:rPr>
                <w:t>30</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1A2422A3"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77518793"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230FFF16" w14:textId="77777777" w:rsidTr="000E27A3">
        <w:tc>
          <w:tcPr>
            <w:tcW w:w="0" w:type="auto"/>
          </w:tcPr>
          <w:p w14:paraId="543C7BFE" w14:textId="7E7CBEC6" w:rsidR="008051AD" w:rsidRPr="00E84ADA" w:rsidRDefault="008051AD" w:rsidP="00522E6F">
            <w:pPr>
              <w:rPr>
                <w:rFonts w:ascii="Calibri" w:eastAsia="Calibri" w:hAnsi="Calibri" w:cs="Times New Roman"/>
              </w:rPr>
            </w:pPr>
            <w:r w:rsidRPr="00E84ADA">
              <w:rPr>
                <w:rFonts w:ascii="Calibri" w:eastAsia="Calibri" w:hAnsi="Calibri" w:cs="Times New Roman"/>
              </w:rPr>
              <w:t>Wassilew, G. (2013)</w:t>
            </w:r>
            <w:r w:rsidR="004D5949" w:rsidRPr="00E84ADA">
              <w:rPr>
                <w:rFonts w:ascii="Calibri" w:eastAsia="Calibri" w:hAnsi="Calibri" w:cs="Times New Roman"/>
              </w:rPr>
              <w:fldChar w:fldCharType="begin">
                <w:fldData xml:space="preserve">PEVuZE5vdGU+PENpdGU+PEF1dGhvcj5XYXNzaWxldzwvQXV0aG9yPjxZZWFyPjIwMTM8L1llYXI+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XYXNzaWxldzwvQXV0aG9yPjxZZWFyPjIwMTM8L1llYXI+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37" w:tooltip="Wassilew, 2013 #11768" w:history="1">
              <w:r w:rsidR="00522E6F">
                <w:rPr>
                  <w:rFonts w:ascii="Calibri" w:eastAsia="Calibri" w:hAnsi="Calibri" w:cs="Times New Roman"/>
                  <w:noProof/>
                </w:rPr>
                <w:t>37</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2F6D9D9C"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1B443773"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69F2A849" w14:textId="77777777" w:rsidTr="000E27A3">
        <w:tc>
          <w:tcPr>
            <w:tcW w:w="0" w:type="auto"/>
          </w:tcPr>
          <w:p w14:paraId="60544005" w14:textId="1D61CF49" w:rsidR="008051AD" w:rsidRPr="00E84ADA" w:rsidRDefault="008051AD" w:rsidP="00522E6F">
            <w:pPr>
              <w:rPr>
                <w:rFonts w:ascii="Calibri" w:eastAsia="Calibri" w:hAnsi="Calibri" w:cs="Times New Roman"/>
              </w:rPr>
            </w:pPr>
            <w:r w:rsidRPr="00E84ADA">
              <w:rPr>
                <w:rFonts w:ascii="Calibri" w:eastAsia="Calibri" w:hAnsi="Calibri" w:cs="Times New Roman"/>
              </w:rPr>
              <w:t>Zingg, P. (2013)</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Zingg&lt;/Author&gt;&lt;Year&gt;2013&lt;/Year&gt;&lt;RecNum&gt;11857&lt;/RecNum&gt;&lt;DisplayText&gt;(39)&lt;/DisplayText&gt;&lt;record&gt;&lt;rec-number&gt;11857&lt;/rec-number&gt;&lt;foreign-keys&gt;&lt;key app="EN" db-id="x5x002s5vsf9s9exsxlpr2r80ptsx9wa55a5"&gt;11857&lt;/key&gt;&lt;/foreign-keys&gt;&lt;ref-type name="Journal Article"&gt;17&lt;/ref-type&gt;&lt;contributors&gt;&lt;authors&gt;&lt;author&gt;Zingg, P. O.&lt;/author&gt;&lt;author&gt;Ulbrich, E. J.&lt;/author&gt;&lt;author&gt;Buehler, T. C.&lt;/author&gt;&lt;author&gt;Kalberer, F.&lt;/author&gt;&lt;author&gt;Poutawera, V. R.&lt;/author&gt;&lt;author&gt;Dora, C.&lt;/author&gt;&lt;/authors&gt;&lt;/contributors&gt;&lt;auth-address&gt;Department of Orthopaedics, University of Zurich, Balgrist, Forchstr. 340, 8008 Zurich, Switzerland. patrick.zingg@balgrist.ch&lt;/auth-address&gt;&lt;titles&gt;&lt;title&gt;Surgical hip dislocation versus hip arthroscopy for femoroacetabular impingement: clinical and morphological short-term results&lt;/title&gt;&lt;secondary-title&gt;Archives of Orthopaedic and Trauma Surgery&lt;/secondary-title&gt;&lt;/titles&gt;&lt;periodical&gt;&lt;full-title&gt;Archives of Orthopaedic and Trauma Surgery&lt;/full-title&gt;&lt;abbr-1&gt;Arch. Orthop. Trauma Surg.&lt;/abbr-1&gt;&lt;abbr-2&gt;Arch Orthop Trauma Surg&lt;/abbr-2&gt;&lt;abbr-3&gt;Archives of Orthopaedic &amp;amp; Trauma Surgery&lt;/abbr-3&gt;&lt;/periodical&gt;&lt;pages&gt;69-79&lt;/pages&gt;&lt;volume&gt;133&lt;/volume&gt;&lt;number&gt;1&lt;/number&gt;&lt;edition&gt;2012/10/16&lt;/edition&gt;&lt;keywords&gt;&lt;keyword&gt;Adolescent&lt;/keyword&gt;&lt;keyword&gt;Adult&lt;/keyword&gt;&lt;keyword&gt;Arthroscopy&lt;/keyword&gt;&lt;keyword&gt;Female&lt;/keyword&gt;&lt;keyword&gt;Femoracetabular Impingement/ surgery&lt;/keyword&gt;&lt;keyword&gt;Humans&lt;/keyword&gt;&lt;keyword&gt;Male&lt;/keyword&gt;&lt;keyword&gt;Manipulation, Orthopedic&lt;/keyword&gt;&lt;keyword&gt;Middle Aged&lt;/keyword&gt;&lt;keyword&gt;Treatment Outcome&lt;/keyword&gt;&lt;keyword&gt;Young Adult&lt;/keyword&gt;&lt;/keywords&gt;&lt;dates&gt;&lt;year&gt;2013&lt;/year&gt;&lt;pub-dates&gt;&lt;date&gt;Jan&lt;/date&gt;&lt;/pub-dates&gt;&lt;/dates&gt;&lt;isbn&gt;1434-3916 (Electronic)&amp;#xD;0936-8051 (Linking)&lt;/isbn&gt;&lt;accession-num&gt;23064993&lt;/accession-num&gt;&lt;urls&gt;&lt;/urls&gt;&lt;electronic-resource-num&gt;10.1007/s00402-012-1616-2&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39" w:tooltip="Zingg, 2013 #11857" w:history="1">
              <w:r w:rsidR="00522E6F">
                <w:rPr>
                  <w:rFonts w:ascii="Calibri" w:eastAsia="Calibri" w:hAnsi="Calibri" w:cs="Times New Roman"/>
                  <w:noProof/>
                </w:rPr>
                <w:t>39</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1B28E5A6"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0AFEBF04"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3E6A44CB" w14:textId="77777777" w:rsidTr="000E27A3">
        <w:tc>
          <w:tcPr>
            <w:tcW w:w="0" w:type="auto"/>
          </w:tcPr>
          <w:p w14:paraId="0EAFF213" w14:textId="373E28F8" w:rsidR="008051AD" w:rsidRPr="00E84ADA" w:rsidRDefault="008051AD" w:rsidP="00522E6F">
            <w:pPr>
              <w:rPr>
                <w:rFonts w:ascii="Calibri" w:eastAsia="Calibri" w:hAnsi="Calibri" w:cs="Times New Roman"/>
              </w:rPr>
            </w:pPr>
            <w:r w:rsidRPr="00E84ADA">
              <w:rPr>
                <w:rFonts w:ascii="Calibri" w:eastAsia="Calibri" w:hAnsi="Calibri" w:cs="Times New Roman"/>
              </w:rPr>
              <w:t>Steppacher, S. (2013)</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Steppacher&lt;/Author&gt;&lt;Year&gt;2014&lt;/Year&gt;&lt;RecNum&gt;11851&lt;/RecNum&gt;&lt;DisplayText&gt;(80)&lt;/DisplayText&gt;&lt;record&gt;&lt;rec-number&gt;11851&lt;/rec-number&gt;&lt;foreign-keys&gt;&lt;key app="EN" db-id="x5x002s5vsf9s9exsxlpr2r80ptsx9wa55a5"&gt;11851&lt;/key&gt;&lt;/foreign-keys&gt;&lt;ref-type name="Journal Article"&gt;17&lt;/ref-type&gt;&lt;contributors&gt;&lt;authors&gt;&lt;author&gt;Steppacher, S. D.&lt;/author&gt;&lt;author&gt;Huemmer, C.&lt;/author&gt;&lt;author&gt;Schwab, J. M.&lt;/author&gt;&lt;author&gt;Tannast, M.&lt;/author&gt;&lt;author&gt;Siebenrock, K. A.&lt;/author&gt;&lt;/authors&gt;&lt;/contributors&gt;&lt;auth-address&gt;Department of Orthopaedic Surgery, Inselspital, University of Bern, Freiburgstrasse, 3010, Bern, Switzerland.&lt;/auth-address&gt;&lt;titles&gt;&lt;title&gt;Surgical hip dislocation for treatment of femoroacetabular impingement: factors predicting 5-year survivorship&lt;/title&gt;&lt;secondary-title&gt;Clin Orthop Relat Res&lt;/secondary-title&gt;&lt;/titles&gt;&lt;periodical&gt;&lt;full-title&gt;Clin Orthop Relat Res&lt;/full-title&gt;&lt;/periodical&gt;&lt;pages&gt;337-48&lt;/pages&gt;&lt;volume&gt;472&lt;/volume&gt;&lt;number&gt;1&lt;/number&gt;&lt;edition&gt;2013/09/10&lt;/edition&gt;&lt;keywords&gt;&lt;keyword&gt;Adolescent&lt;/keyword&gt;&lt;keyword&gt;Adult&lt;/keyword&gt;&lt;keyword&gt;Arthroplasty, Replacement, Hip&lt;/keyword&gt;&lt;keyword&gt;Female&lt;/keyword&gt;&lt;keyword&gt;Femoracetabular Impingement/ surgery&lt;/keyword&gt;&lt;keyword&gt;Follow-Up Studies&lt;/keyword&gt;&lt;keyword&gt;Hip Dislocation&lt;/keyword&gt;&lt;keyword&gt;Hip Joint/ surgery&lt;/keyword&gt;&lt;keyword&gt;Humans&lt;/keyword&gt;&lt;keyword&gt;Male&lt;/keyword&gt;&lt;keyword&gt;Middle Aged&lt;/keyword&gt;&lt;keyword&gt;Orthopedic Procedures/ methods&lt;/keyword&gt;&lt;keyword&gt;Osteoarthritis, Hip/physiopathology/ surgery&lt;/keyword&gt;&lt;keyword&gt;Range of Motion, Articular/physiology&lt;/keyword&gt;&lt;keyword&gt;Recovery of Function/physiology&lt;/keyword&gt;&lt;keyword&gt;Treatment Outcome&lt;/keyword&gt;&lt;/keywords&gt;&lt;dates&gt;&lt;year&gt;2014&lt;/year&gt;&lt;pub-dates&gt;&lt;date&gt;Jan&lt;/date&gt;&lt;/pub-dates&gt;&lt;/dates&gt;&lt;isbn&gt;1528-1132 (Electronic)&amp;#xD;0009-921X (Linking)&lt;/isbn&gt;&lt;accession-num&gt;24014286&lt;/accession-num&gt;&lt;urls&gt;&lt;/urls&gt;&lt;custom2&gt;3889443&lt;/custom2&gt;&lt;electronic-resource-num&gt;10.1007/s11999-013-3268-0&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80" w:tooltip="Steppacher, 2014 #11851" w:history="1">
              <w:r w:rsidR="00522E6F">
                <w:rPr>
                  <w:rFonts w:ascii="Calibri" w:eastAsia="Calibri" w:hAnsi="Calibri" w:cs="Times New Roman"/>
                  <w:noProof/>
                </w:rPr>
                <w:t>80</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EE66C44"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38D42A5F"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44F712DE" w14:textId="77777777" w:rsidTr="000E27A3">
        <w:tc>
          <w:tcPr>
            <w:tcW w:w="0" w:type="auto"/>
          </w:tcPr>
          <w:p w14:paraId="0DDE0820" w14:textId="63FB49D5" w:rsidR="008051AD" w:rsidRPr="00E84ADA" w:rsidRDefault="008051AD" w:rsidP="00522E6F">
            <w:pPr>
              <w:rPr>
                <w:rFonts w:ascii="Calibri" w:eastAsia="Calibri" w:hAnsi="Calibri" w:cs="Times New Roman"/>
              </w:rPr>
            </w:pPr>
            <w:r w:rsidRPr="00E84ADA">
              <w:rPr>
                <w:rFonts w:ascii="Calibri" w:eastAsia="Calibri" w:hAnsi="Calibri" w:cs="Times New Roman"/>
              </w:rPr>
              <w:t>Naal, F. (2014)</w:t>
            </w:r>
            <w:r w:rsidR="004D5949" w:rsidRPr="00E84ADA">
              <w:rPr>
                <w:rFonts w:ascii="Calibri" w:eastAsia="Calibri" w:hAnsi="Calibri" w:cs="Times New Roman"/>
              </w:rPr>
              <w:fldChar w:fldCharType="begin">
                <w:fldData xml:space="preserve">PEVuZE5vdGU+PENpdGU+PEF1dGhvcj5OYWFsPC9BdXRob3I+PFllYXI+MjAxNDwvWWVhcj48UmVj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TY5MC01PC9wYWdlcz48dm9sdW1lPjQyPC92b2x1bWU+PG51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OYWFsPC9BdXRob3I+PFllYXI+MjAxNDwvWWVhcj48UmVj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TY5MC01PC9wYWdlcz48dm9sdW1lPjQyPC92b2x1bWU+PG51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90" w:tooltip="Naal, 2014 #11867" w:history="1">
              <w:r w:rsidR="00522E6F">
                <w:rPr>
                  <w:rFonts w:ascii="Calibri" w:eastAsia="Calibri" w:hAnsi="Calibri" w:cs="Times New Roman"/>
                  <w:noProof/>
                </w:rPr>
                <w:t>90</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19EA6814"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50A7806F"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0F88DDE" w14:textId="77777777" w:rsidTr="000E27A3">
        <w:tc>
          <w:tcPr>
            <w:tcW w:w="0" w:type="auto"/>
          </w:tcPr>
          <w:p w14:paraId="40E5693C" w14:textId="1C831BAA" w:rsidR="008051AD" w:rsidRPr="00E84ADA" w:rsidRDefault="008051AD" w:rsidP="00522E6F">
            <w:pPr>
              <w:rPr>
                <w:rFonts w:ascii="Calibri" w:eastAsia="Calibri" w:hAnsi="Calibri" w:cs="Times New Roman"/>
              </w:rPr>
            </w:pPr>
            <w:r w:rsidRPr="00E84ADA">
              <w:rPr>
                <w:rFonts w:ascii="Calibri" w:eastAsia="Calibri" w:hAnsi="Calibri" w:cs="Times New Roman"/>
              </w:rPr>
              <w:t>Dippmann, C. (2014)</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Dippmann&lt;/Author&gt;&lt;Year&gt;2014&lt;/Year&gt;&lt;RecNum&gt;9639&lt;/RecNum&gt;&lt;DisplayText&gt;(82)&lt;/DisplayText&gt;&lt;record&gt;&lt;rec-number&gt;9639&lt;/rec-number&gt;&lt;foreign-keys&gt;&lt;key app="EN" db-id="x5x002s5vsf9s9exsxlpr2r80ptsx9wa55a5"&gt;9639&lt;/key&gt;&lt;/foreign-keys&gt;&lt;ref-type name="Journal Article"&gt;17&lt;/ref-type&gt;&lt;contributors&gt;&lt;authors&gt;&lt;author&gt;Dippmann, C.&lt;/author&gt;&lt;author&gt;Thorborg, K.&lt;/author&gt;&lt;author&gt;Kraemer, O.&lt;/author&gt;&lt;author&gt;Winge, S.&lt;/author&gt;&lt;author&gt;Palm, H.&lt;/author&gt;&lt;author&gt;Holmich, P.&lt;/author&gt;&lt;/authors&gt;&lt;/contributors&gt;&lt;auth-address&gt;Arthroscopic Center Amager, Copenhagen University Hospital Hvidovre, Copenhagen, Denmark, CDIP0006@regionh.dk.&lt;/auth-address&gt;&lt;titles&gt;&lt;title&gt;Hip arthroscopy with labral repair for femoroacetabular impingement: short-term outcomes&lt;/title&gt;&lt;secondary-title&gt;Knee Surgery, Sports Traumatology, Arthroscopy&lt;/secondary-title&gt;&lt;/titles&gt;&lt;periodical&gt;&lt;full-title&gt;Knee Surgery, Sports Traumatology, Arthroscopy&lt;/full-title&gt;&lt;abbr-1&gt;Knee Surg. Sports Traumatol. Arthrosc.&lt;/abbr-1&gt;&lt;abbr-2&gt;Knee Surg Sports Traumatol Arthrosc&lt;/abbr-2&gt;&lt;/periodical&gt;&lt;edition&gt;2014/02/06&lt;/edition&gt;&lt;dates&gt;&lt;year&gt;2014&lt;/year&gt;&lt;pub-dates&gt;&lt;date&gt;Feb 6&lt;/date&gt;&lt;/pub-dates&gt;&lt;/dates&gt;&lt;isbn&gt;1433-7347 (Electronic)&amp;#xD;0942-2056 (Linking)&lt;/isbn&gt;&lt;accession-num&gt;24497058&lt;/accession-num&gt;&lt;urls&gt;&lt;/urls&gt;&lt;electronic-resource-num&gt;10.1007/s00167-014-2885-9&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82" w:tooltip="Dippmann, 2014 #9639" w:history="1">
              <w:r w:rsidR="00522E6F">
                <w:rPr>
                  <w:rFonts w:ascii="Calibri" w:eastAsia="Calibri" w:hAnsi="Calibri" w:cs="Times New Roman"/>
                  <w:noProof/>
                </w:rPr>
                <w:t>82</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3C02EEED"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5794C28D"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3CE8ED16" w14:textId="77777777" w:rsidTr="000E27A3">
        <w:tc>
          <w:tcPr>
            <w:tcW w:w="0" w:type="auto"/>
            <w:vAlign w:val="center"/>
          </w:tcPr>
          <w:p w14:paraId="6B82ACFC" w14:textId="7741CE8F"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Steppacher, S. (2014)</w:t>
            </w:r>
            <w:r w:rsidR="004D5949" w:rsidRPr="00E84ADA">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Steppacher&lt;/Author&gt;&lt;Year&gt;2014&lt;/Year&gt;&lt;RecNum&gt;9957&lt;/RecNum&gt;&lt;DisplayText&gt;(89)&lt;/DisplayText&gt;&lt;record&gt;&lt;rec-number&gt;9957&lt;/rec-number&gt;&lt;foreign-keys&gt;&lt;key app="EN" db-id="x5x002s5vsf9s9exsxlpr2r80ptsx9wa55a5"&gt;9957&lt;/key&gt;&lt;/foreign-keys&gt;&lt;ref-type name="Journal Article"&gt;17&lt;/ref-type&gt;&lt;contributors&gt;&lt;authors&gt;&lt;author&gt;Steppacher, S. D.&lt;/author&gt;&lt;author&gt;Anwander, H.&lt;/author&gt;&lt;author&gt;Zurmuhle, C. A.&lt;/author&gt;&lt;author&gt;Tannast, M.&lt;/author&gt;&lt;author&gt;Siebenrock, K. A.&lt;/author&gt;&lt;/authors&gt;&lt;/contributors&gt;&lt;auth-address&gt;Department of Orthopaedic Surgery, Inselspital, University of Bern, Freiburgstrasse, 3010, Bern, Switzerland, simon.steppacher@insel.ch.&lt;/auth-address&gt;&lt;titles&gt;&lt;title&gt;Eighty Percent of Patients With Surgical Hip Dislocation for Femoroacetabular Impingement Have a Good Clinical Result Without Osteoarthritis Progression at 10 Years&lt;/title&gt;&lt;secondary-title&gt;Clin Orthop Relat Res&lt;/secondary-title&gt;&lt;/titles&gt;&lt;periodical&gt;&lt;full-title&gt;Clin Orthop Relat Res&lt;/full-title&gt;&lt;/periodical&gt;&lt;edition&gt;2014/11/05&lt;/edition&gt;&lt;dates&gt;&lt;year&gt;2014&lt;/year&gt;&lt;pub-dates&gt;&lt;date&gt;Nov 4&lt;/date&gt;&lt;/pub-dates&gt;&lt;/dates&gt;&lt;isbn&gt;1528-1132 (Electronic)&amp;#xD;0009-921X (Linking)&lt;/isbn&gt;&lt;accession-num&gt;25367110&lt;/accession-num&gt;&lt;urls&gt;&lt;/urls&gt;&lt;electronic-resource-num&gt;10.1007/s11999-014-4025-8&lt;/electronic-resource-num&gt;&lt;remote-database-provider&gt;NLM&lt;/remote-database-provider&gt;&lt;language&gt;Eng&lt;/language&gt;&lt;/record&gt;&lt;/Cite&gt;&lt;/EndNote&gt;</w:instrText>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89" w:tooltip="Steppacher, 2014 #9957" w:history="1">
              <w:r w:rsidR="00522E6F">
                <w:rPr>
                  <w:rFonts w:ascii="Calibri" w:eastAsia="Times New Roman" w:hAnsi="Calibri" w:cs="Times New Roman"/>
                  <w:noProof/>
                  <w:color w:val="000000"/>
                </w:rPr>
                <w:t>89</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0F33211B"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3789CF78"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5705C8B6" w14:textId="77777777" w:rsidTr="000E27A3">
        <w:tc>
          <w:tcPr>
            <w:tcW w:w="0" w:type="auto"/>
            <w:vAlign w:val="center"/>
          </w:tcPr>
          <w:p w14:paraId="4EDC2B33" w14:textId="3109073F"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Nielsen, T. (2014)</w:t>
            </w:r>
            <w:r w:rsidR="004D5949" w:rsidRPr="00E84ADA">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Nielsen&lt;/Author&gt;&lt;Year&gt;2014&lt;/Year&gt;&lt;RecNum&gt;11836&lt;/RecNum&gt;&lt;DisplayText&gt;(56)&lt;/DisplayText&gt;&lt;record&gt;&lt;rec-number&gt;11836&lt;/rec-number&gt;&lt;foreign-keys&gt;&lt;key app="EN" db-id="x5x002s5vsf9s9exsxlpr2r80ptsx9wa55a5"&gt;11836&lt;/key&gt;&lt;/foreign-keys&gt;&lt;ref-type name="Journal Article"&gt;17&lt;/ref-type&gt;&lt;contributors&gt;&lt;authors&gt;&lt;author&gt;Nielsen, T. G.&lt;/author&gt;&lt;author&gt;Miller, L. L.&lt;/author&gt;&lt;author&gt;Lund, B.&lt;/author&gt;&lt;author&gt;Christiansen, S. E.&lt;/author&gt;&lt;author&gt;Lind, M.&lt;/author&gt;&lt;/authors&gt;&lt;/contributors&gt;&lt;auth-address&gt;Division of Sports Trauma, Orthopedic Department, Aarhus University Hospital, Tage-Hansens Gade 2, Aaxrhus C, 8000 Aarhus, Denmark. torsne@rm.dk.&lt;/auth-address&gt;&lt;titles&gt;&lt;title&gt;Outcome of arthroscopic treatment for symptomatic femoroacetabular impingement&lt;/title&gt;&lt;secondary-title&gt;BMC Musculoskeletal Disorders&lt;/secondary-title&gt;&lt;/titles&gt;&lt;periodical&gt;&lt;full-title&gt;BMC Musculoskeletal Disorders&lt;/full-title&gt;&lt;abbr-1&gt;BMC Musculoskelet Disord&lt;/abbr-1&gt;&lt;/periodical&gt;&lt;pages&gt;394&lt;/pages&gt;&lt;volume&gt;15&lt;/volume&gt;&lt;edition&gt;2014/11/25&lt;/edition&gt;&lt;keywords&gt;&lt;keyword&gt;Adolescent&lt;/keyword&gt;&lt;keyword&gt;Adult&lt;/keyword&gt;&lt;keyword&gt;Aged&lt;/keyword&gt;&lt;keyword&gt;Arthroscopy/trends&lt;/keyword&gt;&lt;keyword&gt;Cohort Studies&lt;/keyword&gt;&lt;keyword&gt;Female&lt;/keyword&gt;&lt;keyword&gt;Femoracetabular Impingement/ radiography/ surgery&lt;/keyword&gt;&lt;keyword&gt;Follow-Up Studies&lt;/keyword&gt;&lt;keyword&gt;Humans&lt;/keyword&gt;&lt;keyword&gt;Male&lt;/keyword&gt;&lt;keyword&gt;Middle Aged&lt;/keyword&gt;&lt;keyword&gt;Prospective Studies&lt;/keyword&gt;&lt;keyword&gt;Treatment Outcome&lt;/keyword&gt;&lt;keyword&gt;Young Adult&lt;/keyword&gt;&lt;/keywords&gt;&lt;dates&gt;&lt;year&gt;2014&lt;/year&gt;&lt;/dates&gt;&lt;isbn&gt;1471-2474 (Electronic)&amp;#xD;1471-2474 (Linking)&lt;/isbn&gt;&lt;accession-num&gt;25417179&lt;/accession-num&gt;&lt;urls&gt;&lt;/urls&gt;&lt;custom2&gt;4247665&lt;/custom2&gt;&lt;electronic-resource-num&gt;10.1186/1471-2474-15-394&lt;/electronic-resource-num&gt;&lt;remote-database-provider&gt;NLM&lt;/remote-database-provider&gt;&lt;language&gt;eng&lt;/language&gt;&lt;/record&gt;&lt;/Cite&gt;&lt;/EndNote&gt;</w:instrText>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56" w:tooltip="Nielsen, 2014 #11836" w:history="1">
              <w:r w:rsidR="00522E6F">
                <w:rPr>
                  <w:rFonts w:ascii="Calibri" w:eastAsia="Times New Roman" w:hAnsi="Calibri" w:cs="Times New Roman"/>
                  <w:noProof/>
                  <w:color w:val="000000"/>
                </w:rPr>
                <w:t>56</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6F7224EE"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08FFC3C3"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3683B42C" w14:textId="77777777" w:rsidTr="000E27A3">
        <w:tc>
          <w:tcPr>
            <w:tcW w:w="0" w:type="auto"/>
            <w:vAlign w:val="center"/>
          </w:tcPr>
          <w:p w14:paraId="5AAF5832" w14:textId="1E0DEF13"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Fabricant, P. (2015)</w:t>
            </w:r>
            <w:r w:rsidR="004D5949" w:rsidRPr="00E84ADA">
              <w:rPr>
                <w:rFonts w:ascii="Calibri" w:eastAsia="Times New Roman" w:hAnsi="Calibri" w:cs="Times New Roman"/>
                <w:color w:val="000000"/>
              </w:rPr>
              <w:fldChar w:fldCharType="begin">
                <w:fldData xml:space="preserve">PEVuZE5vdGU+PENpdGU+PEF1dGhvcj5GYWJyaWNhbnQ8L0F1dGhvcj48WWVhcj4yMDE1PC9ZZWFy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==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GYWJyaWNhbnQ8L0F1dGhvcj48WWVhcj4yMDE1PC9ZZWFy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==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E84ADA">
              <w:rPr>
                <w:rFonts w:ascii="Calibri" w:eastAsia="Times New Roman" w:hAnsi="Calibri" w:cs="Times New Roman"/>
                <w:color w:val="000000"/>
              </w:rPr>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5" w:tooltip="Fabricant, 2015 #11830" w:history="1">
              <w:r w:rsidR="00522E6F">
                <w:rPr>
                  <w:rFonts w:ascii="Calibri" w:eastAsia="Times New Roman" w:hAnsi="Calibri" w:cs="Times New Roman"/>
                  <w:noProof/>
                  <w:color w:val="000000"/>
                </w:rPr>
                <w:t>95</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13D76A62"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4A18DA83"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416FE788" w14:textId="77777777" w:rsidTr="0088093A">
        <w:tc>
          <w:tcPr>
            <w:tcW w:w="0" w:type="auto"/>
            <w:gridSpan w:val="3"/>
            <w:shd w:val="clear" w:color="auto" w:fill="FFFF00"/>
            <w:vAlign w:val="center"/>
          </w:tcPr>
          <w:p w14:paraId="648362D7" w14:textId="36059834" w:rsidR="008051AD" w:rsidRPr="00E84ADA" w:rsidRDefault="008051AD" w:rsidP="008051AD">
            <w:pPr>
              <w:jc w:val="center"/>
              <w:rPr>
                <w:rFonts w:ascii="Calibri" w:eastAsia="Calibri" w:hAnsi="Calibri" w:cs="Times New Roman"/>
              </w:rPr>
            </w:pPr>
            <w:r>
              <w:rPr>
                <w:rFonts w:ascii="Calibri" w:eastAsia="Calibri" w:hAnsi="Calibri" w:cs="Times New Roman"/>
              </w:rPr>
              <w:t>4</w:t>
            </w:r>
            <w:r w:rsidR="00EC57C5">
              <w:rPr>
                <w:rFonts w:ascii="Calibri" w:eastAsia="Calibri" w:hAnsi="Calibri" w:cs="Times New Roman"/>
              </w:rPr>
              <w:t>9</w:t>
            </w:r>
            <w:r>
              <w:rPr>
                <w:rFonts w:ascii="Calibri" w:eastAsia="Calibri" w:hAnsi="Calibri" w:cs="Times New Roman"/>
              </w:rPr>
              <w:t>% of studies reporting either ROM or special tests clinical signs</w:t>
            </w:r>
          </w:p>
        </w:tc>
      </w:tr>
      <w:tr w:rsidR="00522E6F" w:rsidRPr="00E84ADA" w14:paraId="74DB5B7D" w14:textId="77777777" w:rsidTr="008C615E">
        <w:tc>
          <w:tcPr>
            <w:tcW w:w="0" w:type="auto"/>
          </w:tcPr>
          <w:p w14:paraId="28D63F0C" w14:textId="35313875" w:rsidR="00EC57C5" w:rsidRPr="00E84ADA" w:rsidRDefault="00EC57C5" w:rsidP="00522E6F">
            <w:pPr>
              <w:rPr>
                <w:rFonts w:ascii="Calibri" w:eastAsia="Calibri" w:hAnsi="Calibri" w:cs="Times New Roman"/>
              </w:rPr>
            </w:pPr>
            <w:r w:rsidRPr="00171A8F">
              <w:t>Skendzel, J. (2014)</w:t>
            </w:r>
            <w:r w:rsidR="004D5949" w:rsidRPr="00171A8F">
              <w:fldChar w:fldCharType="begin">
                <w:fldData xml:space="preserve">PEVuZE5vdGU+PENpdGU+PEF1dGhvcj5Ta2VuZHplbDwvQXV0aG9yPjxZZWFyPjIwMTQ8L1llYXI+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=
</w:fldData>
              </w:fldChar>
            </w:r>
            <w:r w:rsidR="00955D58">
              <w:instrText xml:space="preserve"> ADDIN EN.CITE </w:instrText>
            </w:r>
            <w:r w:rsidR="00955D58">
              <w:fldChar w:fldCharType="begin">
                <w:fldData xml:space="preserve">PEVuZE5vdGU+PENpdGU+PEF1dGhvcj5Ta2VuZHplbDwvQXV0aG9yPjxZZWFyPjIwMTQ8L1llYXI+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=
</w:fldData>
              </w:fldChar>
            </w:r>
            <w:r w:rsidR="00955D58">
              <w:instrText xml:space="preserve"> ADDIN EN.CITE.DATA </w:instrText>
            </w:r>
            <w:r w:rsidR="00955D58">
              <w:fldChar w:fldCharType="end"/>
            </w:r>
            <w:r w:rsidR="004D5949" w:rsidRPr="00171A8F">
              <w:fldChar w:fldCharType="separate"/>
            </w:r>
            <w:r w:rsidR="00955D58">
              <w:rPr>
                <w:noProof/>
              </w:rPr>
              <w:t>(</w:t>
            </w:r>
            <w:hyperlink w:anchor="_ENREF_51" w:tooltip="Skendzel, 2014 #11846" w:history="1">
              <w:r w:rsidR="00522E6F">
                <w:rPr>
                  <w:noProof/>
                </w:rPr>
                <w:t>51</w:t>
              </w:r>
            </w:hyperlink>
            <w:r w:rsidR="00955D58">
              <w:rPr>
                <w:noProof/>
              </w:rPr>
              <w:t>)</w:t>
            </w:r>
            <w:r w:rsidR="004D5949" w:rsidRPr="00171A8F">
              <w:fldChar w:fldCharType="end"/>
            </w:r>
          </w:p>
        </w:tc>
        <w:tc>
          <w:tcPr>
            <w:tcW w:w="0" w:type="auto"/>
          </w:tcPr>
          <w:p w14:paraId="3E3D8095" w14:textId="408820A6" w:rsidR="00EC57C5" w:rsidRPr="00E84ADA" w:rsidRDefault="00EC57C5" w:rsidP="008C615E">
            <w:pPr>
              <w:jc w:val="center"/>
              <w:rPr>
                <w:rFonts w:ascii="Calibri" w:eastAsia="Calibri" w:hAnsi="Calibri" w:cs="Times New Roman"/>
              </w:rPr>
            </w:pPr>
          </w:p>
        </w:tc>
        <w:tc>
          <w:tcPr>
            <w:tcW w:w="0" w:type="auto"/>
          </w:tcPr>
          <w:p w14:paraId="587AAA12" w14:textId="77777777" w:rsidR="00EC57C5" w:rsidRPr="00E84ADA" w:rsidRDefault="00EC57C5" w:rsidP="008C615E">
            <w:pPr>
              <w:jc w:val="center"/>
              <w:rPr>
                <w:rFonts w:ascii="Calibri" w:eastAsia="Calibri" w:hAnsi="Calibri" w:cs="Times New Roman"/>
              </w:rPr>
            </w:pPr>
            <w:r w:rsidRPr="00171A8F">
              <w:rPr>
                <w:rFonts w:eastAsia="Times New Roman"/>
                <w:color w:val="000000"/>
              </w:rPr>
              <w:t>X</w:t>
            </w:r>
          </w:p>
        </w:tc>
      </w:tr>
      <w:tr w:rsidR="00522E6F" w:rsidRPr="00E84ADA" w14:paraId="0179EE27" w14:textId="77777777" w:rsidTr="00617804">
        <w:tc>
          <w:tcPr>
            <w:tcW w:w="0" w:type="auto"/>
          </w:tcPr>
          <w:p w14:paraId="6E3A0E79" w14:textId="155D8473" w:rsidR="008051AD" w:rsidRPr="00E84ADA" w:rsidRDefault="008051AD" w:rsidP="00522E6F">
            <w:pPr>
              <w:rPr>
                <w:rFonts w:ascii="Calibri" w:eastAsia="Calibri" w:hAnsi="Calibri" w:cs="Times New Roman"/>
              </w:rPr>
            </w:pPr>
            <w:r w:rsidRPr="00E84ADA">
              <w:rPr>
                <w:rFonts w:ascii="Calibri" w:eastAsia="Calibri" w:hAnsi="Calibri" w:cs="Times New Roman"/>
              </w:rPr>
              <w:t>Srinivasan, S. (2013)</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Srinivasan&lt;/Author&gt;&lt;Year&gt;2013&lt;/Year&gt;&lt;RecNum&gt;11855&lt;/RecNum&gt;&lt;DisplayText&gt;(46)&lt;/DisplayText&gt;&lt;record&gt;&lt;rec-number&gt;11855&lt;/rec-number&gt;&lt;foreign-keys&gt;&lt;key app="EN" db-id="x5x002s5vsf9s9exsxlpr2r80ptsx9wa55a5"&gt;11855&lt;/key&gt;&lt;/foreign-keys&gt;&lt;ref-type name="Journal Article"&gt;17&lt;/ref-type&gt;&lt;contributors&gt;&lt;authors&gt;&lt;author&gt;Srinivasan, S. C.&lt;/author&gt;&lt;author&gt;Hosny, H. A.&lt;/author&gt;&lt;author&gt;Williams, M. R.&lt;/author&gt;&lt;/authors&gt;&lt;/contributors&gt;&lt;auth-address&gt;Department of Trauma and Orthopaedics, Derriford Hospital, Plymouth, UK. sreebala.srinivasan@nhs.net&lt;/auth-address&gt;&lt;titles&gt;&lt;title&gt;Combined hip arthroscopy and limited open osteochondroplasty for anterior femoroacetabular impingement: early patient reported outcomes&lt;/title&gt;&lt;secondary-title&gt;Hip International&lt;/secondary-title&gt;&lt;/titles&gt;&lt;periodical&gt;&lt;full-title&gt;Hip International&lt;/full-title&gt;&lt;abbr-1&gt;Hip int&lt;/abbr-1&gt;&lt;/periodical&gt;&lt;pages&gt;218-24&lt;/pages&gt;&lt;volume&gt;23&lt;/volume&gt;&lt;number&gt;2&lt;/number&gt;&lt;edition&gt;2013/02/19&lt;/edition&gt;&lt;keywords&gt;&lt;keyword&gt;Adult&lt;/keyword&gt;&lt;keyword&gt;Arthroscopy/adverse effects/ methods&lt;/keyword&gt;&lt;keyword&gt;Female&lt;/keyword&gt;&lt;keyword&gt;Femoracetabular Impingement/ surgery&lt;/keyword&gt;&lt;keyword&gt;Hip Joint/physiopathology/ surgery&lt;/keyword&gt;&lt;keyword&gt;Humans&lt;/keyword&gt;&lt;keyword&gt;Male&lt;/keyword&gt;&lt;keyword&gt;Middle Aged&lt;/keyword&gt;&lt;keyword&gt;Pain/etiology/physiopathology&lt;/keyword&gt;&lt;keyword&gt;Pain Measurement&lt;/keyword&gt;&lt;keyword&gt;Postoperative Complications/etiology&lt;/keyword&gt;&lt;keyword&gt;Retrospective Studies&lt;/keyword&gt;&lt;keyword&gt;Severity of Illness Index&lt;/keyword&gt;&lt;keyword&gt;Surveys and Questionnaires&lt;/keyword&gt;&lt;keyword&gt;Treatment Outcome&lt;/keyword&gt;&lt;keyword&gt;Young Adult&lt;/keyword&gt;&lt;/keywords&gt;&lt;dates&gt;&lt;year&gt;2013&lt;/year&gt;&lt;pub-dates&gt;&lt;date&gt;Mar-Apr&lt;/date&gt;&lt;/pub-dates&gt;&lt;/dates&gt;&lt;isbn&gt;1724-6067 (Electronic)&amp;#xD;1120-7000 (Linking)&lt;/isbn&gt;&lt;accession-num&gt;23417529&lt;/accession-num&gt;&lt;urls&gt;&lt;/urls&gt;&lt;electronic-resource-num&gt;10.5301/hip.2013.10728&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46" w:tooltip="Srinivasan, 2013 #11855" w:history="1">
              <w:r w:rsidR="00522E6F">
                <w:rPr>
                  <w:rFonts w:ascii="Calibri" w:eastAsia="Calibri" w:hAnsi="Calibri" w:cs="Times New Roman"/>
                  <w:noProof/>
                </w:rPr>
                <w:t>46</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444A2919" w14:textId="77777777" w:rsidR="008051AD" w:rsidRPr="00E84ADA" w:rsidRDefault="008051AD" w:rsidP="008051AD">
            <w:pPr>
              <w:jc w:val="center"/>
              <w:rPr>
                <w:rFonts w:ascii="Calibri" w:eastAsia="Calibri" w:hAnsi="Calibri" w:cs="Times New Roman"/>
              </w:rPr>
            </w:pPr>
          </w:p>
        </w:tc>
        <w:tc>
          <w:tcPr>
            <w:tcW w:w="0" w:type="auto"/>
          </w:tcPr>
          <w:p w14:paraId="6C1788B5"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129ED7E9" w14:textId="77777777" w:rsidTr="00617804">
        <w:tc>
          <w:tcPr>
            <w:tcW w:w="0" w:type="auto"/>
          </w:tcPr>
          <w:p w14:paraId="7992B5AA" w14:textId="44F71EEC" w:rsidR="008051AD" w:rsidRPr="00E84ADA" w:rsidRDefault="008051AD" w:rsidP="00522E6F">
            <w:pPr>
              <w:rPr>
                <w:rFonts w:ascii="Calibri" w:eastAsia="Calibri" w:hAnsi="Calibri" w:cs="Times New Roman"/>
              </w:rPr>
            </w:pPr>
            <w:r w:rsidRPr="00E84ADA">
              <w:rPr>
                <w:rFonts w:ascii="Calibri" w:eastAsia="Calibri" w:hAnsi="Calibri" w:cs="Times New Roman"/>
              </w:rPr>
              <w:t>Potter, M. (2014)</w:t>
            </w:r>
            <w:r w:rsidR="004D5949" w:rsidRPr="00E84ADA">
              <w:rPr>
                <w:rFonts w:ascii="Calibri" w:eastAsia="Calibri" w:hAnsi="Calibri" w:cs="Times New Roman"/>
              </w:rPr>
              <w:fldChar w:fldCharType="begin">
                <w:fldData xml:space="preserve">PEVuZE5vdGU+PENpdGU+PEF1dGhvcj5Qb3R0ZXI8L0F1dGhvcj48WWVhcj4yMDE0PC9ZZWFyPjxS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b3R0ZXI8L0F1dGhvcj48WWVhcj4yMDE0PC9ZZWFyPjxS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83" w:tooltip="Potter, 2014 #11848" w:history="1">
              <w:r w:rsidR="00522E6F">
                <w:rPr>
                  <w:rFonts w:ascii="Calibri" w:eastAsia="Calibri" w:hAnsi="Calibri" w:cs="Times New Roman"/>
                  <w:noProof/>
                </w:rPr>
                <w:t>83</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r w:rsidRPr="00E84ADA">
              <w:rPr>
                <w:rFonts w:ascii="Calibri" w:eastAsia="Times New Roman" w:hAnsi="Calibri" w:cs="Times New Roman"/>
                <w:color w:val="000000"/>
                <w:vertAlign w:val="superscript"/>
              </w:rPr>
              <w:t xml:space="preserve"> </w:t>
            </w:r>
          </w:p>
        </w:tc>
        <w:tc>
          <w:tcPr>
            <w:tcW w:w="0" w:type="auto"/>
          </w:tcPr>
          <w:p w14:paraId="0C5035B8" w14:textId="77777777" w:rsidR="008051AD" w:rsidRPr="00E84ADA" w:rsidRDefault="008051AD" w:rsidP="008051AD">
            <w:pPr>
              <w:jc w:val="center"/>
              <w:rPr>
                <w:rFonts w:ascii="Calibri" w:eastAsia="Calibri" w:hAnsi="Calibri" w:cs="Times New Roman"/>
              </w:rPr>
            </w:pPr>
          </w:p>
        </w:tc>
        <w:tc>
          <w:tcPr>
            <w:tcW w:w="0" w:type="auto"/>
          </w:tcPr>
          <w:p w14:paraId="7C298A2A"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1D3195F" w14:textId="77777777" w:rsidTr="00617804">
        <w:tc>
          <w:tcPr>
            <w:tcW w:w="0" w:type="auto"/>
          </w:tcPr>
          <w:p w14:paraId="59FAAB7C" w14:textId="2933D6D5" w:rsidR="008051AD" w:rsidRPr="00E84ADA" w:rsidRDefault="008051AD" w:rsidP="00522E6F">
            <w:pPr>
              <w:rPr>
                <w:rFonts w:ascii="Calibri" w:eastAsia="Calibri" w:hAnsi="Calibri" w:cs="Times New Roman"/>
              </w:rPr>
            </w:pPr>
            <w:r w:rsidRPr="00E84ADA">
              <w:rPr>
                <w:rFonts w:ascii="Calibri" w:eastAsia="Calibri" w:hAnsi="Calibri" w:cs="Times New Roman"/>
              </w:rPr>
              <w:t>Ricciardi, B. (2015)</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Ricciardi&lt;/Author&gt;&lt;Year&gt;2015&lt;/Year&gt;&lt;RecNum&gt;10092&lt;/RecNum&gt;&lt;DisplayText&gt;(58)&lt;/DisplayText&gt;&lt;record&gt;&lt;rec-number&gt;10092&lt;/rec-number&gt;&lt;foreign-keys&gt;&lt;key app="EN" db-id="x5x002s5vsf9s9exsxlpr2r80ptsx9wa55a5"&gt;10092&lt;/key&gt;&lt;/foreign-keys&gt;&lt;ref-type name="Journal Article"&gt;17&lt;/ref-type&gt;&lt;contributors&gt;&lt;authors&gt;&lt;author&gt;Ricciardi, B. F.&lt;/author&gt;&lt;author&gt;Fabricant, P. D.&lt;/author&gt;&lt;author&gt;Fields, K. G.&lt;/author&gt;&lt;author&gt;Poultsides, L.&lt;/author&gt;&lt;author&gt;Zaltz, I.&lt;/author&gt;&lt;author&gt;Sink, E. L.&lt;/author&gt;&lt;/authors&gt;&lt;/contributors&gt;&lt;auth-address&gt;Center for Hip Pain and Preservation, Hospital for Special Surgery, 541 East 71th Street, New York, NY, 10021, USA.&lt;/auth-address&gt;&lt;titles&gt;&lt;title&gt;What are the demographic and radiographic characteristics of patients with symptomatic extraarticular femoroacetabular impingement?&lt;/title&gt;&lt;secondary-title&gt;Clin Orthop Relat Res&lt;/secondary-title&gt;&lt;/titles&gt;&lt;periodical&gt;&lt;full-title&gt;Clin Orthop Relat Res&lt;/full-title&gt;&lt;/periodical&gt;&lt;pages&gt;1299-308&lt;/pages&gt;&lt;volume&gt;473&lt;/volume&gt;&lt;number&gt;4&lt;/number&gt;&lt;edition&gt;2014/10/26&lt;/edition&gt;&lt;dates&gt;&lt;year&gt;2015&lt;/year&gt;&lt;pub-dates&gt;&lt;date&gt;Apr&lt;/date&gt;&lt;/pub-dates&gt;&lt;/dates&gt;&lt;isbn&gt;1528-1132 (Electronic)&amp;#xD;0009-921X (Linking)&lt;/isbn&gt;&lt;accession-num&gt;25344401&lt;/accession-num&gt;&lt;urls&gt;&lt;/urls&gt;&lt;custom2&gt;4353520&lt;/custom2&gt;&lt;electronic-resource-num&gt;10.1007/s11999-014-4001-3&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58" w:tooltip="Ricciardi, 2015 #10092" w:history="1">
              <w:r w:rsidR="00522E6F">
                <w:rPr>
                  <w:rFonts w:ascii="Calibri" w:eastAsia="Calibri" w:hAnsi="Calibri" w:cs="Times New Roman"/>
                  <w:noProof/>
                </w:rPr>
                <w:t>58</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0918AAB"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6A8174B2" w14:textId="77777777" w:rsidR="008051AD" w:rsidRPr="00E84ADA" w:rsidRDefault="008051AD" w:rsidP="008051AD">
            <w:pPr>
              <w:jc w:val="center"/>
              <w:rPr>
                <w:rFonts w:ascii="Calibri" w:eastAsia="Calibri" w:hAnsi="Calibri" w:cs="Times New Roman"/>
              </w:rPr>
            </w:pPr>
          </w:p>
        </w:tc>
      </w:tr>
      <w:tr w:rsidR="00522E6F" w:rsidRPr="00E84ADA" w14:paraId="282E2767" w14:textId="77777777" w:rsidTr="00617804">
        <w:tc>
          <w:tcPr>
            <w:tcW w:w="0" w:type="auto"/>
          </w:tcPr>
          <w:p w14:paraId="2CA29B78" w14:textId="55370663" w:rsidR="008051AD" w:rsidRPr="00E84ADA" w:rsidRDefault="008051AD" w:rsidP="00522E6F">
            <w:pPr>
              <w:rPr>
                <w:rFonts w:ascii="Calibri" w:eastAsia="Calibri" w:hAnsi="Calibri" w:cs="Times New Roman"/>
              </w:rPr>
            </w:pPr>
            <w:r w:rsidRPr="00E84ADA">
              <w:rPr>
                <w:rFonts w:ascii="Calibri" w:eastAsia="Calibri" w:hAnsi="Calibri" w:cs="Times New Roman"/>
              </w:rPr>
              <w:t>Philippon, M. (2007)</w:t>
            </w:r>
            <w:r w:rsidR="004D5949" w:rsidRPr="00E84ADA">
              <w:rPr>
                <w:rFonts w:ascii="Calibri" w:eastAsia="Calibri" w:hAnsi="Calibri" w:cs="Times New Roman"/>
              </w:rPr>
              <w:fldChar w:fldCharType="begin">
                <w:fldData xml:space="preserve">PEVuZE5vdGU+PENpdGU+PEF1dGhvcj5QaGlsaXBwb248L0F1dGhvcj48WWVhcj4yMDA3PC9ZZWFy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aGlsaXBwb248L0F1dGhvcj48WWVhcj4yMDA3PC9ZZWFy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3" w:tooltip="Philippon, 2007 #11892" w:history="1">
              <w:r w:rsidR="00522E6F">
                <w:rPr>
                  <w:rFonts w:ascii="Calibri" w:eastAsia="Calibri" w:hAnsi="Calibri" w:cs="Times New Roman"/>
                  <w:noProof/>
                </w:rPr>
                <w:t>3</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75330DF4" w14:textId="77777777" w:rsidR="008051AD" w:rsidRPr="00E84ADA" w:rsidRDefault="008051AD" w:rsidP="008051AD">
            <w:pPr>
              <w:jc w:val="center"/>
              <w:rPr>
                <w:rFonts w:ascii="Calibri" w:eastAsia="Calibri" w:hAnsi="Calibri" w:cs="Times New Roman"/>
              </w:rPr>
            </w:pPr>
          </w:p>
        </w:tc>
        <w:tc>
          <w:tcPr>
            <w:tcW w:w="0" w:type="auto"/>
          </w:tcPr>
          <w:p w14:paraId="42AB2ECB"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7E0E5A05" w14:textId="77777777" w:rsidTr="00617804">
        <w:tc>
          <w:tcPr>
            <w:tcW w:w="0" w:type="auto"/>
          </w:tcPr>
          <w:p w14:paraId="0DAA6C51" w14:textId="3BC3FD58" w:rsidR="008051AD" w:rsidRPr="00E84ADA" w:rsidRDefault="008051AD" w:rsidP="00522E6F">
            <w:pPr>
              <w:rPr>
                <w:rFonts w:ascii="Calibri" w:eastAsia="Calibri" w:hAnsi="Calibri" w:cs="Times New Roman"/>
              </w:rPr>
            </w:pPr>
            <w:r w:rsidRPr="00E84ADA">
              <w:rPr>
                <w:rFonts w:ascii="Calibri" w:eastAsia="Calibri" w:hAnsi="Calibri" w:cs="Times New Roman"/>
              </w:rPr>
              <w:t>Espinosa, N. (2006)</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Espinosa&lt;/Author&gt;&lt;Year&gt;2006&lt;/Year&gt;&lt;RecNum&gt;11893&lt;/RecNum&gt;&lt;DisplayText&gt;(2)&lt;/DisplayText&gt;&lt;record&gt;&lt;rec-number&gt;11893&lt;/rec-number&gt;&lt;foreign-keys&gt;&lt;key app="EN" db-id="x5x002s5vsf9s9exsxlpr2r80ptsx9wa55a5"&gt;11893&lt;/key&gt;&lt;/foreign-keys&gt;&lt;ref-type name="Journal Article"&gt;17&lt;/ref-type&gt;&lt;contributors&gt;&lt;authors&gt;&lt;author&gt;Espinosa, N.&lt;/author&gt;&lt;author&gt;Rothenfluh, D. A.&lt;/author&gt;&lt;author&gt;Beck, M.&lt;/author&gt;&lt;author&gt;Ganz, R.&lt;/author&gt;&lt;author&gt;Leunig, M.&lt;/author&gt;&lt;/authors&gt;&lt;/contributors&gt;&lt;auth-address&gt;Department of Orthopaedic Surgery, University of Berne, Inselspital, Switzerland. norman.espinosa@balgrist.ch&lt;/auth-address&gt;&lt;titles&gt;&lt;title&gt;Treatment of femoro-acetabular impingement: preliminary results of labral refixation&lt;/title&gt;&lt;secondary-title&gt;J Bone Joint Surg Am&lt;/secondary-title&gt;&lt;alt-title&gt;The Journal of bone and joint surgery. American volume&lt;/alt-title&gt;&lt;/titles&gt;&lt;periodical&gt;&lt;full-title&gt;Journal of Bone and Joint Surgery&lt;/full-title&gt;&lt;abbr-1&gt;J. Bone Joint Surg. Am.&lt;/abbr-1&gt;&lt;abbr-2&gt;J Bone Joint Surg Am&lt;/abbr-2&gt;&lt;abbr-3&gt;Journal of Bone &amp;amp; Joint Surgery&lt;/abbr-3&gt;&lt;/periodical&gt;&lt;pages&gt;925-35&lt;/pages&gt;&lt;volume&gt;88&lt;/volume&gt;&lt;number&gt;5&lt;/number&gt;&lt;edition&gt;2006/05/03&lt;/edition&gt;&lt;keywords&gt;&lt;keyword&gt;*Acetabulum&lt;/keyword&gt;&lt;keyword&gt;Adult&lt;/keyword&gt;&lt;keyword&gt;Cartilage, Articular/pathology/radiography/*surgery&lt;/keyword&gt;&lt;keyword&gt;Female&lt;/keyword&gt;&lt;keyword&gt;*Femur&lt;/keyword&gt;&lt;keyword&gt;Follow-Up Studies&lt;/keyword&gt;&lt;keyword&gt;Hip Joint/pathology/radiography/*surgery&lt;/keyword&gt;&lt;keyword&gt;Humans&lt;/keyword&gt;&lt;keyword&gt;Joint Diseases/pathology/radiography/*surgery&lt;/keyword&gt;&lt;keyword&gt;Male&lt;/keyword&gt;&lt;keyword&gt;Range of Motion, Articular&lt;/keyword&gt;&lt;keyword&gt;Retrospective Studies&lt;/keyword&gt;&lt;keyword&gt;Treatment Outcome&lt;/keyword&gt;&lt;/keywords&gt;&lt;dates&gt;&lt;year&gt;2006&lt;/year&gt;&lt;pub-dates&gt;&lt;date&gt;May&lt;/date&gt;&lt;/pub-dates&gt;&lt;/dates&gt;&lt;isbn&gt;0021-9355 (Print)&amp;#xD;0021-9355&lt;/isbn&gt;&lt;accession-num&gt;16651565&lt;/accession-num&gt;&lt;urls&gt;&lt;/urls&gt;&lt;electronic-resource-num&gt;10.2106/jbjs.e.00290&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2" w:tooltip="Espinosa, 2006 #11893" w:history="1">
              <w:r w:rsidR="00522E6F">
                <w:rPr>
                  <w:rFonts w:ascii="Calibri" w:eastAsia="Calibri" w:hAnsi="Calibri" w:cs="Times New Roman"/>
                  <w:noProof/>
                </w:rPr>
                <w:t>2</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E0A275B" w14:textId="77777777" w:rsidR="008051AD" w:rsidRPr="00E84ADA" w:rsidRDefault="008051AD" w:rsidP="008051AD">
            <w:pPr>
              <w:jc w:val="center"/>
              <w:rPr>
                <w:rFonts w:ascii="Calibri" w:eastAsia="Calibri" w:hAnsi="Calibri" w:cs="Times New Roman"/>
              </w:rPr>
            </w:pPr>
          </w:p>
        </w:tc>
        <w:tc>
          <w:tcPr>
            <w:tcW w:w="0" w:type="auto"/>
          </w:tcPr>
          <w:p w14:paraId="4694B649"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2D4112A1" w14:textId="77777777" w:rsidTr="00617804">
        <w:tc>
          <w:tcPr>
            <w:tcW w:w="0" w:type="auto"/>
          </w:tcPr>
          <w:p w14:paraId="07A07252" w14:textId="5C560B53" w:rsidR="008051AD" w:rsidRPr="00E84ADA" w:rsidRDefault="008051AD" w:rsidP="00522E6F">
            <w:pPr>
              <w:rPr>
                <w:rFonts w:ascii="Calibri" w:eastAsia="Calibri" w:hAnsi="Calibri" w:cs="Times New Roman"/>
              </w:rPr>
            </w:pPr>
            <w:r w:rsidRPr="00E84ADA">
              <w:rPr>
                <w:rFonts w:ascii="Calibri" w:eastAsia="Calibri" w:hAnsi="Calibri" w:cs="Times New Roman"/>
              </w:rPr>
              <w:t>Philippon, M. (2008)</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hilippon&lt;/Author&gt;&lt;Year&gt;2008&lt;/Year&gt;&lt;RecNum&gt;6095&lt;/RecNum&gt;&lt;DisplayText&gt;(4)&lt;/DisplayText&gt;&lt;record&gt;&lt;rec-number&gt;6095&lt;/rec-number&gt;&lt;foreign-keys&gt;&lt;key app="EN" db-id="x5x002s5vsf9s9exsxlpr2r80ptsx9wa55a5"&gt;6095&lt;/key&gt;&lt;/foreign-keys&gt;&lt;ref-type name="Journal Article"&gt;17&lt;/ref-type&gt;&lt;contributors&gt;&lt;authors&gt;&lt;author&gt;Philippon, M. J.&lt;/author&gt;&lt;author&gt;Yen, Y. M.&lt;/author&gt;&lt;author&gt;Briggs, K. K.&lt;/author&gt;&lt;author&gt;Kuppersmith, D. A.&lt;/author&gt;&lt;author&gt;Maxwell, R. B.&lt;/author&gt;&lt;/authors&gt;&lt;/contributors&gt;&lt;auth-address&gt;Steadman Hawkins Research Foundation, Vail, CO 81657, USA.&lt;/auth-address&gt;&lt;titles&gt;&lt;title&gt;Early outcomes after hip arthroscopy for femoroacetabular impingement in the athletic adolescent patient: a preliminary report&lt;/title&gt;&lt;secondary-title&gt;Journal of Pediatric Orthopedics&lt;/secondary-title&gt;&lt;/titles&gt;&lt;periodical&gt;&lt;full-title&gt;Journal of Pediatric Orthopedics&lt;/full-title&gt;&lt;abbr-1&gt;J. Pediatr. Orthop.&lt;/abbr-1&gt;&lt;abbr-2&gt;J Pediatr Orthop&lt;/abbr-2&gt;&lt;/periodical&gt;&lt;pages&gt;705-10&lt;/pages&gt;&lt;volume&gt;28&lt;/volume&gt;&lt;number&gt;7&lt;/number&gt;&lt;edition&gt;2008/09/25&lt;/edition&gt;&lt;keywords&gt;&lt;keyword&gt;Acetabulum/pathology/surgery&lt;/keyword&gt;&lt;keyword&gt;Activities of Daily Living&lt;/keyword&gt;&lt;keyword&gt;Adolescent&lt;/keyword&gt;&lt;keyword&gt;Arthroscopy/ methods&lt;/keyword&gt;&lt;keyword&gt;Child&lt;/keyword&gt;&lt;keyword&gt;Debridement&lt;/keyword&gt;&lt;keyword&gt;Female&lt;/keyword&gt;&lt;keyword&gt;Femur Head/pathology/surgery&lt;/keyword&gt;&lt;keyword&gt;Follow-Up Studies&lt;/keyword&gt;&lt;keyword&gt;Hip Joint/pathology/ surgery&lt;/keyword&gt;&lt;keyword&gt;Humans&lt;/keyword&gt;&lt;keyword&gt;Joint Diseases/pathology/ surgery&lt;/keyword&gt;&lt;keyword&gt;Male&lt;/keyword&gt;&lt;keyword&gt;Patient Satisfaction&lt;/keyword&gt;&lt;keyword&gt;Sports&lt;/keyword&gt;&lt;keyword&gt;Treatment Outcome&lt;/keyword&gt;&lt;/keywords&gt;&lt;dates&gt;&lt;year&gt;2008&lt;/year&gt;&lt;pub-dates&gt;&lt;date&gt;Oct-Nov&lt;/date&gt;&lt;/pub-dates&gt;&lt;/dates&gt;&lt;isbn&gt;1539-2570 (Electronic)&amp;#xD;0271-6798 (Linking)&lt;/isbn&gt;&lt;accession-num&gt;18812894&lt;/accession-num&gt;&lt;urls&gt;&lt;/urls&gt;&lt;electronic-resource-num&gt;10.1097/BPO.0b013e318186eb2e&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4" w:tooltip="Philippon, 2008 #6095" w:history="1">
              <w:r w:rsidR="00522E6F">
                <w:rPr>
                  <w:rFonts w:ascii="Calibri" w:eastAsia="Calibri" w:hAnsi="Calibri" w:cs="Times New Roman"/>
                  <w:noProof/>
                </w:rPr>
                <w:t>4</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314E7B0C" w14:textId="77777777" w:rsidR="008051AD" w:rsidRPr="00E84ADA" w:rsidRDefault="008051AD" w:rsidP="008051AD">
            <w:pPr>
              <w:jc w:val="center"/>
              <w:rPr>
                <w:rFonts w:ascii="Calibri" w:eastAsia="Calibri" w:hAnsi="Calibri" w:cs="Times New Roman"/>
              </w:rPr>
            </w:pPr>
          </w:p>
        </w:tc>
        <w:tc>
          <w:tcPr>
            <w:tcW w:w="0" w:type="auto"/>
          </w:tcPr>
          <w:p w14:paraId="2AD34B3C"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5B24FB59" w14:textId="77777777" w:rsidTr="00617804">
        <w:tc>
          <w:tcPr>
            <w:tcW w:w="0" w:type="auto"/>
          </w:tcPr>
          <w:p w14:paraId="34747E42" w14:textId="77B556A5" w:rsidR="008051AD" w:rsidRPr="00E84ADA" w:rsidRDefault="008051AD" w:rsidP="00522E6F">
            <w:pPr>
              <w:rPr>
                <w:rFonts w:ascii="Calibri" w:eastAsia="Calibri" w:hAnsi="Calibri" w:cs="Times New Roman"/>
              </w:rPr>
            </w:pPr>
            <w:r w:rsidRPr="00E84ADA">
              <w:rPr>
                <w:rFonts w:ascii="Calibri" w:eastAsia="Calibri" w:hAnsi="Calibri" w:cs="Times New Roman"/>
              </w:rPr>
              <w:t>Graves, M. (2009)</w:t>
            </w:r>
            <w:r w:rsidR="004D5949" w:rsidRPr="00E84ADA">
              <w:rPr>
                <w:rFonts w:ascii="Calibri" w:eastAsia="Calibri" w:hAnsi="Calibri" w:cs="Times New Roman"/>
              </w:rPr>
              <w:fldChar w:fldCharType="begin">
                <w:fldData xml:space="preserve">PEVuZE5vdGU+PENpdGU+PEF1dGhvcj5HcmF2ZXM8L0F1dGhvcj48WWVhcj4yMDA5PC9ZZWFyPjxS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PcnRob3BhZWRpY3MgYW5kIFJlbGF0ZWQgUmVzZWFy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HcmF2ZXM8L0F1dGhvcj48WWVhcj4yMDA5PC9ZZWFyPjxS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PcnRob3BhZWRpY3MgYW5kIFJlbGF0ZWQgUmVzZWFy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8" w:tooltip="Graves, 2009 #11889" w:history="1">
              <w:r w:rsidR="00522E6F">
                <w:rPr>
                  <w:rFonts w:ascii="Calibri" w:eastAsia="Calibri" w:hAnsi="Calibri" w:cs="Times New Roman"/>
                  <w:noProof/>
                </w:rPr>
                <w:t>8</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741C86A9" w14:textId="77777777" w:rsidR="008051AD" w:rsidRPr="00E84ADA" w:rsidRDefault="008051AD" w:rsidP="008051AD">
            <w:pPr>
              <w:jc w:val="center"/>
              <w:rPr>
                <w:rFonts w:ascii="Calibri" w:eastAsia="Calibri" w:hAnsi="Calibri" w:cs="Times New Roman"/>
              </w:rPr>
            </w:pPr>
          </w:p>
        </w:tc>
        <w:tc>
          <w:tcPr>
            <w:tcW w:w="0" w:type="auto"/>
          </w:tcPr>
          <w:p w14:paraId="0566F5B0"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361F2235" w14:textId="77777777" w:rsidTr="00617804">
        <w:tc>
          <w:tcPr>
            <w:tcW w:w="0" w:type="auto"/>
          </w:tcPr>
          <w:p w14:paraId="59F38605" w14:textId="251AABE4" w:rsidR="008051AD" w:rsidRPr="00E84ADA" w:rsidRDefault="008051AD" w:rsidP="00522E6F">
            <w:pPr>
              <w:rPr>
                <w:rFonts w:ascii="Calibri" w:eastAsia="Calibri" w:hAnsi="Calibri" w:cs="Times New Roman"/>
              </w:rPr>
            </w:pPr>
            <w:r w:rsidRPr="00E84ADA">
              <w:rPr>
                <w:rFonts w:ascii="Calibri" w:eastAsia="Calibri" w:hAnsi="Calibri" w:cs="Times New Roman"/>
              </w:rPr>
              <w:t>Hartmann, A. (2009)</w:t>
            </w:r>
            <w:r w:rsidR="004D5949" w:rsidRPr="00E84ADA">
              <w:rPr>
                <w:rFonts w:ascii="Calibri" w:eastAsia="Calibri" w:hAnsi="Calibri" w:cs="Times New Roman"/>
              </w:rPr>
              <w:fldChar w:fldCharType="begin">
                <w:fldData xml:space="preserve">PEVuZE5vdGU+PENpdGU+PEF1dGhvcj5IYXJ0bWFubjwvQXV0aG9yPjxZZWFyPjIwMDk8L1llYXI+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IYXJ0bWFubjwvQXV0aG9yPjxZZWFyPjIwMDk8L1llYXI+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0" w:tooltip="Hartmann, 2009 #11887" w:history="1">
              <w:r w:rsidR="00522E6F">
                <w:rPr>
                  <w:rFonts w:ascii="Calibri" w:eastAsia="Calibri" w:hAnsi="Calibri" w:cs="Times New Roman"/>
                  <w:noProof/>
                </w:rPr>
                <w:t>10</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E6946C1" w14:textId="77777777" w:rsidR="008051AD" w:rsidRPr="00E84ADA" w:rsidRDefault="008051AD" w:rsidP="008051AD">
            <w:pPr>
              <w:jc w:val="center"/>
              <w:rPr>
                <w:rFonts w:ascii="Calibri" w:eastAsia="Calibri" w:hAnsi="Calibri" w:cs="Times New Roman"/>
              </w:rPr>
            </w:pPr>
          </w:p>
        </w:tc>
        <w:tc>
          <w:tcPr>
            <w:tcW w:w="0" w:type="auto"/>
          </w:tcPr>
          <w:p w14:paraId="57CC4B41"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43B16D82" w14:textId="77777777" w:rsidTr="00617804">
        <w:tc>
          <w:tcPr>
            <w:tcW w:w="0" w:type="auto"/>
          </w:tcPr>
          <w:p w14:paraId="60ADEFC6" w14:textId="00DBE265" w:rsidR="008051AD" w:rsidRPr="00E84ADA" w:rsidRDefault="008051AD" w:rsidP="00522E6F">
            <w:pPr>
              <w:rPr>
                <w:rFonts w:ascii="Calibri" w:eastAsia="Calibri" w:hAnsi="Calibri" w:cs="Times New Roman"/>
              </w:rPr>
            </w:pPr>
            <w:r w:rsidRPr="00E84ADA">
              <w:rPr>
                <w:rFonts w:ascii="Calibri" w:eastAsia="Calibri" w:hAnsi="Calibri" w:cs="Times New Roman"/>
              </w:rPr>
              <w:t>Philippon, M (2010)</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hilippon&lt;/Author&gt;&lt;Year&gt;2010&lt;/Year&gt;&lt;RecNum&gt;8399&lt;/RecNum&gt;&lt;DisplayText&gt;(13)&lt;/DisplayText&gt;&lt;record&gt;&lt;rec-number&gt;8399&lt;/rec-number&gt;&lt;foreign-keys&gt;&lt;key app="EN" db-id="x5x002s5vsf9s9exsxlpr2r80ptsx9wa55a5"&gt;8399&lt;/key&gt;&lt;/foreign-keys&gt;&lt;ref-type name="Journal Article"&gt;17&lt;/ref-type&gt;&lt;contributors&gt;&lt;authors&gt;&lt;author&gt;Philippon, M. J.&lt;/author&gt;&lt;author&gt;Weiss, D. R.&lt;/author&gt;&lt;author&gt;Kuppersmith, D. A.&lt;/author&gt;&lt;author&gt;Briggs, K. K.&lt;/author&gt;&lt;author&gt;Hay, C. J.&lt;/author&gt;&lt;/authors&gt;&lt;/contributors&gt;&lt;auth-address&gt;Steadman Philippon Research Institute, 181 W. Meadow Drive, Suite 1000, Vail, CO 81657, USA.&lt;/auth-address&gt;&lt;titles&gt;&lt;title&gt;Arthroscopic labral repair and treatment of femoroacetabular impingement in professional hockey players&lt;/title&gt;&lt;secondary-title&gt;American Journal of Sports Medicine&lt;/secondary-title&gt;&lt;/titles&gt;&lt;periodical&gt;&lt;full-title&gt;American Journal of Sports Medicine&lt;/full-title&gt;&lt;abbr-1&gt;Am. J. Sports Med.&lt;/abbr-1&gt;&lt;abbr-2&gt;Am J Sports Med&lt;/abbr-2&gt;&lt;/periodical&gt;&lt;pages&gt;99-104&lt;/pages&gt;&lt;volume&gt;38&lt;/volume&gt;&lt;number&gt;1&lt;/number&gt;&lt;edition&gt;2009/12/08&lt;/edition&gt;&lt;keywords&gt;&lt;keyword&gt;Acetabulum/radiography/surgery&lt;/keyword&gt;&lt;keyword&gt;Adolescent&lt;/keyword&gt;&lt;keyword&gt;Adult&lt;/keyword&gt;&lt;keyword&gt;Arthroscopy&lt;/keyword&gt;&lt;keyword&gt;Health Status Indicators&lt;/keyword&gt;&lt;keyword&gt;Hip Injuries/radiography/ surgery&lt;/keyword&gt;&lt;keyword&gt;Hip Joint/radiography/ surgery&lt;/keyword&gt;&lt;keyword&gt;Hockey/ injuries&lt;/keyword&gt;&lt;keyword&gt;Humans&lt;/keyword&gt;&lt;keyword&gt;Male&lt;/keyword&gt;&lt;keyword&gt;Patient Satisfaction&lt;/keyword&gt;&lt;keyword&gt;Retrospective Studies&lt;/keyword&gt;&lt;keyword&gt;Statistics as Topic&lt;/keyword&gt;&lt;keyword&gt;Treatment Outcome&lt;/keyword&gt;&lt;keyword&gt;Young Adult&lt;/keyword&gt;&lt;/keywords&gt;&lt;dates&gt;&lt;year&gt;2010&lt;/year&gt;&lt;pub-dates&gt;&lt;date&gt;Jan&lt;/date&gt;&lt;/pub-dates&gt;&lt;/dates&gt;&lt;isbn&gt;1552-3365 (Electronic)&amp;#xD;0363-5465 (Linking)&lt;/isbn&gt;&lt;accession-num&gt;19966097&lt;/accession-num&gt;&lt;urls&gt;&lt;/urls&gt;&lt;electronic-resource-num&gt;10.1177/0363546509346393&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3" w:tooltip="Philippon, 2010 #8399" w:history="1">
              <w:r w:rsidR="00522E6F">
                <w:rPr>
                  <w:rFonts w:ascii="Calibri" w:eastAsia="Calibri" w:hAnsi="Calibri" w:cs="Times New Roman"/>
                  <w:noProof/>
                </w:rPr>
                <w:t>13</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BD46D4D" w14:textId="77777777" w:rsidR="008051AD" w:rsidRPr="00E84ADA" w:rsidRDefault="008051AD" w:rsidP="008051AD">
            <w:pPr>
              <w:jc w:val="center"/>
              <w:rPr>
                <w:rFonts w:ascii="Calibri" w:eastAsia="Calibri" w:hAnsi="Calibri" w:cs="Times New Roman"/>
              </w:rPr>
            </w:pPr>
          </w:p>
        </w:tc>
        <w:tc>
          <w:tcPr>
            <w:tcW w:w="0" w:type="auto"/>
          </w:tcPr>
          <w:p w14:paraId="6F71EBCD"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54199FEE" w14:textId="77777777" w:rsidTr="00617804">
        <w:tc>
          <w:tcPr>
            <w:tcW w:w="0" w:type="auto"/>
          </w:tcPr>
          <w:p w14:paraId="08C2E11B" w14:textId="744005C1" w:rsidR="008051AD" w:rsidRPr="00E84ADA" w:rsidRDefault="008051AD" w:rsidP="00522E6F">
            <w:pPr>
              <w:rPr>
                <w:rFonts w:ascii="Calibri" w:eastAsia="Calibri" w:hAnsi="Calibri" w:cs="Times New Roman"/>
              </w:rPr>
            </w:pPr>
            <w:r w:rsidRPr="00E84ADA">
              <w:rPr>
                <w:rFonts w:ascii="Calibri" w:eastAsia="Calibri" w:hAnsi="Calibri" w:cs="Times New Roman"/>
              </w:rPr>
              <w:lastRenderedPageBreak/>
              <w:t>Peters, C. (2010)</w:t>
            </w:r>
            <w:r w:rsidR="004D5949" w:rsidRPr="00E84ADA">
              <w:rPr>
                <w:rFonts w:ascii="Calibri" w:eastAsia="Calibri" w:hAnsi="Calibri" w:cs="Times New Roman"/>
              </w:rPr>
              <w:fldChar w:fldCharType="begin">
                <w:fldData xml:space="preserve">PEVuZE5vdGU+PENpdGU+PEF1dGhvcj5QZXRlcnM8L0F1dGhvcj48WWVhcj4yMDEwPC9ZZWFyPjxS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ZXRlcnM8L0F1dGhvcj48WWVhcj4yMDEwPC9ZZWFyPjxS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4" w:tooltip="Peters, 2010 #6951" w:history="1">
              <w:r w:rsidR="00522E6F">
                <w:rPr>
                  <w:rFonts w:ascii="Calibri" w:eastAsia="Calibri" w:hAnsi="Calibri" w:cs="Times New Roman"/>
                  <w:noProof/>
                </w:rPr>
                <w:t>14</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37428A39" w14:textId="77777777" w:rsidR="008051AD" w:rsidRPr="00E84ADA" w:rsidRDefault="008051AD" w:rsidP="008051AD">
            <w:pPr>
              <w:jc w:val="center"/>
              <w:rPr>
                <w:rFonts w:ascii="Calibri" w:eastAsia="Calibri" w:hAnsi="Calibri" w:cs="Times New Roman"/>
              </w:rPr>
            </w:pPr>
          </w:p>
        </w:tc>
        <w:tc>
          <w:tcPr>
            <w:tcW w:w="0" w:type="auto"/>
          </w:tcPr>
          <w:p w14:paraId="0EBD7624"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1C1A03E9" w14:textId="77777777" w:rsidTr="00617804">
        <w:tc>
          <w:tcPr>
            <w:tcW w:w="0" w:type="auto"/>
          </w:tcPr>
          <w:p w14:paraId="31597246" w14:textId="1B2FAC04" w:rsidR="008051AD" w:rsidRPr="00E84ADA" w:rsidRDefault="008051AD" w:rsidP="00522E6F">
            <w:pPr>
              <w:rPr>
                <w:rFonts w:ascii="Calibri" w:eastAsia="Calibri" w:hAnsi="Calibri" w:cs="Times New Roman"/>
              </w:rPr>
            </w:pPr>
            <w:r w:rsidRPr="00E84ADA">
              <w:rPr>
                <w:rFonts w:ascii="Calibri" w:eastAsia="Calibri" w:hAnsi="Calibri" w:cs="Times New Roman"/>
              </w:rPr>
              <w:t>Flecher, X. (2011)</w:t>
            </w:r>
            <w:r w:rsidR="004D5949" w:rsidRPr="00E84ADA">
              <w:rPr>
                <w:rFonts w:ascii="Calibri" w:eastAsia="Calibri" w:hAnsi="Calibri" w:cs="Times New Roman"/>
              </w:rPr>
              <w:fldChar w:fldCharType="begin">
                <w:fldData xml:space="preserve">PEVuZE5vdGU+PENpdGU+PEF1dGhvcj5GbGVjaGVyPC9BdXRob3I+PFllYXI+MjAxMTwvWWVhcj48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ODEtODwvcGFnZXM+PHZvbHVtZT45Nzwvdm9sdW1l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GbGVjaGVyPC9BdXRob3I+PFllYXI+MjAxMTwvWWVhcj48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ODEtODwvcGFnZXM+PHZvbHVtZT45Nzwvdm9sdW1l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26" w:tooltip="Flecher, 2011 #11874" w:history="1">
              <w:r w:rsidR="00522E6F">
                <w:rPr>
                  <w:rFonts w:ascii="Calibri" w:eastAsia="Calibri" w:hAnsi="Calibri" w:cs="Times New Roman"/>
                  <w:noProof/>
                </w:rPr>
                <w:t>26</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4F81C5EA" w14:textId="77777777" w:rsidR="008051AD" w:rsidRPr="00E84ADA" w:rsidRDefault="008051AD" w:rsidP="008051AD">
            <w:pPr>
              <w:jc w:val="center"/>
              <w:rPr>
                <w:rFonts w:ascii="Calibri" w:eastAsia="Calibri" w:hAnsi="Calibri" w:cs="Times New Roman"/>
              </w:rPr>
            </w:pPr>
          </w:p>
        </w:tc>
        <w:tc>
          <w:tcPr>
            <w:tcW w:w="0" w:type="auto"/>
          </w:tcPr>
          <w:p w14:paraId="40927DB8"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35B79D85" w14:textId="77777777" w:rsidTr="00617804">
        <w:tc>
          <w:tcPr>
            <w:tcW w:w="0" w:type="auto"/>
          </w:tcPr>
          <w:p w14:paraId="2D14C216" w14:textId="794F9821" w:rsidR="008051AD" w:rsidRPr="00E84ADA" w:rsidRDefault="008051AD" w:rsidP="00522E6F">
            <w:pPr>
              <w:rPr>
                <w:rFonts w:ascii="Calibri" w:eastAsia="Calibri" w:hAnsi="Calibri" w:cs="Times New Roman"/>
              </w:rPr>
            </w:pPr>
            <w:r w:rsidRPr="00E84ADA">
              <w:rPr>
                <w:rFonts w:ascii="Calibri" w:eastAsia="Calibri" w:hAnsi="Calibri" w:cs="Times New Roman"/>
              </w:rPr>
              <w:t>Nho, S. (2011)</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Nho&lt;/Author&gt;&lt;Year&gt;2011&lt;/Year&gt;&lt;RecNum&gt;11872&lt;/RecNum&gt;&lt;DisplayText&gt;(22)&lt;/DisplayText&gt;&lt;record&gt;&lt;rec-number&gt;11872&lt;/rec-number&gt;&lt;foreign-keys&gt;&lt;key app="EN" db-id="x5x002s5vsf9s9exsxlpr2r80ptsx9wa55a5"&gt;11872&lt;/key&gt;&lt;/foreign-keys&gt;&lt;ref-type name="Journal Article"&gt;17&lt;/ref-type&gt;&lt;contributors&gt;&lt;authors&gt;&lt;author&gt;Nho, S. J.&lt;/author&gt;&lt;author&gt;Magennis, E. M.&lt;/author&gt;&lt;author&gt;Singh, C. K.&lt;/author&gt;&lt;author&gt;Kelly, B. T.&lt;/author&gt;&lt;/authors&gt;&lt;/contributors&gt;&lt;auth-address&gt;Health Hip Clinic, Division of Sports Medicine, Rush University Medical Center, Chicago, Illinois, USA. snho@hotmail.com&lt;/auth-address&gt;&lt;titles&gt;&lt;title&gt;Outcomes after the arthroscopic treatment of femoroacetabular impingement in a mixed group of high-level athletes&lt;/title&gt;&lt;secondary-title&gt;American Journal of Sports Medicine&lt;/secondary-title&gt;&lt;/titles&gt;&lt;periodical&gt;&lt;full-title&gt;American Journal of Sports Medicine&lt;/full-title&gt;&lt;abbr-1&gt;Am. J. Sports Med.&lt;/abbr-1&gt;&lt;abbr-2&gt;Am J Sports Med&lt;/abbr-2&gt;&lt;/periodical&gt;&lt;pages&gt;14S-9S&lt;/pages&gt;&lt;volume&gt;39 Suppl&lt;/volume&gt;&lt;edition&gt;2011/07/08&lt;/edition&gt;&lt;keywords&gt;&lt;keyword&gt;Adolescent&lt;/keyword&gt;&lt;keyword&gt;Adult&lt;/keyword&gt;&lt;keyword&gt;Arthroscopy/ methods&lt;/keyword&gt;&lt;keyword&gt;Athletes&lt;/keyword&gt;&lt;keyword&gt;Female&lt;/keyword&gt;&lt;keyword&gt;Femoracetabular Impingement/radiography/ surgery&lt;/keyword&gt;&lt;keyword&gt;Humans&lt;/keyword&gt;&lt;keyword&gt;Male&lt;/keyword&gt;&lt;keyword&gt;Middle Aged&lt;/keyword&gt;&lt;keyword&gt;Outcome Assessment (Health Care)&lt;/keyword&gt;&lt;keyword&gt;Retrospective Studies&lt;/keyword&gt;&lt;keyword&gt;United States&lt;/keyword&gt;&lt;keyword&gt;Young Adult&lt;/keyword&gt;&lt;/keywords&gt;&lt;dates&gt;&lt;year&gt;2011&lt;/year&gt;&lt;pub-dates&gt;&lt;date&gt;Jul&lt;/date&gt;&lt;/pub-dates&gt;&lt;/dates&gt;&lt;isbn&gt;1552-3365 (Electronic)&amp;#xD;0363-5465 (Linking)&lt;/isbn&gt;&lt;accession-num&gt;21709027&lt;/accession-num&gt;&lt;urls&gt;&lt;/urls&gt;&lt;electronic-resource-num&gt;10.1177/0363546511401900&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22" w:tooltip="Nho, 2011 #11872" w:history="1">
              <w:r w:rsidR="00522E6F">
                <w:rPr>
                  <w:rFonts w:ascii="Calibri" w:eastAsia="Calibri" w:hAnsi="Calibri" w:cs="Times New Roman"/>
                  <w:noProof/>
                </w:rPr>
                <w:t>22</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10668190" w14:textId="77777777" w:rsidR="008051AD" w:rsidRPr="00E84ADA" w:rsidRDefault="008051AD" w:rsidP="008051AD">
            <w:pPr>
              <w:jc w:val="center"/>
              <w:rPr>
                <w:rFonts w:ascii="Calibri" w:eastAsia="Calibri" w:hAnsi="Calibri" w:cs="Times New Roman"/>
              </w:rPr>
            </w:pPr>
          </w:p>
        </w:tc>
        <w:tc>
          <w:tcPr>
            <w:tcW w:w="0" w:type="auto"/>
          </w:tcPr>
          <w:p w14:paraId="4785344C"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6641EA17" w14:textId="77777777" w:rsidTr="00617804">
        <w:tc>
          <w:tcPr>
            <w:tcW w:w="0" w:type="auto"/>
          </w:tcPr>
          <w:p w14:paraId="72E681D9" w14:textId="15B554DE" w:rsidR="008051AD" w:rsidRPr="00E84ADA" w:rsidRDefault="008051AD" w:rsidP="00522E6F">
            <w:pPr>
              <w:rPr>
                <w:rFonts w:ascii="Calibri" w:eastAsia="Calibri" w:hAnsi="Calibri" w:cs="Times New Roman"/>
              </w:rPr>
            </w:pPr>
            <w:r w:rsidRPr="00E84ADA">
              <w:rPr>
                <w:rFonts w:ascii="Calibri" w:eastAsia="Calibri" w:hAnsi="Calibri" w:cs="Times New Roman"/>
              </w:rPr>
              <w:t>Rylander, J. (2011)</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Rylander&lt;/Author&gt;&lt;Year&gt;2011&lt;/Year&gt;&lt;RecNum&gt;9259&lt;/RecNum&gt;&lt;DisplayText&gt;(20)&lt;/DisplayText&gt;&lt;record&gt;&lt;rec-number&gt;9259&lt;/rec-number&gt;&lt;foreign-keys&gt;&lt;key app="EN" db-id="x5x002s5vsf9s9exsxlpr2r80ptsx9wa55a5"&gt;9259&lt;/key&gt;&lt;/foreign-keys&gt;&lt;ref-type name="Journal Article"&gt;17&lt;/ref-type&gt;&lt;contributors&gt;&lt;authors&gt;&lt;author&gt;Rylander, J. H.&lt;/author&gt;&lt;author&gt;Shu, B.&lt;/author&gt;&lt;author&gt;Andriacchi, T. P.&lt;/author&gt;&lt;author&gt;Safran, M. R.&lt;/author&gt;&lt;/authors&gt;&lt;/contributors&gt;&lt;auth-address&gt;Mechanical Engineering, Stanford University, Stanford, CA 94305-4038, USA. rylandjh@stanford.edu&lt;/auth-address&gt;&lt;titles&gt;&lt;title&gt;Preoperative and postoperative sagittal plane hip kinematics in patients with femoroacetabular impingement during level walking&lt;/title&gt;&lt;secondary-title&gt;American Journal of Sports Medicine&lt;/secondary-title&gt;&lt;/titles&gt;&lt;periodical&gt;&lt;full-title&gt;American Journal of Sports Medicine&lt;/full-title&gt;&lt;abbr-1&gt;Am. J. Sports Med.&lt;/abbr-1&gt;&lt;abbr-2&gt;Am J Sports Med&lt;/abbr-2&gt;&lt;/periodical&gt;&lt;pages&gt;36S-42S&lt;/pages&gt;&lt;volume&gt;39 Suppl&lt;/volume&gt;&lt;edition&gt;2011/07/08&lt;/edition&gt;&lt;keywords&gt;&lt;keyword&gt;Adolescent&lt;/keyword&gt;&lt;keyword&gt;Adult&lt;/keyword&gt;&lt;keyword&gt;Arthroscopy/methods&lt;/keyword&gt;&lt;keyword&gt;Biomechanics&lt;/keyword&gt;&lt;keyword&gt;Female&lt;/keyword&gt;&lt;keyword&gt;Femoracetabular Impingement/physiopathology/ surgery&lt;/keyword&gt;&lt;keyword&gt;Hip/ anatomy &amp;amp; histology/physiology&lt;/keyword&gt;&lt;keyword&gt;Humans&lt;/keyword&gt;&lt;keyword&gt;Male&lt;/keyword&gt;&lt;keyword&gt;Outcome Assessment (Health Care)/ methods&lt;/keyword&gt;&lt;keyword&gt;Range of Motion, Articular&lt;/keyword&gt;&lt;keyword&gt;Walking/ physiology&lt;/keyword&gt;&lt;keyword&gt;Young Adult&lt;/keyword&gt;&lt;/keywords&gt;&lt;dates&gt;&lt;year&gt;2011&lt;/year&gt;&lt;pub-dates&gt;&lt;date&gt;Jul&lt;/date&gt;&lt;/pub-dates&gt;&lt;/dates&gt;&lt;isbn&gt;1552-3365 (Electronic)&amp;#xD;0363-5465 (Linking)&lt;/isbn&gt;&lt;accession-num&gt;21709030&lt;/accession-num&gt;&lt;urls&gt;&lt;/urls&gt;&lt;electronic-resource-num&gt;10.1177/0363546511413993&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20" w:tooltip="Rylander, 2011 #9259" w:history="1">
              <w:r w:rsidR="00522E6F">
                <w:rPr>
                  <w:rFonts w:ascii="Calibri" w:eastAsia="Calibri" w:hAnsi="Calibri" w:cs="Times New Roman"/>
                  <w:noProof/>
                </w:rPr>
                <w:t>20</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1010536D" w14:textId="77777777" w:rsidR="008051AD" w:rsidRPr="00E84ADA" w:rsidRDefault="008051AD" w:rsidP="008051AD">
            <w:pPr>
              <w:jc w:val="center"/>
              <w:rPr>
                <w:rFonts w:ascii="Calibri" w:eastAsia="Calibri" w:hAnsi="Calibri" w:cs="Times New Roman"/>
              </w:rPr>
            </w:pPr>
          </w:p>
        </w:tc>
        <w:tc>
          <w:tcPr>
            <w:tcW w:w="0" w:type="auto"/>
          </w:tcPr>
          <w:p w14:paraId="5D5D3E29"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2DBA22EA" w14:textId="77777777" w:rsidTr="00617804">
        <w:tc>
          <w:tcPr>
            <w:tcW w:w="0" w:type="auto"/>
          </w:tcPr>
          <w:p w14:paraId="09EDE116" w14:textId="6919BF46" w:rsidR="008051AD" w:rsidRPr="00E84ADA" w:rsidRDefault="008051AD" w:rsidP="00522E6F">
            <w:pPr>
              <w:rPr>
                <w:rFonts w:ascii="Calibri" w:eastAsia="Calibri" w:hAnsi="Calibri" w:cs="Times New Roman"/>
              </w:rPr>
            </w:pPr>
            <w:r w:rsidRPr="00E84ADA">
              <w:rPr>
                <w:rFonts w:ascii="Calibri" w:eastAsia="Calibri" w:hAnsi="Calibri" w:cs="Times New Roman"/>
              </w:rPr>
              <w:t>Cohen, S. (2012)</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Cohen&lt;/Author&gt;&lt;Year&gt;2012&lt;/Year&gt;&lt;RecNum&gt;11865&lt;/RecNum&gt;&lt;DisplayText&gt;(33)&lt;/DisplayText&gt;&lt;record&gt;&lt;rec-number&gt;11865&lt;/rec-number&gt;&lt;foreign-keys&gt;&lt;key app="EN" db-id="x5x002s5vsf9s9exsxlpr2r80ptsx9wa55a5"&gt;11865&lt;/key&gt;&lt;/foreign-keys&gt;&lt;ref-type name="Journal Article"&gt;17&lt;/ref-type&gt;&lt;contributors&gt;&lt;authors&gt;&lt;author&gt;Cohen, S. B.&lt;/author&gt;&lt;author&gt;Huang, R.&lt;/author&gt;&lt;author&gt;Ciccotti, M. G.&lt;/author&gt;&lt;author&gt;Dodson, C. C.&lt;/author&gt;&lt;author&gt;Parvizi, J.&lt;/author&gt;&lt;/authors&gt;&lt;/contributors&gt;&lt;auth-address&gt;Rothman Institute at Thomas Jefferson University Hospital, 925 Chestnut Street, 5th Floor, Philadelphia, PA 19107, USA.&lt;/auth-address&gt;&lt;titles&gt;&lt;title&gt;Treatment of femoroacetabular impingement in athletes using a mini-direct anterior approach&lt;/title&gt;&lt;secondary-title&gt;American Journal of Sports Medicine&lt;/secondary-title&gt;&lt;/titles&gt;&lt;periodical&gt;&lt;full-title&gt;American Journal of Sports Medicine&lt;/full-title&gt;&lt;abbr-1&gt;Am. J. Sports Med.&lt;/abbr-1&gt;&lt;abbr-2&gt;Am J Sports Med&lt;/abbr-2&gt;&lt;/periodical&gt;&lt;pages&gt;1620-7&lt;/pages&gt;&lt;volume&gt;40&lt;/volume&gt;&lt;number&gt;7&lt;/number&gt;&lt;edition&gt;2012/05/09&lt;/edition&gt;&lt;keywords&gt;&lt;keyword&gt;Adolescent&lt;/keyword&gt;&lt;keyword&gt;Adult&lt;/keyword&gt;&lt;keyword&gt;Athletic Injuries/complications/radiography/ surgery&lt;/keyword&gt;&lt;keyword&gt;Cartilage, Articular/surgery&lt;/keyword&gt;&lt;keyword&gt;Femoracetabular Impingement/complications/radiography/ surgery&lt;/keyword&gt;&lt;keyword&gt;Follow-Up Studies&lt;/keyword&gt;&lt;keyword&gt;Hip Joint/radiography/ surgery&lt;/keyword&gt;&lt;keyword&gt;Humans&lt;/keyword&gt;&lt;keyword&gt;Middle Aged&lt;/keyword&gt;&lt;keyword&gt;Minimally Invasive Surgical Procedures/adverse effects/methods&lt;/keyword&gt;&lt;keyword&gt;Range of Motion, Articular&lt;/keyword&gt;&lt;keyword&gt;Treatment Outcome&lt;/keyword&gt;&lt;keyword&gt;Young Adult&lt;/keyword&gt;&lt;/keywords&gt;&lt;dates&gt;&lt;year&gt;2012&lt;/year&gt;&lt;pub-dates&gt;&lt;date&gt;Jul&lt;/date&gt;&lt;/pub-dates&gt;&lt;/dates&gt;&lt;isbn&gt;1552-3365 (Electronic)&amp;#xD;0363-5465 (Linking)&lt;/isbn&gt;&lt;accession-num&gt;22562788&lt;/accession-num&gt;&lt;urls&gt;&lt;/urls&gt;&lt;electronic-resource-num&gt;10.1177/0363546512445883&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33" w:tooltip="Cohen, 2012 #11865" w:history="1">
              <w:r w:rsidR="00522E6F">
                <w:rPr>
                  <w:rFonts w:ascii="Calibri" w:eastAsia="Calibri" w:hAnsi="Calibri" w:cs="Times New Roman"/>
                  <w:noProof/>
                </w:rPr>
                <w:t>33</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5E0B32E" w14:textId="77777777" w:rsidR="008051AD" w:rsidRPr="00E84ADA" w:rsidRDefault="008051AD" w:rsidP="008051AD">
            <w:pPr>
              <w:jc w:val="center"/>
              <w:rPr>
                <w:rFonts w:ascii="Calibri" w:eastAsia="Calibri" w:hAnsi="Calibri" w:cs="Times New Roman"/>
              </w:rPr>
            </w:pPr>
          </w:p>
        </w:tc>
        <w:tc>
          <w:tcPr>
            <w:tcW w:w="0" w:type="auto"/>
          </w:tcPr>
          <w:p w14:paraId="1846A94E"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4B17634B" w14:textId="77777777" w:rsidTr="00617804">
        <w:tc>
          <w:tcPr>
            <w:tcW w:w="0" w:type="auto"/>
          </w:tcPr>
          <w:p w14:paraId="58DA27B3" w14:textId="6F2429F0" w:rsidR="008051AD" w:rsidRPr="00E84ADA" w:rsidRDefault="008051AD" w:rsidP="00522E6F">
            <w:pPr>
              <w:rPr>
                <w:rFonts w:ascii="Calibri" w:eastAsia="Calibri" w:hAnsi="Calibri" w:cs="Times New Roman"/>
              </w:rPr>
            </w:pPr>
            <w:r w:rsidRPr="00E84ADA">
              <w:rPr>
                <w:rFonts w:ascii="Calibri" w:eastAsia="Calibri" w:hAnsi="Calibri" w:cs="Times New Roman"/>
              </w:rPr>
              <w:t>Philippon, M. (2012)</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hilippon&lt;/Author&gt;&lt;Year&gt;2012&lt;/Year&gt;&lt;RecNum&gt;9647&lt;/RecNum&gt;&lt;DisplayText&gt;(34)&lt;/DisplayText&gt;&lt;record&gt;&lt;rec-number&gt;9647&lt;/rec-number&gt;&lt;foreign-keys&gt;&lt;key app="EN" db-id="x5x002s5vsf9s9exsxlpr2r80ptsx9wa55a5"&gt;9647&lt;/key&gt;&lt;/foreign-keys&gt;&lt;ref-type name="Journal Article"&gt;17&lt;/ref-type&gt;&lt;contributors&gt;&lt;authors&gt;&lt;author&gt;Philippon, M. J.&lt;/author&gt;&lt;author&gt;Ejnisman, L.&lt;/author&gt;&lt;author&gt;Ellis, H. B.&lt;/author&gt;&lt;author&gt;Briggs, K. K.&lt;/author&gt;&lt;/authors&gt;&lt;/contributors&gt;&lt;auth-address&gt;Steadman Philippon Research Institute, Vail, Colorado, U.S.A. drphilippon@sprivail.org&lt;/auth-address&gt;&lt;titles&gt;&lt;title&gt;Outcomes 2 to 5 years following hip arthroscopy for femoroacetabular impingement in the patient aged 11 to 16 years&lt;/title&gt;&lt;secondary-title&gt;Arthroscopy&lt;/secondary-title&gt;&lt;/titles&gt;&lt;periodical&gt;&lt;full-title&gt;Arthroscopy&lt;/full-title&gt;&lt;abbr-1&gt;Arthroscopy&lt;/abbr-1&gt;&lt;abbr-2&gt;Arthroscopy&lt;/abbr-2&gt;&lt;/periodical&gt;&lt;pages&gt;1255-61&lt;/pages&gt;&lt;volume&gt;28&lt;/volume&gt;&lt;number&gt;9&lt;/number&gt;&lt;edition&gt;2012/05/09&lt;/edition&gt;&lt;keywords&gt;&lt;keyword&gt;Adolescent&lt;/keyword&gt;&lt;keyword&gt;Arthroscopy&lt;/keyword&gt;&lt;keyword&gt;Child&lt;/keyword&gt;&lt;keyword&gt;Female&lt;/keyword&gt;&lt;keyword&gt;Femoracetabular Impingement/ surgery&lt;/keyword&gt;&lt;keyword&gt;Follow-Up Studies&lt;/keyword&gt;&lt;keyword&gt;Hip Joint/ surgery&lt;/keyword&gt;&lt;keyword&gt;Humans&lt;/keyword&gt;&lt;keyword&gt;Male&lt;/keyword&gt;&lt;keyword&gt;Retrospective Studies&lt;/keyword&gt;&lt;keyword&gt;Treatment Outcome&lt;/keyword&gt;&lt;/keywords&gt;&lt;dates&gt;&lt;year&gt;2012&lt;/year&gt;&lt;pub-dates&gt;&lt;date&gt;Sep&lt;/date&gt;&lt;/pub-dates&gt;&lt;/dates&gt;&lt;isbn&gt;1526-3231 (Electronic)&amp;#xD;0749-8063 (Linking)&lt;/isbn&gt;&lt;accession-num&gt;22560486&lt;/accession-num&gt;&lt;urls&gt;&lt;/urls&gt;&lt;electronic-resource-num&gt;10.1016/j.arthro.2012.02.006&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34" w:tooltip="Philippon, 2012 #9647" w:history="1">
              <w:r w:rsidR="00522E6F">
                <w:rPr>
                  <w:rFonts w:ascii="Calibri" w:eastAsia="Calibri" w:hAnsi="Calibri" w:cs="Times New Roman"/>
                  <w:noProof/>
                </w:rPr>
                <w:t>34</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4431DCD0" w14:textId="77777777" w:rsidR="008051AD" w:rsidRPr="00E84ADA" w:rsidRDefault="008051AD" w:rsidP="008051AD">
            <w:pPr>
              <w:jc w:val="center"/>
              <w:rPr>
                <w:rFonts w:ascii="Calibri" w:eastAsia="Calibri" w:hAnsi="Calibri" w:cs="Times New Roman"/>
              </w:rPr>
            </w:pPr>
          </w:p>
        </w:tc>
        <w:tc>
          <w:tcPr>
            <w:tcW w:w="0" w:type="auto"/>
          </w:tcPr>
          <w:p w14:paraId="47F0E8C9"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71A12B38" w14:textId="77777777" w:rsidTr="00617804">
        <w:tc>
          <w:tcPr>
            <w:tcW w:w="0" w:type="auto"/>
          </w:tcPr>
          <w:p w14:paraId="3D423508" w14:textId="0CA23C9A" w:rsidR="008051AD" w:rsidRPr="00E84ADA" w:rsidRDefault="008051AD" w:rsidP="00522E6F">
            <w:pPr>
              <w:rPr>
                <w:rFonts w:ascii="Calibri" w:eastAsia="Calibri" w:hAnsi="Calibri" w:cs="Times New Roman"/>
              </w:rPr>
            </w:pPr>
            <w:r w:rsidRPr="00E84ADA">
              <w:rPr>
                <w:rFonts w:ascii="Calibri" w:eastAsia="Calibri" w:hAnsi="Calibri" w:cs="Times New Roman"/>
              </w:rPr>
              <w:t>Cooper, A. (2013)</w:t>
            </w:r>
            <w:r w:rsidR="004D5949" w:rsidRPr="00E84ADA">
              <w:rPr>
                <w:rFonts w:ascii="Calibri" w:eastAsia="Calibri" w:hAnsi="Calibri" w:cs="Times New Roman"/>
              </w:rPr>
              <w:fldChar w:fldCharType="begin">
                <w:fldData xml:space="preserve">PEVuZE5vdGU+PENpdGU+PEF1dGhvcj5Db29wZXI8L0F1dGhvcj48WWVhcj4yMDEzPC9ZZWFyPjxS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Db29wZXI8L0F1dGhvcj48WWVhcj4yMDEzPC9ZZWFyPjxS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38" w:tooltip="Cooper, 2013 #11863" w:history="1">
              <w:r w:rsidR="00522E6F">
                <w:rPr>
                  <w:rFonts w:ascii="Calibri" w:eastAsia="Calibri" w:hAnsi="Calibri" w:cs="Times New Roman"/>
                  <w:noProof/>
                </w:rPr>
                <w:t>38</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2FF955FD" w14:textId="77777777" w:rsidR="008051AD" w:rsidRPr="00E84ADA" w:rsidRDefault="008051AD" w:rsidP="008051AD">
            <w:pPr>
              <w:jc w:val="center"/>
              <w:rPr>
                <w:rFonts w:ascii="Calibri" w:eastAsia="Calibri" w:hAnsi="Calibri" w:cs="Times New Roman"/>
              </w:rPr>
            </w:pPr>
          </w:p>
        </w:tc>
        <w:tc>
          <w:tcPr>
            <w:tcW w:w="0" w:type="auto"/>
          </w:tcPr>
          <w:p w14:paraId="0B649BD6"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3E9ABD8A" w14:textId="77777777" w:rsidTr="00617804">
        <w:tc>
          <w:tcPr>
            <w:tcW w:w="0" w:type="auto"/>
          </w:tcPr>
          <w:p w14:paraId="2DE9C0EB" w14:textId="055CA5DB" w:rsidR="008051AD" w:rsidRPr="00E84ADA" w:rsidRDefault="008051AD" w:rsidP="00522E6F">
            <w:pPr>
              <w:rPr>
                <w:rFonts w:ascii="Calibri" w:eastAsia="Calibri" w:hAnsi="Calibri" w:cs="Times New Roman"/>
              </w:rPr>
            </w:pPr>
            <w:r w:rsidRPr="00E84ADA">
              <w:rPr>
                <w:rFonts w:ascii="Calibri" w:eastAsia="Calibri" w:hAnsi="Calibri" w:cs="Times New Roman"/>
              </w:rPr>
              <w:t>Palmer, D. (2012)</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almer&lt;/Author&gt;&lt;Year&gt;2012&lt;/Year&gt;&lt;RecNum&gt;11858&lt;/RecNum&gt;&lt;DisplayText&gt;(36)&lt;/DisplayText&gt;&lt;record&gt;&lt;rec-number&gt;11858&lt;/rec-number&gt;&lt;foreign-keys&gt;&lt;key app="EN" db-id="x5x002s5vsf9s9exsxlpr2r80ptsx9wa55a5"&gt;11858&lt;/key&gt;&lt;/foreign-keys&gt;&lt;ref-type name="Journal Article"&gt;17&lt;/ref-type&gt;&lt;contributors&gt;&lt;authors&gt;&lt;author&gt;Palmer, D. H.&lt;/author&gt;&lt;author&gt;Ganesh, V.&lt;/author&gt;&lt;author&gt;Comfort, T.&lt;/author&gt;&lt;author&gt;Tatman, P.&lt;/author&gt;&lt;/authors&gt;&lt;/contributors&gt;&lt;auth-address&gt;St. Croix Orthopaedics, PA, Stillwater, Minnesota, USA. palme024@aol.com&lt;/auth-address&gt;&lt;titles&gt;&lt;title&gt;Midterm outcomes in patients with cam femoroacetabular impingement treated arthroscopically&lt;/title&gt;&lt;secondary-title&gt;Arthroscopy&lt;/secondary-title&gt;&lt;/titles&gt;&lt;periodical&gt;&lt;full-title&gt;Arthroscopy&lt;/full-title&gt;&lt;abbr-1&gt;Arthroscopy&lt;/abbr-1&gt;&lt;abbr-2&gt;Arthroscopy&lt;/abbr-2&gt;&lt;/periodical&gt;&lt;pages&gt;1671-81&lt;/pages&gt;&lt;volume&gt;28&lt;/volume&gt;&lt;number&gt;11&lt;/number&gt;&lt;edition&gt;2012/09/11&lt;/edition&gt;&lt;keywords&gt;&lt;keyword&gt;Adolescent&lt;/keyword&gt;&lt;keyword&gt;Adult&lt;/keyword&gt;&lt;keyword&gt;Age Distribution&lt;/keyword&gt;&lt;keyword&gt;Aged&lt;/keyword&gt;&lt;keyword&gt;Aged, 80 and over&lt;/keyword&gt;&lt;keyword&gt;Arthroscopy/ methods&lt;/keyword&gt;&lt;keyword&gt;Female&lt;/keyword&gt;&lt;keyword&gt;Femoracetabular Impingement/diagnosis/physiopathology/ surgery&lt;/keyword&gt;&lt;keyword&gt;Follow-Up Studies&lt;/keyword&gt;&lt;keyword&gt;Hip Joint/physiopathology&lt;/keyword&gt;&lt;keyword&gt;Humans&lt;/keyword&gt;&lt;keyword&gt;Male&lt;/keyword&gt;&lt;keyword&gt;Middle Aged&lt;/keyword&gt;&lt;keyword&gt;Pain Measurement&lt;/keyword&gt;&lt;keyword&gt;Patient Satisfaction/ statistics &amp;amp; numerical data&lt;/keyword&gt;&lt;keyword&gt;Range of Motion, Articular&lt;/keyword&gt;&lt;keyword&gt;Sex Distribution&lt;/keyword&gt;&lt;keyword&gt;Treatment Outcome&lt;/keyword&gt;&lt;keyword&gt;Young Adult&lt;/keyword&gt;&lt;/keywords&gt;&lt;dates&gt;&lt;year&gt;2012&lt;/year&gt;&lt;pub-dates&gt;&lt;date&gt;Nov&lt;/date&gt;&lt;/pub-dates&gt;&lt;/dates&gt;&lt;isbn&gt;1526-3231 (Electronic)&amp;#xD;0749-8063 (Linking)&lt;/isbn&gt;&lt;accession-num&gt;22959221&lt;/accession-num&gt;&lt;urls&gt;&lt;/urls&gt;&lt;electronic-resource-num&gt;10.1016/j.arthro.2012.04.154&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36" w:tooltip="Palmer, 2012 #11858" w:history="1">
              <w:r w:rsidR="00522E6F">
                <w:rPr>
                  <w:rFonts w:ascii="Calibri" w:eastAsia="Calibri" w:hAnsi="Calibri" w:cs="Times New Roman"/>
                  <w:noProof/>
                </w:rPr>
                <w:t>36</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7B9AC36C" w14:textId="77777777" w:rsidR="008051AD" w:rsidRPr="00E84ADA" w:rsidRDefault="008051AD" w:rsidP="008051AD">
            <w:pPr>
              <w:jc w:val="center"/>
              <w:rPr>
                <w:rFonts w:ascii="Calibri" w:eastAsia="Calibri" w:hAnsi="Calibri" w:cs="Times New Roman"/>
              </w:rPr>
            </w:pPr>
          </w:p>
        </w:tc>
        <w:tc>
          <w:tcPr>
            <w:tcW w:w="0" w:type="auto"/>
          </w:tcPr>
          <w:p w14:paraId="7B47EE15"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24AADB60" w14:textId="77777777" w:rsidTr="00617804">
        <w:tc>
          <w:tcPr>
            <w:tcW w:w="0" w:type="auto"/>
          </w:tcPr>
          <w:p w14:paraId="51663F82" w14:textId="2EB8CCEC" w:rsidR="008051AD" w:rsidRPr="00E84ADA" w:rsidRDefault="008051AD" w:rsidP="00522E6F">
            <w:pPr>
              <w:rPr>
                <w:rFonts w:ascii="Calibri" w:eastAsia="Calibri" w:hAnsi="Calibri" w:cs="Times New Roman"/>
              </w:rPr>
            </w:pPr>
            <w:r w:rsidRPr="00E84ADA">
              <w:rPr>
                <w:rFonts w:ascii="Calibri" w:eastAsia="Calibri" w:hAnsi="Calibri" w:cs="Times New Roman"/>
              </w:rPr>
              <w:t>Tran, P. (2013)</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Tran&lt;/Author&gt;&lt;Year&gt;2013&lt;/Year&gt;&lt;RecNum&gt;11859&lt;/RecNum&gt;&lt;DisplayText&gt;(40)&lt;/DisplayText&gt;&lt;record&gt;&lt;rec-number&gt;11859&lt;/rec-number&gt;&lt;foreign-keys&gt;&lt;key app="EN" db-id="x5x002s5vsf9s9exsxlpr2r80ptsx9wa55a5"&gt;11859&lt;/key&gt;&lt;/foreign-keys&gt;&lt;ref-type name="Journal Article"&gt;17&lt;/ref-type&gt;&lt;contributors&gt;&lt;authors&gt;&lt;author&gt;Tran, P.&lt;/author&gt;&lt;author&gt;Pritchard, M.&lt;/author&gt;&lt;author&gt;O&amp;apos;Donnell, J.&lt;/author&gt;&lt;/authors&gt;&lt;/contributors&gt;&lt;auth-address&gt;Orthopaedic Surgery, Western Health, Footscray, Victoria, Australia. contactphong@gmail.com&lt;/auth-address&gt;&lt;titles&gt;&lt;title&gt;Outcome of arthroscopic treatment for cam type femoroacetabular impingement in adolescents&lt;/title&gt;&lt;secondary-title&gt;ANZ Journal of Surgery&lt;/secondary-title&gt;&lt;/titles&gt;&lt;periodical&gt;&lt;full-title&gt;ANZ Journal of Surgery&lt;/full-title&gt;&lt;abbr-1&gt;ANZ J Surg&lt;/abbr-1&gt;&lt;/periodical&gt;&lt;pages&gt;382-6&lt;/pages&gt;&lt;volume&gt;83&lt;/volume&gt;&lt;number&gt;5&lt;/number&gt;&lt;edition&gt;2012/09/05&lt;/edition&gt;&lt;keywords&gt;&lt;keyword&gt;Adolescent&lt;/keyword&gt;&lt;keyword&gt;Arthroscopy&lt;/keyword&gt;&lt;keyword&gt;Child&lt;/keyword&gt;&lt;keyword&gt;Female&lt;/keyword&gt;&lt;keyword&gt;Femoracetabular Impingement/ surgery&lt;/keyword&gt;&lt;keyword&gt;Follow-Up Studies&lt;/keyword&gt;&lt;keyword&gt;Humans&lt;/keyword&gt;&lt;keyword&gt;Male&lt;/keyword&gt;&lt;keyword&gt;Patient Satisfaction/statistics &amp;amp; numerical data&lt;/keyword&gt;&lt;keyword&gt;Postoperative Complications&lt;/keyword&gt;&lt;keyword&gt;Prospective Studies&lt;/keyword&gt;&lt;keyword&gt;Recovery of Function&lt;/keyword&gt;&lt;keyword&gt;Retrospective Studies&lt;/keyword&gt;&lt;keyword&gt;Treatment Outcome&lt;/keyword&gt;&lt;/keywords&gt;&lt;dates&gt;&lt;year&gt;2013&lt;/year&gt;&lt;pub-dates&gt;&lt;date&gt;May&lt;/date&gt;&lt;/pub-dates&gt;&lt;/dates&gt;&lt;isbn&gt;1445-2197 (Electronic)&amp;#xD;1445-1433 (Linking)&lt;/isbn&gt;&lt;accession-num&gt;22943465&lt;/accession-num&gt;&lt;urls&gt;&lt;/urls&gt;&lt;electronic-resource-num&gt;10.1111/j.1445-2197.2012.06197.x&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40" w:tooltip="Tran, 2013 #11859" w:history="1">
              <w:r w:rsidR="00522E6F">
                <w:rPr>
                  <w:rFonts w:ascii="Calibri" w:eastAsia="Calibri" w:hAnsi="Calibri" w:cs="Times New Roman"/>
                  <w:noProof/>
                </w:rPr>
                <w:t>40</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r w:rsidRPr="00E84ADA">
              <w:rPr>
                <w:rFonts w:ascii="Calibri" w:eastAsia="Times New Roman" w:hAnsi="Calibri" w:cs="Times New Roman"/>
                <w:color w:val="000000"/>
                <w:vertAlign w:val="superscript"/>
              </w:rPr>
              <w:t xml:space="preserve"> </w:t>
            </w:r>
          </w:p>
        </w:tc>
        <w:tc>
          <w:tcPr>
            <w:tcW w:w="0" w:type="auto"/>
          </w:tcPr>
          <w:p w14:paraId="5A9F390A" w14:textId="77777777" w:rsidR="008051AD" w:rsidRPr="00E84ADA" w:rsidRDefault="008051AD" w:rsidP="008051AD">
            <w:pPr>
              <w:jc w:val="center"/>
              <w:rPr>
                <w:rFonts w:ascii="Calibri" w:eastAsia="Calibri" w:hAnsi="Calibri" w:cs="Times New Roman"/>
              </w:rPr>
            </w:pPr>
          </w:p>
        </w:tc>
        <w:tc>
          <w:tcPr>
            <w:tcW w:w="0" w:type="auto"/>
          </w:tcPr>
          <w:p w14:paraId="295C142B"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18DCF1E4" w14:textId="77777777" w:rsidTr="00617804">
        <w:tc>
          <w:tcPr>
            <w:tcW w:w="0" w:type="auto"/>
          </w:tcPr>
          <w:p w14:paraId="49AEBE87" w14:textId="018F50E7" w:rsidR="008051AD" w:rsidRPr="00E84ADA" w:rsidRDefault="008051AD" w:rsidP="00522E6F">
            <w:pPr>
              <w:rPr>
                <w:rFonts w:ascii="Calibri" w:eastAsia="Calibri" w:hAnsi="Calibri" w:cs="Times New Roman"/>
              </w:rPr>
            </w:pPr>
            <w:r w:rsidRPr="00E84ADA">
              <w:rPr>
                <w:rFonts w:ascii="Calibri" w:eastAsia="Calibri" w:hAnsi="Calibri" w:cs="Times New Roman"/>
              </w:rPr>
              <w:t>Rylander, J. (2013)</w:t>
            </w:r>
            <w:r w:rsidR="004D5949" w:rsidRPr="00E84ADA">
              <w:rPr>
                <w:rFonts w:ascii="Calibri" w:eastAsia="Calibri" w:hAnsi="Calibri" w:cs="Times New Roman"/>
              </w:rPr>
              <w:fldChar w:fldCharType="begin">
                <w:fldData xml:space="preserve">PEVuZE5vdGU+PENpdGU+PEF1dGhvcj5SeWxhbmRlcjwvQXV0aG9yPjxZZWFyPjIwMTM8L1llYXI+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SeWxhbmRlcjwvQXV0aG9yPjxZZWFyPjIwMTM8L1llYXI+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43" w:tooltip="Rylander, 2013 #9686" w:history="1">
              <w:r w:rsidR="00522E6F">
                <w:rPr>
                  <w:rFonts w:ascii="Calibri" w:eastAsia="Calibri" w:hAnsi="Calibri" w:cs="Times New Roman"/>
                  <w:noProof/>
                </w:rPr>
                <w:t>43</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4FD013EA" w14:textId="77777777" w:rsidR="008051AD" w:rsidRPr="00E84ADA" w:rsidRDefault="008051AD" w:rsidP="008051AD">
            <w:pPr>
              <w:jc w:val="center"/>
              <w:rPr>
                <w:rFonts w:ascii="Calibri" w:eastAsia="Calibri" w:hAnsi="Calibri" w:cs="Times New Roman"/>
              </w:rPr>
            </w:pPr>
          </w:p>
        </w:tc>
        <w:tc>
          <w:tcPr>
            <w:tcW w:w="0" w:type="auto"/>
          </w:tcPr>
          <w:p w14:paraId="7C98CDCC"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691141B3" w14:textId="77777777" w:rsidTr="00617804">
        <w:tc>
          <w:tcPr>
            <w:tcW w:w="0" w:type="auto"/>
          </w:tcPr>
          <w:p w14:paraId="6F3881EE" w14:textId="059D8DE5" w:rsidR="008051AD" w:rsidRPr="00E84ADA" w:rsidRDefault="008051AD" w:rsidP="00522E6F">
            <w:pPr>
              <w:rPr>
                <w:rFonts w:ascii="Calibri" w:eastAsia="Calibri" w:hAnsi="Calibri" w:cs="Times New Roman"/>
              </w:rPr>
            </w:pPr>
            <w:r w:rsidRPr="00E84ADA">
              <w:rPr>
                <w:rFonts w:ascii="Calibri" w:eastAsia="Calibri" w:hAnsi="Calibri" w:cs="Times New Roman"/>
              </w:rPr>
              <w:t>Malviya, A. (2013)</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Malviya&lt;/Author&gt;&lt;Year&gt;2013&lt;/Year&gt;&lt;RecNum&gt;11854&lt;/RecNum&gt;&lt;DisplayText&gt;(44)&lt;/DisplayText&gt;&lt;record&gt;&lt;rec-number&gt;11854&lt;/rec-number&gt;&lt;foreign-keys&gt;&lt;key app="EN" db-id="x5x002s5vsf9s9exsxlpr2r80ptsx9wa55a5"&gt;11854&lt;/key&gt;&lt;/foreign-keys&gt;&lt;ref-type name="Journal Article"&gt;17&lt;/ref-type&gt;&lt;contributors&gt;&lt;authors&gt;&lt;author&gt;Malviya, A.&lt;/author&gt;&lt;author&gt;Paliobeis, C. P.&lt;/author&gt;&lt;author&gt;Villar, R. N.&lt;/author&gt;&lt;/authors&gt;&lt;/contributors&gt;&lt;auth-address&gt;Wansbeck General Hospital, Northumbria Healthcare NHS Foundation Trust, Ashington, UK.&lt;/auth-address&gt;&lt;titles&gt;&lt;title&gt;Do professional athletes perform better than recreational athletes after arthroscopy for femoroacetabular impingement?&lt;/title&gt;&lt;secondary-title&gt;Clin Orthop Relat Res&lt;/secondary-title&gt;&lt;/titles&gt;&lt;periodical&gt;&lt;full-title&gt;Clin Orthop Relat Res&lt;/full-title&gt;&lt;/periodical&gt;&lt;pages&gt;2477-83&lt;/pages&gt;&lt;volume&gt;471&lt;/volume&gt;&lt;number&gt;8&lt;/number&gt;&lt;edition&gt;2013/03/05&lt;/edition&gt;&lt;keywords&gt;&lt;keyword&gt;Adolescent&lt;/keyword&gt;&lt;keyword&gt;Adult&lt;/keyword&gt;&lt;keyword&gt;Arthroscopy/adverse effects&lt;/keyword&gt;&lt;keyword&gt;Athletes&lt;/keyword&gt;&lt;keyword&gt;Athletic Injuries/diagnosis/physiopathology/ surgery&lt;/keyword&gt;&lt;keyword&gt;Biomechanical Phenomena&lt;/keyword&gt;&lt;keyword&gt;Female&lt;/keyword&gt;&lt;keyword&gt;Femoracetabular Impingement/diagnosis/physiopathology/ surgery&lt;/keyword&gt;&lt;keyword&gt;Hip Joint/physiopathology/ surgery&lt;/keyword&gt;&lt;keyword&gt;Humans&lt;/keyword&gt;&lt;keyword&gt;Male&lt;/keyword&gt;&lt;keyword&gt;Middle Aged&lt;/keyword&gt;&lt;keyword&gt;Prospective Studies&lt;/keyword&gt;&lt;keyword&gt;Recovery of Function&lt;/keyword&gt;&lt;keyword&gt;Recreation&lt;/keyword&gt;&lt;keyword&gt;Surveys and Questionnaires&lt;/keyword&gt;&lt;keyword&gt;Time Factors&lt;/keyword&gt;&lt;keyword&gt;Treatment Outcome&lt;/keyword&gt;&lt;keyword&gt;Young Adult&lt;/keyword&gt;&lt;/keywords&gt;&lt;dates&gt;&lt;year&gt;2013&lt;/year&gt;&lt;pub-dates&gt;&lt;date&gt;Aug&lt;/date&gt;&lt;/pub-dates&gt;&lt;/dates&gt;&lt;isbn&gt;1528-1132 (Electronic)&amp;#xD;0009-921X (Linking)&lt;/isbn&gt;&lt;accession-num&gt;23456186&lt;/accession-num&gt;&lt;urls&gt;&lt;/urls&gt;&lt;custom2&gt;3705039&lt;/custom2&gt;&lt;electronic-resource-num&gt;10.1007/s11999-013-2787-z&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44" w:tooltip="Malviya, 2013 #11854" w:history="1">
              <w:r w:rsidR="00522E6F">
                <w:rPr>
                  <w:rFonts w:ascii="Calibri" w:eastAsia="Calibri" w:hAnsi="Calibri" w:cs="Times New Roman"/>
                  <w:noProof/>
                </w:rPr>
                <w:t>44</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5DD79F3" w14:textId="77777777" w:rsidR="008051AD" w:rsidRPr="00E84ADA" w:rsidRDefault="008051AD" w:rsidP="008051AD">
            <w:pPr>
              <w:jc w:val="center"/>
              <w:rPr>
                <w:rFonts w:ascii="Calibri" w:eastAsia="Calibri" w:hAnsi="Calibri" w:cs="Times New Roman"/>
              </w:rPr>
            </w:pPr>
          </w:p>
        </w:tc>
        <w:tc>
          <w:tcPr>
            <w:tcW w:w="0" w:type="auto"/>
          </w:tcPr>
          <w:p w14:paraId="7C9C4E18"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FA1074A" w14:textId="77777777" w:rsidTr="00617804">
        <w:tc>
          <w:tcPr>
            <w:tcW w:w="0" w:type="auto"/>
          </w:tcPr>
          <w:p w14:paraId="5612654A" w14:textId="6F2095A7" w:rsidR="008051AD" w:rsidRPr="00E84ADA" w:rsidRDefault="008051AD" w:rsidP="00522E6F">
            <w:pPr>
              <w:rPr>
                <w:rFonts w:ascii="Calibri" w:eastAsia="Calibri" w:hAnsi="Calibri" w:cs="Times New Roman"/>
              </w:rPr>
            </w:pPr>
            <w:r w:rsidRPr="00E84ADA">
              <w:rPr>
                <w:rFonts w:ascii="Calibri" w:eastAsia="Calibri" w:hAnsi="Calibri" w:cs="Times New Roman"/>
              </w:rPr>
              <w:t>Trompeter, A. (2013)</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Trompeter&lt;/Author&gt;&lt;Year&gt;2013&lt;/Year&gt;&lt;RecNum&gt;11853&lt;/RecNum&gt;&lt;DisplayText&gt;(41)&lt;/DisplayText&gt;&lt;record&gt;&lt;rec-number&gt;11853&lt;/rec-number&gt;&lt;foreign-keys&gt;&lt;key app="EN" db-id="x5x002s5vsf9s9exsxlpr2r80ptsx9wa55a5"&gt;11853&lt;/key&gt;&lt;/foreign-keys&gt;&lt;ref-type name="Journal Article"&gt;17&lt;/ref-type&gt;&lt;contributors&gt;&lt;authors&gt;&lt;author&gt;Trompeter, A.&lt;/author&gt;&lt;author&gt;Colegate-Stone, T.&lt;/author&gt;&lt;author&gt;Khakha, R.&lt;/author&gt;&lt;author&gt;Hull, J.&lt;/author&gt;&lt;/authors&gt;&lt;/contributors&gt;&lt;auth-address&gt;Department of Trauma and Orthopaedics, Frimley Park Hospital, Frimley, Surrey - UK.&lt;/auth-address&gt;&lt;titles&gt;&lt;title&gt;Hip arthroscopy for femoroacetabular impingement: results of 118 consecutive cases in a district general hospital&lt;/title&gt;&lt;secondary-title&gt;Hip International&lt;/secondary-title&gt;&lt;/titles&gt;&lt;periodical&gt;&lt;full-title&gt;Hip International&lt;/full-title&gt;&lt;abbr-1&gt;Hip int&lt;/abbr-1&gt;&lt;/periodical&gt;&lt;pages&gt;400-5&lt;/pages&gt;&lt;volume&gt;23&lt;/volume&gt;&lt;number&gt;4&lt;/number&gt;&lt;edition&gt;2013/07/03&lt;/edition&gt;&lt;keywords&gt;&lt;keyword&gt;Adolescent&lt;/keyword&gt;&lt;keyword&gt;Adult&lt;/keyword&gt;&lt;keyword&gt;Arthroscopy&lt;/keyword&gt;&lt;keyword&gt;Femoracetabular Impingement/ surgery&lt;/keyword&gt;&lt;keyword&gt;Hospitals, District&lt;/keyword&gt;&lt;keyword&gt;Hospitals, General&lt;/keyword&gt;&lt;keyword&gt;Humans&lt;/keyword&gt;&lt;keyword&gt;Middle Aged&lt;/keyword&gt;&lt;keyword&gt;Treatment Outcome&lt;/keyword&gt;&lt;keyword&gt;Young Adult&lt;/keyword&gt;&lt;/keywords&gt;&lt;dates&gt;&lt;year&gt;2013&lt;/year&gt;&lt;pub-dates&gt;&lt;date&gt;Jul-Aug&lt;/date&gt;&lt;/pub-dates&gt;&lt;/dates&gt;&lt;isbn&gt;1724-6067 (Electronic)&amp;#xD;1120-7000 (Linking)&lt;/isbn&gt;&lt;accession-num&gt;23813161&lt;/accession-num&gt;&lt;urls&gt;&lt;/urls&gt;&lt;electronic-resource-num&gt;10.5301/hipint.5000034&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41" w:tooltip="Trompeter, 2013 #11853" w:history="1">
              <w:r w:rsidR="00522E6F">
                <w:rPr>
                  <w:rFonts w:ascii="Calibri" w:eastAsia="Calibri" w:hAnsi="Calibri" w:cs="Times New Roman"/>
                  <w:noProof/>
                </w:rPr>
                <w:t>41</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1AC4ABFD"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0606D62A" w14:textId="77777777" w:rsidR="008051AD" w:rsidRPr="00E84ADA" w:rsidRDefault="008051AD" w:rsidP="008051AD">
            <w:pPr>
              <w:jc w:val="center"/>
              <w:rPr>
                <w:rFonts w:ascii="Calibri" w:eastAsia="Calibri" w:hAnsi="Calibri" w:cs="Times New Roman"/>
              </w:rPr>
            </w:pPr>
          </w:p>
        </w:tc>
      </w:tr>
      <w:tr w:rsidR="00522E6F" w:rsidRPr="00E84ADA" w14:paraId="2F414FCA" w14:textId="77777777" w:rsidTr="00617804">
        <w:tc>
          <w:tcPr>
            <w:tcW w:w="0" w:type="auto"/>
          </w:tcPr>
          <w:p w14:paraId="2CC6673B" w14:textId="5E1CE7FF" w:rsidR="008051AD" w:rsidRPr="00E84ADA" w:rsidRDefault="008051AD" w:rsidP="00522E6F">
            <w:pPr>
              <w:rPr>
                <w:rFonts w:ascii="Calibri" w:eastAsia="Calibri" w:hAnsi="Calibri" w:cs="Times New Roman"/>
              </w:rPr>
            </w:pPr>
            <w:r w:rsidRPr="00E84ADA">
              <w:rPr>
                <w:rFonts w:ascii="Calibri" w:eastAsia="Calibri" w:hAnsi="Calibri" w:cs="Times New Roman"/>
              </w:rPr>
              <w:t>Ellermann, J. (2014)</w:t>
            </w:r>
            <w:r w:rsidR="004D5949" w:rsidRPr="00E84ADA">
              <w:rPr>
                <w:rFonts w:ascii="Calibri" w:eastAsia="Calibri" w:hAnsi="Calibri" w:cs="Times New Roman"/>
              </w:rPr>
              <w:fldChar w:fldCharType="begin">
                <w:fldData xml:space="preserve">PEVuZE5vdGU+PENpdGU+PEF1dGhvcj5FbGxlcm1hbm48L0F1dGhvcj48WWVhcj4yMDE0PC9ZZWFy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FbGxlcm1hbm48L0F1dGhvcj48WWVhcj4yMDE0PC9ZZWFy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50" w:tooltip="Ellermann, 2014 #11734" w:history="1">
              <w:r w:rsidR="00522E6F">
                <w:rPr>
                  <w:rFonts w:ascii="Calibri" w:eastAsia="Calibri" w:hAnsi="Calibri" w:cs="Times New Roman"/>
                  <w:noProof/>
                </w:rPr>
                <w:t>50</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2730724" w14:textId="77777777" w:rsidR="008051AD" w:rsidRPr="00E84ADA" w:rsidRDefault="008051AD" w:rsidP="008051AD">
            <w:pPr>
              <w:jc w:val="center"/>
              <w:rPr>
                <w:rFonts w:ascii="Calibri" w:eastAsia="Calibri" w:hAnsi="Calibri" w:cs="Times New Roman"/>
              </w:rPr>
            </w:pPr>
          </w:p>
        </w:tc>
        <w:tc>
          <w:tcPr>
            <w:tcW w:w="0" w:type="auto"/>
          </w:tcPr>
          <w:p w14:paraId="21E5DF93"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6542C2F4" w14:textId="77777777" w:rsidTr="00617804">
        <w:tc>
          <w:tcPr>
            <w:tcW w:w="0" w:type="auto"/>
          </w:tcPr>
          <w:p w14:paraId="0AAD7F5F" w14:textId="0D81C66F" w:rsidR="008051AD" w:rsidRPr="00E84ADA" w:rsidRDefault="008051AD" w:rsidP="00522E6F">
            <w:pPr>
              <w:rPr>
                <w:rFonts w:ascii="Calibri" w:eastAsia="Calibri" w:hAnsi="Calibri" w:cs="Times New Roman"/>
              </w:rPr>
            </w:pPr>
            <w:r w:rsidRPr="00E84ADA">
              <w:rPr>
                <w:rFonts w:ascii="Calibri" w:eastAsia="Calibri" w:hAnsi="Calibri" w:cs="Times New Roman"/>
              </w:rPr>
              <w:t>Ayeni, O. (2014)</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Ayeni&lt;/Author&gt;&lt;Year&gt;2014&lt;/Year&gt;&lt;RecNum&gt;9691&lt;/RecNum&gt;&lt;DisplayText&gt;(48)&lt;/DisplayText&gt;&lt;record&gt;&lt;rec-number&gt;9691&lt;/rec-number&gt;&lt;foreign-keys&gt;&lt;key app="EN" db-id="x5x002s5vsf9s9exsxlpr2r80ptsx9wa55a5"&gt;9691&lt;/key&gt;&lt;/foreign-keys&gt;&lt;ref-type name="Journal Article"&gt;17&lt;/ref-type&gt;&lt;contributors&gt;&lt;authors&gt;&lt;author&gt;Ayeni, O. R.&lt;/author&gt;&lt;author&gt;Farrokhyar, F.&lt;/author&gt;&lt;author&gt;Crouch, S.&lt;/author&gt;&lt;author&gt;Chan, K.&lt;/author&gt;&lt;author&gt;Sprague, S.&lt;/author&gt;&lt;author&gt;Bhandari, M.&lt;/author&gt;&lt;/authors&gt;&lt;/contributors&gt;&lt;auth-address&gt;Division of Orthopaedic Surgery, Department of Surgery, McMaster University Medical Center, 1200 Main St. West, Room 4E17, Hamilton, ON, L8N 3Z5, Canada, ayenif@mcmaster.ca.&lt;/auth-address&gt;&lt;titles&gt;&lt;title&gt;Pre-operative intra-articular hip injection as a predictor of short-term outcome following arthroscopic management of femoroacetabular impingement&lt;/title&gt;&lt;secondary-title&gt;Knee Surgery, Sports Traumatology, Arthroscopy&lt;/secondary-title&gt;&lt;/titles&gt;&lt;periodical&gt;&lt;full-title&gt;Knee Surgery, Sports Traumatology, Arthroscopy&lt;/full-title&gt;&lt;abbr-1&gt;Knee Surg. Sports Traumatol. Arthrosc.&lt;/abbr-1&gt;&lt;abbr-2&gt;Knee Surg Sports Traumatol Arthrosc&lt;/abbr-2&gt;&lt;/periodical&gt;&lt;edition&gt;2014/02/06&lt;/edition&gt;&lt;dates&gt;&lt;year&gt;2014&lt;/year&gt;&lt;pub-dates&gt;&lt;date&gt;Feb 5&lt;/date&gt;&lt;/pub-dates&gt;&lt;/dates&gt;&lt;isbn&gt;1433-7347 (Electronic)&amp;#xD;0942-2056 (Linking)&lt;/isbn&gt;&lt;accession-num&gt;24497057&lt;/accession-num&gt;&lt;urls&gt;&lt;/urls&gt;&lt;electronic-resource-num&gt;10.1007/s00167-014-2883-y&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48" w:tooltip="Ayeni, 2014 #9691" w:history="1">
              <w:r w:rsidR="00522E6F">
                <w:rPr>
                  <w:rFonts w:ascii="Calibri" w:eastAsia="Calibri" w:hAnsi="Calibri" w:cs="Times New Roman"/>
                  <w:noProof/>
                </w:rPr>
                <w:t>48</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3CFC12EA" w14:textId="77777777" w:rsidR="008051AD" w:rsidRPr="00E84ADA" w:rsidRDefault="008051AD" w:rsidP="008051AD">
            <w:pPr>
              <w:jc w:val="center"/>
              <w:rPr>
                <w:rFonts w:ascii="Calibri" w:eastAsia="Calibri" w:hAnsi="Calibri" w:cs="Times New Roman"/>
              </w:rPr>
            </w:pPr>
          </w:p>
        </w:tc>
        <w:tc>
          <w:tcPr>
            <w:tcW w:w="0" w:type="auto"/>
          </w:tcPr>
          <w:p w14:paraId="2D6E65B6"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638CE5A9" w14:textId="77777777" w:rsidTr="00617804">
        <w:tc>
          <w:tcPr>
            <w:tcW w:w="0" w:type="auto"/>
          </w:tcPr>
          <w:p w14:paraId="4D3DF244" w14:textId="242E1509" w:rsidR="008051AD" w:rsidRPr="00E84ADA" w:rsidRDefault="008051AD" w:rsidP="00522E6F">
            <w:pPr>
              <w:rPr>
                <w:rFonts w:ascii="Calibri" w:eastAsia="Calibri" w:hAnsi="Calibri" w:cs="Times New Roman"/>
              </w:rPr>
            </w:pPr>
            <w:r w:rsidRPr="00E84ADA">
              <w:rPr>
                <w:rFonts w:ascii="Calibri" w:eastAsia="Calibri" w:hAnsi="Calibri" w:cs="Times New Roman"/>
              </w:rPr>
              <w:t>Jayasekera, N. (2014)</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Jayasekera&lt;/Author&gt;&lt;Year&gt;2014&lt;/Year&gt;&lt;RecNum&gt;11847&lt;/RecNum&gt;&lt;DisplayText&gt;(52)&lt;/DisplayText&gt;&lt;record&gt;&lt;rec-number&gt;11847&lt;/rec-number&gt;&lt;foreign-keys&gt;&lt;key app="EN" db-id="x5x002s5vsf9s9exsxlpr2r80ptsx9wa55a5"&gt;11847&lt;/key&gt;&lt;/foreign-keys&gt;&lt;ref-type name="Journal Article"&gt;17&lt;/ref-type&gt;&lt;contributors&gt;&lt;authors&gt;&lt;author&gt;Jayasekera, N.&lt;/author&gt;&lt;author&gt;Aprato, A.&lt;/author&gt;&lt;author&gt;Villar, R. N.&lt;/author&gt;&lt;/authors&gt;&lt;/contributors&gt;&lt;auth-address&gt;Villar Bajwa Practice, Spire Cambridge Lea Hospital, Cambridge, United Kingdom.&lt;/auth-address&gt;&lt;titles&gt;&lt;title&gt;Fat pad entrapment at the hip: a new diagnosis&lt;/title&gt;&lt;secondary-title&gt;PLoS ONE [Electronic Resource]&lt;/secondary-title&gt;&lt;/titles&gt;&lt;periodical&gt;&lt;full-title&gt;PLoS ONE [Electronic Resource]&lt;/full-title&gt;&lt;abbr-1&gt;PLoS ONE&lt;/abbr-1&gt;&lt;/periodical&gt;&lt;pages&gt;e83503&lt;/pages&gt;&lt;volume&gt;9&lt;/volume&gt;&lt;number&gt;2&lt;/number&gt;&lt;edition&gt;2014/03/04&lt;/edition&gt;&lt;keywords&gt;&lt;keyword&gt;Adipose Tissue/ pathology&lt;/keyword&gt;&lt;keyword&gt;Arthroscopy&lt;/keyword&gt;&lt;keyword&gt;Female&lt;/keyword&gt;&lt;keyword&gt;Femoracetabular Impingement/ diagnosis/pathology&lt;/keyword&gt;&lt;keyword&gt;Hip Joint/ pathology&lt;/keyword&gt;&lt;keyword&gt;Humans&lt;/keyword&gt;&lt;keyword&gt;Magnetic Resonance Imaging&lt;/keyword&gt;&lt;keyword&gt;Male&lt;/keyword&gt;&lt;keyword&gt;Prospective Studies&lt;/keyword&gt;&lt;/keywords&gt;&lt;dates&gt;&lt;year&gt;2014&lt;/year&gt;&lt;/dates&gt;&lt;isbn&gt;1932-6203 (Electronic)&amp;#xD;1932-6203 (Linking)&lt;/isbn&gt;&lt;accession-num&gt;24586225&lt;/accession-num&gt;&lt;urls&gt;&lt;/urls&gt;&lt;custom2&gt;3935831&lt;/custom2&gt;&lt;electronic-resource-num&gt;10.1371/journal.pone.0083503&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52" w:tooltip="Jayasekera, 2014 #11847" w:history="1">
              <w:r w:rsidR="00522E6F">
                <w:rPr>
                  <w:rFonts w:ascii="Calibri" w:eastAsia="Calibri" w:hAnsi="Calibri" w:cs="Times New Roman"/>
                  <w:noProof/>
                </w:rPr>
                <w:t>52</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C83FC8F" w14:textId="77777777" w:rsidR="008051AD" w:rsidRPr="00E84ADA" w:rsidRDefault="008051AD" w:rsidP="008051AD">
            <w:pPr>
              <w:jc w:val="center"/>
              <w:rPr>
                <w:rFonts w:ascii="Calibri" w:eastAsia="Calibri" w:hAnsi="Calibri" w:cs="Times New Roman"/>
              </w:rPr>
            </w:pPr>
          </w:p>
        </w:tc>
        <w:tc>
          <w:tcPr>
            <w:tcW w:w="0" w:type="auto"/>
          </w:tcPr>
          <w:p w14:paraId="4E7CDC54"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1E0BC96" w14:textId="77777777" w:rsidTr="00617804">
        <w:tc>
          <w:tcPr>
            <w:tcW w:w="0" w:type="auto"/>
          </w:tcPr>
          <w:p w14:paraId="2F5364AE" w14:textId="13B5301E" w:rsidR="008051AD" w:rsidRPr="00E84ADA" w:rsidRDefault="008051AD" w:rsidP="00522E6F">
            <w:pPr>
              <w:rPr>
                <w:rFonts w:ascii="Calibri" w:eastAsia="Calibri" w:hAnsi="Calibri" w:cs="Times New Roman"/>
              </w:rPr>
            </w:pPr>
            <w:r w:rsidRPr="00E84ADA">
              <w:rPr>
                <w:rFonts w:ascii="Calibri" w:eastAsia="Calibri" w:hAnsi="Calibri" w:cs="Times New Roman"/>
              </w:rPr>
              <w:t>Mladenovic, D. (2014)</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Mladenovic&lt;/Author&gt;&lt;Year&gt;2014&lt;/Year&gt;&lt;RecNum&gt;11843&lt;/RecNum&gt;&lt;DisplayText&gt;(54)&lt;/DisplayText&gt;&lt;record&gt;&lt;rec-number&gt;11843&lt;/rec-number&gt;&lt;foreign-keys&gt;&lt;key app="EN" db-id="x5x002s5vsf9s9exsxlpr2r80ptsx9wa55a5"&gt;11843&lt;/key&gt;&lt;/foreign-keys&gt;&lt;ref-type name="Journal Article"&gt;17&lt;/ref-type&gt;&lt;contributors&gt;&lt;authors&gt;&lt;author&gt;Mladenovic, D.&lt;/author&gt;&lt;author&gt;Andjelkovic, Z.&lt;/author&gt;&lt;author&gt;Vukasinovic, Z.&lt;/author&gt;&lt;author&gt;Mitkovic, M.&lt;/author&gt;&lt;author&gt;Milenkovic, S.&lt;/author&gt;&lt;author&gt;Micic, I.&lt;/author&gt;&lt;author&gt;Mladenovic, M.&lt;/author&gt;&lt;/authors&gt;&lt;/contributors&gt;&lt;titles&gt;&lt;title&gt;Early clinical results of surgical treatment of patients with femoroacetabular impingement&lt;/title&gt;&lt;secondary-title&gt;Srpski Arhiv Za Celokupno Lekarstvo&lt;/secondary-title&gt;&lt;/titles&gt;&lt;periodical&gt;&lt;full-title&gt;Srpski Arhiv Za Celokupno Lekarstvo&lt;/full-title&gt;&lt;abbr-1&gt;Srp. Arh. Celok. Lek.&lt;/abbr-1&gt;&lt;abbr-2&gt;Srp Arh Celok Lek&lt;/abbr-2&gt;&lt;/periodical&gt;&lt;pages&gt;325-9&lt;/pages&gt;&lt;volume&gt;142&lt;/volume&gt;&lt;number&gt;5-6&lt;/number&gt;&lt;edition&gt;2014/07/19&lt;/edition&gt;&lt;keywords&gt;&lt;keyword&gt;Adult&lt;/keyword&gt;&lt;keyword&gt;Arthroplasty, Replacement, Hip/adverse effects/statistics &amp;amp; numerical data&lt;/keyword&gt;&lt;keyword&gt;Female&lt;/keyword&gt;&lt;keyword&gt;Femoracetabular Impingement/epidemiology/ surgery&lt;/keyword&gt;&lt;keyword&gt;Femur/surgery&lt;/keyword&gt;&lt;keyword&gt;Follow-Up Studies&lt;/keyword&gt;&lt;keyword&gt;Hip Joint/physiology/surgery&lt;/keyword&gt;&lt;keyword&gt;Humans&lt;/keyword&gt;&lt;keyword&gt;Male&lt;/keyword&gt;&lt;keyword&gt;Middle Aged&lt;/keyword&gt;&lt;keyword&gt;Osteotomy/adverse effects/statistics &amp;amp; numerical data&lt;/keyword&gt;&lt;keyword&gt;Postoperative Complications/epidemiology&lt;/keyword&gt;&lt;keyword&gt;Range of Motion, Articular&lt;/keyword&gt;&lt;keyword&gt;Treatment Outcome&lt;/keyword&gt;&lt;keyword&gt;Young Adult&lt;/keyword&gt;&lt;/keywords&gt;&lt;dates&gt;&lt;year&gt;2014&lt;/year&gt;&lt;pub-dates&gt;&lt;date&gt;May-Jun&lt;/date&gt;&lt;/pub-dates&gt;&lt;/dates&gt;&lt;isbn&gt;0370-8179 (Print)&amp;#xD;0370-8179 (Linking)&lt;/isbn&gt;&lt;accession-num&gt;25033589&lt;/accession-num&gt;&lt;urls&gt;&lt;/urls&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54" w:tooltip="Mladenovic, 2014 #11843" w:history="1">
              <w:r w:rsidR="00522E6F">
                <w:rPr>
                  <w:rFonts w:ascii="Calibri" w:eastAsia="Calibri" w:hAnsi="Calibri" w:cs="Times New Roman"/>
                  <w:noProof/>
                </w:rPr>
                <w:t>54</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2D4A2A59" w14:textId="77777777" w:rsidR="008051AD" w:rsidRPr="00E84ADA" w:rsidRDefault="008051AD" w:rsidP="008051AD">
            <w:pPr>
              <w:jc w:val="center"/>
              <w:rPr>
                <w:rFonts w:ascii="Calibri" w:eastAsia="Calibri" w:hAnsi="Calibri" w:cs="Times New Roman"/>
              </w:rPr>
            </w:pPr>
          </w:p>
        </w:tc>
        <w:tc>
          <w:tcPr>
            <w:tcW w:w="0" w:type="auto"/>
          </w:tcPr>
          <w:p w14:paraId="11476895"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6061E5C9" w14:textId="77777777" w:rsidTr="00617804">
        <w:tc>
          <w:tcPr>
            <w:tcW w:w="0" w:type="auto"/>
          </w:tcPr>
          <w:p w14:paraId="25AF6943" w14:textId="64A8D8EF" w:rsidR="008051AD" w:rsidRPr="00E84ADA" w:rsidRDefault="008051AD" w:rsidP="00522E6F">
            <w:pPr>
              <w:rPr>
                <w:rFonts w:ascii="Calibri" w:eastAsia="Calibri" w:hAnsi="Calibri" w:cs="Times New Roman"/>
              </w:rPr>
            </w:pPr>
            <w:r w:rsidRPr="00E84ADA">
              <w:rPr>
                <w:rFonts w:ascii="Calibri" w:eastAsia="Calibri" w:hAnsi="Calibri" w:cs="Times New Roman"/>
              </w:rPr>
              <w:t>Nepple, J. (2014)</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Nepple&lt;/Author&gt;&lt;Year&gt;2014&lt;/Year&gt;&lt;RecNum&gt;11839&lt;/RecNum&gt;&lt;DisplayText&gt;(55)&lt;/DisplayText&gt;&lt;record&gt;&lt;rec-number&gt;11839&lt;/rec-number&gt;&lt;foreign-keys&gt;&lt;key app="EN" db-id="x5x002s5vsf9s9exsxlpr2r80ptsx9wa55a5"&gt;11839&lt;/key&gt;&lt;/foreign-keys&gt;&lt;ref-type name="Journal Article"&gt;17&lt;/ref-type&gt;&lt;contributors&gt;&lt;authors&gt;&lt;author&gt;Nepple, J. J.&lt;/author&gt;&lt;author&gt;Riggs, C. N.&lt;/author&gt;&lt;author&gt;Ross, J. R.&lt;/author&gt;&lt;author&gt;Clohisy, J. C.&lt;/author&gt;&lt;/authors&gt;&lt;/contributors&gt;&lt;auth-address&gt;Department of Orthopaedic Surgery, Washington University School of Medicine, One Barnes-Jewish Hospital Plaza, Campus Box 8233, St. Louis, MO 63110. E-mail address for J.J. Nepple: nepplej@wudosis.wustl.edu.&lt;/auth-address&gt;&lt;titles&gt;&lt;title&gt;Clinical presentation and disease characteristics of femoroacetabular impingement are sex-dependent&lt;/title&gt;&lt;secondary-title&gt;Journal of Bone and Joint Surgery&lt;/secondary-title&gt;&lt;/titles&gt;&lt;periodical&gt;&lt;full-title&gt;Journal of Bone and Joint Surgery&lt;/full-title&gt;&lt;abbr-1&gt;J. Bone Joint Surg. Am.&lt;/abbr-1&gt;&lt;abbr-2&gt;J Bone Joint Surg Am&lt;/abbr-2&gt;&lt;abbr-3&gt;Journal of Bone &amp;amp; Joint Surgery&lt;/abbr-3&gt;&lt;/periodical&gt;&lt;pages&gt;1683-9&lt;/pages&gt;&lt;volume&gt;96&lt;/volume&gt;&lt;number&gt;20&lt;/number&gt;&lt;edition&gt;2014/10/17&lt;/edition&gt;&lt;keywords&gt;&lt;keyword&gt;Adolescent&lt;/keyword&gt;&lt;keyword&gt;Adult&lt;/keyword&gt;&lt;keyword&gt;Cohort Studies&lt;/keyword&gt;&lt;keyword&gt;Female&lt;/keyword&gt;&lt;keyword&gt;Femoracetabular Impingement/classification/ diagnosis/surgery&lt;/keyword&gt;&lt;keyword&gt;Humans&lt;/keyword&gt;&lt;keyword&gt;Male&lt;/keyword&gt;&lt;keyword&gt;Middle Aged&lt;/keyword&gt;&lt;keyword&gt;Sex Factors&lt;/keyword&gt;&lt;keyword&gt;Young Adult&lt;/keyword&gt;&lt;/keywords&gt;&lt;dates&gt;&lt;year&gt;2014&lt;/year&gt;&lt;pub-dates&gt;&lt;date&gt;Oct 15&lt;/date&gt;&lt;/pub-dates&gt;&lt;/dates&gt;&lt;isbn&gt;1535-1386 (Electronic)&amp;#xD;0021-9355 (Linking)&lt;/isbn&gt;&lt;accession-num&gt;25320194&lt;/accession-num&gt;&lt;urls&gt;&lt;/urls&gt;&lt;electronic-resource-num&gt;10.2106/jbjs.m.01320&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55" w:tooltip="Nepple, 2014 #11839" w:history="1">
              <w:r w:rsidR="00522E6F">
                <w:rPr>
                  <w:rFonts w:ascii="Calibri" w:eastAsia="Calibri" w:hAnsi="Calibri" w:cs="Times New Roman"/>
                  <w:noProof/>
                </w:rPr>
                <w:t>55</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565ED9B"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425941FA" w14:textId="77777777" w:rsidR="008051AD" w:rsidRPr="00E84ADA" w:rsidRDefault="008051AD" w:rsidP="008051AD">
            <w:pPr>
              <w:jc w:val="center"/>
              <w:rPr>
                <w:rFonts w:ascii="Calibri" w:eastAsia="Calibri" w:hAnsi="Calibri" w:cs="Times New Roman"/>
              </w:rPr>
            </w:pPr>
          </w:p>
        </w:tc>
      </w:tr>
      <w:tr w:rsidR="00522E6F" w:rsidRPr="00E84ADA" w14:paraId="2BA155EF" w14:textId="77777777" w:rsidTr="00617804">
        <w:tc>
          <w:tcPr>
            <w:tcW w:w="0" w:type="auto"/>
            <w:vAlign w:val="center"/>
          </w:tcPr>
          <w:p w14:paraId="757431ED" w14:textId="61738B6F"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Redmond, J. (2015)</w:t>
            </w:r>
            <w:r w:rsidR="004D5949" w:rsidRPr="00E84ADA">
              <w:rPr>
                <w:rFonts w:ascii="Calibri" w:eastAsia="Times New Roman" w:hAnsi="Calibri" w:cs="Times New Roman"/>
                <w:color w:val="000000"/>
              </w:rPr>
              <w:fldChar w:fldCharType="begin">
                <w:fldData xml:space="preserve">PEVuZE5vdGU+PENpdGU+PEF1dGhvcj5SZWRtb25kPC9BdXRob3I+PFllYXI+MjAxNTwvWWVhcj48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SZWRtb25kPC9BdXRob3I+PFllYXI+MjAxNTwvWWVhcj48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E84ADA">
              <w:rPr>
                <w:rFonts w:ascii="Calibri" w:eastAsia="Times New Roman" w:hAnsi="Calibri" w:cs="Times New Roman"/>
                <w:color w:val="000000"/>
              </w:rPr>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59" w:tooltip="Redmond, 2015 #11835" w:history="1">
              <w:r w:rsidR="00522E6F">
                <w:rPr>
                  <w:rFonts w:ascii="Calibri" w:eastAsia="Times New Roman" w:hAnsi="Calibri" w:cs="Times New Roman"/>
                  <w:noProof/>
                  <w:color w:val="000000"/>
                </w:rPr>
                <w:t>59</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05AC4D08" w14:textId="77777777" w:rsidR="008051AD" w:rsidRPr="00E84ADA" w:rsidRDefault="008051AD" w:rsidP="008051AD">
            <w:pPr>
              <w:jc w:val="center"/>
              <w:rPr>
                <w:rFonts w:ascii="Calibri" w:eastAsia="Calibri" w:hAnsi="Calibri" w:cs="Times New Roman"/>
              </w:rPr>
            </w:pPr>
          </w:p>
        </w:tc>
        <w:tc>
          <w:tcPr>
            <w:tcW w:w="0" w:type="auto"/>
          </w:tcPr>
          <w:p w14:paraId="3E13F02B"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DC3EBEA" w14:textId="77777777" w:rsidTr="00617804">
        <w:tc>
          <w:tcPr>
            <w:tcW w:w="0" w:type="auto"/>
            <w:vAlign w:val="center"/>
          </w:tcPr>
          <w:p w14:paraId="676A8E5C" w14:textId="0D41C36C"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Chahal, J. (2015)</w:t>
            </w:r>
            <w:r w:rsidR="004D5949" w:rsidRPr="00E84ADA">
              <w:rPr>
                <w:rFonts w:ascii="Calibri" w:eastAsia="Times New Roman" w:hAnsi="Calibri" w:cs="Times New Roman"/>
                <w:color w:val="000000"/>
              </w:rPr>
              <w:fldChar w:fldCharType="begin">
                <w:fldData xml:space="preserve">PEVuZE5vdGU+PENpdGU+PEF1dGhvcj5DaGFoYWw8L0F1dGhvcj48WWVhcj4yMDE1PC9ZZWFyPjxS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DaGFoYWw8L0F1dGhvcj48WWVhcj4yMDE1PC9ZZWFyPjxS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E84ADA">
              <w:rPr>
                <w:rFonts w:ascii="Calibri" w:eastAsia="Times New Roman" w:hAnsi="Calibri" w:cs="Times New Roman"/>
                <w:color w:val="000000"/>
              </w:rPr>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4" w:tooltip="Chahal, 2015 #11829" w:history="1">
              <w:r w:rsidR="00522E6F">
                <w:rPr>
                  <w:rFonts w:ascii="Calibri" w:eastAsia="Times New Roman" w:hAnsi="Calibri" w:cs="Times New Roman"/>
                  <w:noProof/>
                  <w:color w:val="000000"/>
                </w:rPr>
                <w:t>94</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7DE445C5" w14:textId="77777777" w:rsidR="008051AD" w:rsidRPr="00E84ADA" w:rsidRDefault="008051AD" w:rsidP="008051AD">
            <w:pPr>
              <w:jc w:val="center"/>
              <w:rPr>
                <w:rFonts w:ascii="Calibri" w:eastAsia="Calibri" w:hAnsi="Calibri" w:cs="Times New Roman"/>
              </w:rPr>
            </w:pPr>
          </w:p>
        </w:tc>
        <w:tc>
          <w:tcPr>
            <w:tcW w:w="0" w:type="auto"/>
          </w:tcPr>
          <w:p w14:paraId="39559B6A"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189A297E" w14:textId="77777777" w:rsidTr="00617804">
        <w:tc>
          <w:tcPr>
            <w:tcW w:w="0" w:type="auto"/>
          </w:tcPr>
          <w:p w14:paraId="6CD8E842" w14:textId="39EC6D65" w:rsidR="008051AD" w:rsidRPr="00E84ADA" w:rsidRDefault="008051AD" w:rsidP="00522E6F">
            <w:pPr>
              <w:rPr>
                <w:rFonts w:ascii="Calibri" w:eastAsia="Calibri" w:hAnsi="Calibri" w:cs="Times New Roman"/>
              </w:rPr>
            </w:pPr>
            <w:r w:rsidRPr="00E84ADA">
              <w:rPr>
                <w:rFonts w:ascii="Calibri" w:eastAsia="Calibri" w:hAnsi="Calibri" w:cs="Times New Roman"/>
              </w:rPr>
              <w:t>Murphy, S. (2004)</w:t>
            </w:r>
            <w:r w:rsidR="004D5949" w:rsidRPr="00E84ADA">
              <w:rPr>
                <w:rFonts w:ascii="Calibri" w:eastAsia="Calibri" w:hAnsi="Calibri" w:cs="Times New Roman"/>
              </w:rPr>
              <w:fldChar w:fldCharType="begin">
                <w:fldData xml:space="preserve">PEVuZE5vdGU+PENpdGU+PEF1dGhvcj5NdXJwaHk8L0F1dGhvcj48WWVhcj4yMDA0PC9ZZWFyPjxS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NdXJwaHk8L0F1dGhvcj48WWVhcj4yMDA0PC9ZZWFyPjxS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01" w:tooltip="Murphy, 2004 #11894" w:history="1">
              <w:r w:rsidR="00522E6F">
                <w:rPr>
                  <w:rFonts w:ascii="Calibri" w:eastAsia="Calibri" w:hAnsi="Calibri" w:cs="Times New Roman"/>
                  <w:noProof/>
                </w:rPr>
                <w:t>101</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8531C25" w14:textId="77777777" w:rsidR="008051AD" w:rsidRPr="00E84ADA" w:rsidRDefault="008051AD" w:rsidP="008051AD">
            <w:pPr>
              <w:jc w:val="center"/>
              <w:rPr>
                <w:rFonts w:ascii="Calibri" w:eastAsia="Calibri" w:hAnsi="Calibri" w:cs="Times New Roman"/>
              </w:rPr>
            </w:pPr>
          </w:p>
        </w:tc>
        <w:tc>
          <w:tcPr>
            <w:tcW w:w="0" w:type="auto"/>
          </w:tcPr>
          <w:p w14:paraId="076B8E23"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56D9DEA" w14:textId="77777777" w:rsidTr="00617804">
        <w:tc>
          <w:tcPr>
            <w:tcW w:w="0" w:type="auto"/>
          </w:tcPr>
          <w:p w14:paraId="2B8989E5" w14:textId="3C15A647" w:rsidR="008051AD" w:rsidRPr="00E84ADA" w:rsidRDefault="008051AD" w:rsidP="00522E6F">
            <w:pPr>
              <w:rPr>
                <w:rFonts w:ascii="Calibri" w:eastAsia="Calibri" w:hAnsi="Calibri" w:cs="Times New Roman"/>
              </w:rPr>
            </w:pPr>
            <w:r w:rsidRPr="00E84ADA">
              <w:rPr>
                <w:rFonts w:ascii="Calibri" w:eastAsia="Calibri" w:hAnsi="Calibri" w:cs="Times New Roman"/>
              </w:rPr>
              <w:t>Ilizaliturri, V. (2008)</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Ilizaliturri&lt;/Author&gt;&lt;Year&gt;2008&lt;/Year&gt;&lt;RecNum&gt;11891&lt;/RecNum&gt;&lt;DisplayText&gt;(5)&lt;/DisplayText&gt;&lt;record&gt;&lt;rec-number&gt;11891&lt;/rec-number&gt;&lt;foreign-keys&gt;&lt;key app="EN" db-id="x5x002s5vsf9s9exsxlpr2r80ptsx9wa55a5"&gt;11891&lt;/key&gt;&lt;/foreign-keys&gt;&lt;ref-type name="Journal Article"&gt;17&lt;/ref-type&gt;&lt;contributors&gt;&lt;authors&gt;&lt;author&gt;Ilizaliturri, V. M., Jr.&lt;/author&gt;&lt;author&gt;Orozco-Rodriguez, L.&lt;/author&gt;&lt;author&gt;Acosta-Rodriguez, E.&lt;/author&gt;&lt;author&gt;Camacho-Galindo, J.&lt;/author&gt;&lt;/authors&gt;&lt;/contributors&gt;&lt;auth-address&gt;Adult Joint Reconstruction Service of the National Rehabilitation Institute of Mexico, Mexico City, Mexico.&lt;/auth-address&gt;&lt;titles&gt;&lt;title&gt;Arthroscopic treatment of cam-type femoroacetabular impingement: preliminary report at 2 years minimum follow-up&lt;/title&gt;&lt;secondary-title&gt;J Arthroplasty&lt;/secondary-title&gt;&lt;alt-title&gt;The Journal of arthroplasty&lt;/alt-title&gt;&lt;/titles&gt;&lt;periodical&gt;&lt;full-title&gt;Journal of Arthroplasty&lt;/full-title&gt;&lt;abbr-1&gt;J. Arthroplasty&lt;/abbr-1&gt;&lt;abbr-2&gt;J Arthroplasty&lt;/abbr-2&gt;&lt;/periodical&gt;&lt;pages&gt;226-34&lt;/pages&gt;&lt;volume&gt;23&lt;/volume&gt;&lt;number&gt;2&lt;/number&gt;&lt;edition&gt;2008/02/19&lt;/edition&gt;&lt;keywords&gt;&lt;keyword&gt;Acetabulum/*surgery&lt;/keyword&gt;&lt;keyword&gt;Adult&lt;/keyword&gt;&lt;keyword&gt;*Arthroscopy&lt;/keyword&gt;&lt;keyword&gt;Female&lt;/keyword&gt;&lt;keyword&gt;Femur/*surgery&lt;/keyword&gt;&lt;keyword&gt;Follow-Up Studies&lt;/keyword&gt;&lt;keyword&gt;Hip Joint/surgery&lt;/keyword&gt;&lt;keyword&gt;Humans&lt;/keyword&gt;&lt;keyword&gt;Joint Diseases/surgery&lt;/keyword&gt;&lt;keyword&gt;Male&lt;/keyword&gt;&lt;keyword&gt;Treatment Outcome&lt;/keyword&gt;&lt;/keywords&gt;&lt;dates&gt;&lt;year&gt;2008&lt;/year&gt;&lt;pub-dates&gt;&lt;date&gt;Feb&lt;/date&gt;&lt;/pub-dates&gt;&lt;/dates&gt;&lt;isbn&gt;0883-5403 (Print)&amp;#xD;0883-5403&lt;/isbn&gt;&lt;accession-num&gt;18280417&lt;/accession-num&gt;&lt;urls&gt;&lt;/urls&gt;&lt;electronic-resource-num&gt;10.1016/j.arth.2007.03.016&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5" w:tooltip="Ilizaliturri, 2008 #11891" w:history="1">
              <w:r w:rsidR="00522E6F">
                <w:rPr>
                  <w:rFonts w:ascii="Calibri" w:eastAsia="Calibri" w:hAnsi="Calibri" w:cs="Times New Roman"/>
                  <w:noProof/>
                </w:rPr>
                <w:t>5</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67BEC22"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c>
          <w:tcPr>
            <w:tcW w:w="0" w:type="auto"/>
          </w:tcPr>
          <w:p w14:paraId="6B1EBB4D" w14:textId="77777777" w:rsidR="008051AD" w:rsidRPr="00E84ADA" w:rsidRDefault="008051AD" w:rsidP="008051AD">
            <w:pPr>
              <w:jc w:val="center"/>
              <w:rPr>
                <w:rFonts w:ascii="Calibri" w:eastAsia="Calibri" w:hAnsi="Calibri" w:cs="Times New Roman"/>
              </w:rPr>
            </w:pPr>
          </w:p>
        </w:tc>
      </w:tr>
      <w:tr w:rsidR="00522E6F" w:rsidRPr="00E84ADA" w14:paraId="0BB1EEBA" w14:textId="77777777" w:rsidTr="00617804">
        <w:tc>
          <w:tcPr>
            <w:tcW w:w="0" w:type="auto"/>
          </w:tcPr>
          <w:p w14:paraId="594FDF2A" w14:textId="32395094" w:rsidR="008051AD" w:rsidRPr="00E84ADA" w:rsidRDefault="008051AD" w:rsidP="00522E6F">
            <w:pPr>
              <w:rPr>
                <w:rFonts w:ascii="Calibri" w:eastAsia="Calibri" w:hAnsi="Calibri" w:cs="Times New Roman"/>
              </w:rPr>
            </w:pPr>
            <w:r w:rsidRPr="00E84ADA">
              <w:rPr>
                <w:rFonts w:ascii="Calibri" w:eastAsia="Calibri" w:hAnsi="Calibri" w:cs="Times New Roman"/>
              </w:rPr>
              <w:t>Laude, F. (2009)</w:t>
            </w:r>
            <w:r w:rsidR="004D5949" w:rsidRPr="00E84ADA">
              <w:rPr>
                <w:rFonts w:ascii="Calibri" w:eastAsia="Calibri" w:hAnsi="Calibri" w:cs="Times New Roman"/>
              </w:rPr>
              <w:fldChar w:fldCharType="begin">
                <w:fldData xml:space="preserve">PEVuZE5vdGU+PENpdGU+PEF1dGhvcj5MYXVkZTwvQXV0aG9yPjxZZWFyPjIwMDk8L1llYXI+PFJl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MYXVkZTwvQXV0aG9yPjxZZWFyPjIwMDk8L1llYXI+PFJl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7" w:tooltip="Laude, 2009 #6952" w:history="1">
              <w:r w:rsidR="00522E6F">
                <w:rPr>
                  <w:rFonts w:ascii="Calibri" w:eastAsia="Calibri" w:hAnsi="Calibri" w:cs="Times New Roman"/>
                  <w:noProof/>
                </w:rPr>
                <w:t>7</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8314132" w14:textId="77777777" w:rsidR="008051AD" w:rsidRPr="00E84ADA" w:rsidRDefault="008051AD" w:rsidP="008051AD">
            <w:pPr>
              <w:jc w:val="center"/>
              <w:rPr>
                <w:rFonts w:ascii="Calibri" w:eastAsia="Calibri" w:hAnsi="Calibri" w:cs="Times New Roman"/>
              </w:rPr>
            </w:pPr>
          </w:p>
        </w:tc>
        <w:tc>
          <w:tcPr>
            <w:tcW w:w="0" w:type="auto"/>
          </w:tcPr>
          <w:p w14:paraId="449F0D6E"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6754C0E6" w14:textId="77777777" w:rsidTr="00617804">
        <w:tc>
          <w:tcPr>
            <w:tcW w:w="0" w:type="auto"/>
          </w:tcPr>
          <w:p w14:paraId="7F61133F" w14:textId="55EDA4B4" w:rsidR="008051AD" w:rsidRPr="00E84ADA" w:rsidRDefault="008051AD" w:rsidP="00522E6F">
            <w:pPr>
              <w:rPr>
                <w:rFonts w:ascii="Calibri" w:eastAsia="Calibri" w:hAnsi="Calibri" w:cs="Times New Roman"/>
              </w:rPr>
            </w:pPr>
            <w:r w:rsidRPr="00E84ADA">
              <w:rPr>
                <w:rFonts w:ascii="Calibri" w:eastAsia="Calibri" w:hAnsi="Calibri" w:cs="Times New Roman"/>
              </w:rPr>
              <w:t>Lincoln, M. (2009)</w:t>
            </w:r>
            <w:r w:rsidR="004D5949" w:rsidRPr="00E84ADA">
              <w:rPr>
                <w:rFonts w:ascii="Calibri" w:eastAsia="Calibri" w:hAnsi="Calibri" w:cs="Times New Roman"/>
              </w:rPr>
              <w:fldChar w:fldCharType="begin">
                <w:fldData xml:space="preserve">PEVuZE5vdGU+PENpdGU+PEF1dGhvcj5MaW5jb2xuPC9BdXRob3I+PFllYXI+MjAwOTwvWWVhcj48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MaW5jb2xuPC9BdXRob3I+PFllYXI+MjAwOTwvWWVhcj48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1" w:tooltip="Lincoln, 2009 #11884" w:history="1">
              <w:r w:rsidR="00522E6F">
                <w:rPr>
                  <w:rFonts w:ascii="Calibri" w:eastAsia="Calibri" w:hAnsi="Calibri" w:cs="Times New Roman"/>
                  <w:noProof/>
                </w:rPr>
                <w:t>11</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4A2C4CED" w14:textId="77777777" w:rsidR="008051AD" w:rsidRPr="00E84ADA" w:rsidRDefault="008051AD" w:rsidP="008051AD">
            <w:pPr>
              <w:jc w:val="center"/>
              <w:rPr>
                <w:rFonts w:ascii="Calibri" w:eastAsia="Calibri" w:hAnsi="Calibri" w:cs="Times New Roman"/>
              </w:rPr>
            </w:pPr>
          </w:p>
        </w:tc>
        <w:tc>
          <w:tcPr>
            <w:tcW w:w="0" w:type="auto"/>
          </w:tcPr>
          <w:p w14:paraId="208FEF73"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4347633" w14:textId="77777777" w:rsidTr="00617804">
        <w:tc>
          <w:tcPr>
            <w:tcW w:w="0" w:type="auto"/>
          </w:tcPr>
          <w:p w14:paraId="397923FA" w14:textId="2BFAA611" w:rsidR="008051AD" w:rsidRPr="00E84ADA" w:rsidRDefault="008051AD" w:rsidP="00522E6F">
            <w:pPr>
              <w:rPr>
                <w:rFonts w:ascii="Calibri" w:eastAsia="Calibri" w:hAnsi="Calibri" w:cs="Times New Roman"/>
              </w:rPr>
            </w:pPr>
            <w:r w:rsidRPr="00E84ADA">
              <w:rPr>
                <w:rFonts w:ascii="Calibri" w:eastAsia="Calibri" w:hAnsi="Calibri" w:cs="Times New Roman"/>
              </w:rPr>
              <w:t>Brunner, A. (2009)</w:t>
            </w:r>
            <w:r w:rsidR="004D5949" w:rsidRPr="00E84ADA">
              <w:rPr>
                <w:rFonts w:ascii="Calibri" w:eastAsia="Calibri" w:hAnsi="Calibri" w:cs="Times New Roman"/>
              </w:rPr>
              <w:fldChar w:fldCharType="begin">
                <w:fldData xml:space="preserve">PEVuZE5vdGU+PENpdGU+PEF1dGhvcj5CcnVubmVyPC9BdXRob3I+PFllYXI+MjAwOTwvWWVhcj48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zODItOTE8L3BhZ2VzPjx2b2x1bWU+MjU8L3ZvbHVt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CcnVubmVyPC9BdXRob3I+PFllYXI+MjAwOTwvWWVhcj48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zODItOTE8L3BhZ2VzPjx2b2x1bWU+MjU8L3ZvbHVt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68" w:tooltip="Brunner, 2009 #11885" w:history="1">
              <w:r w:rsidR="00522E6F">
                <w:rPr>
                  <w:rFonts w:ascii="Calibri" w:eastAsia="Calibri" w:hAnsi="Calibri" w:cs="Times New Roman"/>
                  <w:noProof/>
                </w:rPr>
                <w:t>68</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7766014A" w14:textId="77777777" w:rsidR="008051AD" w:rsidRPr="00E84ADA" w:rsidRDefault="008051AD" w:rsidP="008051AD">
            <w:pPr>
              <w:jc w:val="center"/>
              <w:rPr>
                <w:rFonts w:ascii="Calibri" w:eastAsia="Calibri" w:hAnsi="Calibri" w:cs="Times New Roman"/>
              </w:rPr>
            </w:pPr>
          </w:p>
        </w:tc>
        <w:tc>
          <w:tcPr>
            <w:tcW w:w="0" w:type="auto"/>
          </w:tcPr>
          <w:p w14:paraId="1F4C5B10"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21B682A2" w14:textId="77777777" w:rsidTr="00617804">
        <w:tc>
          <w:tcPr>
            <w:tcW w:w="0" w:type="auto"/>
          </w:tcPr>
          <w:p w14:paraId="6BA7419D" w14:textId="47FA080E" w:rsidR="008051AD" w:rsidRPr="00E84ADA" w:rsidRDefault="008051AD" w:rsidP="00522E6F">
            <w:pPr>
              <w:rPr>
                <w:rFonts w:ascii="Calibri" w:eastAsia="Calibri" w:hAnsi="Calibri" w:cs="Times New Roman"/>
              </w:rPr>
            </w:pPr>
            <w:r w:rsidRPr="00E84ADA">
              <w:rPr>
                <w:rFonts w:ascii="Calibri" w:eastAsia="Calibri" w:hAnsi="Calibri" w:cs="Times New Roman"/>
              </w:rPr>
              <w:t>Brunner, A. (2009)</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Brunner&lt;/Author&gt;&lt;Year&gt;2009&lt;/Year&gt;&lt;RecNum&gt;11886&lt;/RecNum&gt;&lt;DisplayText&gt;(9)&lt;/DisplayText&gt;&lt;record&gt;&lt;rec-number&gt;11886&lt;/rec-number&gt;&lt;foreign-keys&gt;&lt;key app="EN" db-id="x5x002s5vsf9s9exsxlpr2r80ptsx9wa55a5"&gt;11886&lt;/key&gt;&lt;/foreign-keys&gt;&lt;ref-type name="Journal Article"&gt;17&lt;/ref-type&gt;&lt;contributors&gt;&lt;authors&gt;&lt;author&gt;Brunner, A.&lt;/author&gt;&lt;author&gt;Horisberger, M.&lt;/author&gt;&lt;author&gt;Herzog, R. F.&lt;/author&gt;&lt;/authors&gt;&lt;/contributors&gt;&lt;auth-address&gt;Department of Orthopaedic Surgery, Cantonal Hospital Lucerne, Wolhusen, Switzerland. a-r.brunner@web.de&lt;/auth-address&gt;&lt;titles&gt;&lt;title&gt;Sports and recreation activity of patients with femoroacetabular impingement before and after arthroscopic osteoplasty&lt;/title&gt;&lt;secondary-title&gt;Am J Sports Med&lt;/secondary-title&gt;&lt;alt-title&gt;The American journal of sports medicine&lt;/alt-title&gt;&lt;/titles&gt;&lt;periodical&gt;&lt;full-title&gt;American Journal of Sports Medicine&lt;/full-title&gt;&lt;abbr-1&gt;Am. J. Sports Med.&lt;/abbr-1&gt;&lt;abbr-2&gt;Am J Sports Med&lt;/abbr-2&gt;&lt;/periodical&gt;&lt;pages&gt;917-22&lt;/pages&gt;&lt;volume&gt;37&lt;/volume&gt;&lt;number&gt;5&lt;/number&gt;&lt;edition&gt;2009/03/03&lt;/edition&gt;&lt;keywords&gt;&lt;keyword&gt;Acetabulum/surgery&lt;/keyword&gt;&lt;keyword&gt;Adolescent&lt;/keyword&gt;&lt;keyword&gt;Adult&lt;/keyword&gt;&lt;keyword&gt;Aged&lt;/keyword&gt;&lt;keyword&gt;*Arthroscopy&lt;/keyword&gt;&lt;keyword&gt;Female&lt;/keyword&gt;&lt;keyword&gt;Femur/surgery&lt;/keyword&gt;&lt;keyword&gt;Hip Joint/*surgery&lt;/keyword&gt;&lt;keyword&gt;Humans&lt;/keyword&gt;&lt;keyword&gt;Joint Diseases/surgery&lt;/keyword&gt;&lt;keyword&gt;Male&lt;/keyword&gt;&lt;keyword&gt;Middle Aged&lt;/keyword&gt;&lt;keyword&gt;Osteoarthritis/radiography&lt;/keyword&gt;&lt;keyword&gt;Pain Measurement&lt;/keyword&gt;&lt;keyword&gt;Postoperative Period&lt;/keyword&gt;&lt;keyword&gt;*Recreation&lt;/keyword&gt;&lt;keyword&gt;*Sports&lt;/keyword&gt;&lt;keyword&gt;Treatment Outcome&lt;/keyword&gt;&lt;keyword&gt;Young Adult&lt;/keyword&gt;&lt;/keywords&gt;&lt;dates&gt;&lt;year&gt;2009&lt;/year&gt;&lt;pub-dates&gt;&lt;date&gt;May&lt;/date&gt;&lt;/pub-dates&gt;&lt;/dates&gt;&lt;isbn&gt;0363-5465&lt;/isbn&gt;&lt;accession-num&gt;19251673&lt;/accession-num&gt;&lt;urls&gt;&lt;/urls&gt;&lt;electronic-resource-num&gt;10.1177/0363546508330144&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9" w:tooltip="Brunner, 2009 #11886" w:history="1">
              <w:r w:rsidR="00522E6F">
                <w:rPr>
                  <w:rFonts w:ascii="Calibri" w:eastAsia="Calibri" w:hAnsi="Calibri" w:cs="Times New Roman"/>
                  <w:noProof/>
                </w:rPr>
                <w:t>9</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A8D21FE" w14:textId="77777777" w:rsidR="008051AD" w:rsidRPr="00E84ADA" w:rsidRDefault="008051AD" w:rsidP="008051AD">
            <w:pPr>
              <w:jc w:val="center"/>
              <w:rPr>
                <w:rFonts w:ascii="Calibri" w:eastAsia="Calibri" w:hAnsi="Calibri" w:cs="Times New Roman"/>
              </w:rPr>
            </w:pPr>
          </w:p>
        </w:tc>
        <w:tc>
          <w:tcPr>
            <w:tcW w:w="0" w:type="auto"/>
          </w:tcPr>
          <w:p w14:paraId="635DCDC9"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54FC6D25" w14:textId="77777777" w:rsidTr="00617804">
        <w:tc>
          <w:tcPr>
            <w:tcW w:w="0" w:type="auto"/>
          </w:tcPr>
          <w:p w14:paraId="71BE4DA6" w14:textId="7384C89B" w:rsidR="008051AD" w:rsidRPr="00E84ADA" w:rsidRDefault="008051AD" w:rsidP="00522E6F">
            <w:pPr>
              <w:rPr>
                <w:rFonts w:ascii="Calibri" w:eastAsia="Calibri" w:hAnsi="Calibri" w:cs="Times New Roman"/>
              </w:rPr>
            </w:pPr>
            <w:r w:rsidRPr="00E84ADA">
              <w:rPr>
                <w:rFonts w:ascii="Calibri" w:eastAsia="Calibri" w:hAnsi="Calibri" w:cs="Times New Roman"/>
              </w:rPr>
              <w:t>Gédouin, J. (2010)</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Gedouin&lt;/Author&gt;&lt;Year&gt;2010&lt;/Year&gt;&lt;RecNum&gt;11879&lt;/RecNum&gt;&lt;DisplayText&gt;(16)&lt;/DisplayText&gt;&lt;record&gt;&lt;rec-number&gt;11879&lt;/rec-number&gt;&lt;foreign-keys&gt;&lt;key app="EN" db-id="x5x002s5vsf9s9exsxlpr2r80ptsx9wa55a5"&gt;11879&lt;/key&gt;&lt;/foreign-keys&gt;&lt;ref-type name="Journal Article"&gt;17&lt;/ref-type&gt;&lt;contributors&gt;&lt;authors&gt;&lt;author&gt;Gedouin, J. E.&lt;/author&gt;&lt;author&gt;Duperron, D.&lt;/author&gt;&lt;author&gt;Langlais, F.&lt;/author&gt;&lt;author&gt;Thomazeau, H.&lt;/author&gt;&lt;/authors&gt;&lt;/contributors&gt;&lt;auth-address&gt;New Private Hospitals Group, 3, rue Eric-Tabarly, 44277 Nantes cedex 2, France. dr.gedouin@wanadoo.fr&lt;/auth-address&gt;&lt;titles&gt;&lt;title&gt;Update to femoroacetabular impingement arthroscopic management&lt;/title&gt;&lt;secondary-title&gt;Orthopaedics &amp;amp; traumatology, surgery &amp;amp; research&lt;/secondary-title&gt;&lt;/titles&gt;&lt;periodical&gt;&lt;full-title&gt;Orthopaedics &amp;amp; traumatology, surgery &amp;amp; research&lt;/full-title&gt;&lt;abbr-1&gt;Orthop Traumatol Surg Res&lt;/abbr-1&gt;&lt;/periodical&gt;&lt;pages&gt;222-7&lt;/pages&gt;&lt;volume&gt;96&lt;/volume&gt;&lt;number&gt;3&lt;/number&gt;&lt;edition&gt;2010/05/22&lt;/edition&gt;&lt;keywords&gt;&lt;keyword&gt;Acetabulum/surgery&lt;/keyword&gt;&lt;keyword&gt;Adult&lt;/keyword&gt;&lt;keyword&gt;Arthroscopy/ methods&lt;/keyword&gt;&lt;keyword&gt;Disability Evaluation&lt;/keyword&gt;&lt;keyword&gt;Female&lt;/keyword&gt;&lt;keyword&gt;Femur/surgery&lt;/keyword&gt;&lt;keyword&gt;Fluoroscopy&lt;/keyword&gt;&lt;keyword&gt;Hip Joint/ surgery&lt;/keyword&gt;&lt;keyword&gt;Humans&lt;/keyword&gt;&lt;keyword&gt;Joint Diseases/diagnosis/ surgery&lt;/keyword&gt;&lt;keyword&gt;Magnetic Resonance Imaging&lt;/keyword&gt;&lt;keyword&gt;Male&lt;/keyword&gt;&lt;keyword&gt;Middle Aged&lt;/keyword&gt;&lt;keyword&gt;Osteoarthritis/radiography&lt;/keyword&gt;&lt;keyword&gt;Retrospective Studies&lt;/keyword&gt;&lt;keyword&gt;Tomography, X-Ray Computed&lt;/keyword&gt;&lt;keyword&gt;Treatment Outcome&lt;/keyword&gt;&lt;/keywords&gt;&lt;dates&gt;&lt;year&gt;2010&lt;/year&gt;&lt;pub-dates&gt;&lt;date&gt;May&lt;/date&gt;&lt;/pub-dates&gt;&lt;/dates&gt;&lt;isbn&gt;1877-0568 (Electronic)&amp;#xD;1877-0568 (Linking)&lt;/isbn&gt;&lt;accession-num&gt;20488139&lt;/accession-num&gt;&lt;urls&gt;&lt;/urls&gt;&lt;electronic-resource-num&gt;10.1016/j.otsr.2009.12.002&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6" w:tooltip="Gedouin, 2010 #11879" w:history="1">
              <w:r w:rsidR="00522E6F">
                <w:rPr>
                  <w:rFonts w:ascii="Calibri" w:eastAsia="Calibri" w:hAnsi="Calibri" w:cs="Times New Roman"/>
                  <w:noProof/>
                </w:rPr>
                <w:t>16</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2CB5E07A" w14:textId="77777777" w:rsidR="008051AD" w:rsidRPr="00E84ADA" w:rsidRDefault="008051AD" w:rsidP="008051AD">
            <w:pPr>
              <w:jc w:val="center"/>
              <w:rPr>
                <w:rFonts w:ascii="Calibri" w:eastAsia="Calibri" w:hAnsi="Calibri" w:cs="Times New Roman"/>
              </w:rPr>
            </w:pPr>
          </w:p>
        </w:tc>
        <w:tc>
          <w:tcPr>
            <w:tcW w:w="0" w:type="auto"/>
          </w:tcPr>
          <w:p w14:paraId="587175DF"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5482E3D" w14:textId="77777777" w:rsidTr="00617804">
        <w:tc>
          <w:tcPr>
            <w:tcW w:w="0" w:type="auto"/>
          </w:tcPr>
          <w:p w14:paraId="4600162A" w14:textId="6EB32FDE" w:rsidR="008051AD" w:rsidRPr="00E84ADA" w:rsidRDefault="008051AD" w:rsidP="00522E6F">
            <w:pPr>
              <w:rPr>
                <w:rFonts w:ascii="Calibri" w:eastAsia="Calibri" w:hAnsi="Calibri" w:cs="Times New Roman"/>
              </w:rPr>
            </w:pPr>
            <w:r w:rsidRPr="00E84ADA">
              <w:rPr>
                <w:rFonts w:ascii="Calibri" w:eastAsia="Calibri" w:hAnsi="Calibri" w:cs="Times New Roman"/>
              </w:rPr>
              <w:t>Kempthorne, J. (2011)</w:t>
            </w:r>
            <w:r w:rsidR="004D5949" w:rsidRPr="00E84ADA">
              <w:rPr>
                <w:rFonts w:ascii="Calibri" w:eastAsia="Calibri" w:hAnsi="Calibri" w:cs="Times New Roman"/>
              </w:rPr>
              <w:fldChar w:fldCharType="begin">
                <w:fldData xml:space="preserve">PEVuZE5vdGU+PENpdGU+PEF1dGhvcj5LZW1wdGhvcm5lPC9BdXRob3I+PFllYXI+MjAxMTwvWWVh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LZW1wdGhvcm5lPC9BdXRob3I+PFllYXI+MjAxMTwvWWVh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04" w:tooltip="Kempthorne, 2011 #11895" w:history="1">
              <w:r w:rsidR="00522E6F">
                <w:rPr>
                  <w:rFonts w:ascii="Calibri" w:eastAsia="Calibri" w:hAnsi="Calibri" w:cs="Times New Roman"/>
                  <w:noProof/>
                </w:rPr>
                <w:t>104</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C5F2C77" w14:textId="77777777" w:rsidR="008051AD" w:rsidRPr="00E84ADA" w:rsidRDefault="008051AD" w:rsidP="008051AD">
            <w:pPr>
              <w:jc w:val="center"/>
              <w:rPr>
                <w:rFonts w:ascii="Calibri" w:eastAsia="Calibri" w:hAnsi="Calibri" w:cs="Times New Roman"/>
              </w:rPr>
            </w:pPr>
          </w:p>
        </w:tc>
        <w:tc>
          <w:tcPr>
            <w:tcW w:w="0" w:type="auto"/>
          </w:tcPr>
          <w:p w14:paraId="3A399797"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62D2AA0" w14:textId="77777777" w:rsidTr="00617804">
        <w:tc>
          <w:tcPr>
            <w:tcW w:w="0" w:type="auto"/>
          </w:tcPr>
          <w:p w14:paraId="3D227A74" w14:textId="505B9246" w:rsidR="008051AD" w:rsidRPr="00E84ADA" w:rsidRDefault="008051AD" w:rsidP="00522E6F">
            <w:pPr>
              <w:rPr>
                <w:rFonts w:ascii="Calibri" w:eastAsia="Calibri" w:hAnsi="Calibri" w:cs="Times New Roman"/>
              </w:rPr>
            </w:pPr>
            <w:r w:rsidRPr="00E84ADA">
              <w:rPr>
                <w:rFonts w:ascii="Calibri" w:eastAsia="Calibri" w:hAnsi="Calibri" w:cs="Times New Roman"/>
              </w:rPr>
              <w:t>Peters, C. (2011)</w:t>
            </w:r>
            <w:r w:rsidR="004D5949" w:rsidRPr="00E84ADA">
              <w:rPr>
                <w:rFonts w:ascii="Calibri" w:eastAsia="Calibri" w:hAnsi="Calibri" w:cs="Times New Roman"/>
              </w:rPr>
              <w:fldChar w:fldCharType="begin">
                <w:fldData xml:space="preserve">PEVuZE5vdGU+PENpdGU+PEF1dGhvcj5QZXRlcnM8L0F1dGhvcj48WWVhcj4yMDExPC9ZZWFyPjxS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ZXRlcnM8L0F1dGhvcj48WWVhcj4yMDExPC9ZZWFyPjxS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28" w:tooltip="Peters, 2011 #11876" w:history="1">
              <w:r w:rsidR="00522E6F">
                <w:rPr>
                  <w:rFonts w:ascii="Calibri" w:eastAsia="Calibri" w:hAnsi="Calibri" w:cs="Times New Roman"/>
                  <w:noProof/>
                </w:rPr>
                <w:t>28</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EC098FE" w14:textId="77777777" w:rsidR="008051AD" w:rsidRPr="00E84ADA" w:rsidRDefault="008051AD" w:rsidP="008051AD">
            <w:pPr>
              <w:jc w:val="center"/>
              <w:rPr>
                <w:rFonts w:ascii="Calibri" w:eastAsia="Calibri" w:hAnsi="Calibri" w:cs="Times New Roman"/>
              </w:rPr>
            </w:pPr>
          </w:p>
        </w:tc>
        <w:tc>
          <w:tcPr>
            <w:tcW w:w="0" w:type="auto"/>
          </w:tcPr>
          <w:p w14:paraId="6DBA34D8"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1E9CC02C" w14:textId="77777777" w:rsidTr="00617804">
        <w:tc>
          <w:tcPr>
            <w:tcW w:w="0" w:type="auto"/>
          </w:tcPr>
          <w:p w14:paraId="0DC8DFB8" w14:textId="42B538BB" w:rsidR="008051AD" w:rsidRPr="00E84ADA" w:rsidRDefault="008051AD" w:rsidP="00522E6F">
            <w:pPr>
              <w:rPr>
                <w:rFonts w:ascii="Calibri" w:eastAsia="Calibri" w:hAnsi="Calibri" w:cs="Times New Roman"/>
              </w:rPr>
            </w:pPr>
            <w:r w:rsidRPr="00E84ADA">
              <w:rPr>
                <w:rFonts w:ascii="Calibri" w:eastAsia="Calibri" w:hAnsi="Calibri" w:cs="Times New Roman"/>
              </w:rPr>
              <w:t>Lamontagne, M. (2011)</w:t>
            </w:r>
            <w:r w:rsidR="004D5949" w:rsidRPr="00E84ADA">
              <w:rPr>
                <w:rFonts w:ascii="Calibri" w:eastAsia="Calibri" w:hAnsi="Calibri" w:cs="Times New Roman"/>
              </w:rPr>
              <w:fldChar w:fldCharType="begin">
                <w:fldData xml:space="preserve">PEVuZE5vdGU+PENpdGU+PEF1dGhvcj5MYW1vbnRhZ25lPC9BdXRob3I+PFllYXI+MjAxMTwvWWVh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MYW1vbnRhZ25lPC9BdXRob3I+PFllYXI+MjAxMTwvWWVh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25" w:tooltip="Lamontagne, 2011 #8783" w:history="1">
              <w:r w:rsidR="00522E6F">
                <w:rPr>
                  <w:rFonts w:ascii="Calibri" w:eastAsia="Calibri" w:hAnsi="Calibri" w:cs="Times New Roman"/>
                  <w:noProof/>
                </w:rPr>
                <w:t>25</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E3B5408" w14:textId="77777777" w:rsidR="008051AD" w:rsidRPr="00E84ADA" w:rsidRDefault="008051AD" w:rsidP="008051AD">
            <w:pPr>
              <w:jc w:val="center"/>
              <w:rPr>
                <w:rFonts w:ascii="Calibri" w:eastAsia="Calibri" w:hAnsi="Calibri" w:cs="Times New Roman"/>
              </w:rPr>
            </w:pPr>
          </w:p>
        </w:tc>
        <w:tc>
          <w:tcPr>
            <w:tcW w:w="0" w:type="auto"/>
          </w:tcPr>
          <w:p w14:paraId="7513ADF7"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0522E52B" w14:textId="77777777" w:rsidTr="00617804">
        <w:tc>
          <w:tcPr>
            <w:tcW w:w="0" w:type="auto"/>
          </w:tcPr>
          <w:p w14:paraId="5AA0A053" w14:textId="786863D6" w:rsidR="008051AD" w:rsidRPr="00E84ADA" w:rsidRDefault="008051AD" w:rsidP="00522E6F">
            <w:pPr>
              <w:rPr>
                <w:rFonts w:ascii="Calibri" w:eastAsia="Calibri" w:hAnsi="Calibri" w:cs="Times New Roman"/>
              </w:rPr>
            </w:pPr>
            <w:r w:rsidRPr="00E84ADA">
              <w:rPr>
                <w:rFonts w:ascii="Calibri" w:eastAsia="Calibri" w:hAnsi="Calibri" w:cs="Times New Roman"/>
              </w:rPr>
              <w:t>Schilders, E. (2011)</w:t>
            </w:r>
            <w:r w:rsidR="004D5949" w:rsidRPr="00E84ADA">
              <w:rPr>
                <w:rFonts w:ascii="Calibri" w:eastAsia="Calibri" w:hAnsi="Calibri" w:cs="Times New Roman"/>
              </w:rPr>
              <w:fldChar w:fldCharType="begin">
                <w:fldData xml:space="preserve">PEVuZE5vdGU+PENpdGU+PEF1dGhvcj5TY2hpbGRlcnM8L0F1dGhvcj48WWVhcj4yMDExPC9ZZWFy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TY2hpbGRlcnM8L0F1dGhvcj48WWVhcj4yMDExPC9ZZWFy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8" w:tooltip="Schilders, 2011 #11871" w:history="1">
              <w:r w:rsidR="00522E6F">
                <w:rPr>
                  <w:rFonts w:ascii="Calibri" w:eastAsia="Calibri" w:hAnsi="Calibri" w:cs="Times New Roman"/>
                  <w:noProof/>
                </w:rPr>
                <w:t>18</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F3376CD" w14:textId="77777777" w:rsidR="008051AD" w:rsidRPr="00E84ADA" w:rsidRDefault="008051AD" w:rsidP="008051AD">
            <w:pPr>
              <w:jc w:val="center"/>
              <w:rPr>
                <w:rFonts w:ascii="Calibri" w:eastAsia="Calibri" w:hAnsi="Calibri" w:cs="Times New Roman"/>
              </w:rPr>
            </w:pPr>
          </w:p>
        </w:tc>
        <w:tc>
          <w:tcPr>
            <w:tcW w:w="0" w:type="auto"/>
          </w:tcPr>
          <w:p w14:paraId="546190D4"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54B8BBF5" w14:textId="77777777" w:rsidTr="00617804">
        <w:tc>
          <w:tcPr>
            <w:tcW w:w="0" w:type="auto"/>
          </w:tcPr>
          <w:p w14:paraId="26BE4E28" w14:textId="281F0A25" w:rsidR="008051AD" w:rsidRPr="00E84ADA" w:rsidRDefault="008051AD" w:rsidP="00522E6F">
            <w:pPr>
              <w:rPr>
                <w:rFonts w:ascii="Calibri" w:eastAsia="Calibri" w:hAnsi="Calibri" w:cs="Times New Roman"/>
              </w:rPr>
            </w:pPr>
            <w:r w:rsidRPr="00E84ADA">
              <w:rPr>
                <w:rFonts w:ascii="Calibri" w:eastAsia="Calibri" w:hAnsi="Calibri" w:cs="Times New Roman"/>
              </w:rPr>
              <w:t>Kappe, T. (2011)</w:t>
            </w:r>
            <w:r w:rsidR="004D5949" w:rsidRPr="00E84ADA">
              <w:rPr>
                <w:rFonts w:ascii="Calibri" w:eastAsia="Calibri" w:hAnsi="Calibri" w:cs="Times New Roman"/>
              </w:rPr>
              <w:fldChar w:fldCharType="begin">
                <w:fldData xml:space="preserve">PEVuZE5vdGU+PENpdGU+PEF1dGhvcj5LYXBwZTwvQXV0aG9yPjxZZWFyPjIwMTE8L1llYXI+PFJl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LYXBwZTwvQXV0aG9yPjxZZWFyPjIwMTE8L1llYXI+PFJl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9" w:tooltip="Kappe, 2011 #7012" w:history="1">
              <w:r w:rsidR="00522E6F">
                <w:rPr>
                  <w:rFonts w:ascii="Calibri" w:eastAsia="Calibri" w:hAnsi="Calibri" w:cs="Times New Roman"/>
                  <w:noProof/>
                </w:rPr>
                <w:t>19</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DC91C76" w14:textId="77777777" w:rsidR="008051AD" w:rsidRPr="00E84ADA" w:rsidRDefault="008051AD" w:rsidP="008051AD">
            <w:pPr>
              <w:jc w:val="center"/>
              <w:rPr>
                <w:rFonts w:ascii="Calibri" w:eastAsia="Calibri" w:hAnsi="Calibri" w:cs="Times New Roman"/>
              </w:rPr>
            </w:pPr>
          </w:p>
        </w:tc>
        <w:tc>
          <w:tcPr>
            <w:tcW w:w="0" w:type="auto"/>
          </w:tcPr>
          <w:p w14:paraId="5755C317"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4C004A22" w14:textId="77777777" w:rsidTr="00617804">
        <w:tc>
          <w:tcPr>
            <w:tcW w:w="0" w:type="auto"/>
          </w:tcPr>
          <w:p w14:paraId="4E0F8084" w14:textId="391CD0F9" w:rsidR="008051AD" w:rsidRPr="00E84ADA" w:rsidRDefault="008051AD" w:rsidP="00522E6F">
            <w:pPr>
              <w:rPr>
                <w:rFonts w:ascii="Calibri" w:eastAsia="Calibri" w:hAnsi="Calibri" w:cs="Times New Roman"/>
              </w:rPr>
            </w:pPr>
            <w:r w:rsidRPr="00E84ADA">
              <w:rPr>
                <w:rFonts w:ascii="Calibri" w:eastAsia="Calibri" w:hAnsi="Calibri" w:cs="Times New Roman"/>
              </w:rPr>
              <w:t>Philippon, M. (2012)</w:t>
            </w:r>
            <w:r w:rsidR="004D5949" w:rsidRPr="00E84ADA">
              <w:rPr>
                <w:rFonts w:ascii="Calibri" w:eastAsia="Calibri" w:hAnsi="Calibri" w:cs="Times New Roman"/>
              </w:rPr>
              <w:fldChar w:fldCharType="begin">
                <w:fldData xml:space="preserve">PEVuZE5vdGU+PENpdGU+PEF1dGhvcj5QaGlsaXBwb248L0F1dGhvcj48WWVhcj4yMDEyPC9ZZWFy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aGlsaXBwb248L0F1dGhvcj48WWVhcj4yMDEyPC9ZZWFy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75" w:tooltip="Philippon, 2012 #9648" w:history="1">
              <w:r w:rsidR="00522E6F">
                <w:rPr>
                  <w:rFonts w:ascii="Calibri" w:eastAsia="Calibri" w:hAnsi="Calibri" w:cs="Times New Roman"/>
                  <w:noProof/>
                </w:rPr>
                <w:t>75</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43C231FA" w14:textId="77777777" w:rsidR="008051AD" w:rsidRPr="00E84ADA" w:rsidRDefault="008051AD" w:rsidP="008051AD">
            <w:pPr>
              <w:jc w:val="center"/>
              <w:rPr>
                <w:rFonts w:ascii="Calibri" w:eastAsia="Calibri" w:hAnsi="Calibri" w:cs="Times New Roman"/>
              </w:rPr>
            </w:pPr>
          </w:p>
        </w:tc>
        <w:tc>
          <w:tcPr>
            <w:tcW w:w="0" w:type="auto"/>
          </w:tcPr>
          <w:p w14:paraId="0C041E7D"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7A66CBD4" w14:textId="77777777" w:rsidTr="00617804">
        <w:tc>
          <w:tcPr>
            <w:tcW w:w="0" w:type="auto"/>
          </w:tcPr>
          <w:p w14:paraId="481C7360" w14:textId="79F51BAB" w:rsidR="008051AD" w:rsidRPr="00E84ADA" w:rsidRDefault="008051AD" w:rsidP="00522E6F">
            <w:pPr>
              <w:rPr>
                <w:rFonts w:ascii="Calibri" w:eastAsia="Calibri" w:hAnsi="Calibri" w:cs="Times New Roman"/>
              </w:rPr>
            </w:pPr>
            <w:r w:rsidRPr="00E84ADA">
              <w:rPr>
                <w:rFonts w:ascii="Calibri" w:eastAsia="Calibri" w:hAnsi="Calibri" w:cs="Times New Roman"/>
              </w:rPr>
              <w:t>Rupp, R. (2012)</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Rupp&lt;/Author&gt;&lt;Year&gt;2012&lt;/Year&gt;&lt;RecNum&gt;11868&lt;/RecNum&gt;&lt;DisplayText&gt;(76)&lt;/DisplayText&gt;&lt;record&gt;&lt;rec-number&gt;11868&lt;/rec-number&gt;&lt;foreign-keys&gt;&lt;key app="EN" db-id="x5x002s5vsf9s9exsxlpr2r80ptsx9wa55a5"&gt;11868&lt;/key&gt;&lt;/foreign-keys&gt;&lt;ref-type name="Journal Article"&gt;17&lt;/ref-type&gt;&lt;contributors&gt;&lt;authors&gt;&lt;author&gt;Rupp, R.&lt;/author&gt;&lt;author&gt;Duggan, B.&lt;/author&gt;&lt;/authors&gt;&lt;/contributors&gt;&lt;auth-address&gt;Tahoe Orthopedic and Sports Medicine, Zephyr Cove, Nevada, USA. robertruppmd@aol.com&lt;/auth-address&gt;&lt;titles&gt;&lt;title&gt;Peripheral versus central compartment starting point in hip arthroscopy for femoroacetabular impingement&lt;/title&gt;&lt;secondary-title&gt;Orthopedics&lt;/secondary-title&gt;&lt;/titles&gt;&lt;periodical&gt;&lt;full-title&gt;Orthopedics&lt;/full-title&gt;&lt;abbr-1&gt;Orthopedics&lt;/abbr-1&gt;&lt;abbr-2&gt;Orthopedics&lt;/abbr-2&gt;&lt;/periodical&gt;&lt;pages&gt;e148-53&lt;/pages&gt;&lt;volume&gt;35&lt;/volume&gt;&lt;number&gt;2&lt;/number&gt;&lt;edition&gt;2012/02/09&lt;/edition&gt;&lt;keywords&gt;&lt;keyword&gt;Adult&lt;/keyword&gt;&lt;keyword&gt;Aged&lt;/keyword&gt;&lt;keyword&gt;Arthroscopy/ methods&lt;/keyword&gt;&lt;keyword&gt;Cohort Studies&lt;/keyword&gt;&lt;keyword&gt;Decompression, Surgical/ methods&lt;/keyword&gt;&lt;keyword&gt;Female&lt;/keyword&gt;&lt;keyword&gt;Femoracetabular Impingement/radiography/ surgery&lt;/keyword&gt;&lt;keyword&gt;Hip Joint/ surgery&lt;/keyword&gt;&lt;keyword&gt;Humans&lt;/keyword&gt;&lt;keyword&gt;Male&lt;/keyword&gt;&lt;keyword&gt;Middle Aged&lt;/keyword&gt;&lt;keyword&gt;Treatment Outcome&lt;/keyword&gt;&lt;/keywords&gt;&lt;dates&gt;&lt;year&gt;2012&lt;/year&gt;&lt;pub-dates&gt;&lt;date&gt;Feb&lt;/date&gt;&lt;/pub-dates&gt;&lt;/dates&gt;&lt;isbn&gt;1938-2367 (Electronic)&amp;#xD;0147-7447 (Linking)&lt;/isbn&gt;&lt;accession-num&gt;22310398&lt;/accession-num&gt;&lt;urls&gt;&lt;/urls&gt;&lt;electronic-resource-num&gt;10.3928/01477447-20120123-02&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76" w:tooltip="Rupp, 2012 #11868" w:history="1">
              <w:r w:rsidR="00522E6F">
                <w:rPr>
                  <w:rFonts w:ascii="Calibri" w:eastAsia="Calibri" w:hAnsi="Calibri" w:cs="Times New Roman"/>
                  <w:noProof/>
                </w:rPr>
                <w:t>76</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6830345" w14:textId="77777777" w:rsidR="008051AD" w:rsidRPr="00E84ADA" w:rsidRDefault="008051AD" w:rsidP="008051AD">
            <w:pPr>
              <w:jc w:val="center"/>
              <w:rPr>
                <w:rFonts w:ascii="Calibri" w:eastAsia="Calibri" w:hAnsi="Calibri" w:cs="Times New Roman"/>
              </w:rPr>
            </w:pPr>
          </w:p>
        </w:tc>
        <w:tc>
          <w:tcPr>
            <w:tcW w:w="0" w:type="auto"/>
          </w:tcPr>
          <w:p w14:paraId="6B2115ED"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52C08BAC" w14:textId="77777777" w:rsidTr="00617804">
        <w:tc>
          <w:tcPr>
            <w:tcW w:w="0" w:type="auto"/>
          </w:tcPr>
          <w:p w14:paraId="54A681BF" w14:textId="587E3BEA" w:rsidR="008051AD" w:rsidRPr="00E84ADA" w:rsidRDefault="008051AD" w:rsidP="00522E6F">
            <w:pPr>
              <w:rPr>
                <w:rFonts w:ascii="Calibri" w:eastAsia="Calibri" w:hAnsi="Calibri" w:cs="Times New Roman"/>
              </w:rPr>
            </w:pPr>
            <w:r w:rsidRPr="00E84ADA">
              <w:rPr>
                <w:rFonts w:ascii="Calibri" w:eastAsia="Calibri" w:hAnsi="Calibri" w:cs="Times New Roman"/>
              </w:rPr>
              <w:t>Walker, J. (2012)</w:t>
            </w:r>
            <w:r w:rsidR="004D5949" w:rsidRPr="00E84ADA">
              <w:rPr>
                <w:rFonts w:ascii="Calibri" w:eastAsia="Calibri" w:hAnsi="Calibri" w:cs="Times New Roman"/>
              </w:rPr>
              <w:fldChar w:fldCharType="begin">
                <w:fldData xml:space="preserve">PEVuZE5vdGU+PENpdGU+PEF1dGhvcj5XYWxrZXI8L0F1dGhvcj48WWVhcj4yMDEyPC9ZZWFyPjxS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XYWxrZXI8L0F1dGhvcj48WWVhcj4yMDEyPC9ZZWFyPjxS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31" w:tooltip="Walker, 2012 #11862" w:history="1">
              <w:r w:rsidR="00522E6F">
                <w:rPr>
                  <w:rFonts w:ascii="Calibri" w:eastAsia="Calibri" w:hAnsi="Calibri" w:cs="Times New Roman"/>
                  <w:noProof/>
                </w:rPr>
                <w:t>31</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12CC4E70" w14:textId="77777777" w:rsidR="008051AD" w:rsidRPr="00E84ADA" w:rsidRDefault="008051AD" w:rsidP="008051AD">
            <w:pPr>
              <w:jc w:val="center"/>
              <w:rPr>
                <w:rFonts w:ascii="Calibri" w:eastAsia="Calibri" w:hAnsi="Calibri" w:cs="Times New Roman"/>
              </w:rPr>
            </w:pPr>
          </w:p>
        </w:tc>
        <w:tc>
          <w:tcPr>
            <w:tcW w:w="0" w:type="auto"/>
          </w:tcPr>
          <w:p w14:paraId="42E9CE31"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43DF8DFD" w14:textId="77777777" w:rsidTr="00617804">
        <w:tc>
          <w:tcPr>
            <w:tcW w:w="0" w:type="auto"/>
          </w:tcPr>
          <w:p w14:paraId="3FBB326E" w14:textId="4CB28885" w:rsidR="008051AD" w:rsidRPr="00E84ADA" w:rsidRDefault="008051AD" w:rsidP="00522E6F">
            <w:pPr>
              <w:rPr>
                <w:rFonts w:ascii="Calibri" w:eastAsia="Calibri" w:hAnsi="Calibri" w:cs="Times New Roman"/>
              </w:rPr>
            </w:pPr>
            <w:r w:rsidRPr="00E84ADA">
              <w:rPr>
                <w:rFonts w:ascii="Calibri" w:eastAsia="Calibri" w:hAnsi="Calibri" w:cs="Times New Roman"/>
              </w:rPr>
              <w:t>Krych, A. (2013)</w:t>
            </w:r>
            <w:r w:rsidR="004D5949" w:rsidRPr="00E84ADA">
              <w:rPr>
                <w:rFonts w:ascii="Calibri" w:eastAsia="Calibri" w:hAnsi="Calibri" w:cs="Times New Roman"/>
              </w:rPr>
              <w:fldChar w:fldCharType="begin">
                <w:fldData xml:space="preserve">PEVuZE5vdGU+PENpdGU+PEF1dGhvcj5LcnljaDwvQXV0aG9yPjxZZWFyPjIwMTM8L1llYXI+PFJl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LcnljaDwvQXV0aG9yPjxZZWFyPjIwMTM8L1llYXI+PFJl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78" w:tooltip="Krych, 2013 #11856" w:history="1">
              <w:r w:rsidR="00522E6F">
                <w:rPr>
                  <w:rFonts w:ascii="Calibri" w:eastAsia="Calibri" w:hAnsi="Calibri" w:cs="Times New Roman"/>
                  <w:noProof/>
                </w:rPr>
                <w:t>78</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B8A83DA" w14:textId="77777777" w:rsidR="008051AD" w:rsidRPr="00E84ADA" w:rsidRDefault="008051AD" w:rsidP="008051AD">
            <w:pPr>
              <w:jc w:val="center"/>
              <w:rPr>
                <w:rFonts w:ascii="Calibri" w:eastAsia="Calibri" w:hAnsi="Calibri" w:cs="Times New Roman"/>
              </w:rPr>
            </w:pPr>
          </w:p>
        </w:tc>
        <w:tc>
          <w:tcPr>
            <w:tcW w:w="0" w:type="auto"/>
          </w:tcPr>
          <w:p w14:paraId="5BF0E629"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449A6387" w14:textId="77777777" w:rsidTr="00617804">
        <w:tc>
          <w:tcPr>
            <w:tcW w:w="0" w:type="auto"/>
          </w:tcPr>
          <w:p w14:paraId="7256EEBC" w14:textId="5A544E42" w:rsidR="008051AD" w:rsidRPr="00E84ADA" w:rsidRDefault="008051AD" w:rsidP="00522E6F">
            <w:pPr>
              <w:rPr>
                <w:rFonts w:ascii="Calibri" w:eastAsia="Calibri" w:hAnsi="Calibri" w:cs="Times New Roman"/>
              </w:rPr>
            </w:pPr>
            <w:r w:rsidRPr="00E84ADA">
              <w:rPr>
                <w:rFonts w:ascii="Calibri" w:eastAsia="Calibri" w:hAnsi="Calibri" w:cs="Times New Roman"/>
              </w:rPr>
              <w:t>Aprato, A. (2013)</w:t>
            </w:r>
            <w:r w:rsidR="004D5949" w:rsidRPr="00E84ADA">
              <w:rPr>
                <w:rFonts w:ascii="Calibri" w:eastAsia="Calibri" w:hAnsi="Calibri" w:cs="Times New Roman"/>
              </w:rPr>
              <w:fldChar w:fldCharType="begin">
                <w:fldData xml:space="preserve">PEVuZE5vdGU+PENpdGU+PEF1dGhvcj5BcHJhdG88L0F1dGhvcj48WWVhcj4yMDEzPC9ZZWFyPjxS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BcHJhdG88L0F1dGhvcj48WWVhcj4yMDEzPC9ZZWFyPjxS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79" w:tooltip="Aprato, 2013 #9844" w:history="1">
              <w:r w:rsidR="00522E6F">
                <w:rPr>
                  <w:rFonts w:ascii="Calibri" w:eastAsia="Calibri" w:hAnsi="Calibri" w:cs="Times New Roman"/>
                  <w:noProof/>
                </w:rPr>
                <w:t>79</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C119B9C" w14:textId="77777777" w:rsidR="008051AD" w:rsidRPr="00E84ADA" w:rsidRDefault="008051AD" w:rsidP="008051AD">
            <w:pPr>
              <w:jc w:val="center"/>
              <w:rPr>
                <w:rFonts w:ascii="Calibri" w:eastAsia="Calibri" w:hAnsi="Calibri" w:cs="Times New Roman"/>
              </w:rPr>
            </w:pPr>
          </w:p>
        </w:tc>
        <w:tc>
          <w:tcPr>
            <w:tcW w:w="0" w:type="auto"/>
          </w:tcPr>
          <w:p w14:paraId="1A8B6626"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14E751AF" w14:textId="77777777" w:rsidTr="00617804">
        <w:tc>
          <w:tcPr>
            <w:tcW w:w="0" w:type="auto"/>
          </w:tcPr>
          <w:p w14:paraId="71E91159" w14:textId="5DD9098F" w:rsidR="008051AD" w:rsidRPr="00E84ADA" w:rsidRDefault="008051AD" w:rsidP="00522E6F">
            <w:pPr>
              <w:rPr>
                <w:rFonts w:ascii="Calibri" w:eastAsia="Calibri" w:hAnsi="Calibri" w:cs="Times New Roman"/>
              </w:rPr>
            </w:pPr>
            <w:r w:rsidRPr="00E84ADA">
              <w:rPr>
                <w:rFonts w:ascii="Calibri" w:eastAsia="Calibri" w:hAnsi="Calibri" w:cs="Times New Roman"/>
              </w:rPr>
              <w:t>Domb, B. (2013)</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Domb&lt;/Author&gt;&lt;Year&gt;2013&lt;/Year&gt;&lt;RecNum&gt;11852&lt;/RecNum&gt;&lt;DisplayText&gt;(81)&lt;/DisplayText&gt;&lt;record&gt;&lt;rec-number&gt;11852&lt;/rec-number&gt;&lt;foreign-keys&gt;&lt;key app="EN" db-id="x5x002s5vsf9s9exsxlpr2r80ptsx9wa55a5"&gt;11852&lt;/key&gt;&lt;/foreign-keys&gt;&lt;ref-type name="Journal Article"&gt;17&lt;/ref-type&gt;&lt;contributors&gt;&lt;authors&gt;&lt;author&gt;Domb, B. G.&lt;/author&gt;&lt;author&gt;Stake, C. E.&lt;/author&gt;&lt;author&gt;Botser, I. B.&lt;/author&gt;&lt;author&gt;Jackson, T. J.&lt;/author&gt;&lt;/authors&gt;&lt;/contributors&gt;&lt;auth-address&gt;Hinsdale Orthopaedics, Hinsdale, IL, USA. DrDomb@americanhipinstitute.org&lt;/auth-address&gt;&lt;titles&gt;&lt;title&gt;Surgical dislocation of the hip versus arthroscopic treatment of femoroacetabular impingement: a prospective matched-pair study with average 2-year follow-up&lt;/title&gt;&lt;secondary-title&gt;Arthroscopy&lt;/secondary-title&gt;&lt;/titles&gt;&lt;periodical&gt;&lt;full-title&gt;Arthroscopy&lt;/full-title&gt;&lt;abbr-1&gt;Arthroscopy&lt;/abbr-1&gt;&lt;abbr-2&gt;Arthroscopy&lt;/abbr-2&gt;&lt;/periodical&gt;&lt;pages&gt;1506-13&lt;/pages&gt;&lt;volume&gt;29&lt;/volume&gt;&lt;number&gt;9&lt;/number&gt;&lt;edition&gt;2013/09/03&lt;/edition&gt;&lt;keywords&gt;&lt;keyword&gt;Adult&lt;/keyword&gt;&lt;keyword&gt;Arthroscopy/ methods&lt;/keyword&gt;&lt;keyword&gt;Device Removal&lt;/keyword&gt;&lt;keyword&gt;Female&lt;/keyword&gt;&lt;keyword&gt;Femoracetabular Impingement/ surgery&lt;/keyword&gt;&lt;keyword&gt;Femur/ surgery&lt;/keyword&gt;&lt;keyword&gt;Follow-Up Studies&lt;/keyword&gt;&lt;keyword&gt;Hip Dislocation&lt;/keyword&gt;&lt;keyword&gt;Hip Joint&lt;/keyword&gt;&lt;keyword&gt;Humans&lt;/keyword&gt;&lt;keyword&gt;Male&lt;/keyword&gt;&lt;keyword&gt;Matched-Pair Analysis&lt;/keyword&gt;&lt;keyword&gt;Patient Satisfaction&lt;/keyword&gt;&lt;keyword&gt;Prospective Studies&lt;/keyword&gt;&lt;keyword&gt;Reoperation&lt;/keyword&gt;&lt;keyword&gt;Time Factors&lt;/keyword&gt;&lt;keyword&gt;Treatment Outcome&lt;/keyword&gt;&lt;keyword&gt;Young Adult&lt;/keyword&gt;&lt;/keywords&gt;&lt;dates&gt;&lt;year&gt;2013&lt;/year&gt;&lt;pub-dates&gt;&lt;date&gt;Sep&lt;/date&gt;&lt;/pub-dates&gt;&lt;/dates&gt;&lt;isbn&gt;1526-3231 (Electronic)&amp;#xD;0749-8063 (Linking)&lt;/isbn&gt;&lt;accession-num&gt;23992988&lt;/accession-num&gt;&lt;urls&gt;&lt;/urls&gt;&lt;electronic-resource-num&gt;10.1016/j.arthro.2013.06.010&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81" w:tooltip="Domb, 2013 #11852" w:history="1">
              <w:r w:rsidR="00522E6F">
                <w:rPr>
                  <w:rFonts w:ascii="Calibri" w:eastAsia="Calibri" w:hAnsi="Calibri" w:cs="Times New Roman"/>
                  <w:noProof/>
                </w:rPr>
                <w:t>81</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154B8556" w14:textId="77777777" w:rsidR="008051AD" w:rsidRPr="00E84ADA" w:rsidRDefault="008051AD" w:rsidP="008051AD">
            <w:pPr>
              <w:jc w:val="center"/>
              <w:rPr>
                <w:rFonts w:ascii="Calibri" w:eastAsia="Calibri" w:hAnsi="Calibri" w:cs="Times New Roman"/>
              </w:rPr>
            </w:pPr>
          </w:p>
        </w:tc>
        <w:tc>
          <w:tcPr>
            <w:tcW w:w="0" w:type="auto"/>
          </w:tcPr>
          <w:p w14:paraId="0D46ED6A"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67D9D94C" w14:textId="77777777" w:rsidTr="00617804">
        <w:tc>
          <w:tcPr>
            <w:tcW w:w="0" w:type="auto"/>
          </w:tcPr>
          <w:p w14:paraId="043F5CA6" w14:textId="6DB02433" w:rsidR="008051AD" w:rsidRPr="00E84ADA" w:rsidRDefault="008051AD" w:rsidP="00522E6F">
            <w:pPr>
              <w:rPr>
                <w:rFonts w:ascii="Calibri" w:eastAsia="Calibri" w:hAnsi="Calibri" w:cs="Times New Roman"/>
              </w:rPr>
            </w:pPr>
            <w:r w:rsidRPr="00E84ADA">
              <w:rPr>
                <w:rFonts w:ascii="Calibri" w:eastAsia="Calibri" w:hAnsi="Calibri" w:cs="Times New Roman"/>
              </w:rPr>
              <w:t>Nossa, J. (2014)</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Nossa&lt;/Author&gt;&lt;Year&gt;2014&lt;/Year&gt;&lt;RecNum&gt;11901&lt;/RecNum&gt;&lt;DisplayText&gt;(47)&lt;/DisplayText&gt;&lt;record&gt;&lt;rec-number&gt;11901&lt;/rec-number&gt;&lt;foreign-keys&gt;&lt;key app="EN" db-id="x5x002s5vsf9s9exsxlpr2r80ptsx9wa55a5"&gt;11901&lt;/key&gt;&lt;/foreign-keys&gt;&lt;ref-type name="Journal Article"&gt;17&lt;/ref-type&gt;&lt;contributors&gt;&lt;authors&gt;&lt;author&gt;Nossa, J.M.&lt;/author&gt;&lt;author&gt;Aguilera, B.&lt;/author&gt;&lt;author&gt;Marquez, W.&lt;/author&gt;&lt;/authors&gt;&lt;/contributors&gt;&lt;titles&gt;&lt;title&gt;Factors associated with hip arthroscopy complications in the treatment of femoroacetabular impingement.&lt;/title&gt;&lt;secondary-title&gt;Current Orthopaedic Practice&lt;/secondary-title&gt;&lt;/titles&gt;&lt;periodical&gt;&lt;full-title&gt;Current Orthopaedic Practice&lt;/full-title&gt;&lt;/periodical&gt;&lt;pages&gt;362-366&lt;/pages&gt;&lt;volume&gt;25&lt;/volume&gt;&lt;number&gt;4&lt;/number&gt;&lt;dates&gt;&lt;year&gt;2014&lt;/year&gt;&lt;/dates&gt;&lt;urls&gt;&lt;/urls&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47" w:tooltip="Nossa, 2014 #11901" w:history="1">
              <w:r w:rsidR="00522E6F">
                <w:rPr>
                  <w:rFonts w:ascii="Calibri" w:eastAsia="Calibri" w:hAnsi="Calibri" w:cs="Times New Roman"/>
                  <w:noProof/>
                </w:rPr>
                <w:t>47</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DD1F272" w14:textId="77777777" w:rsidR="008051AD" w:rsidRPr="00E84ADA" w:rsidRDefault="008051AD" w:rsidP="008051AD">
            <w:pPr>
              <w:jc w:val="center"/>
              <w:rPr>
                <w:rFonts w:ascii="Calibri" w:eastAsia="Calibri" w:hAnsi="Calibri" w:cs="Times New Roman"/>
              </w:rPr>
            </w:pPr>
          </w:p>
        </w:tc>
        <w:tc>
          <w:tcPr>
            <w:tcW w:w="0" w:type="auto"/>
          </w:tcPr>
          <w:p w14:paraId="4A4EC459"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729C28C6" w14:textId="77777777" w:rsidTr="00617804">
        <w:tc>
          <w:tcPr>
            <w:tcW w:w="0" w:type="auto"/>
          </w:tcPr>
          <w:p w14:paraId="2B721BD1" w14:textId="52BA8339" w:rsidR="008051AD" w:rsidRPr="00E84ADA" w:rsidRDefault="008051AD" w:rsidP="00522E6F">
            <w:pPr>
              <w:rPr>
                <w:rFonts w:ascii="Calibri" w:eastAsia="Calibri" w:hAnsi="Calibri" w:cs="Times New Roman"/>
              </w:rPr>
            </w:pPr>
            <w:r w:rsidRPr="00E84ADA">
              <w:rPr>
                <w:rFonts w:ascii="Calibri" w:eastAsia="Calibri" w:hAnsi="Calibri" w:cs="Times New Roman"/>
              </w:rPr>
              <w:t>Kaya, M. (2014)</w:t>
            </w:r>
            <w:r w:rsidR="004D5949" w:rsidRPr="00E84ADA">
              <w:rPr>
                <w:rFonts w:ascii="Calibri" w:eastAsia="Calibri" w:hAnsi="Calibri" w:cs="Times New Roman"/>
              </w:rPr>
              <w:fldChar w:fldCharType="begin">
                <w:fldData xml:space="preserve">PEVuZE5vdGU+PENpdGU+PEF1dGhvcj5LYXlhPC9BdXRob3I+PFllYXI+MjAxNDwvWWVhcj48UmVj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xNTgyLTc8L3BhZ2VzPjx2b2x1bWU+MzA8L3ZvbHVt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LYXlhPC9BdXRob3I+PFllYXI+MjAxNDwvWWVhcj48UmVj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xNTgyLTc8L3BhZ2VzPjx2b2x1bWU+MzA8L3ZvbHVt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91" w:tooltip="Kaya, 2014 #11896" w:history="1">
              <w:r w:rsidR="00522E6F">
                <w:rPr>
                  <w:rFonts w:ascii="Calibri" w:eastAsia="Calibri" w:hAnsi="Calibri" w:cs="Times New Roman"/>
                  <w:noProof/>
                </w:rPr>
                <w:t>91</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3A1E748" w14:textId="77777777" w:rsidR="008051AD" w:rsidRPr="00E84ADA" w:rsidRDefault="008051AD" w:rsidP="008051AD">
            <w:pPr>
              <w:jc w:val="center"/>
              <w:rPr>
                <w:rFonts w:ascii="Calibri" w:eastAsia="Calibri" w:hAnsi="Calibri" w:cs="Times New Roman"/>
              </w:rPr>
            </w:pPr>
          </w:p>
        </w:tc>
        <w:tc>
          <w:tcPr>
            <w:tcW w:w="0" w:type="auto"/>
          </w:tcPr>
          <w:p w14:paraId="0532A481"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1AA4601E" w14:textId="77777777" w:rsidTr="00617804">
        <w:tc>
          <w:tcPr>
            <w:tcW w:w="0" w:type="auto"/>
            <w:vAlign w:val="center"/>
          </w:tcPr>
          <w:p w14:paraId="6BD52FC6" w14:textId="4C41F306"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Peters, C. (2014)</w:t>
            </w:r>
            <w:r w:rsidR="004D5949" w:rsidRPr="00E84ADA">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Peters&lt;/Author&gt;&lt;Year&gt;2015&lt;/Year&gt;&lt;RecNum&gt;11837&lt;/RecNum&gt;&lt;DisplayText&gt;(88)&lt;/DisplayText&gt;&lt;record&gt;&lt;rec-number&gt;11837&lt;/rec-number&gt;&lt;foreign-keys&gt;&lt;key app="EN" db-id="x5x002s5vsf9s9exsxlpr2r80ptsx9wa55a5"&gt;11837&lt;/key&gt;&lt;/foreign-keys&gt;&lt;ref-type name="Journal Article"&gt;17&lt;/ref-type&gt;&lt;contributors&gt;&lt;authors&gt;&lt;author&gt;Peters, C. L.&lt;/author&gt;&lt;author&gt;Anderson, L. A.&lt;/author&gt;&lt;author&gt;Diaz-Ledezma, C.&lt;/author&gt;&lt;author&gt;Anderson, M. B.&lt;/author&gt;&lt;author&gt;Parvizi, J.&lt;/author&gt;&lt;/authors&gt;&lt;/contributors&gt;&lt;auth-address&gt;Department of Orthopaedic Surgery, University of Utah School of Medicine, 590 Wakara Way, Salt Lake City, UT, 84108, USA, Chris.Peters@hsc.utah.edu.&lt;/auth-address&gt;&lt;titles&gt;&lt;title&gt;Does the nature of chondrolabral injury affect the results of open surgery for femoroacetabular impingement?&lt;/title&gt;&lt;secondary-title&gt;Clin Orthop Relat Res&lt;/secondary-title&gt;&lt;/titles&gt;&lt;periodical&gt;&lt;full-title&gt;Clin Orthop Relat Res&lt;/full-title&gt;&lt;/periodical&gt;&lt;pages&gt;1342-8&lt;/pages&gt;&lt;volume&gt;473&lt;/volume&gt;&lt;number&gt;4&lt;/number&gt;&lt;edition&gt;2014/11/08&lt;/edition&gt;&lt;keywords&gt;&lt;keyword&gt;Adolescent&lt;/keyword&gt;&lt;keyword&gt;Adult&lt;/keyword&gt;&lt;keyword&gt;Body Mass Index&lt;/keyword&gt;&lt;keyword&gt;Cartilage, Articular/ injuries&lt;/keyword&gt;&lt;keyword&gt;Female&lt;/keyword&gt;&lt;keyword&gt;Femoracetabular Impingement/ surgery&lt;/keyword&gt;&lt;keyword&gt;Humans&lt;/keyword&gt;&lt;keyword&gt;Middle Aged&lt;/keyword&gt;&lt;keyword&gt;Outcome Assessment (Health Care)&lt;/keyword&gt;&lt;keyword&gt;Retrospective Studies&lt;/keyword&gt;&lt;keyword&gt;Sex Factors&lt;/keyword&gt;&lt;keyword&gt;Treatment Failure&lt;/keyword&gt;&lt;keyword&gt;Young Adult&lt;/keyword&gt;&lt;/keywords&gt;&lt;dates&gt;&lt;year&gt;2015&lt;/year&gt;&lt;pub-dates&gt;&lt;date&gt;Apr&lt;/date&gt;&lt;/pub-dates&gt;&lt;/dates&gt;&lt;isbn&gt;1528-1132 (Electronic)&amp;#xD;0009-921X (Linking)&lt;/isbn&gt;&lt;accession-num&gt;25377134&lt;/accession-num&gt;&lt;urls&gt;&lt;/urls&gt;&lt;custom2&gt;4353509&lt;/custom2&gt;&lt;electronic-resource-num&gt;10.1007/s11999-014-4039-2&lt;/electronic-resource-num&gt;&lt;remote-database-provider&gt;NLM&lt;/remote-database-provider&gt;&lt;language&gt;eng&lt;/language&gt;&lt;/record&gt;&lt;/Cite&gt;&lt;/EndNote&gt;</w:instrText>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88" w:tooltip="Peters, 2015 #11837" w:history="1">
              <w:r w:rsidR="00522E6F">
                <w:rPr>
                  <w:rFonts w:ascii="Calibri" w:eastAsia="Times New Roman" w:hAnsi="Calibri" w:cs="Times New Roman"/>
                  <w:noProof/>
                  <w:color w:val="000000"/>
                </w:rPr>
                <w:t>88</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6C96B996" w14:textId="77777777" w:rsidR="008051AD" w:rsidRPr="00E84ADA" w:rsidRDefault="008051AD" w:rsidP="008051AD">
            <w:pPr>
              <w:jc w:val="center"/>
              <w:rPr>
                <w:rFonts w:ascii="Calibri" w:eastAsia="Calibri" w:hAnsi="Calibri" w:cs="Times New Roman"/>
              </w:rPr>
            </w:pPr>
          </w:p>
        </w:tc>
        <w:tc>
          <w:tcPr>
            <w:tcW w:w="0" w:type="auto"/>
          </w:tcPr>
          <w:p w14:paraId="6D5A96AA"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158E840A" w14:textId="77777777" w:rsidTr="00617804">
        <w:tc>
          <w:tcPr>
            <w:tcW w:w="0" w:type="auto"/>
          </w:tcPr>
          <w:p w14:paraId="7DA99496" w14:textId="48734871" w:rsidR="008051AD" w:rsidRPr="00E84ADA" w:rsidRDefault="008051AD" w:rsidP="00522E6F">
            <w:pPr>
              <w:rPr>
                <w:rFonts w:ascii="Calibri" w:eastAsia="Calibri" w:hAnsi="Calibri" w:cs="Times New Roman"/>
              </w:rPr>
            </w:pPr>
            <w:r w:rsidRPr="00E84ADA">
              <w:rPr>
                <w:rFonts w:ascii="Calibri" w:eastAsia="Calibri" w:hAnsi="Calibri" w:cs="Times New Roman"/>
              </w:rPr>
              <w:t>Hingshammer, A. (2015)</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Hingsammer&lt;/Author&gt;&lt;Year&gt;2015&lt;/Year&gt;&lt;RecNum&gt;11898&lt;/RecNum&gt;&lt;DisplayText&gt;(96)&lt;/DisplayText&gt;&lt;record&gt;&lt;rec-number&gt;11898&lt;/rec-number&gt;&lt;foreign-keys&gt;&lt;key app="EN" db-id="x5x002s5vsf9s9exsxlpr2r80ptsx9wa55a5"&gt;11898&lt;/key&gt;&lt;/foreign-keys&gt;&lt;ref-type name="Journal Article"&gt;17&lt;/ref-type&gt;&lt;contributors&gt;&lt;authors&gt;&lt;author&gt;Hingsammer, A. M.&lt;/author&gt;&lt;author&gt;Stelzeneder, D.&lt;/author&gt;&lt;author&gt;Kalish, L. A.&lt;/author&gt;&lt;author&gt;Millis, M. B.&lt;/author&gt;&lt;author&gt;Kim, Y. J.&lt;/author&gt;&lt;/authors&gt;&lt;/contributors&gt;&lt;auth-address&gt;Department of Orthopaedic Surgery, University Hospital Balgrist, Zurich - Switzerland.&amp;#xD;Department of Orthopaedic Surgery, Medical University of Vienna/Vienna General Hospital, Vienna - Austria.&amp;#xD;Clinical Research Center, Boston Children&amp;apos;s Hospital, Boston, Massachusetts - USA.&amp;#xD;Department of Orthopaedic Surgery, Boston Children&amp;apos;s Hospital, Harvard Medical School, Boston, Massachusetts - USA.&lt;/auth-address&gt;&lt;titles&gt;&lt;title&gt;Prognostic factors for mid-term symptom relief after open surgical correction for femoroacetabular impingement&lt;/title&gt;&lt;secondary-title&gt;Hip International&lt;/secondary-title&gt;&lt;/titles&gt;&lt;periodical&gt;&lt;full-title&gt;Hip International&lt;/full-title&gt;&lt;abbr-1&gt;Hip int&lt;/abbr-1&gt;&lt;/periodical&gt;&lt;pages&gt;406-12&lt;/pages&gt;&lt;volume&gt;25&lt;/volume&gt;&lt;number&gt;5&lt;/number&gt;&lt;edition&gt;2015/06/26&lt;/edition&gt;&lt;dates&gt;&lt;year&gt;2015&lt;/year&gt;&lt;pub-dates&gt;&lt;date&gt;Sep-Oct&lt;/date&gt;&lt;/pub-dates&gt;&lt;/dates&gt;&lt;isbn&gt;1724-6067 (Electronic)&amp;#xD;1120-7000 (Linking)&lt;/isbn&gt;&lt;accession-num&gt;26109152&lt;/accession-num&gt;&lt;urls&gt;&lt;/urls&gt;&lt;electronic-resource-num&gt;10.5301/hipint.5000255&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96" w:tooltip="Hingsammer, 2015 #11898" w:history="1">
              <w:r w:rsidR="00522E6F">
                <w:rPr>
                  <w:rFonts w:ascii="Calibri" w:eastAsia="Calibri" w:hAnsi="Calibri" w:cs="Times New Roman"/>
                  <w:noProof/>
                </w:rPr>
                <w:t>96</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r w:rsidRPr="00E84ADA">
              <w:rPr>
                <w:rFonts w:ascii="Calibri" w:eastAsia="Calibri" w:hAnsi="Calibri" w:cs="Times New Roman"/>
                <w:vertAlign w:val="superscript"/>
              </w:rPr>
              <w:t xml:space="preserve"> </w:t>
            </w:r>
          </w:p>
        </w:tc>
        <w:tc>
          <w:tcPr>
            <w:tcW w:w="0" w:type="auto"/>
          </w:tcPr>
          <w:p w14:paraId="6DB643B6" w14:textId="77777777" w:rsidR="008051AD" w:rsidRPr="00E84ADA" w:rsidRDefault="008051AD" w:rsidP="008051AD">
            <w:pPr>
              <w:jc w:val="center"/>
              <w:rPr>
                <w:rFonts w:ascii="Calibri" w:eastAsia="Calibri" w:hAnsi="Calibri" w:cs="Times New Roman"/>
              </w:rPr>
            </w:pPr>
          </w:p>
        </w:tc>
        <w:tc>
          <w:tcPr>
            <w:tcW w:w="0" w:type="auto"/>
          </w:tcPr>
          <w:p w14:paraId="04509BD3"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741AC200" w14:textId="77777777" w:rsidTr="00617804">
        <w:tc>
          <w:tcPr>
            <w:tcW w:w="0" w:type="auto"/>
          </w:tcPr>
          <w:p w14:paraId="176C3978" w14:textId="2E02D2F2" w:rsidR="008051AD" w:rsidRPr="00E84ADA" w:rsidRDefault="008051AD" w:rsidP="00522E6F">
            <w:pPr>
              <w:rPr>
                <w:rFonts w:ascii="Calibri" w:eastAsia="Calibri" w:hAnsi="Calibri" w:cs="Times New Roman"/>
              </w:rPr>
            </w:pPr>
            <w:r w:rsidRPr="00E84ADA">
              <w:rPr>
                <w:rFonts w:ascii="Calibri" w:eastAsia="Calibri" w:hAnsi="Calibri" w:cs="Times New Roman"/>
              </w:rPr>
              <w:t>Nepple, J. (2015)</w:t>
            </w:r>
            <w:r w:rsidR="004D5949" w:rsidRPr="00E84ADA">
              <w:rPr>
                <w:rFonts w:ascii="Calibri" w:eastAsia="Calibri" w:hAnsi="Calibri" w:cs="Times New Roman"/>
              </w:rPr>
              <w:fldChar w:fldCharType="begin">
                <w:fldData xml:space="preserve">PEVuZE5vdGU+PENpdGU+PEF1dGhvcj5OZXBwbGU8L0F1dGhvcj48WWVhcj4yMDE1PC9ZZWFyPjxS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TwvYWJici0xPjxhYmJyLTI+QXJ0aHJvc2NvcHk8L2Fi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OZXBwbGU8L0F1dGhvcj48WWVhcj4yMDE1PC9ZZWFyPjxS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TwvYWJici0xPjxhYmJyLTI+QXJ0aHJvc2NvcHk8L2Fi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57" w:tooltip="Nepple, 2015 #11897" w:history="1">
              <w:r w:rsidR="00522E6F">
                <w:rPr>
                  <w:rFonts w:ascii="Calibri" w:eastAsia="Calibri" w:hAnsi="Calibri" w:cs="Times New Roman"/>
                  <w:noProof/>
                </w:rPr>
                <w:t>57</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2DE56F29" w14:textId="77777777" w:rsidR="008051AD" w:rsidRPr="00E84ADA" w:rsidRDefault="008051AD" w:rsidP="008051AD">
            <w:pPr>
              <w:jc w:val="center"/>
              <w:rPr>
                <w:rFonts w:ascii="Calibri" w:eastAsia="Calibri" w:hAnsi="Calibri" w:cs="Times New Roman"/>
              </w:rPr>
            </w:pPr>
          </w:p>
        </w:tc>
        <w:tc>
          <w:tcPr>
            <w:tcW w:w="0" w:type="auto"/>
          </w:tcPr>
          <w:p w14:paraId="55E64512"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78D0A3C1" w14:textId="77777777" w:rsidTr="00617804">
        <w:tc>
          <w:tcPr>
            <w:tcW w:w="0" w:type="auto"/>
            <w:vAlign w:val="center"/>
          </w:tcPr>
          <w:p w14:paraId="514D1E3F" w14:textId="2CBDC134"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lastRenderedPageBreak/>
              <w:t>Ferro, F. (2015)</w:t>
            </w:r>
            <w:r w:rsidR="004D5949" w:rsidRPr="00E84ADA">
              <w:rPr>
                <w:rFonts w:ascii="Calibri" w:eastAsia="Times New Roman" w:hAnsi="Calibri" w:cs="Times New Roman"/>
                <w:color w:val="000000"/>
              </w:rPr>
              <w:fldChar w:fldCharType="begin">
                <w:fldData xml:space="preserve">PEVuZE5vdGU+PENpdGU+PEF1dGhvcj5GZXJybzwvQXV0aG9yPjxZZWFyPjIwMTU8L1llYXI+PFJl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GZXJybzwvQXV0aG9yPjxZZWFyPjIwMTU8L1llYXI+PFJl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E84ADA">
              <w:rPr>
                <w:rFonts w:ascii="Calibri" w:eastAsia="Times New Roman" w:hAnsi="Calibri" w:cs="Times New Roman"/>
                <w:color w:val="000000"/>
              </w:rPr>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3" w:tooltip="Ferro, 2015 #11834" w:history="1">
              <w:r w:rsidR="00522E6F">
                <w:rPr>
                  <w:rFonts w:ascii="Calibri" w:eastAsia="Times New Roman" w:hAnsi="Calibri" w:cs="Times New Roman"/>
                  <w:noProof/>
                  <w:color w:val="000000"/>
                </w:rPr>
                <w:t>93</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168E3779" w14:textId="77777777" w:rsidR="008051AD" w:rsidRPr="00E84ADA" w:rsidRDefault="008051AD" w:rsidP="008051AD">
            <w:pPr>
              <w:jc w:val="center"/>
              <w:rPr>
                <w:rFonts w:ascii="Calibri" w:eastAsia="Calibri" w:hAnsi="Calibri" w:cs="Times New Roman"/>
              </w:rPr>
            </w:pPr>
          </w:p>
        </w:tc>
        <w:tc>
          <w:tcPr>
            <w:tcW w:w="0" w:type="auto"/>
          </w:tcPr>
          <w:p w14:paraId="68F2D59A" w14:textId="77777777" w:rsidR="008051AD" w:rsidRPr="00E84ADA" w:rsidRDefault="008051AD" w:rsidP="008051AD">
            <w:pPr>
              <w:jc w:val="center"/>
              <w:rPr>
                <w:rFonts w:ascii="Calibri" w:eastAsia="Calibri" w:hAnsi="Calibri" w:cs="Times New Roman"/>
              </w:rPr>
            </w:pPr>
            <w:r w:rsidRPr="00E84ADA">
              <w:rPr>
                <w:rFonts w:ascii="Calibri" w:eastAsia="Calibri" w:hAnsi="Calibri" w:cs="Times New Roman"/>
              </w:rPr>
              <w:t>X</w:t>
            </w:r>
          </w:p>
        </w:tc>
      </w:tr>
      <w:tr w:rsidR="00522E6F" w:rsidRPr="00E84ADA" w14:paraId="44FF6FE2" w14:textId="77777777" w:rsidTr="0088093A">
        <w:tc>
          <w:tcPr>
            <w:tcW w:w="0" w:type="auto"/>
            <w:gridSpan w:val="3"/>
            <w:shd w:val="clear" w:color="auto" w:fill="FFFF00"/>
            <w:vAlign w:val="center"/>
          </w:tcPr>
          <w:p w14:paraId="1F265DD2" w14:textId="53A7B0EE" w:rsidR="008051AD" w:rsidRPr="00E84ADA" w:rsidRDefault="008051AD" w:rsidP="008051AD">
            <w:pPr>
              <w:jc w:val="center"/>
              <w:rPr>
                <w:rFonts w:ascii="Calibri" w:eastAsia="Calibri" w:hAnsi="Calibri" w:cs="Times New Roman"/>
              </w:rPr>
            </w:pPr>
            <w:r>
              <w:rPr>
                <w:rFonts w:ascii="Calibri" w:eastAsia="Calibri" w:hAnsi="Calibri" w:cs="Times New Roman"/>
              </w:rPr>
              <w:t>26% of studies reporting neither ROM or special tests clinical signs</w:t>
            </w:r>
          </w:p>
        </w:tc>
      </w:tr>
      <w:tr w:rsidR="00522E6F" w:rsidRPr="00E84ADA" w14:paraId="04622B96" w14:textId="77777777" w:rsidTr="000E27A3">
        <w:tc>
          <w:tcPr>
            <w:tcW w:w="0" w:type="auto"/>
          </w:tcPr>
          <w:p w14:paraId="0791DEEE" w14:textId="3D2479A6" w:rsidR="008051AD" w:rsidRPr="00E84ADA" w:rsidRDefault="008051AD" w:rsidP="00522E6F">
            <w:pPr>
              <w:rPr>
                <w:rFonts w:ascii="Calibri" w:eastAsia="Calibri" w:hAnsi="Calibri" w:cs="Times New Roman"/>
              </w:rPr>
            </w:pPr>
            <w:r w:rsidRPr="00E84ADA">
              <w:rPr>
                <w:rFonts w:ascii="Calibri" w:eastAsia="Calibri" w:hAnsi="Calibri" w:cs="Times New Roman"/>
              </w:rPr>
              <w:t>Byrd, J. (2011)</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Byrd&lt;/Author&gt;&lt;Year&gt;2011&lt;/Year&gt;&lt;RecNum&gt;9645&lt;/RecNum&gt;&lt;DisplayText&gt;(23)&lt;/DisplayText&gt;&lt;record&gt;&lt;rec-number&gt;9645&lt;/rec-number&gt;&lt;foreign-keys&gt;&lt;key app="EN" db-id="x5x002s5vsf9s9exsxlpr2r80ptsx9wa55a5"&gt;9645&lt;/key&gt;&lt;/foreign-keys&gt;&lt;ref-type name="Journal Article"&gt;17&lt;/ref-type&gt;&lt;contributors&gt;&lt;authors&gt;&lt;author&gt;Byrd, J. W.&lt;/author&gt;&lt;author&gt;Jones, K. S.&lt;/author&gt;&lt;/authors&gt;&lt;/contributors&gt;&lt;auth-address&gt;Nashville Sports Medicine Foundation, 2011 Church Street, Suite 100, Nashville, TN 37203, USA. info@nsmfoundation.org&lt;/auth-address&gt;&lt;titles&gt;&lt;title&gt;Arthroscopic management of femoroacetabular impingement in athletes&lt;/title&gt;&lt;secondary-title&gt;American Journal of Sports Medicine&lt;/secondary-title&gt;&lt;/titles&gt;&lt;periodical&gt;&lt;full-title&gt;American Journal of Sports Medicine&lt;/full-title&gt;&lt;abbr-1&gt;Am. J. Sports Med.&lt;/abbr-1&gt;&lt;abbr-2&gt;Am J Sports Med&lt;/abbr-2&gt;&lt;/periodical&gt;&lt;pages&gt;7S-13S&lt;/pages&gt;&lt;volume&gt;39 Suppl&lt;/volume&gt;&lt;edition&gt;2011/07/08&lt;/edition&gt;&lt;keywords&gt;&lt;keyword&gt;Adolescent&lt;/keyword&gt;&lt;keyword&gt;Adult&lt;/keyword&gt;&lt;keyword&gt;Arthroscopy/ methods/rehabilitation&lt;/keyword&gt;&lt;keyword&gt;Athletes&lt;/keyword&gt;&lt;keyword&gt;Child&lt;/keyword&gt;&lt;keyword&gt;Female&lt;/keyword&gt;&lt;keyword&gt;Femoracetabular Impingement/ surgery&lt;/keyword&gt;&lt;keyword&gt;Hip/ physiopathology/surgery&lt;/keyword&gt;&lt;keyword&gt;Humans&lt;/keyword&gt;&lt;keyword&gt;Male&lt;/keyword&gt;&lt;keyword&gt;Middle Aged&lt;/keyword&gt;&lt;keyword&gt;Outcome Assessment (Health Care)&lt;/keyword&gt;&lt;keyword&gt;Prospective Studies&lt;/keyword&gt;&lt;keyword&gt;Young Adult&lt;/keyword&gt;&lt;/keywords&gt;&lt;dates&gt;&lt;year&gt;2011&lt;/year&gt;&lt;pub-dates&gt;&lt;date&gt;Jul&lt;/date&gt;&lt;/pub-dates&gt;&lt;/dates&gt;&lt;isbn&gt;1552-3365 (Electronic)&amp;#xD;0363-5465 (Linking)&lt;/isbn&gt;&lt;accession-num&gt;21709026&lt;/accession-num&gt;&lt;urls&gt;&lt;/urls&gt;&lt;electronic-resource-num&gt;10.1177/0363546511404144&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23" w:tooltip="Byrd, 2011 #9645" w:history="1">
              <w:r w:rsidR="00522E6F">
                <w:rPr>
                  <w:rFonts w:ascii="Calibri" w:eastAsia="Calibri" w:hAnsi="Calibri" w:cs="Times New Roman"/>
                  <w:noProof/>
                </w:rPr>
                <w:t>23</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22205D0" w14:textId="77777777" w:rsidR="008051AD" w:rsidRPr="00E84ADA" w:rsidRDefault="008051AD" w:rsidP="008051AD">
            <w:pPr>
              <w:jc w:val="center"/>
              <w:rPr>
                <w:rFonts w:ascii="Calibri" w:eastAsia="Calibri" w:hAnsi="Calibri" w:cs="Times New Roman"/>
              </w:rPr>
            </w:pPr>
          </w:p>
        </w:tc>
        <w:tc>
          <w:tcPr>
            <w:tcW w:w="0" w:type="auto"/>
          </w:tcPr>
          <w:p w14:paraId="6E45BCA0" w14:textId="6BD632DA" w:rsidR="008051AD" w:rsidRPr="00E84ADA" w:rsidRDefault="008051AD" w:rsidP="008051AD">
            <w:pPr>
              <w:jc w:val="center"/>
              <w:rPr>
                <w:rFonts w:ascii="Calibri" w:eastAsia="Calibri" w:hAnsi="Calibri" w:cs="Times New Roman"/>
              </w:rPr>
            </w:pPr>
          </w:p>
        </w:tc>
      </w:tr>
      <w:tr w:rsidR="00522E6F" w:rsidRPr="00E84ADA" w14:paraId="4CDFACFF" w14:textId="77777777" w:rsidTr="000E27A3">
        <w:tc>
          <w:tcPr>
            <w:tcW w:w="0" w:type="auto"/>
          </w:tcPr>
          <w:p w14:paraId="452EBB6F" w14:textId="24E7A3DB" w:rsidR="008051AD" w:rsidRPr="00E84ADA" w:rsidRDefault="008051AD" w:rsidP="00522E6F">
            <w:pPr>
              <w:rPr>
                <w:rFonts w:ascii="Calibri" w:eastAsia="Calibri" w:hAnsi="Calibri" w:cs="Times New Roman"/>
              </w:rPr>
            </w:pPr>
            <w:r w:rsidRPr="00E84ADA">
              <w:rPr>
                <w:rFonts w:ascii="Calibri" w:eastAsia="Calibri" w:hAnsi="Calibri" w:cs="Times New Roman"/>
              </w:rPr>
              <w:t>Bedi, A. (2011)</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Bedi&lt;/Author&gt;&lt;Year&gt;2011&lt;/Year&gt;&lt;RecNum&gt;8788&lt;/RecNum&gt;&lt;DisplayText&gt;(21)&lt;/DisplayText&gt;&lt;record&gt;&lt;rec-number&gt;8788&lt;/rec-number&gt;&lt;foreign-keys&gt;&lt;key app="EN" db-id="x5x002s5vsf9s9exsxlpr2r80ptsx9wa55a5"&gt;8788&lt;/key&gt;&lt;key app="ENWeb" db-id="USu3vArtqiQAAGI0eq0"&gt;759&lt;/key&gt;&lt;/foreign-keys&gt;&lt;ref-type name="Journal Article"&gt;17&lt;/ref-type&gt;&lt;contributors&gt;&lt;authors&gt;&lt;author&gt;Bedi, A.&lt;/author&gt;&lt;author&gt;Zaltz, I.&lt;/author&gt;&lt;author&gt;De La Torre, K.&lt;/author&gt;&lt;author&gt;Kelly, B. T.&lt;/author&gt;&lt;/authors&gt;&lt;/contributors&gt;&lt;auth-address&gt;MedSport, University of Michigan, 24 Frank Lloyd Wright Drive, Lobby A, Ann Arbor, Michigan 48106, USA. abedi@umich.edu&lt;/auth-address&gt;&lt;titles&gt;&lt;title&gt;Radiographic comparison of surgical hip dislocation and hip arthroscopy for treatment of cam deformity in femoroacetabular impingement&lt;/title&gt;&lt;secondary-title&gt;American Journal of Sports Medicine&lt;/secondary-title&gt;&lt;/titles&gt;&lt;periodical&gt;&lt;full-title&gt;American Journal of Sports Medicine&lt;/full-title&gt;&lt;abbr-1&gt;Am. J. Sports Med.&lt;/abbr-1&gt;&lt;abbr-2&gt;Am J Sports Med&lt;/abbr-2&gt;&lt;/periodical&gt;&lt;pages&gt;20S-8S&lt;/pages&gt;&lt;volume&gt;39 Suppl&lt;/volume&gt;&lt;edition&gt;2011/07/08&lt;/edition&gt;&lt;keywords&gt;&lt;keyword&gt;Adult&lt;/keyword&gt;&lt;keyword&gt;Arthroscopy/ methods&lt;/keyword&gt;&lt;keyword&gt;Cohort Studies&lt;/keyword&gt;&lt;keyword&gt;Femoracetabular Impingement/physiopathology/radiography/ surgery&lt;/keyword&gt;&lt;keyword&gt;Hip Dislocation/physiopathology/ radiography/surgery&lt;/keyword&gt;&lt;keyword&gt;Humans&lt;/keyword&gt;&lt;keyword&gt;Male&lt;/keyword&gt;&lt;keyword&gt;Outcome Assessment (Health Care)&lt;/keyword&gt;&lt;/keywords&gt;&lt;dates&gt;&lt;year&gt;2011&lt;/year&gt;&lt;pub-dates&gt;&lt;date&gt;Jul&lt;/date&gt;&lt;/pub-dates&gt;&lt;/dates&gt;&lt;isbn&gt;1552-3365 (Electronic)&amp;#xD;0363-5465 (Linking)&lt;/isbn&gt;&lt;accession-num&gt;21709028&lt;/accession-num&gt;&lt;urls&gt;&lt;/urls&gt;&lt;electronic-resource-num&gt;10.1177/0363546511412734&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21" w:tooltip="Bedi, 2011 #8788" w:history="1">
              <w:r w:rsidR="00522E6F">
                <w:rPr>
                  <w:rFonts w:ascii="Calibri" w:eastAsia="Calibri" w:hAnsi="Calibri" w:cs="Times New Roman"/>
                  <w:noProof/>
                </w:rPr>
                <w:t>21</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2CD97608" w14:textId="77777777" w:rsidR="008051AD" w:rsidRPr="00E84ADA" w:rsidRDefault="008051AD" w:rsidP="008051AD">
            <w:pPr>
              <w:jc w:val="center"/>
              <w:rPr>
                <w:rFonts w:ascii="Calibri" w:eastAsia="Calibri" w:hAnsi="Calibri" w:cs="Times New Roman"/>
              </w:rPr>
            </w:pPr>
          </w:p>
        </w:tc>
        <w:tc>
          <w:tcPr>
            <w:tcW w:w="0" w:type="auto"/>
          </w:tcPr>
          <w:p w14:paraId="2D91C92E" w14:textId="1369CBA9" w:rsidR="008051AD" w:rsidRPr="00E84ADA" w:rsidRDefault="008051AD" w:rsidP="008051AD">
            <w:pPr>
              <w:jc w:val="center"/>
              <w:rPr>
                <w:rFonts w:ascii="Calibri" w:eastAsia="Calibri" w:hAnsi="Calibri" w:cs="Times New Roman"/>
              </w:rPr>
            </w:pPr>
          </w:p>
        </w:tc>
      </w:tr>
      <w:tr w:rsidR="00522E6F" w:rsidRPr="00E84ADA" w14:paraId="1A61AFE6" w14:textId="77777777" w:rsidTr="000E27A3">
        <w:tc>
          <w:tcPr>
            <w:tcW w:w="0" w:type="auto"/>
          </w:tcPr>
          <w:p w14:paraId="4FB5691E" w14:textId="6E4A3995" w:rsidR="008051AD" w:rsidRPr="00E84ADA" w:rsidRDefault="008051AD" w:rsidP="00522E6F">
            <w:pPr>
              <w:rPr>
                <w:rFonts w:ascii="Calibri" w:eastAsia="Calibri" w:hAnsi="Calibri" w:cs="Times New Roman"/>
              </w:rPr>
            </w:pPr>
            <w:r w:rsidRPr="00E84ADA">
              <w:rPr>
                <w:rFonts w:ascii="Calibri" w:eastAsia="Calibri" w:hAnsi="Calibri" w:cs="Times New Roman"/>
              </w:rPr>
              <w:t>Byrd, J. (2011)</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Byrd&lt;/Author&gt;&lt;Year&gt;2011&lt;/Year&gt;&lt;RecNum&gt;9644&lt;/RecNum&gt;&lt;DisplayText&gt;(17)&lt;/DisplayText&gt;&lt;record&gt;&lt;rec-number&gt;9644&lt;/rec-number&gt;&lt;foreign-keys&gt;&lt;key app="EN" db-id="x5x002s5vsf9s9exsxlpr2r80ptsx9wa55a5"&gt;9644&lt;/key&gt;&lt;/foreign-keys&gt;&lt;ref-type name="Journal Article"&gt;17&lt;/ref-type&gt;&lt;contributors&gt;&lt;authors&gt;&lt;author&gt;Byrd, J. W.&lt;/author&gt;&lt;author&gt;Jones, K. S.&lt;/author&gt;&lt;/authors&gt;&lt;/contributors&gt;&lt;auth-address&gt;Nashville Sports Medicine Foundation, Nashville, Tennessee 37203, USA. kay@nsmoc.com&lt;/auth-address&gt;&lt;titles&gt;&lt;title&gt;Arthroscopic management of femoroacetabular impingement: minimum 2-year follow-up&lt;/title&gt;&lt;secondary-title&gt;Arthroscopy&lt;/secondary-title&gt;&lt;/titles&gt;&lt;periodical&gt;&lt;full-title&gt;Arthroscopy&lt;/full-title&gt;&lt;abbr-1&gt;Arthroscopy&lt;/abbr-1&gt;&lt;abbr-2&gt;Arthroscopy&lt;/abbr-2&gt;&lt;/periodical&gt;&lt;pages&gt;1379-88&lt;/pages&gt;&lt;volume&gt;27&lt;/volume&gt;&lt;number&gt;10&lt;/number&gt;&lt;edition&gt;2011/08/25&lt;/edition&gt;&lt;keywords&gt;&lt;keyword&gt;Acetabulum/pathology/surgery&lt;/keyword&gt;&lt;keyword&gt;Adolescent&lt;/keyword&gt;&lt;keyword&gt;Adult&lt;/keyword&gt;&lt;keyword&gt;Aged&lt;/keyword&gt;&lt;keyword&gt;Arthralgia/etiology/physiopathology&lt;/keyword&gt;&lt;keyword&gt;Arthroscopy/ methods&lt;/keyword&gt;&lt;keyword&gt;Female&lt;/keyword&gt;&lt;keyword&gt;Femoracetabular Impingement/pathology/rehabilitation/ surgery&lt;/keyword&gt;&lt;keyword&gt;Follow-Up Studies&lt;/keyword&gt;&lt;keyword&gt;Humans&lt;/keyword&gt;&lt;keyword&gt;Male&lt;/keyword&gt;&lt;keyword&gt;Middle Aged&lt;/keyword&gt;&lt;keyword&gt;Peripheral Nerve Injuries/epidemiology/etiology&lt;/keyword&gt;&lt;keyword&gt;Physical Therapy Modalities&lt;/keyword&gt;&lt;keyword&gt;Postoperative Complications/epidemiology&lt;/keyword&gt;&lt;keyword&gt;Prospective Studies&lt;/keyword&gt;&lt;keyword&gt;Severity of Illness Index&lt;/keyword&gt;&lt;keyword&gt;Treatment Outcome&lt;/keyword&gt;&lt;keyword&gt;Young Adult&lt;/keyword&gt;&lt;/keywords&gt;&lt;dates&gt;&lt;year&gt;2011&lt;/year&gt;&lt;pub-dates&gt;&lt;date&gt;Oct&lt;/date&gt;&lt;/pub-dates&gt;&lt;/dates&gt;&lt;isbn&gt;1526-3231 (Electronic)&amp;#xD;0749-8063 (Linking)&lt;/isbn&gt;&lt;accession-num&gt;21862276&lt;/accession-num&gt;&lt;urls&gt;&lt;/urls&gt;&lt;electronic-resource-num&gt;10.1016/j.arthro.2011.05.018&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7" w:tooltip="Byrd, 2011 #9644" w:history="1">
              <w:r w:rsidR="00522E6F">
                <w:rPr>
                  <w:rFonts w:ascii="Calibri" w:eastAsia="Calibri" w:hAnsi="Calibri" w:cs="Times New Roman"/>
                  <w:noProof/>
                </w:rPr>
                <w:t>17</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7D8E86F3" w14:textId="77777777" w:rsidR="008051AD" w:rsidRPr="00E84ADA" w:rsidRDefault="008051AD" w:rsidP="008051AD">
            <w:pPr>
              <w:jc w:val="center"/>
              <w:rPr>
                <w:rFonts w:ascii="Calibri" w:eastAsia="Calibri" w:hAnsi="Calibri" w:cs="Times New Roman"/>
              </w:rPr>
            </w:pPr>
          </w:p>
        </w:tc>
        <w:tc>
          <w:tcPr>
            <w:tcW w:w="0" w:type="auto"/>
          </w:tcPr>
          <w:p w14:paraId="5FDC1D6C" w14:textId="5CB6CC9D" w:rsidR="008051AD" w:rsidRPr="00E84ADA" w:rsidRDefault="008051AD" w:rsidP="008051AD">
            <w:pPr>
              <w:jc w:val="center"/>
              <w:rPr>
                <w:rFonts w:ascii="Calibri" w:eastAsia="Calibri" w:hAnsi="Calibri" w:cs="Times New Roman"/>
              </w:rPr>
            </w:pPr>
          </w:p>
        </w:tc>
      </w:tr>
      <w:tr w:rsidR="00522E6F" w:rsidRPr="00E84ADA" w14:paraId="56D2E0FB" w14:textId="77777777" w:rsidTr="000E27A3">
        <w:tc>
          <w:tcPr>
            <w:tcW w:w="0" w:type="auto"/>
          </w:tcPr>
          <w:p w14:paraId="552A4740" w14:textId="33501665" w:rsidR="008051AD" w:rsidRPr="00E84ADA" w:rsidRDefault="008051AD" w:rsidP="00522E6F">
            <w:pPr>
              <w:rPr>
                <w:rFonts w:ascii="Calibri" w:eastAsia="Calibri" w:hAnsi="Calibri" w:cs="Times New Roman"/>
              </w:rPr>
            </w:pPr>
            <w:r w:rsidRPr="00E84ADA">
              <w:rPr>
                <w:rFonts w:ascii="Calibri" w:eastAsia="Calibri" w:hAnsi="Calibri" w:cs="Times New Roman"/>
              </w:rPr>
              <w:t>Byrd, J. (2009)</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Byrd&lt;/Author&gt;&lt;Year&gt;2009&lt;/Year&gt;&lt;RecNum&gt;6953&lt;/RecNum&gt;&lt;DisplayText&gt;(99)&lt;/DisplayText&gt;&lt;record&gt;&lt;rec-number&gt;6953&lt;/rec-number&gt;&lt;foreign-keys&gt;&lt;key app="EN" db-id="x5x002s5vsf9s9exsxlpr2r80ptsx9wa55a5"&gt;6953&lt;/key&gt;&lt;/foreign-keys&gt;&lt;ref-type name="Journal Article"&gt;17&lt;/ref-type&gt;&lt;contributors&gt;&lt;authors&gt;&lt;author&gt;Byrd, J. W.&lt;/author&gt;&lt;author&gt;Jones, K. S.&lt;/author&gt;&lt;/authors&gt;&lt;/contributors&gt;&lt;auth-address&gt;Nashville Sports Medicine Foundation, 2011 Church Street, Suite 100, Nashville, TN 37203, USA. info@nsmoc.com&lt;/auth-address&gt;&lt;titles&gt;&lt;title&gt;Arthroscopic femoroplasty in the management of cam-type femoroacetabular impingement&lt;/title&gt;&lt;secondary-title&gt;Clin Orthop Relat Res&lt;/secondary-title&gt;&lt;/titles&gt;&lt;periodical&gt;&lt;full-title&gt;Clin Orthop Relat Res&lt;/full-title&gt;&lt;/periodical&gt;&lt;pages&gt;739-46&lt;/pages&gt;&lt;volume&gt;467&lt;/volume&gt;&lt;number&gt;3&lt;/number&gt;&lt;edition&gt;2008/12/20&lt;/edition&gt;&lt;keywords&gt;&lt;keyword&gt;Acetabulum/pathology/physiopathology/ surgery&lt;/keyword&gt;&lt;keyword&gt;Adult&lt;/keyword&gt;&lt;keyword&gt;Arthroscopy/adverse effects&lt;/keyword&gt;&lt;keyword&gt;Female&lt;/keyword&gt;&lt;keyword&gt;Femur/pathology/physiopathology/ surgery&lt;/keyword&gt;&lt;keyword&gt;Humans&lt;/keyword&gt;&lt;keyword&gt;Joint Diseases/complications/pathology/physiopathology/ surgery&lt;/keyword&gt;&lt;keyword&gt;Male&lt;/keyword&gt;&lt;keyword&gt;Pain/etiology/prevention &amp;amp; control&lt;/keyword&gt;&lt;keyword&gt;Pain Measurement&lt;/keyword&gt;&lt;keyword&gt;Prospective Studies&lt;/keyword&gt;&lt;keyword&gt;Range of Motion, Articular&lt;/keyword&gt;&lt;keyword&gt;Recovery of Function&lt;/keyword&gt;&lt;keyword&gt;Time Factors&lt;/keyword&gt;&lt;keyword&gt;Tomography, X-Ray Computed&lt;/keyword&gt;&lt;keyword&gt;Treatment Outcome&lt;/keyword&gt;&lt;keyword&gt;Young Adult&lt;/keyword&gt;&lt;/keywords&gt;&lt;dates&gt;&lt;year&gt;2009&lt;/year&gt;&lt;pub-dates&gt;&lt;date&gt;Mar&lt;/date&gt;&lt;/pub-dates&gt;&lt;/dates&gt;&lt;isbn&gt;1528-1132 (Electronic)&amp;#xD;0009-921X (Linking)&lt;/isbn&gt;&lt;accession-num&gt;19096902&lt;/accession-num&gt;&lt;urls&gt;&lt;/urls&gt;&lt;custom2&gt;2635454&lt;/custom2&gt;&lt;electronic-resource-num&gt;10.1007/s11999-008-0659-8&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99" w:tooltip="Byrd, 2009 #6953" w:history="1">
              <w:r w:rsidR="00522E6F">
                <w:rPr>
                  <w:rFonts w:ascii="Calibri" w:eastAsia="Calibri" w:hAnsi="Calibri" w:cs="Times New Roman"/>
                  <w:noProof/>
                </w:rPr>
                <w:t>99</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1FC3E1C" w14:textId="77777777" w:rsidR="008051AD" w:rsidRPr="00E84ADA" w:rsidRDefault="008051AD" w:rsidP="008051AD">
            <w:pPr>
              <w:jc w:val="center"/>
              <w:rPr>
                <w:rFonts w:ascii="Calibri" w:eastAsia="Calibri" w:hAnsi="Calibri" w:cs="Times New Roman"/>
              </w:rPr>
            </w:pPr>
          </w:p>
        </w:tc>
        <w:tc>
          <w:tcPr>
            <w:tcW w:w="0" w:type="auto"/>
          </w:tcPr>
          <w:p w14:paraId="54E7AC89" w14:textId="2930EFAC" w:rsidR="008051AD" w:rsidRPr="00E84ADA" w:rsidRDefault="008051AD" w:rsidP="008051AD">
            <w:pPr>
              <w:jc w:val="center"/>
              <w:rPr>
                <w:rFonts w:ascii="Calibri" w:eastAsia="Calibri" w:hAnsi="Calibri" w:cs="Times New Roman"/>
              </w:rPr>
            </w:pPr>
          </w:p>
        </w:tc>
      </w:tr>
      <w:tr w:rsidR="00522E6F" w:rsidRPr="00E84ADA" w14:paraId="32A2534D" w14:textId="77777777" w:rsidTr="000E27A3">
        <w:tc>
          <w:tcPr>
            <w:tcW w:w="0" w:type="auto"/>
          </w:tcPr>
          <w:p w14:paraId="17EEE3C3" w14:textId="37B9BAF3" w:rsidR="008051AD" w:rsidRPr="00E84ADA" w:rsidRDefault="008051AD" w:rsidP="00522E6F">
            <w:pPr>
              <w:rPr>
                <w:rFonts w:ascii="Calibri" w:eastAsia="Calibri" w:hAnsi="Calibri" w:cs="Times New Roman"/>
              </w:rPr>
            </w:pPr>
            <w:r w:rsidRPr="00E84ADA">
              <w:rPr>
                <w:rFonts w:ascii="Calibri" w:eastAsia="Calibri" w:hAnsi="Calibri" w:cs="Times New Roman"/>
              </w:rPr>
              <w:t>Haviv, B. (2010)</w:t>
            </w:r>
            <w:r w:rsidR="004D5949" w:rsidRPr="00E84ADA">
              <w:rPr>
                <w:rFonts w:ascii="Calibri" w:eastAsia="Calibri" w:hAnsi="Calibri" w:cs="Times New Roman"/>
              </w:rPr>
              <w:fldChar w:fldCharType="begin">
                <w:fldData xml:space="preserve">PEVuZE5vdGU+PENpdGU+PEF1dGhvcj5IYXZpdjwvQXV0aG9yPjxZZWFyPjIwMTA8L1llYXI+PFJl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IYXZpdjwvQXV0aG9yPjxZZWFyPjIwMTA8L1llYXI+PFJl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70" w:tooltip="Haviv, 2010 #11882" w:history="1">
              <w:r w:rsidR="00522E6F">
                <w:rPr>
                  <w:rFonts w:ascii="Calibri" w:eastAsia="Calibri" w:hAnsi="Calibri" w:cs="Times New Roman"/>
                  <w:noProof/>
                </w:rPr>
                <w:t>70</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42A4657D" w14:textId="77777777" w:rsidR="008051AD" w:rsidRPr="00E84ADA" w:rsidRDefault="008051AD" w:rsidP="008051AD">
            <w:pPr>
              <w:jc w:val="center"/>
              <w:rPr>
                <w:rFonts w:ascii="Calibri" w:eastAsia="Calibri" w:hAnsi="Calibri" w:cs="Times New Roman"/>
              </w:rPr>
            </w:pPr>
          </w:p>
        </w:tc>
        <w:tc>
          <w:tcPr>
            <w:tcW w:w="0" w:type="auto"/>
          </w:tcPr>
          <w:p w14:paraId="37D64859" w14:textId="6BD4820B" w:rsidR="008051AD" w:rsidRPr="00E84ADA" w:rsidRDefault="008051AD" w:rsidP="008051AD">
            <w:pPr>
              <w:jc w:val="center"/>
              <w:rPr>
                <w:rFonts w:ascii="Calibri" w:eastAsia="Calibri" w:hAnsi="Calibri" w:cs="Times New Roman"/>
              </w:rPr>
            </w:pPr>
          </w:p>
        </w:tc>
      </w:tr>
      <w:tr w:rsidR="00522E6F" w:rsidRPr="00E84ADA" w14:paraId="34CF9CB3" w14:textId="77777777" w:rsidTr="000E27A3">
        <w:tc>
          <w:tcPr>
            <w:tcW w:w="0" w:type="auto"/>
          </w:tcPr>
          <w:p w14:paraId="646361E0" w14:textId="639CD9FF" w:rsidR="008051AD" w:rsidRPr="00E84ADA" w:rsidRDefault="008051AD" w:rsidP="00522E6F">
            <w:pPr>
              <w:rPr>
                <w:rFonts w:ascii="Calibri" w:eastAsia="Calibri" w:hAnsi="Calibri" w:cs="Times New Roman"/>
              </w:rPr>
            </w:pPr>
            <w:r w:rsidRPr="00E84ADA">
              <w:rPr>
                <w:rFonts w:ascii="Calibri" w:eastAsia="Calibri" w:hAnsi="Calibri" w:cs="Times New Roman"/>
              </w:rPr>
              <w:t>Polat, G. (2013)</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olat&lt;/Author&gt;&lt;Year&gt;2013&lt;/Year&gt;&lt;RecNum&gt;11850&lt;/RecNum&gt;&lt;DisplayText&gt;(100)&lt;/DisplayText&gt;&lt;record&gt;&lt;rec-number&gt;11850&lt;/rec-number&gt;&lt;foreign-keys&gt;&lt;key app="EN" db-id="x5x002s5vsf9s9exsxlpr2r80ptsx9wa55a5"&gt;11850&lt;/key&gt;&lt;/foreign-keys&gt;&lt;ref-type name="Journal Article"&gt;17&lt;/ref-type&gt;&lt;contributors&gt;&lt;authors&gt;&lt;author&gt;Polat, G.&lt;/author&gt;&lt;author&gt;Dikmen, G.&lt;/author&gt;&lt;author&gt;Erdil, M.&lt;/author&gt;&lt;author&gt;Asik, M.&lt;/author&gt;&lt;/authors&gt;&lt;/contributors&gt;&lt;auth-address&gt;Department of Orthopedics and Traumatology, Kanuni Sultan Suleyman Training and Research Hospital, Istanbul, Turkey.&lt;/auth-address&gt;&lt;titles&gt;&lt;title&gt;Arthroscopic treatment of femoroacetabular impingement: early outcomes&lt;/title&gt;&lt;secondary-title&gt;Acta Orthopaedica et Traumatologica Turcica&lt;/secondary-title&gt;&lt;/titles&gt;&lt;periodical&gt;&lt;full-title&gt;Acta Orthopaedica et Traumatologica Turcica&lt;/full-title&gt;&lt;abbr-1&gt;Acta Orthop Traumatol Turc&lt;/abbr-1&gt;&lt;/periodical&gt;&lt;pages&gt;311-7&lt;/pages&gt;&lt;volume&gt;47&lt;/volume&gt;&lt;number&gt;5&lt;/number&gt;&lt;edition&gt;2013/10/30&lt;/edition&gt;&lt;keywords&gt;&lt;keyword&gt;Adolescent&lt;/keyword&gt;&lt;keyword&gt;Adult&lt;/keyword&gt;&lt;keyword&gt;Arthroscopy/ methods&lt;/keyword&gt;&lt;keyword&gt;Female&lt;/keyword&gt;&lt;keyword&gt;Femoracetabular Impingement/diagnosis/physiopathology/ surgery&lt;/keyword&gt;&lt;keyword&gt;Follow-Up Studies&lt;/keyword&gt;&lt;keyword&gt;Hip Joint/pathology/physiopathology/ surgery&lt;/keyword&gt;&lt;keyword&gt;Humans&lt;/keyword&gt;&lt;keyword&gt;Male&lt;/keyword&gt;&lt;keyword&gt;Middle Aged&lt;/keyword&gt;&lt;keyword&gt;Range of Motion, Articular&lt;/keyword&gt;&lt;keyword&gt;Retrospective Studies&lt;/keyword&gt;&lt;keyword&gt;Time Factors&lt;/keyword&gt;&lt;keyword&gt;Treatment Outcome&lt;/keyword&gt;&lt;keyword&gt;Young Adult&lt;/keyword&gt;&lt;/keywords&gt;&lt;dates&gt;&lt;year&gt;2013&lt;/year&gt;&lt;/dates&gt;&lt;isbn&gt;1017-995X (Print)&amp;#xD;1017-995X (Linking)&lt;/isbn&gt;&lt;accession-num&gt;24164939&lt;/accession-num&gt;&lt;urls&gt;&lt;/urls&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00" w:tooltip="Polat, 2013 #11850" w:history="1">
              <w:r w:rsidR="00522E6F">
                <w:rPr>
                  <w:rFonts w:ascii="Calibri" w:eastAsia="Calibri" w:hAnsi="Calibri" w:cs="Times New Roman"/>
                  <w:noProof/>
                </w:rPr>
                <w:t>100</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3AEC7FC" w14:textId="77777777" w:rsidR="008051AD" w:rsidRPr="00E84ADA" w:rsidRDefault="008051AD" w:rsidP="008051AD">
            <w:pPr>
              <w:jc w:val="center"/>
              <w:rPr>
                <w:rFonts w:ascii="Calibri" w:eastAsia="Calibri" w:hAnsi="Calibri" w:cs="Times New Roman"/>
              </w:rPr>
            </w:pPr>
          </w:p>
        </w:tc>
        <w:tc>
          <w:tcPr>
            <w:tcW w:w="0" w:type="auto"/>
          </w:tcPr>
          <w:p w14:paraId="733AE0D1" w14:textId="528DC61F" w:rsidR="008051AD" w:rsidRPr="00E84ADA" w:rsidRDefault="008051AD" w:rsidP="008051AD">
            <w:pPr>
              <w:jc w:val="center"/>
              <w:rPr>
                <w:rFonts w:ascii="Calibri" w:eastAsia="Calibri" w:hAnsi="Calibri" w:cs="Times New Roman"/>
              </w:rPr>
            </w:pPr>
          </w:p>
        </w:tc>
      </w:tr>
      <w:tr w:rsidR="00522E6F" w:rsidRPr="00E84ADA" w14:paraId="56CBB762" w14:textId="77777777" w:rsidTr="000E27A3">
        <w:tc>
          <w:tcPr>
            <w:tcW w:w="0" w:type="auto"/>
            <w:vAlign w:val="center"/>
          </w:tcPr>
          <w:p w14:paraId="1BBB52BA" w14:textId="7BD79CE2"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Botser, I.  (2014)</w:t>
            </w:r>
            <w:r w:rsidR="004D5949" w:rsidRPr="00E84ADA">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Botser&lt;/Author&gt;&lt;Year&gt;2014&lt;/Year&gt;&lt;RecNum&gt;11833&lt;/RecNum&gt;&lt;DisplayText&gt;(102)&lt;/DisplayText&gt;&lt;record&gt;&lt;rec-number&gt;11833&lt;/rec-number&gt;&lt;foreign-keys&gt;&lt;key app="EN" db-id="x5x002s5vsf9s9exsxlpr2r80ptsx9wa55a5"&gt;11833&lt;/key&gt;&lt;/foreign-keys&gt;&lt;ref-type name="Journal Article"&gt;17&lt;/ref-type&gt;&lt;contributors&gt;&lt;authors&gt;&lt;author&gt;Botser, I. B.&lt;/author&gt;&lt;author&gt;Jackson, T. J.&lt;/author&gt;&lt;author&gt;Smith, T. W.&lt;/author&gt;&lt;author&gt;Leonard, J. P.&lt;/author&gt;&lt;author&gt;Stake, C. E.&lt;/author&gt;&lt;author&gt;Domb, B. G.&lt;/author&gt;&lt;/authors&gt;&lt;/contributors&gt;&lt;auth-address&gt;American Hip Institute, Westmont, IL. drdomb@americanhipinstitute.org.&lt;/auth-address&gt;&lt;titles&gt;&lt;title&gt;Open surgical dislocation versus arthroscopic treatment of femoroacetabular impingement&lt;/title&gt;&lt;secondary-title&gt;Am J Orthop (Belle Mead NJ)&lt;/secondary-title&gt;&lt;/titles&gt;&lt;periodical&gt;&lt;full-title&gt;Am J Orthop (Belle Mead NJ)&lt;/full-title&gt;&lt;/periodical&gt;&lt;pages&gt;209-14&lt;/pages&gt;&lt;volume&gt;43&lt;/volume&gt;&lt;number&gt;5&lt;/number&gt;&lt;edition&gt;2014/05/20&lt;/edition&gt;&lt;keywords&gt;&lt;keyword&gt;Adolescent&lt;/keyword&gt;&lt;keyword&gt;Adult&lt;/keyword&gt;&lt;keyword&gt;Arthroscopy&lt;/keyword&gt;&lt;keyword&gt;Female&lt;/keyword&gt;&lt;keyword&gt;Femoracetabular Impingement/ surgery&lt;/keyword&gt;&lt;keyword&gt;Hip Joint/ surgery&lt;/keyword&gt;&lt;keyword&gt;Humans&lt;/keyword&gt;&lt;keyword&gt;Young Adult&lt;/keyword&gt;&lt;/keywords&gt;&lt;dates&gt;&lt;year&gt;2014&lt;/year&gt;&lt;pub-dates&gt;&lt;date&gt;May&lt;/date&gt;&lt;/pub-dates&gt;&lt;/dates&gt;&lt;isbn&gt;1934-3418 (Electronic)&amp;#xD;1078-4519 (Linking)&lt;/isbn&gt;&lt;accession-num&gt;24839626&lt;/accession-num&gt;&lt;urls&gt;&lt;/urls&gt;&lt;remote-database-provider&gt;NLM&lt;/remote-database-provider&gt;&lt;language&gt;eng&lt;/language&gt;&lt;/record&gt;&lt;/Cite&gt;&lt;/EndNote&gt;</w:instrText>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102" w:tooltip="Botser, 2014 #11833" w:history="1">
              <w:r w:rsidR="00522E6F">
                <w:rPr>
                  <w:rFonts w:ascii="Calibri" w:eastAsia="Times New Roman" w:hAnsi="Calibri" w:cs="Times New Roman"/>
                  <w:noProof/>
                  <w:color w:val="000000"/>
                </w:rPr>
                <w:t>102</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7C6158EC" w14:textId="77777777" w:rsidR="008051AD" w:rsidRPr="00E84ADA" w:rsidRDefault="008051AD" w:rsidP="008051AD">
            <w:pPr>
              <w:jc w:val="center"/>
              <w:rPr>
                <w:rFonts w:ascii="Calibri" w:eastAsia="Calibri" w:hAnsi="Calibri" w:cs="Times New Roman"/>
              </w:rPr>
            </w:pPr>
          </w:p>
        </w:tc>
        <w:tc>
          <w:tcPr>
            <w:tcW w:w="0" w:type="auto"/>
          </w:tcPr>
          <w:p w14:paraId="3D9D4E25" w14:textId="23F68348" w:rsidR="008051AD" w:rsidRPr="00E84ADA" w:rsidRDefault="008051AD" w:rsidP="008051AD">
            <w:pPr>
              <w:jc w:val="center"/>
              <w:rPr>
                <w:rFonts w:ascii="Calibri" w:eastAsia="Calibri" w:hAnsi="Calibri" w:cs="Times New Roman"/>
              </w:rPr>
            </w:pPr>
          </w:p>
        </w:tc>
      </w:tr>
      <w:tr w:rsidR="00522E6F" w:rsidRPr="00E84ADA" w14:paraId="05AD65B2" w14:textId="77777777" w:rsidTr="000E27A3">
        <w:tc>
          <w:tcPr>
            <w:tcW w:w="0" w:type="auto"/>
          </w:tcPr>
          <w:p w14:paraId="230AB104" w14:textId="7EE38DAD" w:rsidR="008051AD" w:rsidRPr="00E84ADA" w:rsidRDefault="008051AD" w:rsidP="00522E6F">
            <w:pPr>
              <w:rPr>
                <w:rFonts w:ascii="Calibri" w:eastAsia="Calibri" w:hAnsi="Calibri" w:cs="Times New Roman"/>
              </w:rPr>
            </w:pPr>
            <w:r w:rsidRPr="00E84ADA">
              <w:rPr>
                <w:rFonts w:ascii="Calibri" w:eastAsia="Calibri" w:hAnsi="Calibri" w:cs="Times New Roman"/>
              </w:rPr>
              <w:t>Hingsammer, A. (2015)</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Hingsammer&lt;/Author&gt;&lt;Year&gt;2015&lt;/Year&gt;&lt;RecNum&gt;11842&lt;/RecNum&gt;&lt;DisplayText&gt;(62)&lt;/DisplayText&gt;&lt;record&gt;&lt;rec-number&gt;11842&lt;/rec-number&gt;&lt;foreign-keys&gt;&lt;key app="EN" db-id="x5x002s5vsf9s9exsxlpr2r80ptsx9wa55a5"&gt;11842&lt;/key&gt;&lt;/foreign-keys&gt;&lt;ref-type name="Journal Article"&gt;17&lt;/ref-type&gt;&lt;contributors&gt;&lt;authors&gt;&lt;author&gt;Hingsammer, A. M.&lt;/author&gt;&lt;author&gt;Lee, C. B.&lt;/author&gt;&lt;author&gt;LaReau, J.&lt;/author&gt;&lt;author&gt;Kalish, L. A.&lt;/author&gt;&lt;author&gt;Kim, Y. J.&lt;/author&gt;&lt;/authors&gt;&lt;/contributors&gt;&lt;auth-address&gt;Department of Orthopaedic Surgery, University Hospital Balgrist, University of Zurich, Forchstrasse 340, 8008, Zurich, Switzerland, andreashingsammer@hotmail.com.&lt;/auth-address&gt;&lt;titles&gt;&lt;title&gt;Is acetabular osteoplasty always required in mixed impingement?&lt;/title&gt;&lt;secondary-title&gt;Eur J Orthop Surg Traumatol&lt;/secondary-title&gt;&lt;/titles&gt;&lt;periodical&gt;&lt;full-title&gt;Eur J Orthop Surg Traumatol&lt;/full-title&gt;&lt;/periodical&gt;&lt;pages&gt;331-8&lt;/pages&gt;&lt;volume&gt;25&lt;/volume&gt;&lt;number&gt;2&lt;/number&gt;&lt;edition&gt;2014/07/23&lt;/edition&gt;&lt;keywords&gt;&lt;keyword&gt;Acetabuloplasty&lt;/keyword&gt;&lt;keyword&gt;Adolescent&lt;/keyword&gt;&lt;keyword&gt;Adult&lt;/keyword&gt;&lt;keyword&gt;Arthralgia/ etiology&lt;/keyword&gt;&lt;keyword&gt;Female&lt;/keyword&gt;&lt;keyword&gt;Femoracetabular Impingement/complications/physiopathology/ surgery&lt;/keyword&gt;&lt;keyword&gt;Femur Head/ surgery&lt;/keyword&gt;&lt;keyword&gt;Follow-Up Studies&lt;/keyword&gt;&lt;keyword&gt;Humans&lt;/keyword&gt;&lt;keyword&gt;Male&lt;/keyword&gt;&lt;keyword&gt;Pain Measurement&lt;/keyword&gt;&lt;keyword&gt;Range of Motion, Articular&lt;/keyword&gt;&lt;keyword&gt;Retrospective Studies&lt;/keyword&gt;&lt;keyword&gt;Treatment Outcome&lt;/keyword&gt;&lt;keyword&gt;Young Adult&lt;/keyword&gt;&lt;/keywords&gt;&lt;dates&gt;&lt;year&gt;2015&lt;/year&gt;&lt;pub-dates&gt;&lt;date&gt;Feb&lt;/date&gt;&lt;/pub-dates&gt;&lt;/dates&gt;&lt;isbn&gt;1633-8065 (Print)&amp;#xD;1633-8065 (Linking)&lt;/isbn&gt;&lt;accession-num&gt;25047732&lt;/accession-num&gt;&lt;urls&gt;&lt;/urls&gt;&lt;electronic-resource-num&gt;10.1007/s00590-014-1507-z&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62" w:tooltip="Hingsammer, 2015 #11842" w:history="1">
              <w:r w:rsidR="00522E6F">
                <w:rPr>
                  <w:rFonts w:ascii="Calibri" w:eastAsia="Calibri" w:hAnsi="Calibri" w:cs="Times New Roman"/>
                  <w:noProof/>
                </w:rPr>
                <w:t>62</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C35BA38" w14:textId="77777777" w:rsidR="008051AD" w:rsidRPr="00E84ADA" w:rsidRDefault="008051AD" w:rsidP="008051AD">
            <w:pPr>
              <w:jc w:val="center"/>
              <w:rPr>
                <w:rFonts w:ascii="Calibri" w:eastAsia="Calibri" w:hAnsi="Calibri" w:cs="Times New Roman"/>
              </w:rPr>
            </w:pPr>
          </w:p>
        </w:tc>
        <w:tc>
          <w:tcPr>
            <w:tcW w:w="0" w:type="auto"/>
          </w:tcPr>
          <w:p w14:paraId="6435F964" w14:textId="431729D6" w:rsidR="008051AD" w:rsidRPr="00E84ADA" w:rsidRDefault="008051AD" w:rsidP="008051AD">
            <w:pPr>
              <w:jc w:val="center"/>
              <w:rPr>
                <w:rFonts w:ascii="Calibri" w:eastAsia="Calibri" w:hAnsi="Calibri" w:cs="Times New Roman"/>
              </w:rPr>
            </w:pPr>
          </w:p>
        </w:tc>
      </w:tr>
      <w:tr w:rsidR="00522E6F" w:rsidRPr="00E84ADA" w14:paraId="2956CA6E" w14:textId="77777777" w:rsidTr="000E27A3">
        <w:tc>
          <w:tcPr>
            <w:tcW w:w="0" w:type="auto"/>
            <w:vAlign w:val="center"/>
          </w:tcPr>
          <w:p w14:paraId="68231482" w14:textId="188A75FD"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Redmond et al. (2015)</w:t>
            </w:r>
            <w:r w:rsidR="004D5949" w:rsidRPr="00E84ADA">
              <w:rPr>
                <w:rFonts w:ascii="Calibri" w:eastAsia="Times New Roman" w:hAnsi="Calibri" w:cs="Times New Roman"/>
                <w:color w:val="000000"/>
              </w:rPr>
              <w:fldChar w:fldCharType="begin">
                <w:fldData xml:space="preserve">PEVuZE5vdGU+PENpdGU+PEF1dGhvcj5SZWRtb25kPC9BdXRob3I+PFllYXI+MjAxNTwvWWVhcj48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SZWRtb25kPC9BdXRob3I+PFllYXI+MjAxNTwvWWVhcj48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E84ADA">
              <w:rPr>
                <w:rFonts w:ascii="Calibri" w:eastAsia="Times New Roman" w:hAnsi="Calibri" w:cs="Times New Roman"/>
                <w:color w:val="000000"/>
              </w:rPr>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66" w:tooltip="Redmond, 2015 #11838" w:history="1">
              <w:r w:rsidR="00522E6F">
                <w:rPr>
                  <w:rFonts w:ascii="Calibri" w:eastAsia="Times New Roman" w:hAnsi="Calibri" w:cs="Times New Roman"/>
                  <w:noProof/>
                  <w:color w:val="000000"/>
                </w:rPr>
                <w:t>66</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24D6BDEF" w14:textId="77777777" w:rsidR="008051AD" w:rsidRPr="00E84ADA" w:rsidRDefault="008051AD" w:rsidP="008051AD">
            <w:pPr>
              <w:jc w:val="center"/>
              <w:rPr>
                <w:rFonts w:ascii="Calibri" w:eastAsia="Calibri" w:hAnsi="Calibri" w:cs="Times New Roman"/>
              </w:rPr>
            </w:pPr>
          </w:p>
        </w:tc>
        <w:tc>
          <w:tcPr>
            <w:tcW w:w="0" w:type="auto"/>
          </w:tcPr>
          <w:p w14:paraId="5D413338" w14:textId="6AACD7EC" w:rsidR="008051AD" w:rsidRPr="00E84ADA" w:rsidRDefault="008051AD" w:rsidP="008051AD">
            <w:pPr>
              <w:jc w:val="center"/>
              <w:rPr>
                <w:rFonts w:ascii="Calibri" w:eastAsia="Calibri" w:hAnsi="Calibri" w:cs="Times New Roman"/>
              </w:rPr>
            </w:pPr>
          </w:p>
        </w:tc>
      </w:tr>
      <w:tr w:rsidR="00522E6F" w:rsidRPr="00E84ADA" w14:paraId="74EBB206" w14:textId="77777777" w:rsidTr="000E27A3">
        <w:tc>
          <w:tcPr>
            <w:tcW w:w="0" w:type="auto"/>
          </w:tcPr>
          <w:p w14:paraId="25800937" w14:textId="0EFF459C" w:rsidR="008051AD" w:rsidRPr="00E84ADA" w:rsidRDefault="008051AD" w:rsidP="00522E6F">
            <w:pPr>
              <w:rPr>
                <w:rFonts w:ascii="Calibri" w:eastAsia="Calibri" w:hAnsi="Calibri" w:cs="Times New Roman"/>
              </w:rPr>
            </w:pPr>
            <w:r w:rsidRPr="00E84ADA">
              <w:rPr>
                <w:rFonts w:ascii="Calibri" w:eastAsia="Calibri" w:hAnsi="Calibri" w:cs="Times New Roman"/>
              </w:rPr>
              <w:t>Rafols, C. (2015)</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Rafols&lt;/Author&gt;&lt;Year&gt;2015&lt;/Year&gt;&lt;RecNum&gt;11899&lt;/RecNum&gt;&lt;DisplayText&gt;(63)&lt;/DisplayText&gt;&lt;record&gt;&lt;rec-number&gt;11899&lt;/rec-number&gt;&lt;foreign-keys&gt;&lt;key app="EN" db-id="x5x002s5vsf9s9exsxlpr2r80ptsx9wa55a5"&gt;11899&lt;/key&gt;&lt;/foreign-keys&gt;&lt;ref-type name="Journal Article"&gt;17&lt;/ref-type&gt;&lt;contributors&gt;&lt;authors&gt;&lt;author&gt;Rafols, C.&lt;/author&gt;&lt;author&gt;Monckeberg, J. E.&lt;/author&gt;&lt;author&gt;Numair, J.&lt;/author&gt;&lt;author&gt;Botello, J.&lt;/author&gt;&lt;author&gt;Rosales, J.&lt;/author&gt;&lt;/authors&gt;&lt;/contributors&gt;&lt;auth-address&gt;MEDS Clinical Sport Center, Santiago, Chile.&amp;#xD;MEDS Clinical Sport Center, Santiago, Chile. Electronic address: juanmonckeberg@gmail.com.&lt;/auth-address&gt;&lt;titles&gt;&lt;title&gt;Platelet-Rich Plasma Augmentation of Arthroscopic Hip Surgery for Femoroacetabular Impingement: A Prospective Study With 24-Month Follow-up&lt;/title&gt;&lt;secondary-title&gt;Arthroscopy&lt;/secondary-title&gt;&lt;/titles&gt;&lt;periodical&gt;&lt;full-title&gt;Arthroscopy&lt;/full-title&gt;&lt;abbr-1&gt;Arthroscopy&lt;/abbr-1&gt;&lt;abbr-2&gt;Arthroscopy&lt;/abbr-2&gt;&lt;/periodical&gt;&lt;pages&gt;1886-92&lt;/pages&gt;&lt;volume&gt;31&lt;/volume&gt;&lt;number&gt;10&lt;/number&gt;&lt;edition&gt;2015/05/20&lt;/edition&gt;&lt;keywords&gt;&lt;keyword&gt;Adult&lt;/keyword&gt;&lt;keyword&gt;Arthroscopy/ methods&lt;/keyword&gt;&lt;keyword&gt;Female&lt;/keyword&gt;&lt;keyword&gt;Femoracetabular Impingement/ surgery&lt;/keyword&gt;&lt;keyword&gt;Follow-Up Studies&lt;/keyword&gt;&lt;keyword&gt;Humans&lt;/keyword&gt;&lt;keyword&gt;Injections, Intra-Articular&lt;/keyword&gt;&lt;keyword&gt;Magnetic Resonance Imaging&lt;/keyword&gt;&lt;keyword&gt;Male&lt;/keyword&gt;&lt;keyword&gt;Middle Aged&lt;/keyword&gt;&lt;keyword&gt;Pain Measurement/methods&lt;/keyword&gt;&lt;keyword&gt;Platelet-Rich Plasma&lt;/keyword&gt;&lt;keyword&gt;Prospective Studies&lt;/keyword&gt;&lt;keyword&gt;Time Factors&lt;/keyword&gt;&lt;keyword&gt;Treatment Outcome&lt;/keyword&gt;&lt;keyword&gt;Young Adult&lt;/keyword&gt;&lt;/keywords&gt;&lt;dates&gt;&lt;year&gt;2015&lt;/year&gt;&lt;pub-dates&gt;&lt;date&gt;Oct&lt;/date&gt;&lt;/pub-dates&gt;&lt;/dates&gt;&lt;isbn&gt;1526-3231 (Electronic)&amp;#xD;0749-8063 (Linking)&lt;/isbn&gt;&lt;accession-num&gt;25980923&lt;/accession-num&gt;&lt;urls&gt;&lt;/urls&gt;&lt;electronic-resource-num&gt;10.1016/j.arthro.2015.03.025&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63" w:tooltip="Rafols, 2015 #11899" w:history="1">
              <w:r w:rsidR="00522E6F">
                <w:rPr>
                  <w:rFonts w:ascii="Calibri" w:eastAsia="Calibri" w:hAnsi="Calibri" w:cs="Times New Roman"/>
                  <w:noProof/>
                </w:rPr>
                <w:t>63</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3BEE4298" w14:textId="77777777" w:rsidR="008051AD" w:rsidRPr="00E84ADA" w:rsidRDefault="008051AD" w:rsidP="008051AD">
            <w:pPr>
              <w:jc w:val="center"/>
              <w:rPr>
                <w:rFonts w:ascii="Calibri" w:eastAsia="Calibri" w:hAnsi="Calibri" w:cs="Times New Roman"/>
              </w:rPr>
            </w:pPr>
          </w:p>
        </w:tc>
        <w:tc>
          <w:tcPr>
            <w:tcW w:w="0" w:type="auto"/>
          </w:tcPr>
          <w:p w14:paraId="3E7DA33A" w14:textId="03E46921" w:rsidR="008051AD" w:rsidRPr="00E84ADA" w:rsidRDefault="008051AD" w:rsidP="008051AD">
            <w:pPr>
              <w:jc w:val="center"/>
              <w:rPr>
                <w:rFonts w:ascii="Calibri" w:eastAsia="Calibri" w:hAnsi="Calibri" w:cs="Times New Roman"/>
              </w:rPr>
            </w:pPr>
          </w:p>
        </w:tc>
      </w:tr>
      <w:tr w:rsidR="00522E6F" w:rsidRPr="00E84ADA" w14:paraId="218E96AA" w14:textId="77777777" w:rsidTr="000E27A3">
        <w:tc>
          <w:tcPr>
            <w:tcW w:w="0" w:type="auto"/>
          </w:tcPr>
          <w:p w14:paraId="7A18254E" w14:textId="206DB449" w:rsidR="008051AD" w:rsidRPr="00E84ADA" w:rsidRDefault="008051AD" w:rsidP="00522E6F">
            <w:pPr>
              <w:rPr>
                <w:rFonts w:ascii="Calibri" w:eastAsia="Calibri" w:hAnsi="Calibri" w:cs="Times New Roman"/>
              </w:rPr>
            </w:pPr>
            <w:r w:rsidRPr="00E84ADA">
              <w:rPr>
                <w:rFonts w:ascii="Calibri" w:eastAsia="Calibri" w:hAnsi="Calibri" w:cs="Times New Roman"/>
              </w:rPr>
              <w:t>Larson, C. (2011)</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Larson&lt;/Author&gt;&lt;Year&gt;2011&lt;/Year&gt;&lt;RecNum&gt;9631&lt;/RecNum&gt;&lt;DisplayText&gt;(65)&lt;/DisplayText&gt;&lt;record&gt;&lt;rec-number&gt;9631&lt;/rec-number&gt;&lt;foreign-keys&gt;&lt;key app="EN" db-id="x5x002s5vsf9s9exsxlpr2r80ptsx9wa55a5"&gt;9631&lt;/key&gt;&lt;/foreign-keys&gt;&lt;ref-type name="Journal Article"&gt;17&lt;/ref-type&gt;&lt;contributors&gt;&lt;authors&gt;&lt;author&gt;Larson, C. M.&lt;/author&gt;&lt;author&gt;Giveans, M. R.&lt;/author&gt;&lt;author&gt;Taylor, M.&lt;/author&gt;&lt;/authors&gt;&lt;/contributors&gt;&lt;auth-address&gt;Minnesota Orthopedic Sports Medicine Institute, 4010 West 65th Street, Edina, MN 55435, USA. chrislarson@tcomn.com&lt;/auth-address&gt;&lt;titles&gt;&lt;title&gt;Does arthroscopic FAI correction improve function with radiographic arthritis?&lt;/title&gt;&lt;secondary-title&gt;Clin Orthop Relat Res&lt;/secondary-title&gt;&lt;/titles&gt;&lt;periodical&gt;&lt;full-title&gt;Clin Orthop Relat Res&lt;/full-title&gt;&lt;/periodical&gt;&lt;pages&gt;1667-76&lt;/pages&gt;&lt;volume&gt;469&lt;/volume&gt;&lt;number&gt;6&lt;/number&gt;&lt;edition&gt;2010/12/25&lt;/edition&gt;&lt;keywords&gt;&lt;keyword&gt;Adult&lt;/keyword&gt;&lt;keyword&gt;Arthroscopy/ methods&lt;/keyword&gt;&lt;keyword&gt;Female&lt;/keyword&gt;&lt;keyword&gt;Follow-Up Studies&lt;/keyword&gt;&lt;keyword&gt;Hip Joint/ physiology/radiography/surgery&lt;/keyword&gt;&lt;keyword&gt;Humans&lt;/keyword&gt;&lt;keyword&gt;Male&lt;/keyword&gt;&lt;keyword&gt;Middle Aged&lt;/keyword&gt;&lt;keyword&gt;Osteoarthritis, Hip/physiopathology/radiography/ surgery&lt;/keyword&gt;&lt;keyword&gt;Range of Motion, Articular/ physiology&lt;/keyword&gt;&lt;keyword&gt;Recovery of Function&lt;/keyword&gt;&lt;keyword&gt;Retrospective Studies&lt;/keyword&gt;&lt;keyword&gt;Treatment Outcome&lt;/keyword&gt;&lt;keyword&gt;Young Adult&lt;/keyword&gt;&lt;/keywords&gt;&lt;dates&gt;&lt;year&gt;2011&lt;/year&gt;&lt;pub-dates&gt;&lt;date&gt;Jun&lt;/date&gt;&lt;/pub-dates&gt;&lt;/dates&gt;&lt;isbn&gt;1528-1132 (Electronic)&amp;#xD;0009-921X (Linking)&lt;/isbn&gt;&lt;accession-num&gt;21181460&lt;/accession-num&gt;&lt;urls&gt;&lt;/urls&gt;&lt;custom2&gt;3094626&lt;/custom2&gt;&lt;electronic-resource-num&gt;10.1007/s11999-010-1741-6&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65" w:tooltip="Larson, 2011 #9631" w:history="1">
              <w:r w:rsidR="00522E6F">
                <w:rPr>
                  <w:rFonts w:ascii="Calibri" w:eastAsia="Calibri" w:hAnsi="Calibri" w:cs="Times New Roman"/>
                  <w:noProof/>
                </w:rPr>
                <w:t>65</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0B5C134E" w14:textId="77777777" w:rsidR="008051AD" w:rsidRPr="00E84ADA" w:rsidRDefault="008051AD" w:rsidP="008051AD">
            <w:pPr>
              <w:jc w:val="center"/>
              <w:rPr>
                <w:rFonts w:ascii="Calibri" w:eastAsia="Calibri" w:hAnsi="Calibri" w:cs="Times New Roman"/>
              </w:rPr>
            </w:pPr>
          </w:p>
        </w:tc>
        <w:tc>
          <w:tcPr>
            <w:tcW w:w="0" w:type="auto"/>
          </w:tcPr>
          <w:p w14:paraId="665D5573" w14:textId="47D4453C" w:rsidR="008051AD" w:rsidRPr="00E84ADA" w:rsidRDefault="008051AD" w:rsidP="008051AD">
            <w:pPr>
              <w:jc w:val="center"/>
              <w:rPr>
                <w:rFonts w:ascii="Calibri" w:eastAsia="Calibri" w:hAnsi="Calibri" w:cs="Times New Roman"/>
              </w:rPr>
            </w:pPr>
          </w:p>
        </w:tc>
      </w:tr>
      <w:tr w:rsidR="00522E6F" w:rsidRPr="00E84ADA" w14:paraId="71C79F97" w14:textId="77777777" w:rsidTr="000E27A3">
        <w:tc>
          <w:tcPr>
            <w:tcW w:w="0" w:type="auto"/>
          </w:tcPr>
          <w:p w14:paraId="085D49B9" w14:textId="6C6A6203" w:rsidR="008051AD" w:rsidRPr="00E84ADA" w:rsidRDefault="008051AD" w:rsidP="00522E6F">
            <w:pPr>
              <w:rPr>
                <w:rFonts w:ascii="Calibri" w:eastAsia="Calibri" w:hAnsi="Calibri" w:cs="Times New Roman"/>
              </w:rPr>
            </w:pPr>
            <w:r w:rsidRPr="00E84ADA">
              <w:rPr>
                <w:rFonts w:ascii="Calibri" w:eastAsia="Calibri" w:hAnsi="Calibri" w:cs="Times New Roman"/>
              </w:rPr>
              <w:t>Larson, C. (2008)</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Larson&lt;/Author&gt;&lt;Year&gt;2008&lt;/Year&gt;&lt;RecNum&gt;6944&lt;/RecNum&gt;&lt;DisplayText&gt;(64)&lt;/DisplayText&gt;&lt;record&gt;&lt;rec-number&gt;6944&lt;/rec-number&gt;&lt;foreign-keys&gt;&lt;key app="EN" db-id="x5x002s5vsf9s9exsxlpr2r80ptsx9wa55a5"&gt;6944&lt;/key&gt;&lt;/foreign-keys&gt;&lt;ref-type name="Journal Article"&gt;17&lt;/ref-type&gt;&lt;contributors&gt;&lt;authors&gt;&lt;author&gt;Larson, C. M.&lt;/author&gt;&lt;author&gt;Giveans, M. R.&lt;/author&gt;&lt;/authors&gt;&lt;/contributors&gt;&lt;auth-address&gt;Minnesota Sports Medicine, Eden Prairie, Minnesota 55344, USA. christopher_larson@med.unc.edu&lt;/auth-address&gt;&lt;titles&gt;&lt;title&gt;Arthroscopic management of femoroacetabular impingement: early outcomes measures&lt;/title&gt;&lt;secondary-title&gt;Arthroscopy&lt;/secondary-title&gt;&lt;/titles&gt;&lt;periodical&gt;&lt;full-title&gt;Arthroscopy&lt;/full-title&gt;&lt;abbr-1&gt;Arthroscopy&lt;/abbr-1&gt;&lt;abbr-2&gt;Arthroscopy&lt;/abbr-2&gt;&lt;/periodical&gt;&lt;pages&gt;540-6&lt;/pages&gt;&lt;volume&gt;24&lt;/volume&gt;&lt;number&gt;5&lt;/number&gt;&lt;edition&gt;2008/04/30&lt;/edition&gt;&lt;keywords&gt;&lt;keyword&gt;Acetabulum/radiography/surgery&lt;/keyword&gt;&lt;keyword&gt;Adolescent&lt;/keyword&gt;&lt;keyword&gt;Adult&lt;/keyword&gt;&lt;keyword&gt;Arthralgia/etiology/physiopathology&lt;/keyword&gt;&lt;keyword&gt;Arthroscopy/adverse effects&lt;/keyword&gt;&lt;keyword&gt;Debridement&lt;/keyword&gt;&lt;keyword&gt;Female&lt;/keyword&gt;&lt;keyword&gt;Femur/radiography/surgery&lt;/keyword&gt;&lt;keyword&gt;Hip Joint/pathology/physiopathology/radiography/ surgery&lt;/keyword&gt;&lt;keyword&gt;Humans&lt;/keyword&gt;&lt;keyword&gt;Joint Diseases/complications/pathology/radiography/ surgery&lt;/keyword&gt;&lt;keyword&gt;Male&lt;/keyword&gt;&lt;keyword&gt;Pain Measurement&lt;/keyword&gt;&lt;keyword&gt;Pelvis/radiography&lt;/keyword&gt;&lt;keyword&gt;Tomography, X-Ray Computed&lt;/keyword&gt;&lt;keyword&gt;Treatment Outcome&lt;/keyword&gt;&lt;/keywords&gt;&lt;dates&gt;&lt;year&gt;2008&lt;/year&gt;&lt;pub-dates&gt;&lt;date&gt;May&lt;/date&gt;&lt;/pub-dates&gt;&lt;/dates&gt;&lt;isbn&gt;1526-3231 (Electronic)&amp;#xD;0749-8063 (Linking)&lt;/isbn&gt;&lt;accession-num&gt;18442686&lt;/accession-num&gt;&lt;urls&gt;&lt;/urls&gt;&lt;electronic-resource-num&gt;10.1016/j.arthro.2007.11.007&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64" w:tooltip="Larson, 2008 #6944" w:history="1">
              <w:r w:rsidR="00522E6F">
                <w:rPr>
                  <w:rFonts w:ascii="Calibri" w:eastAsia="Calibri" w:hAnsi="Calibri" w:cs="Times New Roman"/>
                  <w:noProof/>
                </w:rPr>
                <w:t>64</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7DE1ED2F" w14:textId="77777777" w:rsidR="008051AD" w:rsidRPr="00E84ADA" w:rsidRDefault="008051AD" w:rsidP="008051AD">
            <w:pPr>
              <w:jc w:val="center"/>
              <w:rPr>
                <w:rFonts w:ascii="Calibri" w:eastAsia="Calibri" w:hAnsi="Calibri" w:cs="Times New Roman"/>
              </w:rPr>
            </w:pPr>
          </w:p>
        </w:tc>
        <w:tc>
          <w:tcPr>
            <w:tcW w:w="0" w:type="auto"/>
          </w:tcPr>
          <w:p w14:paraId="5F552001" w14:textId="2AA29959" w:rsidR="008051AD" w:rsidRPr="00E84ADA" w:rsidRDefault="008051AD" w:rsidP="008051AD">
            <w:pPr>
              <w:jc w:val="center"/>
              <w:rPr>
                <w:rFonts w:ascii="Calibri" w:eastAsia="Calibri" w:hAnsi="Calibri" w:cs="Times New Roman"/>
              </w:rPr>
            </w:pPr>
          </w:p>
        </w:tc>
      </w:tr>
      <w:tr w:rsidR="00522E6F" w:rsidRPr="00E84ADA" w14:paraId="146CF0F8" w14:textId="77777777" w:rsidTr="00617804">
        <w:tc>
          <w:tcPr>
            <w:tcW w:w="0" w:type="auto"/>
          </w:tcPr>
          <w:p w14:paraId="1673FA29" w14:textId="051A5EBA" w:rsidR="008051AD" w:rsidRPr="00E84ADA" w:rsidRDefault="008051AD" w:rsidP="00522E6F">
            <w:pPr>
              <w:rPr>
                <w:rFonts w:ascii="Calibri" w:eastAsia="Calibri" w:hAnsi="Calibri" w:cs="Times New Roman"/>
              </w:rPr>
            </w:pPr>
            <w:r w:rsidRPr="00E84ADA">
              <w:rPr>
                <w:rFonts w:ascii="Calibri" w:eastAsia="Calibri" w:hAnsi="Calibri" w:cs="Times New Roman"/>
              </w:rPr>
              <w:t>Bardakos, N. (2008)</w:t>
            </w:r>
            <w:r w:rsidR="004D5949" w:rsidRPr="00E84ADA">
              <w:rPr>
                <w:rFonts w:ascii="Calibri" w:eastAsia="Calibri" w:hAnsi="Calibri" w:cs="Times New Roman"/>
              </w:rPr>
              <w:fldChar w:fldCharType="begin">
                <w:fldData xml:space="preserve">PEVuZE5vdGU+PENpdGU+PEF1dGhvcj5CYXJkYWtvczwvQXV0aG9yPjxZZWFyPjIwMDg8L1llYXI+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CYXJkYWtvczwvQXV0aG9yPjxZZWFyPjIwMDg8L1llYXI+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03" w:tooltip="Bardakos, 2008 #11890" w:history="1">
              <w:r w:rsidR="00522E6F">
                <w:rPr>
                  <w:rFonts w:ascii="Calibri" w:eastAsia="Calibri" w:hAnsi="Calibri" w:cs="Times New Roman"/>
                  <w:noProof/>
                </w:rPr>
                <w:t>103</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7A50AE30" w14:textId="77777777" w:rsidR="008051AD" w:rsidRPr="00E84ADA" w:rsidRDefault="008051AD" w:rsidP="008051AD">
            <w:pPr>
              <w:jc w:val="center"/>
              <w:rPr>
                <w:rFonts w:ascii="Calibri" w:eastAsia="Calibri" w:hAnsi="Calibri" w:cs="Times New Roman"/>
              </w:rPr>
            </w:pPr>
          </w:p>
        </w:tc>
        <w:tc>
          <w:tcPr>
            <w:tcW w:w="0" w:type="auto"/>
          </w:tcPr>
          <w:p w14:paraId="04376998" w14:textId="3AE1B044" w:rsidR="008051AD" w:rsidRPr="00E84ADA" w:rsidRDefault="008051AD" w:rsidP="00667C7A">
            <w:pPr>
              <w:rPr>
                <w:rFonts w:ascii="Calibri" w:eastAsia="Calibri" w:hAnsi="Calibri" w:cs="Times New Roman"/>
              </w:rPr>
            </w:pPr>
          </w:p>
        </w:tc>
      </w:tr>
      <w:tr w:rsidR="00522E6F" w:rsidRPr="00E84ADA" w14:paraId="1270FA11" w14:textId="77777777" w:rsidTr="00617804">
        <w:tc>
          <w:tcPr>
            <w:tcW w:w="0" w:type="auto"/>
          </w:tcPr>
          <w:p w14:paraId="32651763" w14:textId="6FF05D2B" w:rsidR="008051AD" w:rsidRPr="00E84ADA" w:rsidRDefault="008051AD" w:rsidP="00522E6F">
            <w:pPr>
              <w:rPr>
                <w:rFonts w:ascii="Calibri" w:eastAsia="Calibri" w:hAnsi="Calibri" w:cs="Times New Roman"/>
              </w:rPr>
            </w:pPr>
            <w:r w:rsidRPr="00E84ADA">
              <w:rPr>
                <w:rFonts w:ascii="Calibri" w:eastAsia="Calibri" w:hAnsi="Calibri" w:cs="Times New Roman"/>
              </w:rPr>
              <w:t>Horisberger, M. (2010)</w:t>
            </w:r>
            <w:r w:rsidR="004D5949" w:rsidRPr="00E84ADA">
              <w:rPr>
                <w:rFonts w:ascii="Calibri" w:eastAsia="Calibri" w:hAnsi="Calibri" w:cs="Times New Roman"/>
              </w:rPr>
              <w:fldChar w:fldCharType="begin">
                <w:fldData xml:space="preserve">PEVuZE5vdGU+PENpdGU+PEF1dGhvcj5Ib3Jpc2JlcmdlcjwvQXV0aG9yPjxZZWFyPjIwMTA8L1ll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Ib3Jpc2JlcmdlcjwvQXV0aG9yPjxZZWFyPjIwMTA8L1ll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69" w:tooltip="Horisberger, 2010 #6949" w:history="1">
              <w:r w:rsidR="00522E6F">
                <w:rPr>
                  <w:rFonts w:ascii="Calibri" w:eastAsia="Calibri" w:hAnsi="Calibri" w:cs="Times New Roman"/>
                  <w:noProof/>
                </w:rPr>
                <w:t>69</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B3EFAC4" w14:textId="77777777" w:rsidR="008051AD" w:rsidRPr="00E84ADA" w:rsidRDefault="008051AD" w:rsidP="008051AD">
            <w:pPr>
              <w:jc w:val="center"/>
              <w:rPr>
                <w:rFonts w:ascii="Calibri" w:eastAsia="Calibri" w:hAnsi="Calibri" w:cs="Times New Roman"/>
              </w:rPr>
            </w:pPr>
          </w:p>
        </w:tc>
        <w:tc>
          <w:tcPr>
            <w:tcW w:w="0" w:type="auto"/>
          </w:tcPr>
          <w:p w14:paraId="6A272E2E" w14:textId="7F33FEBC" w:rsidR="008051AD" w:rsidRPr="00E84ADA" w:rsidRDefault="008051AD" w:rsidP="008051AD">
            <w:pPr>
              <w:jc w:val="center"/>
              <w:rPr>
                <w:rFonts w:ascii="Calibri" w:eastAsia="Calibri" w:hAnsi="Calibri" w:cs="Times New Roman"/>
              </w:rPr>
            </w:pPr>
          </w:p>
        </w:tc>
      </w:tr>
      <w:tr w:rsidR="00522E6F" w:rsidRPr="00E84ADA" w14:paraId="56B39F4E" w14:textId="77777777" w:rsidTr="00617804">
        <w:tc>
          <w:tcPr>
            <w:tcW w:w="0" w:type="auto"/>
            <w:vAlign w:val="center"/>
          </w:tcPr>
          <w:p w14:paraId="13360F8E" w14:textId="0553F600"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Gédouin, J. (2010)</w:t>
            </w:r>
            <w:r w:rsidR="004D5949" w:rsidRPr="00E84ADA">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Gedouin&lt;/Author&gt;&lt;Year&gt;2010&lt;/Year&gt;&lt;RecNum&gt;11880&lt;/RecNum&gt;&lt;DisplayText&gt;(72)&lt;/DisplayText&gt;&lt;record&gt;&lt;rec-number&gt;11880&lt;/rec-number&gt;&lt;foreign-keys&gt;&lt;key app="EN" db-id="x5x002s5vsf9s9exsxlpr2r80ptsx9wa55a5"&gt;11880&lt;/key&gt;&lt;/foreign-keys&gt;&lt;ref-type name="Journal Article"&gt;17&lt;/ref-type&gt;&lt;contributors&gt;&lt;authors&gt;&lt;author&gt;Gedouin, J. E.&lt;/author&gt;&lt;author&gt;May, O.&lt;/author&gt;&lt;author&gt;Bonin, N.&lt;/author&gt;&lt;author&gt;Nogier, A.&lt;/author&gt;&lt;author&gt;Boyer, T.&lt;/author&gt;&lt;author&gt;Sadri, H.&lt;/author&gt;&lt;author&gt;Villar, R. N.&lt;/author&gt;&lt;author&gt;Laude, F.&lt;/author&gt;&lt;/authors&gt;&lt;/contributors&gt;&lt;auth-address&gt;Nouvelles cliniques nantaises, 3, rue Eric-Tabarly, 44277 Nantes, France. dr.gedouin@wanadoo.fr&lt;/auth-address&gt;&lt;titles&gt;&lt;title&gt;Assessment of arthroscopic management of femoroacetabular impingement. A prospective multicenter study&lt;/title&gt;&lt;secondary-title&gt;Orthopaedics &amp;amp; traumatology, surgery &amp;amp; research&lt;/secondary-title&gt;&lt;/titles&gt;&lt;periodical&gt;&lt;full-title&gt;Orthopaedics &amp;amp; traumatology, surgery &amp;amp; research&lt;/full-title&gt;&lt;abbr-1&gt;Orthop Traumatol Surg Res&lt;/abbr-1&gt;&lt;/periodical&gt;&lt;pages&gt;S59-67&lt;/pages&gt;&lt;volume&gt;96&lt;/volume&gt;&lt;number&gt;8 Suppl&lt;/number&gt;&lt;edition&gt;2010/11/03&lt;/edition&gt;&lt;keywords&gt;&lt;keyword&gt;Adolescent&lt;/keyword&gt;&lt;keyword&gt;Adult&lt;/keyword&gt;&lt;keyword&gt;Arthroscopy/ methods&lt;/keyword&gt;&lt;keyword&gt;Diagnosis, Differential&lt;/keyword&gt;&lt;keyword&gt;Female&lt;/keyword&gt;&lt;keyword&gt;Femoracetabular Impingement/diagnosis/ surgery&lt;/keyword&gt;&lt;keyword&gt;Follow-Up Studies&lt;/keyword&gt;&lt;keyword&gt;Humans&lt;/keyword&gt;&lt;keyword&gt;Male&lt;/keyword&gt;&lt;keyword&gt;Middle Aged&lt;/keyword&gt;&lt;keyword&gt;Prospective Studies&lt;/keyword&gt;&lt;keyword&gt;Time Factors&lt;/keyword&gt;&lt;keyword&gt;Treatment Outcome&lt;/keyword&gt;&lt;keyword&gt;Young Adult&lt;/keyword&gt;&lt;/keywords&gt;&lt;dates&gt;&lt;year&gt;2010&lt;/year&gt;&lt;pub-dates&gt;&lt;date&gt;Dec&lt;/date&gt;&lt;/pub-dates&gt;&lt;/dates&gt;&lt;isbn&gt;1877-0568 (Electronic)&amp;#xD;1877-0568 (Linking)&lt;/isbn&gt;&lt;accession-num&gt;21035415&lt;/accession-num&gt;&lt;urls&gt;&lt;/urls&gt;&lt;electronic-resource-num&gt;10.1016/j.otsr.2010.08.002&lt;/electronic-resource-num&gt;&lt;remote-database-provider&gt;NLM&lt;/remote-database-provider&gt;&lt;language&gt;eng&lt;/language&gt;&lt;/record&gt;&lt;/Cite&gt;&lt;/EndNote&gt;</w:instrText>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72" w:tooltip="Gedouin, 2010 #11880" w:history="1">
              <w:r w:rsidR="00522E6F">
                <w:rPr>
                  <w:rFonts w:ascii="Calibri" w:eastAsia="Times New Roman" w:hAnsi="Calibri" w:cs="Times New Roman"/>
                  <w:noProof/>
                  <w:color w:val="000000"/>
                </w:rPr>
                <w:t>72</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1BFF88F7" w14:textId="77777777" w:rsidR="008051AD" w:rsidRPr="00E84ADA" w:rsidRDefault="008051AD" w:rsidP="008051AD">
            <w:pPr>
              <w:jc w:val="center"/>
              <w:rPr>
                <w:rFonts w:ascii="Calibri" w:eastAsia="Calibri" w:hAnsi="Calibri" w:cs="Times New Roman"/>
              </w:rPr>
            </w:pPr>
          </w:p>
        </w:tc>
        <w:tc>
          <w:tcPr>
            <w:tcW w:w="0" w:type="auto"/>
          </w:tcPr>
          <w:p w14:paraId="35361F0F" w14:textId="4E0B82B8" w:rsidR="008051AD" w:rsidRPr="00E84ADA" w:rsidRDefault="008051AD" w:rsidP="008051AD">
            <w:pPr>
              <w:jc w:val="center"/>
              <w:rPr>
                <w:rFonts w:ascii="Calibri" w:eastAsia="Calibri" w:hAnsi="Calibri" w:cs="Times New Roman"/>
              </w:rPr>
            </w:pPr>
          </w:p>
        </w:tc>
      </w:tr>
      <w:tr w:rsidR="00522E6F" w:rsidRPr="00E84ADA" w14:paraId="0B7730E9" w14:textId="77777777" w:rsidTr="00617804">
        <w:tc>
          <w:tcPr>
            <w:tcW w:w="0" w:type="auto"/>
          </w:tcPr>
          <w:p w14:paraId="43F34D1A" w14:textId="6B8B847A" w:rsidR="008051AD" w:rsidRPr="00E84ADA" w:rsidRDefault="008051AD" w:rsidP="00522E6F">
            <w:pPr>
              <w:rPr>
                <w:rFonts w:ascii="Calibri" w:eastAsia="Calibri" w:hAnsi="Calibri" w:cs="Times New Roman"/>
              </w:rPr>
            </w:pPr>
            <w:r w:rsidRPr="00E84ADA">
              <w:rPr>
                <w:rFonts w:ascii="Calibri" w:eastAsia="Calibri" w:hAnsi="Calibri" w:cs="Times New Roman"/>
              </w:rPr>
              <w:t>Malviya, A. (2012)</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Malviya&lt;/Author&gt;&lt;Year&gt;2012&lt;/Year&gt;&lt;RecNum&gt;11860&lt;/RecNum&gt;&lt;DisplayText&gt;(77)&lt;/DisplayText&gt;&lt;record&gt;&lt;rec-number&gt;11860&lt;/rec-number&gt;&lt;foreign-keys&gt;&lt;key app="EN" db-id="x5x002s5vsf9s9exsxlpr2r80ptsx9wa55a5"&gt;11860&lt;/key&gt;&lt;/foreign-keys&gt;&lt;ref-type name="Journal Article"&gt;17&lt;/ref-type&gt;&lt;contributors&gt;&lt;authors&gt;&lt;author&gt;Malviya, A.&lt;/author&gt;&lt;author&gt;Stafford, G. H.&lt;/author&gt;&lt;author&gt;Villar, R. N.&lt;/author&gt;&lt;/authors&gt;&lt;/contributors&gt;&lt;auth-address&gt;The Richard Villar Practice, Spire Cambridge Lea Hospital, Cambridge, UK. amalviya@nhs.net&lt;/auth-address&gt;&lt;titles&gt;&lt;title&gt;Is hip arthroscopy for femoroacetabular impingement only for athletes?&lt;/title&gt;&lt;secondary-title&gt;British Journal of Sports Medicine&lt;/secondary-title&gt;&lt;/titles&gt;&lt;periodical&gt;&lt;full-title&gt;British Journal of Sports Medicine&lt;/full-title&gt;&lt;abbr-1&gt;Br. J. Sports Med.&lt;/abbr-1&gt;&lt;abbr-2&gt;Br J Sports Med&lt;/abbr-2&gt;&lt;/periodical&gt;&lt;pages&gt;1016-8&lt;/pages&gt;&lt;volume&gt;46&lt;/volume&gt;&lt;number&gt;14&lt;/number&gt;&lt;edition&gt;2012/08/11&lt;/edition&gt;&lt;keywords&gt;&lt;keyword&gt;Activities of Daily Living&lt;/keyword&gt;&lt;keyword&gt;Adolescent&lt;/keyword&gt;&lt;keyword&gt;Adult&lt;/keyword&gt;&lt;keyword&gt;Arthroscopy/rehabilitation/ statistics &amp;amp; numerical data&lt;/keyword&gt;&lt;keyword&gt;Athletes/ statistics &amp;amp; numerical data&lt;/keyword&gt;&lt;keyword&gt;Disabled Persons/statistics &amp;amp; numerical data&lt;/keyword&gt;&lt;keyword&gt;Female&lt;/keyword&gt;&lt;keyword&gt;Femoracetabular Impingement/rehabilitation/ surgery&lt;/keyword&gt;&lt;keyword&gt;Humans&lt;/keyword&gt;&lt;keyword&gt;Male&lt;/keyword&gt;&lt;keyword&gt;Middle Aged&lt;/keyword&gt;&lt;keyword&gt;Patient Satisfaction&lt;/keyword&gt;&lt;keyword&gt;Prospective Studies&lt;/keyword&gt;&lt;keyword&gt;Quality of Life&lt;/keyword&gt;&lt;keyword&gt;Severity of Illness Index&lt;/keyword&gt;&lt;keyword&gt;Treatment Outcome&lt;/keyword&gt;&lt;keyword&gt;Young Adult&lt;/keyword&gt;&lt;/keywords&gt;&lt;dates&gt;&lt;year&gt;2012&lt;/year&gt;&lt;pub-dates&gt;&lt;date&gt;Nov&lt;/date&gt;&lt;/pub-dates&gt;&lt;/dates&gt;&lt;isbn&gt;1473-0480 (Electronic)&amp;#xD;0306-3674 (Linking)&lt;/isbn&gt;&lt;accession-num&gt;22878258&lt;/accession-num&gt;&lt;urls&gt;&lt;/urls&gt;&lt;electronic-resource-num&gt;10.1136/bjsports-2012-091184&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77" w:tooltip="Malviya, 2012 #11860" w:history="1">
              <w:r w:rsidR="00522E6F">
                <w:rPr>
                  <w:rFonts w:ascii="Calibri" w:eastAsia="Calibri" w:hAnsi="Calibri" w:cs="Times New Roman"/>
                  <w:noProof/>
                </w:rPr>
                <w:t>77</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7E1A926" w14:textId="77777777" w:rsidR="008051AD" w:rsidRPr="00E84ADA" w:rsidRDefault="008051AD" w:rsidP="008051AD">
            <w:pPr>
              <w:jc w:val="center"/>
              <w:rPr>
                <w:rFonts w:ascii="Calibri" w:eastAsia="Calibri" w:hAnsi="Calibri" w:cs="Times New Roman"/>
              </w:rPr>
            </w:pPr>
          </w:p>
        </w:tc>
        <w:tc>
          <w:tcPr>
            <w:tcW w:w="0" w:type="auto"/>
          </w:tcPr>
          <w:p w14:paraId="5722F450" w14:textId="0BF4EBEC" w:rsidR="008051AD" w:rsidRPr="00E84ADA" w:rsidRDefault="008051AD" w:rsidP="008051AD">
            <w:pPr>
              <w:jc w:val="center"/>
              <w:rPr>
                <w:rFonts w:ascii="Calibri" w:eastAsia="Calibri" w:hAnsi="Calibri" w:cs="Times New Roman"/>
              </w:rPr>
            </w:pPr>
          </w:p>
        </w:tc>
      </w:tr>
      <w:tr w:rsidR="00522E6F" w:rsidRPr="00E84ADA" w14:paraId="2B21543C" w14:textId="77777777" w:rsidTr="00617804">
        <w:tc>
          <w:tcPr>
            <w:tcW w:w="0" w:type="auto"/>
          </w:tcPr>
          <w:p w14:paraId="769C214D" w14:textId="16BE714E" w:rsidR="008051AD" w:rsidRPr="00E84ADA" w:rsidRDefault="008051AD" w:rsidP="00522E6F">
            <w:pPr>
              <w:rPr>
                <w:rFonts w:ascii="Calibri" w:eastAsia="Calibri" w:hAnsi="Calibri" w:cs="Times New Roman"/>
              </w:rPr>
            </w:pPr>
            <w:r w:rsidRPr="00E84ADA">
              <w:rPr>
                <w:rFonts w:ascii="Calibri" w:eastAsia="Calibri" w:hAnsi="Calibri" w:cs="Times New Roman"/>
              </w:rPr>
              <w:t>Büchler, L. (2013)</w:t>
            </w:r>
            <w:r w:rsidR="004D5949" w:rsidRPr="00E84ADA">
              <w:rPr>
                <w:rFonts w:ascii="Calibri" w:eastAsia="Calibri" w:hAnsi="Calibri" w:cs="Times New Roman"/>
              </w:rPr>
              <w:fldChar w:fldCharType="begin">
                <w:fldData xml:space="preserve">PEVuZE5vdGU+PENpdGU+PEF1dGhvcj5CdWNobGVyPC9BdXRob3I+PFllYXI+MjAxMzwvWWVhcj48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Y1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CdWNobGVyPC9BdXRob3I+PFllYXI+MjAxMzwvWWVhcj48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Y1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05" w:tooltip="Buchler, 2013 #10402" w:history="1">
              <w:r w:rsidR="00522E6F">
                <w:rPr>
                  <w:rFonts w:ascii="Calibri" w:eastAsia="Calibri" w:hAnsi="Calibri" w:cs="Times New Roman"/>
                  <w:noProof/>
                </w:rPr>
                <w:t>105</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EB66BD3" w14:textId="77777777" w:rsidR="008051AD" w:rsidRPr="00E84ADA" w:rsidRDefault="008051AD" w:rsidP="008051AD">
            <w:pPr>
              <w:jc w:val="center"/>
              <w:rPr>
                <w:rFonts w:ascii="Calibri" w:eastAsia="Calibri" w:hAnsi="Calibri" w:cs="Times New Roman"/>
              </w:rPr>
            </w:pPr>
          </w:p>
        </w:tc>
        <w:tc>
          <w:tcPr>
            <w:tcW w:w="0" w:type="auto"/>
          </w:tcPr>
          <w:p w14:paraId="17536A60" w14:textId="2B9B9D79" w:rsidR="008051AD" w:rsidRPr="00E84ADA" w:rsidRDefault="008051AD" w:rsidP="008051AD">
            <w:pPr>
              <w:jc w:val="center"/>
              <w:rPr>
                <w:rFonts w:ascii="Calibri" w:eastAsia="Calibri" w:hAnsi="Calibri" w:cs="Times New Roman"/>
              </w:rPr>
            </w:pPr>
          </w:p>
        </w:tc>
      </w:tr>
      <w:tr w:rsidR="00522E6F" w:rsidRPr="00E84ADA" w14:paraId="0C852811" w14:textId="77777777" w:rsidTr="00617804">
        <w:tc>
          <w:tcPr>
            <w:tcW w:w="0" w:type="auto"/>
          </w:tcPr>
          <w:p w14:paraId="38A94F80" w14:textId="68AC4EF9" w:rsidR="008051AD" w:rsidRPr="00E84ADA" w:rsidRDefault="008051AD" w:rsidP="00522E6F">
            <w:pPr>
              <w:rPr>
                <w:rFonts w:ascii="Calibri" w:eastAsia="Calibri" w:hAnsi="Calibri" w:cs="Times New Roman"/>
              </w:rPr>
            </w:pPr>
            <w:r w:rsidRPr="00E84ADA">
              <w:rPr>
                <w:rFonts w:ascii="Calibri" w:eastAsia="Calibri" w:hAnsi="Calibri" w:cs="Times New Roman"/>
              </w:rPr>
              <w:t>Park, M. (2014)</w:t>
            </w:r>
            <w:r w:rsidR="004D5949" w:rsidRPr="00E84ADA">
              <w:rPr>
                <w:rFonts w:ascii="Calibri" w:eastAsia="Calibri" w:hAnsi="Calibri" w:cs="Times New Roman"/>
              </w:rPr>
              <w:fldChar w:fldCharType="begin">
                <w:fldData xml:space="preserve">PEVuZE5vdGU+PENpdGU+PEF1dGhvcj5QYXJrPC9BdXRob3I+PFllYXI+MjAxNDwvWWVhcj48UmVj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YXJrPC9BdXRob3I+PFllYXI+MjAxNDwvWWVhcj48UmVj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84" w:tooltip="Park, 2014 #11844" w:history="1">
              <w:r w:rsidR="00522E6F">
                <w:rPr>
                  <w:rFonts w:ascii="Calibri" w:eastAsia="Calibri" w:hAnsi="Calibri" w:cs="Times New Roman"/>
                  <w:noProof/>
                </w:rPr>
                <w:t>84</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525BA2D6" w14:textId="77777777" w:rsidR="008051AD" w:rsidRPr="00E84ADA" w:rsidRDefault="008051AD" w:rsidP="008051AD">
            <w:pPr>
              <w:jc w:val="center"/>
              <w:rPr>
                <w:rFonts w:ascii="Calibri" w:eastAsia="Calibri" w:hAnsi="Calibri" w:cs="Times New Roman"/>
              </w:rPr>
            </w:pPr>
          </w:p>
        </w:tc>
        <w:tc>
          <w:tcPr>
            <w:tcW w:w="0" w:type="auto"/>
          </w:tcPr>
          <w:p w14:paraId="2082D492" w14:textId="6D5D33DD" w:rsidR="008051AD" w:rsidRPr="00E84ADA" w:rsidRDefault="008051AD" w:rsidP="008051AD">
            <w:pPr>
              <w:jc w:val="center"/>
              <w:rPr>
                <w:rFonts w:ascii="Calibri" w:eastAsia="Calibri" w:hAnsi="Calibri" w:cs="Times New Roman"/>
              </w:rPr>
            </w:pPr>
          </w:p>
        </w:tc>
      </w:tr>
      <w:tr w:rsidR="00522E6F" w:rsidRPr="00E84ADA" w14:paraId="17C0A5EC" w14:textId="77777777" w:rsidTr="00617804">
        <w:tc>
          <w:tcPr>
            <w:tcW w:w="0" w:type="auto"/>
          </w:tcPr>
          <w:p w14:paraId="6B5ED224" w14:textId="63E01CB6" w:rsidR="008051AD" w:rsidRPr="00E84ADA" w:rsidRDefault="008051AD" w:rsidP="00522E6F">
            <w:pPr>
              <w:rPr>
                <w:rFonts w:ascii="Calibri" w:eastAsia="Calibri" w:hAnsi="Calibri" w:cs="Times New Roman"/>
              </w:rPr>
            </w:pPr>
            <w:r w:rsidRPr="00E84ADA">
              <w:rPr>
                <w:rFonts w:ascii="Calibri" w:eastAsia="Calibri" w:hAnsi="Calibri" w:cs="Times New Roman"/>
              </w:rPr>
              <w:t>Matsuda, D. (2014)</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Matsuda&lt;/Author&gt;&lt;Year&gt;2014&lt;/Year&gt;&lt;RecNum&gt;11845&lt;/RecNum&gt;&lt;DisplayText&gt;(106)&lt;/DisplayText&gt;&lt;record&gt;&lt;rec-number&gt;11845&lt;/rec-number&gt;&lt;foreign-keys&gt;&lt;key app="EN" db-id="x5x002s5vsf9s9exsxlpr2r80ptsx9wa55a5"&gt;11845&lt;/key&gt;&lt;/foreign-keys&gt;&lt;ref-type name="Journal Article"&gt;17&lt;/ref-type&gt;&lt;contributors&gt;&lt;authors&gt;&lt;author&gt;Matsuda, D. K.&lt;/author&gt;&lt;author&gt;Schnieder, C. P.&lt;/author&gt;&lt;author&gt;Sehgal, B.&lt;/author&gt;&lt;/authors&gt;&lt;/contributors&gt;&lt;auth-address&gt;Kaiser West Los Angeles Medical Center, Los Angeles, California, U.S.A. Electronic address: dean.k.matsuda@kp.org.&amp;#xD;Kaiser West Los Angeles Medical Center, Los Angeles, California, U.S.A.&amp;#xD;Essentia Health, Fargo, North Dakota, U.S.A.&lt;/auth-address&gt;&lt;titles&gt;&lt;title&gt;The critical corner of cam femoroacetabular impingement: clinical support of an emerging concept&lt;/title&gt;&lt;secondary-title&gt;Arthroscopy&lt;/secondary-title&gt;&lt;/titles&gt;&lt;periodical&gt;&lt;full-title&gt;Arthroscopy&lt;/full-title&gt;&lt;abbr-1&gt;Arthroscopy&lt;/abbr-1&gt;&lt;abbr-2&gt;Arthroscopy&lt;/abbr-2&gt;&lt;/periodical&gt;&lt;pages&gt;575-80&lt;/pages&gt;&lt;volume&gt;30&lt;/volume&gt;&lt;number&gt;5&lt;/number&gt;&lt;edition&gt;2014/03/19&lt;/edition&gt;&lt;keywords&gt;&lt;keyword&gt;Adult&lt;/keyword&gt;&lt;keyword&gt;Arthroscopy&lt;/keyword&gt;&lt;keyword&gt;Decompression, Surgical&lt;/keyword&gt;&lt;keyword&gt;Female&lt;/keyword&gt;&lt;keyword&gt;Femoracetabular Impingement/diagnosis/ physiopathology/ surgery&lt;/keyword&gt;&lt;keyword&gt;Hip Joint/physiopathology/surgery&lt;/keyword&gt;&lt;keyword&gt;Humans&lt;/keyword&gt;&lt;keyword&gt;Male&lt;/keyword&gt;&lt;keyword&gt;Middle Aged&lt;/keyword&gt;&lt;keyword&gt;Monitoring, Intraoperative/methods&lt;/keyword&gt;&lt;keyword&gt;Range of Motion, Articular&lt;/keyword&gt;&lt;keyword&gt;Rotation&lt;/keyword&gt;&lt;/keywords&gt;&lt;dates&gt;&lt;year&gt;2014&lt;/year&gt;&lt;pub-dates&gt;&lt;date&gt;May&lt;/date&gt;&lt;/pub-dates&gt;&lt;/dates&gt;&lt;isbn&gt;1526-3231 (Electronic)&amp;#xD;0749-8063 (Linking)&lt;/isbn&gt;&lt;accession-num&gt;24630123&lt;/accession-num&gt;&lt;urls&gt;&lt;/urls&gt;&lt;electronic-resource-num&gt;10.1016/j.arthro.2014.01.009&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06" w:tooltip="Matsuda, 2014 #11845" w:history="1">
              <w:r w:rsidR="00522E6F">
                <w:rPr>
                  <w:rFonts w:ascii="Calibri" w:eastAsia="Calibri" w:hAnsi="Calibri" w:cs="Times New Roman"/>
                  <w:noProof/>
                </w:rPr>
                <w:t>106</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2FB0913C" w14:textId="77777777" w:rsidR="008051AD" w:rsidRPr="00E84ADA" w:rsidRDefault="008051AD" w:rsidP="008051AD">
            <w:pPr>
              <w:jc w:val="center"/>
              <w:rPr>
                <w:rFonts w:ascii="Calibri" w:eastAsia="Calibri" w:hAnsi="Calibri" w:cs="Times New Roman"/>
              </w:rPr>
            </w:pPr>
          </w:p>
        </w:tc>
        <w:tc>
          <w:tcPr>
            <w:tcW w:w="0" w:type="auto"/>
          </w:tcPr>
          <w:p w14:paraId="23C082D7" w14:textId="50191591" w:rsidR="008051AD" w:rsidRPr="00E84ADA" w:rsidRDefault="008051AD" w:rsidP="008051AD">
            <w:pPr>
              <w:jc w:val="center"/>
              <w:rPr>
                <w:rFonts w:ascii="Calibri" w:eastAsia="Calibri" w:hAnsi="Calibri" w:cs="Times New Roman"/>
              </w:rPr>
            </w:pPr>
          </w:p>
        </w:tc>
      </w:tr>
      <w:tr w:rsidR="00522E6F" w:rsidRPr="00E84ADA" w14:paraId="0D85B4DC" w14:textId="77777777" w:rsidTr="00617804">
        <w:tc>
          <w:tcPr>
            <w:tcW w:w="0" w:type="auto"/>
          </w:tcPr>
          <w:p w14:paraId="54A9FBEA" w14:textId="51F80417" w:rsidR="008051AD" w:rsidRPr="00E84ADA" w:rsidRDefault="008051AD" w:rsidP="00522E6F">
            <w:pPr>
              <w:rPr>
                <w:rFonts w:ascii="Calibri" w:eastAsia="Calibri" w:hAnsi="Calibri" w:cs="Times New Roman"/>
              </w:rPr>
            </w:pPr>
            <w:r w:rsidRPr="00E84ADA">
              <w:rPr>
                <w:rFonts w:ascii="Calibri" w:eastAsia="Calibri" w:hAnsi="Calibri" w:cs="Times New Roman"/>
              </w:rPr>
              <w:t>Frank, R. (2014)</w:t>
            </w:r>
            <w:r w:rsidR="004D5949" w:rsidRPr="00E84ADA">
              <w:rPr>
                <w:rFonts w:ascii="Calibri" w:eastAsia="Calibri" w:hAnsi="Calibri" w:cs="Times New Roman"/>
              </w:rPr>
              <w:fldChar w:fldCharType="begin">
                <w:fldData xml:space="preserve">PEVuZE5vdGU+PENpdGU+PEF1dGhvcj5GcmFuazwvQXV0aG9yPjxZZWFyPjIwMTQ8L1llYXI+PFJl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jYzNC00MjwvcGFnZXM+PHZvbHVtZT40Mjwvdm9sdW1lPjxu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GcmFuazwvQXV0aG9yPjxZZWFyPjIwMTQ8L1llYXI+PFJl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jYzNC00MjwvcGFnZXM+PHZvbHVtZT40Mjwvdm9sdW1lPjxu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85" w:tooltip="Frank, 2014 #11840" w:history="1">
              <w:r w:rsidR="00522E6F">
                <w:rPr>
                  <w:rFonts w:ascii="Calibri" w:eastAsia="Calibri" w:hAnsi="Calibri" w:cs="Times New Roman"/>
                  <w:noProof/>
                </w:rPr>
                <w:t>85</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18322E28" w14:textId="77777777" w:rsidR="008051AD" w:rsidRPr="00E84ADA" w:rsidRDefault="008051AD" w:rsidP="008051AD">
            <w:pPr>
              <w:jc w:val="center"/>
              <w:rPr>
                <w:rFonts w:ascii="Calibri" w:eastAsia="Calibri" w:hAnsi="Calibri" w:cs="Times New Roman"/>
              </w:rPr>
            </w:pPr>
          </w:p>
        </w:tc>
        <w:tc>
          <w:tcPr>
            <w:tcW w:w="0" w:type="auto"/>
          </w:tcPr>
          <w:p w14:paraId="58216875" w14:textId="13FF9C3A" w:rsidR="008051AD" w:rsidRPr="00E84ADA" w:rsidRDefault="008051AD" w:rsidP="008051AD">
            <w:pPr>
              <w:jc w:val="center"/>
              <w:rPr>
                <w:rFonts w:ascii="Calibri" w:eastAsia="Calibri" w:hAnsi="Calibri" w:cs="Times New Roman"/>
              </w:rPr>
            </w:pPr>
          </w:p>
        </w:tc>
      </w:tr>
      <w:tr w:rsidR="00522E6F" w:rsidRPr="00E84ADA" w14:paraId="5FB89E64" w14:textId="77777777" w:rsidTr="00617804">
        <w:tc>
          <w:tcPr>
            <w:tcW w:w="0" w:type="auto"/>
          </w:tcPr>
          <w:p w14:paraId="5D7812B1" w14:textId="3954666F" w:rsidR="008051AD" w:rsidRPr="00E84ADA" w:rsidRDefault="008051AD" w:rsidP="00522E6F">
            <w:pPr>
              <w:rPr>
                <w:rFonts w:ascii="Calibri" w:eastAsia="Calibri" w:hAnsi="Calibri" w:cs="Times New Roman"/>
              </w:rPr>
            </w:pPr>
            <w:r w:rsidRPr="00E84ADA">
              <w:rPr>
                <w:rFonts w:ascii="Calibri" w:eastAsia="Calibri" w:hAnsi="Calibri" w:cs="Times New Roman"/>
              </w:rPr>
              <w:t>Khan, O. (2014)</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Khan&lt;/Author&gt;&lt;Year&gt;2014&lt;/Year&gt;&lt;RecNum&gt;11718&lt;/RecNum&gt;&lt;DisplayText&gt;(86)&lt;/DisplayText&gt;&lt;record&gt;&lt;rec-number&gt;11718&lt;/rec-number&gt;&lt;foreign-keys&gt;&lt;key app="EN" db-id="x5x002s5vsf9s9exsxlpr2r80ptsx9wa55a5"&gt;11718&lt;/key&gt;&lt;/foreign-keys&gt;&lt;ref-type name="Journal Article"&gt;17&lt;/ref-type&gt;&lt;contributors&gt;&lt;authors&gt;&lt;author&gt;Khan, O.&lt;/author&gt;&lt;author&gt;Witt, J.&lt;/author&gt;&lt;/authors&gt;&lt;/contributors&gt;&lt;auth-address&gt;University College London Hospitals, 250 Euston Rd, London, NW1 2PG, UK.&lt;/auth-address&gt;&lt;titles&gt;&lt;title&gt;Evaluation of the magnitude and location of Cam deformity using three dimensional CT analysis&lt;/title&gt;&lt;secondary-title&gt;Bone Joint J&lt;/secondary-title&gt;&lt;alt-title&gt;The bone &amp;amp; joint journal&lt;/alt-title&gt;&lt;/titles&gt;&lt;periodical&gt;&lt;full-title&gt;Bone Joint J&lt;/full-title&gt;&lt;/periodical&gt;&lt;pages&gt;1167-71&lt;/pages&gt;&lt;volume&gt;96-b&lt;/volume&gt;&lt;number&gt;9&lt;/number&gt;&lt;edition&gt;2014/09/04&lt;/edition&gt;&lt;keywords&gt;&lt;keyword&gt;Adolescent&lt;/keyword&gt;&lt;keyword&gt;Adult&lt;/keyword&gt;&lt;keyword&gt;Female&lt;/keyword&gt;&lt;keyword&gt;Femoracetabular Impingement/*radiography&lt;/keyword&gt;&lt;keyword&gt;Femur Head/*radiography&lt;/keyword&gt;&lt;keyword&gt;Humans&lt;/keyword&gt;&lt;keyword&gt;Imaging, Three-Dimensional/*methods&lt;/keyword&gt;&lt;keyword&gt;Male&lt;/keyword&gt;&lt;keyword&gt;Middle Aged&lt;/keyword&gt;&lt;keyword&gt;Multidetector Computed Tomography/*methods&lt;/keyword&gt;&lt;keyword&gt;Young Adult&lt;/keyword&gt;&lt;keyword&gt;Alpha angle&lt;/keyword&gt;&lt;keyword&gt;Ct&lt;/keyword&gt;&lt;keyword&gt;Femoroacetabular impingement&lt;/keyword&gt;&lt;keyword&gt;Imaging&lt;/keyword&gt;&lt;/keywords&gt;&lt;dates&gt;&lt;year&gt;2014&lt;/year&gt;&lt;pub-dates&gt;&lt;date&gt;Sep&lt;/date&gt;&lt;/pub-dates&gt;&lt;/dates&gt;&lt;accession-num&gt;25183585&lt;/accession-num&gt;&lt;urls&gt;&lt;/urls&gt;&lt;electronic-resource-num&gt;10.1302/0301-620x.96b9.33555&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86" w:tooltip="Khan, 2014 #11718" w:history="1">
              <w:r w:rsidR="00522E6F">
                <w:rPr>
                  <w:rFonts w:ascii="Calibri" w:eastAsia="Calibri" w:hAnsi="Calibri" w:cs="Times New Roman"/>
                  <w:noProof/>
                </w:rPr>
                <w:t>86</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2720809" w14:textId="77777777" w:rsidR="008051AD" w:rsidRPr="00E84ADA" w:rsidRDefault="008051AD" w:rsidP="008051AD">
            <w:pPr>
              <w:jc w:val="center"/>
              <w:rPr>
                <w:rFonts w:ascii="Calibri" w:eastAsia="Calibri" w:hAnsi="Calibri" w:cs="Times New Roman"/>
              </w:rPr>
            </w:pPr>
          </w:p>
        </w:tc>
        <w:tc>
          <w:tcPr>
            <w:tcW w:w="0" w:type="auto"/>
          </w:tcPr>
          <w:p w14:paraId="4BAB2526" w14:textId="1D1A4617" w:rsidR="008051AD" w:rsidRPr="00E84ADA" w:rsidRDefault="008051AD" w:rsidP="008051AD">
            <w:pPr>
              <w:jc w:val="center"/>
              <w:rPr>
                <w:rFonts w:ascii="Calibri" w:eastAsia="Calibri" w:hAnsi="Calibri" w:cs="Times New Roman"/>
              </w:rPr>
            </w:pPr>
          </w:p>
        </w:tc>
      </w:tr>
      <w:tr w:rsidR="00522E6F" w:rsidRPr="00E84ADA" w14:paraId="341BD914" w14:textId="77777777" w:rsidTr="00617804">
        <w:tc>
          <w:tcPr>
            <w:tcW w:w="0" w:type="auto"/>
          </w:tcPr>
          <w:p w14:paraId="48A14FE0" w14:textId="0E3161FB" w:rsidR="008051AD" w:rsidRPr="00E84ADA" w:rsidRDefault="008051AD" w:rsidP="00522E6F">
            <w:pPr>
              <w:rPr>
                <w:rFonts w:ascii="Calibri" w:eastAsia="Calibri" w:hAnsi="Calibri" w:cs="Times New Roman"/>
              </w:rPr>
            </w:pPr>
            <w:r w:rsidRPr="00E84ADA">
              <w:rPr>
                <w:rFonts w:ascii="Calibri" w:eastAsia="Calibri" w:hAnsi="Calibri" w:cs="Times New Roman"/>
              </w:rPr>
              <w:t>Gicquel, T. (2014)</w:t>
            </w:r>
            <w:r w:rsidR="004D5949" w:rsidRPr="00E84ADA">
              <w:rPr>
                <w:rFonts w:ascii="Calibri" w:eastAsia="Calibri" w:hAnsi="Calibri" w:cs="Times New Roman"/>
              </w:rPr>
              <w:fldChar w:fldCharType="begin">
                <w:fldData xml:space="preserve">PEVuZE5vdGU+PENpdGU+PEF1dGhvcj5HaWNxdWVsPC9BdXRob3I+PFllYXI+MjAxNDwvWWVhcj48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HaWNxdWVsPC9BdXRob3I+PFllYXI+MjAxNDwvWWVhcj48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E84ADA">
              <w:rPr>
                <w:rFonts w:ascii="Calibri" w:eastAsia="Calibri" w:hAnsi="Calibri" w:cs="Times New Roman"/>
              </w:rPr>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87" w:tooltip="Gicquel, 2014 #10281" w:history="1">
              <w:r w:rsidR="00522E6F">
                <w:rPr>
                  <w:rFonts w:ascii="Calibri" w:eastAsia="Calibri" w:hAnsi="Calibri" w:cs="Times New Roman"/>
                  <w:noProof/>
                </w:rPr>
                <w:t>87</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6F820D47" w14:textId="77777777" w:rsidR="008051AD" w:rsidRPr="00E84ADA" w:rsidRDefault="008051AD" w:rsidP="008051AD">
            <w:pPr>
              <w:jc w:val="center"/>
              <w:rPr>
                <w:rFonts w:ascii="Calibri" w:eastAsia="Calibri" w:hAnsi="Calibri" w:cs="Times New Roman"/>
              </w:rPr>
            </w:pPr>
          </w:p>
        </w:tc>
        <w:tc>
          <w:tcPr>
            <w:tcW w:w="0" w:type="auto"/>
          </w:tcPr>
          <w:p w14:paraId="6B4452E1" w14:textId="78DEF998" w:rsidR="008051AD" w:rsidRPr="00E84ADA" w:rsidRDefault="008051AD" w:rsidP="008051AD">
            <w:pPr>
              <w:jc w:val="center"/>
              <w:rPr>
                <w:rFonts w:ascii="Calibri" w:eastAsia="Calibri" w:hAnsi="Calibri" w:cs="Times New Roman"/>
              </w:rPr>
            </w:pPr>
          </w:p>
        </w:tc>
      </w:tr>
      <w:tr w:rsidR="00522E6F" w:rsidRPr="00E84ADA" w14:paraId="0D12FDEF" w14:textId="77777777" w:rsidTr="00617804">
        <w:tc>
          <w:tcPr>
            <w:tcW w:w="0" w:type="auto"/>
            <w:vAlign w:val="center"/>
          </w:tcPr>
          <w:p w14:paraId="2B63AAF6" w14:textId="2E8E371B"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Ross, J. (2015)</w:t>
            </w:r>
            <w:r w:rsidR="004D5949" w:rsidRPr="00E84ADA">
              <w:rPr>
                <w:rFonts w:ascii="Calibri" w:eastAsia="Times New Roman" w:hAnsi="Calibri" w:cs="Times New Roman"/>
                <w:color w:val="000000"/>
              </w:rPr>
              <w:fldChar w:fldCharType="begin">
                <w:fldData xml:space="preserve">PEVuZE5vdGU+PENpdGU+PEF1dGhvcj5Sb3NzPC9BdXRob3I+PFllYXI+MjAxNTwvWWVhcj48UmVj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Sb3NzPC9BdXRob3I+PFllYXI+MjAxNTwvWWVhcj48UmVj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E84ADA">
              <w:rPr>
                <w:rFonts w:ascii="Calibri" w:eastAsia="Times New Roman" w:hAnsi="Calibri" w:cs="Times New Roman"/>
                <w:color w:val="000000"/>
              </w:rPr>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2" w:tooltip="Ross, 2015 #11814" w:history="1">
              <w:r w:rsidR="00522E6F">
                <w:rPr>
                  <w:rFonts w:ascii="Calibri" w:eastAsia="Times New Roman" w:hAnsi="Calibri" w:cs="Times New Roman"/>
                  <w:noProof/>
                  <w:color w:val="000000"/>
                </w:rPr>
                <w:t>92</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29A258EA" w14:textId="77777777" w:rsidR="008051AD" w:rsidRPr="00E84ADA" w:rsidRDefault="008051AD" w:rsidP="008051AD">
            <w:pPr>
              <w:jc w:val="center"/>
              <w:rPr>
                <w:rFonts w:ascii="Calibri" w:eastAsia="Calibri" w:hAnsi="Calibri" w:cs="Times New Roman"/>
              </w:rPr>
            </w:pPr>
          </w:p>
        </w:tc>
        <w:tc>
          <w:tcPr>
            <w:tcW w:w="0" w:type="auto"/>
          </w:tcPr>
          <w:p w14:paraId="5439CFAA" w14:textId="3002DCD7" w:rsidR="008051AD" w:rsidRPr="00E84ADA" w:rsidRDefault="008051AD" w:rsidP="008051AD">
            <w:pPr>
              <w:jc w:val="center"/>
              <w:rPr>
                <w:rFonts w:ascii="Calibri" w:eastAsia="Calibri" w:hAnsi="Calibri" w:cs="Times New Roman"/>
              </w:rPr>
            </w:pPr>
          </w:p>
        </w:tc>
      </w:tr>
      <w:tr w:rsidR="00522E6F" w:rsidRPr="00E84ADA" w14:paraId="045976EF" w14:textId="77777777" w:rsidTr="00617804">
        <w:tc>
          <w:tcPr>
            <w:tcW w:w="0" w:type="auto"/>
            <w:vAlign w:val="center"/>
          </w:tcPr>
          <w:p w14:paraId="2CA47266" w14:textId="0DF808FC"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Malagelada, F. (2015)</w:t>
            </w:r>
            <w:r w:rsidR="004D5949" w:rsidRPr="00E84ADA">
              <w:rPr>
                <w:rFonts w:ascii="Calibri" w:eastAsia="Times New Roman" w:hAnsi="Calibri" w:cs="Times New Roman"/>
                <w:color w:val="000000"/>
              </w:rPr>
              <w:fldChar w:fldCharType="begin">
                <w:fldData xml:space="preserve">PEVuZE5vdGU+PENpdGU+PEF1dGhvcj5NYWxhZ2VsYWRhPC9BdXRob3I+PFllYXI+MjAxNTwvWWVh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NYWxhZ2VsYWRhPC9BdXRob3I+PFllYXI+MjAxNTwvWWVh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E84ADA">
              <w:rPr>
                <w:rFonts w:ascii="Calibri" w:eastAsia="Times New Roman" w:hAnsi="Calibri" w:cs="Times New Roman"/>
                <w:color w:val="000000"/>
              </w:rPr>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107" w:tooltip="Malagelada, 2015 #11832" w:history="1">
              <w:r w:rsidR="00522E6F">
                <w:rPr>
                  <w:rFonts w:ascii="Calibri" w:eastAsia="Times New Roman" w:hAnsi="Calibri" w:cs="Times New Roman"/>
                  <w:noProof/>
                  <w:color w:val="000000"/>
                </w:rPr>
                <w:t>107</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3BC56BDA" w14:textId="77777777" w:rsidR="008051AD" w:rsidRPr="00E84ADA" w:rsidRDefault="008051AD" w:rsidP="008051AD">
            <w:pPr>
              <w:jc w:val="center"/>
              <w:rPr>
                <w:rFonts w:ascii="Calibri" w:eastAsia="Calibri" w:hAnsi="Calibri" w:cs="Times New Roman"/>
              </w:rPr>
            </w:pPr>
          </w:p>
        </w:tc>
        <w:tc>
          <w:tcPr>
            <w:tcW w:w="0" w:type="auto"/>
          </w:tcPr>
          <w:p w14:paraId="1FC757E6" w14:textId="1462DE9D" w:rsidR="008051AD" w:rsidRPr="00E84ADA" w:rsidRDefault="008051AD" w:rsidP="008051AD">
            <w:pPr>
              <w:jc w:val="center"/>
              <w:rPr>
                <w:rFonts w:ascii="Calibri" w:eastAsia="Calibri" w:hAnsi="Calibri" w:cs="Times New Roman"/>
              </w:rPr>
            </w:pPr>
          </w:p>
        </w:tc>
      </w:tr>
      <w:tr w:rsidR="00522E6F" w:rsidRPr="00E84ADA" w14:paraId="38EB2021" w14:textId="77777777" w:rsidTr="00617804">
        <w:tc>
          <w:tcPr>
            <w:tcW w:w="0" w:type="auto"/>
            <w:vAlign w:val="bottom"/>
          </w:tcPr>
          <w:p w14:paraId="77344F44" w14:textId="542664A4"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Ross et al. (2015)</w:t>
            </w:r>
            <w:r w:rsidR="004D5949" w:rsidRPr="00E84ADA">
              <w:rPr>
                <w:rFonts w:ascii="Calibri" w:eastAsia="Times New Roman" w:hAnsi="Calibri" w:cs="Times New Roman"/>
                <w:color w:val="000000"/>
              </w:rPr>
              <w:fldChar w:fldCharType="begin">
                <w:fldData xml:space="preserve">PEVuZE5vdGU+PENpdGU+PEF1dGhvcj5Sb3NzPC9BdXRob3I+PFllYXI+MjAxNTwvWWVhcj48UmVj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Sb3NzPC9BdXRob3I+PFllYXI+MjAxNTwvWWVhcj48UmVj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E84ADA">
              <w:rPr>
                <w:rFonts w:ascii="Calibri" w:eastAsia="Times New Roman" w:hAnsi="Calibri" w:cs="Times New Roman"/>
                <w:color w:val="000000"/>
              </w:rPr>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7" w:tooltip="Ross, 2015 #11825" w:history="1">
              <w:r w:rsidR="00522E6F">
                <w:rPr>
                  <w:rFonts w:ascii="Calibri" w:eastAsia="Times New Roman" w:hAnsi="Calibri" w:cs="Times New Roman"/>
                  <w:noProof/>
                  <w:color w:val="000000"/>
                </w:rPr>
                <w:t>97</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2CD1D67F" w14:textId="77777777" w:rsidR="008051AD" w:rsidRPr="00E84ADA" w:rsidRDefault="008051AD" w:rsidP="008051AD">
            <w:pPr>
              <w:jc w:val="center"/>
              <w:rPr>
                <w:rFonts w:ascii="Calibri" w:eastAsia="Calibri" w:hAnsi="Calibri" w:cs="Times New Roman"/>
              </w:rPr>
            </w:pPr>
          </w:p>
        </w:tc>
        <w:tc>
          <w:tcPr>
            <w:tcW w:w="0" w:type="auto"/>
          </w:tcPr>
          <w:p w14:paraId="091E841B" w14:textId="2F6A198C" w:rsidR="008051AD" w:rsidRPr="00E84ADA" w:rsidRDefault="008051AD" w:rsidP="008051AD">
            <w:pPr>
              <w:jc w:val="center"/>
              <w:rPr>
                <w:rFonts w:ascii="Calibri" w:eastAsia="Calibri" w:hAnsi="Calibri" w:cs="Times New Roman"/>
              </w:rPr>
            </w:pPr>
          </w:p>
        </w:tc>
      </w:tr>
      <w:tr w:rsidR="00522E6F" w:rsidRPr="00E84ADA" w14:paraId="35FF60EB" w14:textId="77777777" w:rsidTr="00617804">
        <w:tc>
          <w:tcPr>
            <w:tcW w:w="0" w:type="auto"/>
            <w:vAlign w:val="center"/>
          </w:tcPr>
          <w:p w14:paraId="2F3C6A68" w14:textId="622745EF"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Roos, B. (2015)</w:t>
            </w:r>
            <w:r w:rsidR="004D5949" w:rsidRPr="00E84ADA">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Roos&lt;/Author&gt;&lt;Year&gt;2015&lt;/Year&gt;&lt;RecNum&gt;11826&lt;/RecNum&gt;&lt;DisplayText&gt;(108)&lt;/DisplayText&gt;&lt;record&gt;&lt;rec-number&gt;11826&lt;/rec-number&gt;&lt;foreign-keys&gt;&lt;key app="EN" db-id="x5x002s5vsf9s9exsxlpr2r80ptsx9wa55a5"&gt;11826&lt;/key&gt;&lt;/foreign-keys&gt;&lt;ref-type name="Journal Article"&gt;17&lt;/ref-type&gt;&lt;contributors&gt;&lt;authors&gt;&lt;author&gt;Roos, B. D.&lt;/author&gt;&lt;author&gt;Roos, M. V.&lt;/author&gt;&lt;author&gt;Junior, A. C.&lt;/author&gt;&lt;author&gt;Lima, E. M.&lt;/author&gt;&lt;author&gt;Gyboski, D. P.&lt;/author&gt;&lt;author&gt;Martins, L. S.&lt;/author&gt;&lt;/authors&gt;&lt;/contributors&gt;&lt;auth-address&gt;Hospital Ortopedico de Passo Fundo, Passo Fundo, RS, Brazil.&lt;/auth-address&gt;&lt;titles&gt;&lt;title&gt;Extracapsular approach for arthroscopic treatment of femoroacetabular impingement: clinical and radiographic results and complications&lt;/title&gt;&lt;secondary-title&gt;Rev Bras Ortop&lt;/secondary-title&gt;&lt;/titles&gt;&lt;periodical&gt;&lt;full-title&gt;Rev Bras Ortop&lt;/full-title&gt;&lt;/periodical&gt;&lt;pages&gt;430-7&lt;/pages&gt;&lt;volume&gt;50&lt;/volume&gt;&lt;number&gt;4&lt;/number&gt;&lt;edition&gt;2015/09/25&lt;/edition&gt;&lt;dates&gt;&lt;year&gt;2015&lt;/year&gt;&lt;pub-dates&gt;&lt;date&gt;Jul-Aug&lt;/date&gt;&lt;/pub-dates&gt;&lt;/dates&gt;&lt;isbn&gt;2255-4971 (Electronic)&amp;#xD;2255-4971 (Linking)&lt;/isbn&gt;&lt;accession-num&gt;26401501&lt;/accession-num&gt;&lt;urls&gt;&lt;/urls&gt;&lt;custom2&gt;4563045&lt;/custom2&gt;&lt;electronic-resource-num&gt;10.1016/j.rboe.2015.06.011&lt;/electronic-resource-num&gt;&lt;remote-database-provider&gt;NLM&lt;/remote-database-provider&gt;&lt;language&gt;eng&lt;/language&gt;&lt;/record&gt;&lt;/Cite&gt;&lt;/EndNote&gt;</w:instrText>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108" w:tooltip="Roos, 2015 #11826" w:history="1">
              <w:r w:rsidR="00522E6F">
                <w:rPr>
                  <w:rFonts w:ascii="Calibri" w:eastAsia="Times New Roman" w:hAnsi="Calibri" w:cs="Times New Roman"/>
                  <w:noProof/>
                  <w:color w:val="000000"/>
                </w:rPr>
                <w:t>108</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3BCAD825" w14:textId="77777777" w:rsidR="008051AD" w:rsidRPr="00E84ADA" w:rsidRDefault="008051AD" w:rsidP="008051AD">
            <w:pPr>
              <w:jc w:val="center"/>
              <w:rPr>
                <w:rFonts w:ascii="Calibri" w:eastAsia="Calibri" w:hAnsi="Calibri" w:cs="Times New Roman"/>
              </w:rPr>
            </w:pPr>
          </w:p>
        </w:tc>
        <w:tc>
          <w:tcPr>
            <w:tcW w:w="0" w:type="auto"/>
          </w:tcPr>
          <w:p w14:paraId="6FD2DE67" w14:textId="4EEE84D1" w:rsidR="008051AD" w:rsidRPr="00E84ADA" w:rsidRDefault="008051AD" w:rsidP="008051AD">
            <w:pPr>
              <w:jc w:val="center"/>
              <w:rPr>
                <w:rFonts w:ascii="Calibri" w:eastAsia="Calibri" w:hAnsi="Calibri" w:cs="Times New Roman"/>
              </w:rPr>
            </w:pPr>
          </w:p>
        </w:tc>
      </w:tr>
      <w:tr w:rsidR="00522E6F" w:rsidRPr="00E84ADA" w14:paraId="607FC8F6" w14:textId="77777777" w:rsidTr="00617804">
        <w:tc>
          <w:tcPr>
            <w:tcW w:w="0" w:type="auto"/>
            <w:vAlign w:val="center"/>
          </w:tcPr>
          <w:p w14:paraId="2135F6E8" w14:textId="2CB1CC25" w:rsidR="008051AD" w:rsidRPr="00E84ADA" w:rsidRDefault="008051AD" w:rsidP="00522E6F">
            <w:pPr>
              <w:rPr>
                <w:rFonts w:ascii="Calibri" w:eastAsia="Calibri" w:hAnsi="Calibri" w:cs="Times New Roman"/>
              </w:rPr>
            </w:pPr>
            <w:r w:rsidRPr="00E84ADA">
              <w:rPr>
                <w:rFonts w:ascii="Calibri" w:eastAsia="Times New Roman" w:hAnsi="Calibri" w:cs="Times New Roman"/>
                <w:color w:val="000000"/>
              </w:rPr>
              <w:t>Bulat, E. (2016)</w:t>
            </w:r>
            <w:r w:rsidR="004D5949" w:rsidRPr="00E84ADA">
              <w:rPr>
                <w:rFonts w:ascii="Calibri" w:eastAsia="Times New Roman" w:hAnsi="Calibri" w:cs="Times New Roman"/>
                <w:color w:val="000000"/>
              </w:rPr>
              <w:fldChar w:fldCharType="begin">
                <w:fldData xml:space="preserve">PEVuZE5vdGU+PENpdGU+PEF1dGhvcj5CdWxhdDwvQXV0aG9yPjxZZWFyPjIwMTY8L1llYXI+PFJl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CdWxhdDwvQXV0aG9yPjxZZWFyPjIwMTY8L1llYXI+PFJl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E84ADA">
              <w:rPr>
                <w:rFonts w:ascii="Calibri" w:eastAsia="Times New Roman" w:hAnsi="Calibri" w:cs="Times New Roman"/>
                <w:color w:val="000000"/>
              </w:rPr>
            </w:r>
            <w:r w:rsidR="004D5949" w:rsidRPr="00E84ADA">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8" w:tooltip="Bulat, 2016 #11827" w:history="1">
              <w:r w:rsidR="00522E6F">
                <w:rPr>
                  <w:rFonts w:ascii="Calibri" w:eastAsia="Times New Roman" w:hAnsi="Calibri" w:cs="Times New Roman"/>
                  <w:noProof/>
                  <w:color w:val="000000"/>
                </w:rPr>
                <w:t>98</w:t>
              </w:r>
            </w:hyperlink>
            <w:r w:rsidR="00955D58">
              <w:rPr>
                <w:rFonts w:ascii="Calibri" w:eastAsia="Times New Roman" w:hAnsi="Calibri" w:cs="Times New Roman"/>
                <w:noProof/>
                <w:color w:val="000000"/>
              </w:rPr>
              <w:t>)</w:t>
            </w:r>
            <w:r w:rsidR="004D5949" w:rsidRPr="00E84ADA">
              <w:rPr>
                <w:rFonts w:ascii="Calibri" w:eastAsia="Times New Roman" w:hAnsi="Calibri" w:cs="Times New Roman"/>
                <w:color w:val="000000"/>
              </w:rPr>
              <w:fldChar w:fldCharType="end"/>
            </w:r>
          </w:p>
        </w:tc>
        <w:tc>
          <w:tcPr>
            <w:tcW w:w="0" w:type="auto"/>
          </w:tcPr>
          <w:p w14:paraId="2E4DEC76" w14:textId="77777777" w:rsidR="008051AD" w:rsidRPr="00E84ADA" w:rsidRDefault="008051AD" w:rsidP="008051AD">
            <w:pPr>
              <w:jc w:val="center"/>
              <w:rPr>
                <w:rFonts w:ascii="Calibri" w:eastAsia="Calibri" w:hAnsi="Calibri" w:cs="Times New Roman"/>
              </w:rPr>
            </w:pPr>
          </w:p>
        </w:tc>
        <w:tc>
          <w:tcPr>
            <w:tcW w:w="0" w:type="auto"/>
          </w:tcPr>
          <w:p w14:paraId="7E753DF6" w14:textId="5D8EEB87" w:rsidR="008051AD" w:rsidRPr="00E84ADA" w:rsidRDefault="008051AD" w:rsidP="008051AD">
            <w:pPr>
              <w:jc w:val="center"/>
              <w:rPr>
                <w:rFonts w:ascii="Calibri" w:eastAsia="Calibri" w:hAnsi="Calibri" w:cs="Times New Roman"/>
              </w:rPr>
            </w:pPr>
          </w:p>
        </w:tc>
      </w:tr>
      <w:tr w:rsidR="00522E6F" w:rsidRPr="00E84ADA" w14:paraId="2F624E8B" w14:textId="77777777" w:rsidTr="000E27A3">
        <w:tc>
          <w:tcPr>
            <w:tcW w:w="0" w:type="auto"/>
          </w:tcPr>
          <w:p w14:paraId="2546F8A1" w14:textId="4B14CA69" w:rsidR="008051AD" w:rsidRPr="00E84ADA" w:rsidRDefault="008051AD" w:rsidP="00522E6F">
            <w:pPr>
              <w:rPr>
                <w:rFonts w:ascii="Calibri" w:eastAsia="Calibri" w:hAnsi="Calibri" w:cs="Times New Roman"/>
              </w:rPr>
            </w:pPr>
            <w:r w:rsidRPr="00E84ADA">
              <w:rPr>
                <w:rFonts w:ascii="Calibri" w:eastAsia="Calibri" w:hAnsi="Calibri" w:cs="Times New Roman"/>
              </w:rPr>
              <w:t>Sansone, M. (2015)</w:t>
            </w:r>
            <w:r w:rsidR="004D5949" w:rsidRPr="00E84ADA">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Sansone&lt;/Author&gt;&lt;Year&gt;2015&lt;/Year&gt;&lt;RecNum&gt;11900&lt;/RecNum&gt;&lt;DisplayText&gt;(109)&lt;/DisplayText&gt;&lt;record&gt;&lt;rec-number&gt;11900&lt;/rec-number&gt;&lt;foreign-keys&gt;&lt;key app="EN" db-id="x5x002s5vsf9s9exsxlpr2r80ptsx9wa55a5"&gt;11900&lt;/key&gt;&lt;/foreign-keys&gt;&lt;ref-type name="Journal Article"&gt;17&lt;/ref-type&gt;&lt;contributors&gt;&lt;authors&gt;&lt;author&gt;Sansone, M.&lt;/author&gt;&lt;author&gt;Ahlden, M.&lt;/author&gt;&lt;author&gt;Jonasson, P.&lt;/author&gt;&lt;author&gt;Thomee, C.&lt;/author&gt;&lt;author&gt;Sward, L.&lt;/author&gt;&lt;author&gt;Baranto, A.&lt;/author&gt;&lt;author&gt;Karlsson, J.&lt;/author&gt;&lt;author&gt;Thomee, R.&lt;/author&gt;&lt;/authors&gt;&lt;/contributors&gt;&lt;auth-address&gt;Department of Orthopaedics, Institute of Clinical Sciences, Sahlgrenska Academy, Gothenburg University, Sahlgrenska University Hospital/Molndal, Molndal, Sweden.&amp;#xD;Orthocenter/IFK-Kliniken, Gothenburg, Sweden.&amp;#xD;Section of Physiotherapy, Department of Clinical Neuroscience and Rehabilitation, Institute of Neuroscience and Physiology, Sahlgrenska Academy, University of Gothenburg, Goteborg, Sweden.&lt;/auth-address&gt;&lt;titles&gt;&lt;title&gt;Good Results After Hip Arthroscopy for Femoroacetabular Impingement in Top-Level Athletes&lt;/title&gt;&lt;secondary-title&gt;Orthop J Sports Med&lt;/secondary-title&gt;&lt;/titles&gt;&lt;periodical&gt;&lt;full-title&gt;Orthop J Sports Med&lt;/full-title&gt;&lt;/periodical&gt;&lt;pages&gt;2325967115569691&lt;/pages&gt;&lt;volume&gt;3&lt;/volume&gt;&lt;number&gt;2&lt;/number&gt;&lt;edition&gt;2015/11/05&lt;/edition&gt;&lt;dates&gt;&lt;year&gt;2015&lt;/year&gt;&lt;pub-dates&gt;&lt;date&gt;Feb&lt;/date&gt;&lt;/pub-dates&gt;&lt;/dates&gt;&lt;isbn&gt;2325-9671 (Electronic)&amp;#xD;2325-9671 (Linking)&lt;/isbn&gt;&lt;accession-num&gt;26535379&lt;/accession-num&gt;&lt;urls&gt;&lt;/urls&gt;&lt;custom2&gt;4555608&lt;/custom2&gt;&lt;electronic-resource-num&gt;10.1177/2325967115569691&lt;/electronic-resource-num&gt;&lt;remote-database-provider&gt;NLM&lt;/remote-database-provider&gt;&lt;language&gt;eng&lt;/language&gt;&lt;/record&gt;&lt;/Cite&gt;&lt;/EndNote&gt;</w:instrText>
            </w:r>
            <w:r w:rsidR="004D5949" w:rsidRPr="00E84ADA">
              <w:rPr>
                <w:rFonts w:ascii="Calibri" w:eastAsia="Calibri" w:hAnsi="Calibri" w:cs="Times New Roman"/>
              </w:rPr>
              <w:fldChar w:fldCharType="separate"/>
            </w:r>
            <w:r w:rsidR="00955D58">
              <w:rPr>
                <w:rFonts w:ascii="Calibri" w:eastAsia="Calibri" w:hAnsi="Calibri" w:cs="Times New Roman"/>
                <w:noProof/>
              </w:rPr>
              <w:t>(</w:t>
            </w:r>
            <w:hyperlink w:anchor="_ENREF_109" w:tooltip="Sansone, 2015 #11900" w:history="1">
              <w:r w:rsidR="00522E6F">
                <w:rPr>
                  <w:rFonts w:ascii="Calibri" w:eastAsia="Calibri" w:hAnsi="Calibri" w:cs="Times New Roman"/>
                  <w:noProof/>
                </w:rPr>
                <w:t>109</w:t>
              </w:r>
            </w:hyperlink>
            <w:r w:rsidR="00955D58">
              <w:rPr>
                <w:rFonts w:ascii="Calibri" w:eastAsia="Calibri" w:hAnsi="Calibri" w:cs="Times New Roman"/>
                <w:noProof/>
              </w:rPr>
              <w:t>)</w:t>
            </w:r>
            <w:r w:rsidR="004D5949" w:rsidRPr="00E84ADA">
              <w:rPr>
                <w:rFonts w:ascii="Calibri" w:eastAsia="Calibri" w:hAnsi="Calibri" w:cs="Times New Roman"/>
              </w:rPr>
              <w:fldChar w:fldCharType="end"/>
            </w:r>
          </w:p>
        </w:tc>
        <w:tc>
          <w:tcPr>
            <w:tcW w:w="0" w:type="auto"/>
          </w:tcPr>
          <w:p w14:paraId="2EBCEEE3" w14:textId="77777777" w:rsidR="008051AD" w:rsidRPr="00E84ADA" w:rsidRDefault="008051AD" w:rsidP="008051AD">
            <w:pPr>
              <w:jc w:val="center"/>
              <w:rPr>
                <w:rFonts w:ascii="Calibri" w:eastAsia="Calibri" w:hAnsi="Calibri" w:cs="Times New Roman"/>
              </w:rPr>
            </w:pPr>
          </w:p>
        </w:tc>
        <w:tc>
          <w:tcPr>
            <w:tcW w:w="0" w:type="auto"/>
          </w:tcPr>
          <w:p w14:paraId="21254F5C" w14:textId="6C28353A" w:rsidR="008051AD" w:rsidRPr="00E84ADA" w:rsidRDefault="008051AD" w:rsidP="008051AD">
            <w:pPr>
              <w:jc w:val="center"/>
              <w:rPr>
                <w:rFonts w:ascii="Calibri" w:eastAsia="Calibri" w:hAnsi="Calibri" w:cs="Times New Roman"/>
              </w:rPr>
            </w:pPr>
          </w:p>
        </w:tc>
      </w:tr>
    </w:tbl>
    <w:p w14:paraId="6ACB608E" w14:textId="174418BB" w:rsidR="00E84ADA" w:rsidRDefault="00E84ADA" w:rsidP="005435C9"/>
    <w:p w14:paraId="2A757C33" w14:textId="782A8831" w:rsidR="00E84ADA" w:rsidRDefault="00E84ADA" w:rsidP="005435C9"/>
    <w:p w14:paraId="12B7AD93" w14:textId="2B8A97ED" w:rsidR="00E84ADA" w:rsidRDefault="00E84ADA" w:rsidP="005435C9"/>
    <w:p w14:paraId="7EF3296C" w14:textId="51891BA1" w:rsidR="00E84ADA" w:rsidRDefault="00E84ADA" w:rsidP="005435C9"/>
    <w:p w14:paraId="13F5D206" w14:textId="77777777" w:rsidR="00E84ADA" w:rsidRDefault="00E84ADA" w:rsidP="005435C9"/>
    <w:p w14:paraId="30F03388" w14:textId="52AE251B" w:rsidR="003817C6" w:rsidRDefault="003817C6" w:rsidP="003817C6"/>
    <w:p w14:paraId="09F5AF97" w14:textId="77777777" w:rsidR="003817C6" w:rsidRDefault="003817C6" w:rsidP="003817C6"/>
    <w:p w14:paraId="315DFCC3" w14:textId="77777777" w:rsidR="003817C6" w:rsidRDefault="003817C6" w:rsidP="003817C6"/>
    <w:p w14:paraId="7DB6948F" w14:textId="77777777" w:rsidR="003817C6" w:rsidRDefault="003817C6" w:rsidP="003817C6"/>
    <w:p w14:paraId="606E3C57" w14:textId="77777777" w:rsidR="003817C6" w:rsidRDefault="003817C6" w:rsidP="003817C6"/>
    <w:p w14:paraId="7B702257" w14:textId="75C3ABBB" w:rsidR="00E84ADA" w:rsidRDefault="00E84ADA" w:rsidP="003817C6"/>
    <w:p w14:paraId="6EA028E1" w14:textId="114D3B00" w:rsidR="0088347A" w:rsidRDefault="0088347A" w:rsidP="003817C6"/>
    <w:p w14:paraId="61602051" w14:textId="77777777" w:rsidR="007C28E2" w:rsidRDefault="007C28E2" w:rsidP="003817C6"/>
    <w:p w14:paraId="7D2A0425" w14:textId="0AA9AE92" w:rsidR="003817C6" w:rsidRDefault="001A1B9F" w:rsidP="003817C6">
      <w:r>
        <w:lastRenderedPageBreak/>
        <w:t>Appendix 3</w:t>
      </w:r>
      <w:r w:rsidR="00CC2C8C">
        <w:t>. Detail of Diagnostic</w:t>
      </w:r>
      <w:r w:rsidR="00C22753">
        <w:t xml:space="preserve"> Imaging reported in included studies</w:t>
      </w:r>
    </w:p>
    <w:tbl>
      <w:tblPr>
        <w:tblStyle w:val="TableGrid"/>
        <w:tblW w:w="0" w:type="auto"/>
        <w:tblLook w:val="04A0" w:firstRow="1" w:lastRow="0" w:firstColumn="1" w:lastColumn="0" w:noHBand="0" w:noVBand="1"/>
      </w:tblPr>
      <w:tblGrid>
        <w:gridCol w:w="1975"/>
        <w:gridCol w:w="2120"/>
        <w:gridCol w:w="1796"/>
        <w:gridCol w:w="1598"/>
        <w:gridCol w:w="1861"/>
      </w:tblGrid>
      <w:tr w:rsidR="00522E6F" w:rsidRPr="00CD04AB" w14:paraId="741280AA" w14:textId="77777777" w:rsidTr="00CD04AB">
        <w:tc>
          <w:tcPr>
            <w:tcW w:w="0" w:type="auto"/>
            <w:vMerge w:val="restart"/>
            <w:shd w:val="clear" w:color="auto" w:fill="BFBFBF"/>
          </w:tcPr>
          <w:p w14:paraId="667A4912" w14:textId="77777777" w:rsidR="00CD04AB" w:rsidRPr="00CD04AB" w:rsidRDefault="00CD04AB" w:rsidP="00CD04AB">
            <w:pPr>
              <w:rPr>
                <w:rFonts w:ascii="Calibri" w:eastAsia="Calibri" w:hAnsi="Calibri" w:cs="Times New Roman"/>
                <w:b/>
              </w:rPr>
            </w:pPr>
            <w:r w:rsidRPr="00CD04AB">
              <w:rPr>
                <w:rFonts w:ascii="Calibri" w:eastAsia="Calibri" w:hAnsi="Calibri" w:cs="Times New Roman"/>
                <w:b/>
              </w:rPr>
              <w:t>Study</w:t>
            </w:r>
          </w:p>
        </w:tc>
        <w:tc>
          <w:tcPr>
            <w:tcW w:w="0" w:type="auto"/>
            <w:gridSpan w:val="4"/>
            <w:shd w:val="clear" w:color="auto" w:fill="BFBFBF"/>
          </w:tcPr>
          <w:p w14:paraId="7C521592" w14:textId="58CE429D" w:rsidR="00CD04AB" w:rsidRPr="00CD04AB" w:rsidRDefault="00CC2C8C" w:rsidP="00CD04AB">
            <w:pPr>
              <w:contextualSpacing/>
              <w:jc w:val="center"/>
              <w:rPr>
                <w:rFonts w:ascii="Calibri" w:eastAsia="Calibri" w:hAnsi="Calibri" w:cs="Times New Roman"/>
                <w:b/>
              </w:rPr>
            </w:pPr>
            <w:r>
              <w:rPr>
                <w:rFonts w:ascii="Calibri" w:eastAsia="Calibri" w:hAnsi="Calibri" w:cs="Times New Roman"/>
                <w:b/>
              </w:rPr>
              <w:t>Diagnostic</w:t>
            </w:r>
            <w:r w:rsidR="00CD04AB" w:rsidRPr="00CD04AB">
              <w:rPr>
                <w:rFonts w:ascii="Calibri" w:eastAsia="Calibri" w:hAnsi="Calibri" w:cs="Times New Roman"/>
                <w:b/>
              </w:rPr>
              <w:t xml:space="preserve"> Imaging</w:t>
            </w:r>
          </w:p>
        </w:tc>
      </w:tr>
      <w:tr w:rsidR="00522E6F" w:rsidRPr="00CD04AB" w14:paraId="78F08E2B" w14:textId="77777777" w:rsidTr="00CD04AB">
        <w:tc>
          <w:tcPr>
            <w:tcW w:w="0" w:type="auto"/>
            <w:vMerge/>
            <w:shd w:val="clear" w:color="auto" w:fill="BFBFBF"/>
          </w:tcPr>
          <w:p w14:paraId="04DEF911" w14:textId="77777777" w:rsidR="00CD04AB" w:rsidRPr="00CD04AB" w:rsidRDefault="00CD04AB" w:rsidP="00CD04AB">
            <w:pPr>
              <w:rPr>
                <w:rFonts w:ascii="Calibri" w:eastAsia="Calibri" w:hAnsi="Calibri" w:cs="Times New Roman"/>
                <w:b/>
              </w:rPr>
            </w:pPr>
          </w:p>
        </w:tc>
        <w:tc>
          <w:tcPr>
            <w:tcW w:w="0" w:type="auto"/>
            <w:shd w:val="clear" w:color="auto" w:fill="BFBFBF"/>
          </w:tcPr>
          <w:p w14:paraId="7905A5AA" w14:textId="5F4F3087" w:rsidR="00CD04AB" w:rsidRPr="00CD04AB" w:rsidRDefault="00C733FA" w:rsidP="00CD04AB">
            <w:pPr>
              <w:jc w:val="center"/>
              <w:rPr>
                <w:rFonts w:ascii="Calibri" w:eastAsia="Calibri" w:hAnsi="Calibri" w:cs="Times New Roman"/>
                <w:b/>
              </w:rPr>
            </w:pPr>
            <w:r>
              <w:rPr>
                <w:rFonts w:ascii="Calibri" w:eastAsia="Calibri" w:hAnsi="Calibri" w:cs="Times New Roman"/>
                <w:b/>
              </w:rPr>
              <w:t xml:space="preserve">FAI </w:t>
            </w:r>
            <w:r w:rsidR="00522E6F">
              <w:rPr>
                <w:rFonts w:ascii="Calibri" w:eastAsia="Calibri" w:hAnsi="Calibri" w:cs="Times New Roman"/>
                <w:b/>
              </w:rPr>
              <w:t>and/or</w:t>
            </w:r>
            <w:r>
              <w:rPr>
                <w:rFonts w:ascii="Calibri" w:eastAsia="Calibri" w:hAnsi="Calibri" w:cs="Times New Roman"/>
                <w:b/>
              </w:rPr>
              <w:t xml:space="preserve"> labral tear </w:t>
            </w:r>
            <w:r w:rsidR="00522E6F">
              <w:rPr>
                <w:rFonts w:ascii="Calibri" w:eastAsia="Calibri" w:hAnsi="Calibri" w:cs="Times New Roman"/>
                <w:b/>
              </w:rPr>
              <w:t xml:space="preserve">pathology </w:t>
            </w:r>
            <w:r>
              <w:rPr>
                <w:rFonts w:ascii="Calibri" w:eastAsia="Calibri" w:hAnsi="Calibri" w:cs="Times New Roman"/>
                <w:b/>
              </w:rPr>
              <w:t xml:space="preserve">on </w:t>
            </w:r>
            <w:r w:rsidR="00CD04AB" w:rsidRPr="00CD04AB">
              <w:rPr>
                <w:rFonts w:ascii="Calibri" w:eastAsia="Calibri" w:hAnsi="Calibri" w:cs="Times New Roman"/>
                <w:b/>
              </w:rPr>
              <w:t>MRI/MRA</w:t>
            </w:r>
          </w:p>
        </w:tc>
        <w:tc>
          <w:tcPr>
            <w:tcW w:w="0" w:type="auto"/>
            <w:shd w:val="clear" w:color="auto" w:fill="BFBFBF"/>
          </w:tcPr>
          <w:p w14:paraId="68B15634" w14:textId="30CFB331" w:rsidR="00CD04AB" w:rsidRPr="00CD04AB" w:rsidRDefault="00CD04AB" w:rsidP="00CD04AB">
            <w:pPr>
              <w:jc w:val="center"/>
              <w:rPr>
                <w:rFonts w:ascii="Calibri" w:eastAsia="Calibri" w:hAnsi="Calibri" w:cs="Times New Roman"/>
                <w:b/>
              </w:rPr>
            </w:pPr>
            <w:r w:rsidRPr="00CD04AB">
              <w:rPr>
                <w:rFonts w:ascii="Calibri" w:eastAsia="Calibri" w:hAnsi="Calibri" w:cs="Times New Roman"/>
                <w:b/>
              </w:rPr>
              <w:t>Alpha angle</w:t>
            </w:r>
            <w:r w:rsidR="008563C9">
              <w:rPr>
                <w:rFonts w:ascii="Calibri" w:eastAsia="Calibri" w:hAnsi="Calibri" w:cs="Times New Roman"/>
                <w:b/>
              </w:rPr>
              <w:t xml:space="preserve"> on radiographs</w:t>
            </w:r>
          </w:p>
        </w:tc>
        <w:tc>
          <w:tcPr>
            <w:tcW w:w="0" w:type="auto"/>
            <w:shd w:val="clear" w:color="auto" w:fill="BFBFBF"/>
          </w:tcPr>
          <w:p w14:paraId="7644F502" w14:textId="277A50A0" w:rsidR="00CD04AB" w:rsidRPr="00CD04AB" w:rsidRDefault="00CD04AB" w:rsidP="00CD04AB">
            <w:pPr>
              <w:jc w:val="center"/>
              <w:rPr>
                <w:rFonts w:ascii="Calibri" w:eastAsia="Calibri" w:hAnsi="Calibri" w:cs="Times New Roman"/>
                <w:b/>
              </w:rPr>
            </w:pPr>
            <w:r w:rsidRPr="00CD04AB">
              <w:rPr>
                <w:rFonts w:ascii="Calibri" w:eastAsia="Calibri" w:hAnsi="Calibri" w:cs="Times New Roman"/>
                <w:b/>
              </w:rPr>
              <w:t>CEA</w:t>
            </w:r>
            <w:r w:rsidR="008563C9">
              <w:rPr>
                <w:rFonts w:ascii="Calibri" w:eastAsia="Calibri" w:hAnsi="Calibri" w:cs="Times New Roman"/>
                <w:b/>
              </w:rPr>
              <w:t xml:space="preserve"> on radiographs</w:t>
            </w:r>
          </w:p>
        </w:tc>
        <w:tc>
          <w:tcPr>
            <w:tcW w:w="0" w:type="auto"/>
            <w:shd w:val="clear" w:color="auto" w:fill="BFBFBF"/>
          </w:tcPr>
          <w:p w14:paraId="4E78520D" w14:textId="237CCA59" w:rsidR="00CD04AB" w:rsidRPr="00CD04AB" w:rsidRDefault="00CD04AB" w:rsidP="00CD04AB">
            <w:pPr>
              <w:jc w:val="center"/>
              <w:rPr>
                <w:rFonts w:ascii="Calibri" w:eastAsia="Calibri" w:hAnsi="Calibri" w:cs="Times New Roman"/>
                <w:b/>
              </w:rPr>
            </w:pPr>
            <w:r w:rsidRPr="00CD04AB">
              <w:rPr>
                <w:rFonts w:ascii="Calibri" w:eastAsia="Calibri" w:hAnsi="Calibri" w:cs="Times New Roman"/>
                <w:b/>
              </w:rPr>
              <w:t>Crossover sign</w:t>
            </w:r>
            <w:r w:rsidR="008563C9">
              <w:rPr>
                <w:rFonts w:ascii="Calibri" w:eastAsia="Calibri" w:hAnsi="Calibri" w:cs="Times New Roman"/>
                <w:b/>
              </w:rPr>
              <w:t xml:space="preserve"> on radiographs</w:t>
            </w:r>
          </w:p>
        </w:tc>
      </w:tr>
      <w:tr w:rsidR="008051AD" w:rsidRPr="00CD04AB" w14:paraId="22A459C0" w14:textId="77777777" w:rsidTr="0088093A">
        <w:tc>
          <w:tcPr>
            <w:tcW w:w="0" w:type="auto"/>
            <w:gridSpan w:val="5"/>
            <w:shd w:val="clear" w:color="auto" w:fill="FFFF00"/>
            <w:vAlign w:val="bottom"/>
          </w:tcPr>
          <w:p w14:paraId="42647334" w14:textId="7B3953E2" w:rsidR="008051AD" w:rsidRPr="00CD04AB" w:rsidRDefault="008051AD" w:rsidP="00CD04AB">
            <w:pPr>
              <w:jc w:val="center"/>
              <w:rPr>
                <w:rFonts w:ascii="Calibri" w:eastAsia="Calibri" w:hAnsi="Calibri" w:cs="Times New Roman"/>
              </w:rPr>
            </w:pPr>
            <w:r>
              <w:rPr>
                <w:rFonts w:ascii="Calibri" w:eastAsia="Calibri" w:hAnsi="Calibri" w:cs="Times New Roman"/>
              </w:rPr>
              <w:t>2</w:t>
            </w:r>
            <w:r w:rsidRPr="00CD04AB">
              <w:rPr>
                <w:rFonts w:ascii="Calibri" w:eastAsia="Calibri" w:hAnsi="Calibri" w:cs="Times New Roman"/>
              </w:rPr>
              <w:t>4</w:t>
            </w:r>
            <w:r>
              <w:rPr>
                <w:rFonts w:ascii="Calibri" w:eastAsia="Calibri" w:hAnsi="Calibri" w:cs="Times New Roman"/>
              </w:rPr>
              <w:t>% of studies reporting all four imaging criteria</w:t>
            </w:r>
          </w:p>
        </w:tc>
      </w:tr>
      <w:tr w:rsidR="00522E6F" w:rsidRPr="00CD04AB" w14:paraId="3E1F384F" w14:textId="77777777" w:rsidTr="00CD04AB">
        <w:tc>
          <w:tcPr>
            <w:tcW w:w="0" w:type="auto"/>
            <w:shd w:val="clear" w:color="auto" w:fill="FFFFFF"/>
          </w:tcPr>
          <w:p w14:paraId="1613D5A6" w14:textId="47FB8989" w:rsidR="00CD04AB" w:rsidRPr="00CD04AB" w:rsidRDefault="00CD04AB" w:rsidP="00522E6F">
            <w:pPr>
              <w:rPr>
                <w:rFonts w:ascii="Calibri" w:eastAsia="Calibri" w:hAnsi="Calibri" w:cs="Times New Roman"/>
              </w:rPr>
            </w:pPr>
            <w:r w:rsidRPr="00CD04AB">
              <w:rPr>
                <w:rFonts w:ascii="Calibri" w:eastAsia="Calibri" w:hAnsi="Calibri" w:cs="Times New Roman"/>
              </w:rPr>
              <w:t>Philippon, M. (2009)</w:t>
            </w:r>
            <w:r w:rsidR="004D5949" w:rsidRPr="00CD04AB">
              <w:rPr>
                <w:rFonts w:ascii="Calibri" w:eastAsia="Calibri" w:hAnsi="Calibri" w:cs="Times New Roman"/>
              </w:rPr>
              <w:fldChar w:fldCharType="begin">
                <w:fldData xml:space="preserve">PEVuZE5vdGU+PENpdGU+PEF1dGhvcj5QaGlsaXBwb248L0F1dGhvcj48WWVhcj4yMDA5PC9ZZWFy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aGlsaXBwb248L0F1dGhvcj48WWVhcj4yMDA5PC9ZZWFy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6" w:tooltip="Philippon, 2009 #11888" w:history="1">
              <w:r w:rsidR="00522E6F">
                <w:rPr>
                  <w:rFonts w:ascii="Calibri" w:eastAsia="Calibri" w:hAnsi="Calibri" w:cs="Times New Roman"/>
                  <w:noProof/>
                </w:rPr>
                <w:t>6</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11F7EBF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F233D9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5FE96C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2EC4BA9"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13B7755A" w14:textId="77777777" w:rsidTr="00CD04AB">
        <w:tc>
          <w:tcPr>
            <w:tcW w:w="0" w:type="auto"/>
            <w:shd w:val="clear" w:color="auto" w:fill="FFFFFF"/>
          </w:tcPr>
          <w:p w14:paraId="4EC00518" w14:textId="2AD9973B" w:rsidR="00CD04AB" w:rsidRPr="00CD04AB" w:rsidRDefault="00CD04AB" w:rsidP="00522E6F">
            <w:pPr>
              <w:rPr>
                <w:rFonts w:ascii="Calibri" w:eastAsia="Calibri" w:hAnsi="Calibri" w:cs="Times New Roman"/>
              </w:rPr>
            </w:pPr>
            <w:r w:rsidRPr="00CD04AB">
              <w:rPr>
                <w:rFonts w:ascii="Calibri" w:eastAsia="Calibri" w:hAnsi="Calibri" w:cs="Times New Roman"/>
              </w:rPr>
              <w:t>Yun, H. (2009)</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Yun&lt;/Author&gt;&lt;Year&gt;2009&lt;/Year&gt;&lt;RecNum&gt;11883&lt;/RecNum&gt;&lt;DisplayText&gt;(12)&lt;/DisplayText&gt;&lt;record&gt;&lt;rec-number&gt;11883&lt;/rec-number&gt;&lt;foreign-keys&gt;&lt;key app="EN" db-id="x5x002s5vsf9s9exsxlpr2r80ptsx9wa55a5"&gt;11883&lt;/key&gt;&lt;/foreign-keys&gt;&lt;ref-type name="Journal Article"&gt;17&lt;/ref-type&gt;&lt;contributors&gt;&lt;authors&gt;&lt;author&gt;Yun, H. H.&lt;/author&gt;&lt;author&gt;Shon, W. Y.&lt;/author&gt;&lt;author&gt;Yun, J. Y.&lt;/author&gt;&lt;/authors&gt;&lt;/contributors&gt;&lt;auth-address&gt;Department of Orthopedic Surgery, Guro Hospital, Korea University School of Medicine, Seoul, Korea.&lt;/auth-address&gt;&lt;titles&gt;&lt;title&gt;Treatment of femoroacetabular impingement with surgical dislocation&lt;/title&gt;&lt;secondary-title&gt;Clin Orthop Surg&lt;/secondary-title&gt;&lt;/titles&gt;&lt;periodical&gt;&lt;full-title&gt;Clin Orthop Surg&lt;/full-title&gt;&lt;/periodical&gt;&lt;pages&gt;146-54&lt;/pages&gt;&lt;volume&gt;1&lt;/volume&gt;&lt;number&gt;3&lt;/number&gt;&lt;edition&gt;2009/11/04&lt;/edition&gt;&lt;keywords&gt;&lt;keyword&gt;Acetabulum/surgery&lt;/keyword&gt;&lt;keyword&gt;Adult&lt;/keyword&gt;&lt;keyword&gt;Female&lt;/keyword&gt;&lt;keyword&gt;Femoracetabular Impingement/radiography/ surgery&lt;/keyword&gt;&lt;keyword&gt;Femur Head/surgery&lt;/keyword&gt;&lt;keyword&gt;Humans&lt;/keyword&gt;&lt;keyword&gt;Ligaments, Articular/surgery&lt;/keyword&gt;&lt;keyword&gt;Male&lt;/keyword&gt;&lt;keyword&gt;Middle Aged&lt;/keyword&gt;&lt;keyword&gt;Orthopedic Procedures/methods&lt;/keyword&gt;&lt;keyword&gt;Osteotomy&lt;/keyword&gt;&lt;keyword&gt;Treatment Outcome&lt;/keyword&gt;&lt;keyword&gt;Young Adult&lt;/keyword&gt;&lt;/keywords&gt;&lt;dates&gt;&lt;year&gt;2009&lt;/year&gt;&lt;pub-dates&gt;&lt;date&gt;Sep&lt;/date&gt;&lt;/pub-dates&gt;&lt;/dates&gt;&lt;isbn&gt;2005-4408 (Electronic)&amp;#xD;2005-291X (Linking)&lt;/isbn&gt;&lt;accession-num&gt;19885050&lt;/accession-num&gt;&lt;urls&gt;&lt;/urls&gt;&lt;custom2&gt;2766742&lt;/custom2&gt;&lt;electronic-resource-num&gt;10.4055/cios.2009.1.3.146&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2" w:tooltip="Yun, 2009 #11883" w:history="1">
              <w:r w:rsidR="00522E6F">
                <w:rPr>
                  <w:rFonts w:ascii="Calibri" w:eastAsia="Calibri" w:hAnsi="Calibri" w:cs="Times New Roman"/>
                  <w:noProof/>
                </w:rPr>
                <w:t>12</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79044C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4AA948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F11C968"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86848A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794BD629" w14:textId="77777777" w:rsidTr="00CD04AB">
        <w:tc>
          <w:tcPr>
            <w:tcW w:w="0" w:type="auto"/>
            <w:shd w:val="clear" w:color="auto" w:fill="FFFFFF"/>
          </w:tcPr>
          <w:p w14:paraId="001DB2E6" w14:textId="62FDB952" w:rsidR="00CD04AB" w:rsidRPr="00CD04AB" w:rsidRDefault="00CD04AB" w:rsidP="00522E6F">
            <w:pPr>
              <w:rPr>
                <w:rFonts w:ascii="Calibri" w:eastAsia="Calibri" w:hAnsi="Calibri" w:cs="Times New Roman"/>
              </w:rPr>
            </w:pPr>
            <w:r w:rsidRPr="00CD04AB">
              <w:rPr>
                <w:rFonts w:ascii="Calibri" w:eastAsia="Calibri" w:hAnsi="Calibri" w:cs="Times New Roman"/>
              </w:rPr>
              <w:t>Horisberger, M. (2010)</w:t>
            </w:r>
            <w:r w:rsidR="004D5949" w:rsidRPr="00CD04AB">
              <w:rPr>
                <w:rFonts w:ascii="Calibri" w:eastAsia="Calibri" w:hAnsi="Calibri" w:cs="Times New Roman"/>
              </w:rPr>
              <w:fldChar w:fldCharType="begin">
                <w:fldData xml:space="preserve">PEVuZE5vdGU+PENpdGU+PEF1dGhvcj5Ib3Jpc2JlcmdlcjwvQXV0aG9yPjxZZWFyPjIwMTA8L1ll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Ib3Jpc2JlcmdlcjwvQXV0aG9yPjxZZWFyPjIwMTA8L1ll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71" w:tooltip="Horisberger, 2010 #5299" w:history="1">
              <w:r w:rsidR="00522E6F">
                <w:rPr>
                  <w:rFonts w:ascii="Calibri" w:eastAsia="Calibri" w:hAnsi="Calibri" w:cs="Times New Roman"/>
                  <w:noProof/>
                </w:rPr>
                <w:t>71</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r w:rsidRPr="00CD04AB">
              <w:rPr>
                <w:rFonts w:ascii="Calibri" w:eastAsia="Times New Roman" w:hAnsi="Calibri" w:cs="Times New Roman"/>
                <w:color w:val="000000"/>
                <w:vertAlign w:val="superscript"/>
              </w:rPr>
              <w:t xml:space="preserve"> </w:t>
            </w:r>
          </w:p>
        </w:tc>
        <w:tc>
          <w:tcPr>
            <w:tcW w:w="0" w:type="auto"/>
            <w:shd w:val="clear" w:color="auto" w:fill="FFFFFF"/>
          </w:tcPr>
          <w:p w14:paraId="0E64D3A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D19A7E8"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C4B547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0F5305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6B54CB11" w14:textId="77777777" w:rsidTr="00CD04AB">
        <w:tc>
          <w:tcPr>
            <w:tcW w:w="0" w:type="auto"/>
            <w:shd w:val="clear" w:color="auto" w:fill="FFFFFF"/>
          </w:tcPr>
          <w:p w14:paraId="6D63E651" w14:textId="63E0F60F" w:rsidR="00CD04AB" w:rsidRPr="00CD04AB" w:rsidRDefault="00CD04AB" w:rsidP="00522E6F">
            <w:pPr>
              <w:rPr>
                <w:rFonts w:ascii="Calibri" w:eastAsia="Calibri" w:hAnsi="Calibri" w:cs="Times New Roman"/>
              </w:rPr>
            </w:pPr>
            <w:r w:rsidRPr="00CD04AB">
              <w:rPr>
                <w:rFonts w:ascii="Calibri" w:eastAsia="Calibri" w:hAnsi="Calibri" w:cs="Times New Roman"/>
              </w:rPr>
              <w:t>Philippon, M (2010)</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hilippon&lt;/Author&gt;&lt;Year&gt;2010&lt;/Year&gt;&lt;RecNum&gt;8399&lt;/RecNum&gt;&lt;DisplayText&gt;(13)&lt;/DisplayText&gt;&lt;record&gt;&lt;rec-number&gt;8399&lt;/rec-number&gt;&lt;foreign-keys&gt;&lt;key app="EN" db-id="x5x002s5vsf9s9exsxlpr2r80ptsx9wa55a5"&gt;8399&lt;/key&gt;&lt;/foreign-keys&gt;&lt;ref-type name="Journal Article"&gt;17&lt;/ref-type&gt;&lt;contributors&gt;&lt;authors&gt;&lt;author&gt;Philippon, M. J.&lt;/author&gt;&lt;author&gt;Weiss, D. R.&lt;/author&gt;&lt;author&gt;Kuppersmith, D. A.&lt;/author&gt;&lt;author&gt;Briggs, K. K.&lt;/author&gt;&lt;author&gt;Hay, C. J.&lt;/author&gt;&lt;/authors&gt;&lt;/contributors&gt;&lt;auth-address&gt;Steadman Philippon Research Institute, 181 W. Meadow Drive, Suite 1000, Vail, CO 81657, USA.&lt;/auth-address&gt;&lt;titles&gt;&lt;title&gt;Arthroscopic labral repair and treatment of femoroacetabular impingement in professional hockey players&lt;/title&gt;&lt;secondary-title&gt;American Journal of Sports Medicine&lt;/secondary-title&gt;&lt;/titles&gt;&lt;periodical&gt;&lt;full-title&gt;American Journal of Sports Medicine&lt;/full-title&gt;&lt;abbr-1&gt;Am. J. Sports Med.&lt;/abbr-1&gt;&lt;abbr-2&gt;Am J Sports Med&lt;/abbr-2&gt;&lt;/periodical&gt;&lt;pages&gt;99-104&lt;/pages&gt;&lt;volume&gt;38&lt;/volume&gt;&lt;number&gt;1&lt;/number&gt;&lt;edition&gt;2009/12/08&lt;/edition&gt;&lt;keywords&gt;&lt;keyword&gt;Acetabulum/radiography/surgery&lt;/keyword&gt;&lt;keyword&gt;Adolescent&lt;/keyword&gt;&lt;keyword&gt;Adult&lt;/keyword&gt;&lt;keyword&gt;Arthroscopy&lt;/keyword&gt;&lt;keyword&gt;Health Status Indicators&lt;/keyword&gt;&lt;keyword&gt;Hip Injuries/radiography/ surgery&lt;/keyword&gt;&lt;keyword&gt;Hip Joint/radiography/ surgery&lt;/keyword&gt;&lt;keyword&gt;Hockey/ injuries&lt;/keyword&gt;&lt;keyword&gt;Humans&lt;/keyword&gt;&lt;keyword&gt;Male&lt;/keyword&gt;&lt;keyword&gt;Patient Satisfaction&lt;/keyword&gt;&lt;keyword&gt;Retrospective Studies&lt;/keyword&gt;&lt;keyword&gt;Statistics as Topic&lt;/keyword&gt;&lt;keyword&gt;Treatment Outcome&lt;/keyword&gt;&lt;keyword&gt;Young Adult&lt;/keyword&gt;&lt;/keywords&gt;&lt;dates&gt;&lt;year&gt;2010&lt;/year&gt;&lt;pub-dates&gt;&lt;date&gt;Jan&lt;/date&gt;&lt;/pub-dates&gt;&lt;/dates&gt;&lt;isbn&gt;1552-3365 (Electronic)&amp;#xD;0363-5465 (Linking)&lt;/isbn&gt;&lt;accession-num&gt;19966097&lt;/accession-num&gt;&lt;urls&gt;&lt;/urls&gt;&lt;electronic-resource-num&gt;10.1177/0363546509346393&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3" w:tooltip="Philippon, 2010 #8399" w:history="1">
              <w:r w:rsidR="00522E6F">
                <w:rPr>
                  <w:rFonts w:ascii="Calibri" w:eastAsia="Calibri" w:hAnsi="Calibri" w:cs="Times New Roman"/>
                  <w:noProof/>
                </w:rPr>
                <w:t>13</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C87A258"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A6BD99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6885F7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8C2FC4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6A10AF76" w14:textId="77777777" w:rsidTr="00CD04AB">
        <w:tc>
          <w:tcPr>
            <w:tcW w:w="0" w:type="auto"/>
            <w:shd w:val="clear" w:color="auto" w:fill="FFFFFF"/>
          </w:tcPr>
          <w:p w14:paraId="2EFF2983" w14:textId="472820B7" w:rsidR="00CD04AB" w:rsidRPr="00CD04AB" w:rsidRDefault="00CD04AB" w:rsidP="00522E6F">
            <w:pPr>
              <w:rPr>
                <w:rFonts w:ascii="Calibri" w:eastAsia="Calibri" w:hAnsi="Calibri" w:cs="Times New Roman"/>
              </w:rPr>
            </w:pPr>
            <w:r w:rsidRPr="00CD04AB">
              <w:rPr>
                <w:rFonts w:ascii="Calibri" w:eastAsia="Calibri" w:hAnsi="Calibri" w:cs="Times New Roman"/>
              </w:rPr>
              <w:t>Naal, F. 2011)</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Naal&lt;/Author&gt;&lt;Year&gt;2011&lt;/Year&gt;&lt;RecNum&gt;11877&lt;/RecNum&gt;&lt;DisplayText&gt;(73)&lt;/DisplayText&gt;&lt;record&gt;&lt;rec-number&gt;11877&lt;/rec-number&gt;&lt;foreign-keys&gt;&lt;key app="EN" db-id="x5x002s5vsf9s9exsxlpr2r80ptsx9wa55a5"&gt;11877&lt;/key&gt;&lt;/foreign-keys&gt;&lt;ref-type name="Journal Article"&gt;17&lt;/ref-type&gt;&lt;contributors&gt;&lt;authors&gt;&lt;author&gt;Naal, F. D.&lt;/author&gt;&lt;author&gt;Miozzari, H. H.&lt;/author&gt;&lt;author&gt;Wyss, T. F.&lt;/author&gt;&lt;author&gt;Notzli, H. P.&lt;/author&gt;&lt;/authors&gt;&lt;/contributors&gt;&lt;auth-address&gt;Department of Orthopaedic Surgery, Spital Netz Bern-Ziegler, Morillonstrasse 75, Berne, Switzerland. florian.naal@gmail.com&lt;/auth-address&gt;&lt;titles&gt;&lt;title&gt;Surgical hip dislocation for the treatment of femoroacetabular impingement in high-level athletes&lt;/title&gt;&lt;secondary-title&gt;American Journal of Sports Medicine&lt;/secondary-title&gt;&lt;/titles&gt;&lt;periodical&gt;&lt;full-title&gt;American Journal of Sports Medicine&lt;/full-title&gt;&lt;abbr-1&gt;Am. J. Sports Med.&lt;/abbr-1&gt;&lt;abbr-2&gt;Am J Sports Med&lt;/abbr-2&gt;&lt;/periodical&gt;&lt;pages&gt;544-50&lt;/pages&gt;&lt;volume&gt;39&lt;/volume&gt;&lt;number&gt;3&lt;/number&gt;&lt;edition&gt;2010/12/22&lt;/edition&gt;&lt;keywords&gt;&lt;keyword&gt;Adolescent&lt;/keyword&gt;&lt;keyword&gt;Athletic Performance&lt;/keyword&gt;&lt;keyword&gt;Femoracetabular Impingement/ surgery&lt;/keyword&gt;&lt;keyword&gt;Follow-Up Studies&lt;/keyword&gt;&lt;keyword&gt;Hip Dislocation&lt;/keyword&gt;&lt;keyword&gt;Hockey&lt;/keyword&gt;&lt;keyword&gt;Humans&lt;/keyword&gt;&lt;keyword&gt;Male&lt;/keyword&gt;&lt;keyword&gt;Orthopedic Procedures/ methods&lt;/keyword&gt;&lt;keyword&gt;Patient Satisfaction/statistics &amp;amp; numerical data&lt;/keyword&gt;&lt;keyword&gt;Retrospective Studies&lt;/keyword&gt;&lt;keyword&gt;Sports&lt;/keyword&gt;&lt;keyword&gt;Treatment Outcome&lt;/keyword&gt;&lt;keyword&gt;Young Adult&lt;/keyword&gt;&lt;/keywords&gt;&lt;dates&gt;&lt;year&gt;2011&lt;/year&gt;&lt;pub-dates&gt;&lt;date&gt;Mar&lt;/date&gt;&lt;/pub-dates&gt;&lt;/dates&gt;&lt;isbn&gt;1552-3365 (Electronic)&amp;#xD;0363-5465 (Linking)&lt;/isbn&gt;&lt;accession-num&gt;21173196&lt;/accession-num&gt;&lt;urls&gt;&lt;/urls&gt;&lt;electronic-resource-num&gt;10.1177/0363546510387263&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73" w:tooltip="Naal, 2011 #11877" w:history="1">
              <w:r w:rsidR="00522E6F">
                <w:rPr>
                  <w:rFonts w:ascii="Calibri" w:eastAsia="Calibri" w:hAnsi="Calibri" w:cs="Times New Roman"/>
                  <w:noProof/>
                </w:rPr>
                <w:t>73</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DE8547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4FC425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C894AB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A04ED4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07B3A0FA" w14:textId="77777777" w:rsidTr="00CD04AB">
        <w:tc>
          <w:tcPr>
            <w:tcW w:w="0" w:type="auto"/>
            <w:shd w:val="clear" w:color="auto" w:fill="FFFFFF"/>
          </w:tcPr>
          <w:p w14:paraId="1D2831D0" w14:textId="089E5327" w:rsidR="00CD04AB" w:rsidRPr="00CD04AB" w:rsidRDefault="00CD04AB" w:rsidP="00522E6F">
            <w:pPr>
              <w:rPr>
                <w:rFonts w:ascii="Calibri" w:eastAsia="Calibri" w:hAnsi="Calibri" w:cs="Times New Roman"/>
              </w:rPr>
            </w:pPr>
            <w:r w:rsidRPr="00CD04AB">
              <w:rPr>
                <w:rFonts w:ascii="Calibri" w:eastAsia="Calibri" w:hAnsi="Calibri" w:cs="Times New Roman"/>
              </w:rPr>
              <w:t>Philippon, M. (2012)</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hilippon&lt;/Author&gt;&lt;Year&gt;2012&lt;/Year&gt;&lt;RecNum&gt;9647&lt;/RecNum&gt;&lt;DisplayText&gt;(34)&lt;/DisplayText&gt;&lt;record&gt;&lt;rec-number&gt;9647&lt;/rec-number&gt;&lt;foreign-keys&gt;&lt;key app="EN" db-id="x5x002s5vsf9s9exsxlpr2r80ptsx9wa55a5"&gt;9647&lt;/key&gt;&lt;/foreign-keys&gt;&lt;ref-type name="Journal Article"&gt;17&lt;/ref-type&gt;&lt;contributors&gt;&lt;authors&gt;&lt;author&gt;Philippon, M. J.&lt;/author&gt;&lt;author&gt;Ejnisman, L.&lt;/author&gt;&lt;author&gt;Ellis, H. B.&lt;/author&gt;&lt;author&gt;Briggs, K. K.&lt;/author&gt;&lt;/authors&gt;&lt;/contributors&gt;&lt;auth-address&gt;Steadman Philippon Research Institute, Vail, Colorado, U.S.A. drphilippon@sprivail.org&lt;/auth-address&gt;&lt;titles&gt;&lt;title&gt;Outcomes 2 to 5 years following hip arthroscopy for femoroacetabular impingement in the patient aged 11 to 16 years&lt;/title&gt;&lt;secondary-title&gt;Arthroscopy&lt;/secondary-title&gt;&lt;/titles&gt;&lt;periodical&gt;&lt;full-title&gt;Arthroscopy&lt;/full-title&gt;&lt;abbr-1&gt;Arthroscopy&lt;/abbr-1&gt;&lt;abbr-2&gt;Arthroscopy&lt;/abbr-2&gt;&lt;/periodical&gt;&lt;pages&gt;1255-61&lt;/pages&gt;&lt;volume&gt;28&lt;/volume&gt;&lt;number&gt;9&lt;/number&gt;&lt;edition&gt;2012/05/09&lt;/edition&gt;&lt;keywords&gt;&lt;keyword&gt;Adolescent&lt;/keyword&gt;&lt;keyword&gt;Arthroscopy&lt;/keyword&gt;&lt;keyword&gt;Child&lt;/keyword&gt;&lt;keyword&gt;Female&lt;/keyword&gt;&lt;keyword&gt;Femoracetabular Impingement/ surgery&lt;/keyword&gt;&lt;keyword&gt;Follow-Up Studies&lt;/keyword&gt;&lt;keyword&gt;Hip Joint/ surgery&lt;/keyword&gt;&lt;keyword&gt;Humans&lt;/keyword&gt;&lt;keyword&gt;Male&lt;/keyword&gt;&lt;keyword&gt;Retrospective Studies&lt;/keyword&gt;&lt;keyword&gt;Treatment Outcome&lt;/keyword&gt;&lt;/keywords&gt;&lt;dates&gt;&lt;year&gt;2012&lt;/year&gt;&lt;pub-dates&gt;&lt;date&gt;Sep&lt;/date&gt;&lt;/pub-dates&gt;&lt;/dates&gt;&lt;isbn&gt;1526-3231 (Electronic)&amp;#xD;0749-8063 (Linking)&lt;/isbn&gt;&lt;accession-num&gt;22560486&lt;/accession-num&gt;&lt;urls&gt;&lt;/urls&gt;&lt;electronic-resource-num&gt;10.1016/j.arthro.2012.02.006&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34" w:tooltip="Philippon, 2012 #9647" w:history="1">
              <w:r w:rsidR="00522E6F">
                <w:rPr>
                  <w:rFonts w:ascii="Calibri" w:eastAsia="Calibri" w:hAnsi="Calibri" w:cs="Times New Roman"/>
                  <w:noProof/>
                </w:rPr>
                <w:t>34</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A0BBA4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EF5F4B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CBA99F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DB0EE5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4A7314E7" w14:textId="77777777" w:rsidTr="00CD04AB">
        <w:tc>
          <w:tcPr>
            <w:tcW w:w="0" w:type="auto"/>
            <w:shd w:val="clear" w:color="auto" w:fill="FFFFFF"/>
          </w:tcPr>
          <w:p w14:paraId="11333A90" w14:textId="4D69F9AB" w:rsidR="00CD04AB" w:rsidRPr="00CD04AB" w:rsidRDefault="00CD04AB" w:rsidP="00522E6F">
            <w:pPr>
              <w:rPr>
                <w:rFonts w:ascii="Calibri" w:eastAsia="Calibri" w:hAnsi="Calibri" w:cs="Times New Roman"/>
              </w:rPr>
            </w:pPr>
            <w:r w:rsidRPr="00CD04AB">
              <w:rPr>
                <w:rFonts w:ascii="Calibri" w:eastAsia="Calibri" w:hAnsi="Calibri" w:cs="Times New Roman"/>
              </w:rPr>
              <w:t>Naal, F. (2012)</w:t>
            </w:r>
            <w:r w:rsidR="004D5949" w:rsidRPr="00CD04AB">
              <w:rPr>
                <w:rFonts w:ascii="Calibri" w:eastAsia="Calibri" w:hAnsi="Calibri" w:cs="Times New Roman"/>
              </w:rPr>
              <w:fldChar w:fldCharType="begin">
                <w:fldData xml:space="preserve">PEVuZE5vdGU+PENpdGU+PEF1dGhvcj5OYWFsPC9BdXRob3I+PFllYXI+MjAxMjwvWWVhcj48UmVj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OYWFsPC9BdXRob3I+PFllYXI+MjAxMjwvWWVhcj48UmVj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35" w:tooltip="Naal, 2012 #11866" w:history="1">
              <w:r w:rsidR="00522E6F">
                <w:rPr>
                  <w:rFonts w:ascii="Calibri" w:eastAsia="Calibri" w:hAnsi="Calibri" w:cs="Times New Roman"/>
                  <w:noProof/>
                </w:rPr>
                <w:t>35</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755A727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9E5218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643449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DAABF2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399D687D" w14:textId="77777777" w:rsidTr="00CD04AB">
        <w:tc>
          <w:tcPr>
            <w:tcW w:w="0" w:type="auto"/>
            <w:shd w:val="clear" w:color="auto" w:fill="FFFFFF"/>
          </w:tcPr>
          <w:p w14:paraId="3BF5B982" w14:textId="652CEDD2" w:rsidR="00CD04AB" w:rsidRPr="00CD04AB" w:rsidRDefault="00CD04AB" w:rsidP="00522E6F">
            <w:pPr>
              <w:rPr>
                <w:rFonts w:ascii="Calibri" w:eastAsia="Calibri" w:hAnsi="Calibri" w:cs="Times New Roman"/>
              </w:rPr>
            </w:pPr>
            <w:r w:rsidRPr="00CD04AB">
              <w:rPr>
                <w:rFonts w:ascii="Calibri" w:eastAsia="Calibri" w:hAnsi="Calibri" w:cs="Times New Roman"/>
              </w:rPr>
              <w:t>Tran, P. (2013)</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Tran&lt;/Author&gt;&lt;Year&gt;2013&lt;/Year&gt;&lt;RecNum&gt;11859&lt;/RecNum&gt;&lt;DisplayText&gt;(40)&lt;/DisplayText&gt;&lt;record&gt;&lt;rec-number&gt;11859&lt;/rec-number&gt;&lt;foreign-keys&gt;&lt;key app="EN" db-id="x5x002s5vsf9s9exsxlpr2r80ptsx9wa55a5"&gt;11859&lt;/key&gt;&lt;/foreign-keys&gt;&lt;ref-type name="Journal Article"&gt;17&lt;/ref-type&gt;&lt;contributors&gt;&lt;authors&gt;&lt;author&gt;Tran, P.&lt;/author&gt;&lt;author&gt;Pritchard, M.&lt;/author&gt;&lt;author&gt;O&amp;apos;Donnell, J.&lt;/author&gt;&lt;/authors&gt;&lt;/contributors&gt;&lt;auth-address&gt;Orthopaedic Surgery, Western Health, Footscray, Victoria, Australia. contactphong@gmail.com&lt;/auth-address&gt;&lt;titles&gt;&lt;title&gt;Outcome of arthroscopic treatment for cam type femoroacetabular impingement in adolescents&lt;/title&gt;&lt;secondary-title&gt;ANZ Journal of Surgery&lt;/secondary-title&gt;&lt;/titles&gt;&lt;periodical&gt;&lt;full-title&gt;ANZ Journal of Surgery&lt;/full-title&gt;&lt;abbr-1&gt;ANZ J Surg&lt;/abbr-1&gt;&lt;/periodical&gt;&lt;pages&gt;382-6&lt;/pages&gt;&lt;volume&gt;83&lt;/volume&gt;&lt;number&gt;5&lt;/number&gt;&lt;edition&gt;2012/09/05&lt;/edition&gt;&lt;keywords&gt;&lt;keyword&gt;Adolescent&lt;/keyword&gt;&lt;keyword&gt;Arthroscopy&lt;/keyword&gt;&lt;keyword&gt;Child&lt;/keyword&gt;&lt;keyword&gt;Female&lt;/keyword&gt;&lt;keyword&gt;Femoracetabular Impingement/ surgery&lt;/keyword&gt;&lt;keyword&gt;Follow-Up Studies&lt;/keyword&gt;&lt;keyword&gt;Humans&lt;/keyword&gt;&lt;keyword&gt;Male&lt;/keyword&gt;&lt;keyword&gt;Patient Satisfaction/statistics &amp;amp; numerical data&lt;/keyword&gt;&lt;keyword&gt;Postoperative Complications&lt;/keyword&gt;&lt;keyword&gt;Prospective Studies&lt;/keyword&gt;&lt;keyword&gt;Recovery of Function&lt;/keyword&gt;&lt;keyword&gt;Retrospective Studies&lt;/keyword&gt;&lt;keyword&gt;Treatment Outcome&lt;/keyword&gt;&lt;/keywords&gt;&lt;dates&gt;&lt;year&gt;2013&lt;/year&gt;&lt;pub-dates&gt;&lt;date&gt;May&lt;/date&gt;&lt;/pub-dates&gt;&lt;/dates&gt;&lt;isbn&gt;1445-2197 (Electronic)&amp;#xD;1445-1433 (Linking)&lt;/isbn&gt;&lt;accession-num&gt;22943465&lt;/accession-num&gt;&lt;urls&gt;&lt;/urls&gt;&lt;electronic-resource-num&gt;10.1111/j.1445-2197.2012.06197.x&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40" w:tooltip="Tran, 2013 #11859" w:history="1">
              <w:r w:rsidR="00522E6F">
                <w:rPr>
                  <w:rFonts w:ascii="Calibri" w:eastAsia="Calibri" w:hAnsi="Calibri" w:cs="Times New Roman"/>
                  <w:noProof/>
                </w:rPr>
                <w:t>40</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r w:rsidRPr="00CD04AB">
              <w:rPr>
                <w:rFonts w:ascii="Calibri" w:eastAsia="Times New Roman" w:hAnsi="Calibri" w:cs="Times New Roman"/>
                <w:color w:val="000000"/>
                <w:vertAlign w:val="superscript"/>
              </w:rPr>
              <w:t xml:space="preserve"> </w:t>
            </w:r>
          </w:p>
        </w:tc>
        <w:tc>
          <w:tcPr>
            <w:tcW w:w="0" w:type="auto"/>
            <w:shd w:val="clear" w:color="auto" w:fill="FFFFFF"/>
          </w:tcPr>
          <w:p w14:paraId="5CDA970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8E0C979"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29E104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4E4690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7D33F506" w14:textId="77777777" w:rsidTr="00CD04AB">
        <w:tc>
          <w:tcPr>
            <w:tcW w:w="0" w:type="auto"/>
            <w:shd w:val="clear" w:color="auto" w:fill="FFFFFF"/>
          </w:tcPr>
          <w:p w14:paraId="66BE596D" w14:textId="24E75065" w:rsidR="00CD04AB" w:rsidRPr="00CD04AB" w:rsidRDefault="00CD04AB" w:rsidP="00522E6F">
            <w:pPr>
              <w:rPr>
                <w:rFonts w:ascii="Calibri" w:eastAsia="Calibri" w:hAnsi="Calibri" w:cs="Times New Roman"/>
              </w:rPr>
            </w:pPr>
            <w:r w:rsidRPr="00CD04AB">
              <w:rPr>
                <w:rFonts w:ascii="Calibri" w:eastAsia="Calibri" w:hAnsi="Calibri" w:cs="Times New Roman"/>
              </w:rPr>
              <w:t>Krych, A. (2013)</w:t>
            </w:r>
            <w:r w:rsidR="004D5949" w:rsidRPr="00CD04AB">
              <w:rPr>
                <w:rFonts w:ascii="Calibri" w:eastAsia="Calibri" w:hAnsi="Calibri" w:cs="Times New Roman"/>
              </w:rPr>
              <w:fldChar w:fldCharType="begin">
                <w:fldData xml:space="preserve">PEVuZE5vdGU+PENpdGU+PEF1dGhvcj5LcnljaDwvQXV0aG9yPjxZZWFyPjIwMTM8L1llYXI+PFJl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LcnljaDwvQXV0aG9yPjxZZWFyPjIwMTM8L1llYXI+PFJl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78" w:tooltip="Krych, 2013 #11856" w:history="1">
              <w:r w:rsidR="00522E6F">
                <w:rPr>
                  <w:rFonts w:ascii="Calibri" w:eastAsia="Calibri" w:hAnsi="Calibri" w:cs="Times New Roman"/>
                  <w:noProof/>
                </w:rPr>
                <w:t>78</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F79988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6DCEBB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44B138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F38482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54437CCF" w14:textId="77777777" w:rsidTr="00CD04AB">
        <w:tc>
          <w:tcPr>
            <w:tcW w:w="0" w:type="auto"/>
            <w:shd w:val="clear" w:color="auto" w:fill="FFFFFF"/>
          </w:tcPr>
          <w:p w14:paraId="4D4BDB9E" w14:textId="15CD771E" w:rsidR="00CD04AB" w:rsidRPr="00CD04AB" w:rsidRDefault="00CD04AB" w:rsidP="00522E6F">
            <w:pPr>
              <w:rPr>
                <w:rFonts w:ascii="Calibri" w:eastAsia="Calibri" w:hAnsi="Calibri" w:cs="Times New Roman"/>
              </w:rPr>
            </w:pPr>
            <w:r w:rsidRPr="00CD04AB">
              <w:rPr>
                <w:rFonts w:ascii="Calibri" w:eastAsia="Calibri" w:hAnsi="Calibri" w:cs="Times New Roman"/>
              </w:rPr>
              <w:t>Zingg, P. (2013)</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Zingg&lt;/Author&gt;&lt;Year&gt;2013&lt;/Year&gt;&lt;RecNum&gt;11857&lt;/RecNum&gt;&lt;DisplayText&gt;(39)&lt;/DisplayText&gt;&lt;record&gt;&lt;rec-number&gt;11857&lt;/rec-number&gt;&lt;foreign-keys&gt;&lt;key app="EN" db-id="x5x002s5vsf9s9exsxlpr2r80ptsx9wa55a5"&gt;11857&lt;/key&gt;&lt;/foreign-keys&gt;&lt;ref-type name="Journal Article"&gt;17&lt;/ref-type&gt;&lt;contributors&gt;&lt;authors&gt;&lt;author&gt;Zingg, P. O.&lt;/author&gt;&lt;author&gt;Ulbrich, E. J.&lt;/author&gt;&lt;author&gt;Buehler, T. C.&lt;/author&gt;&lt;author&gt;Kalberer, F.&lt;/author&gt;&lt;author&gt;Poutawera, V. R.&lt;/author&gt;&lt;author&gt;Dora, C.&lt;/author&gt;&lt;/authors&gt;&lt;/contributors&gt;&lt;auth-address&gt;Department of Orthopaedics, University of Zurich, Balgrist, Forchstr. 340, 8008 Zurich, Switzerland. patrick.zingg@balgrist.ch&lt;/auth-address&gt;&lt;titles&gt;&lt;title&gt;Surgical hip dislocation versus hip arthroscopy for femoroacetabular impingement: clinical and morphological short-term results&lt;/title&gt;&lt;secondary-title&gt;Archives of Orthopaedic and Trauma Surgery&lt;/secondary-title&gt;&lt;/titles&gt;&lt;periodical&gt;&lt;full-title&gt;Archives of Orthopaedic and Trauma Surgery&lt;/full-title&gt;&lt;abbr-1&gt;Arch. Orthop. Trauma Surg.&lt;/abbr-1&gt;&lt;abbr-2&gt;Arch Orthop Trauma Surg&lt;/abbr-2&gt;&lt;abbr-3&gt;Archives of Orthopaedic &amp;amp; Trauma Surgery&lt;/abbr-3&gt;&lt;/periodical&gt;&lt;pages&gt;69-79&lt;/pages&gt;&lt;volume&gt;133&lt;/volume&gt;&lt;number&gt;1&lt;/number&gt;&lt;edition&gt;2012/10/16&lt;/edition&gt;&lt;keywords&gt;&lt;keyword&gt;Adolescent&lt;/keyword&gt;&lt;keyword&gt;Adult&lt;/keyword&gt;&lt;keyword&gt;Arthroscopy&lt;/keyword&gt;&lt;keyword&gt;Female&lt;/keyword&gt;&lt;keyword&gt;Femoracetabular Impingement/ surgery&lt;/keyword&gt;&lt;keyword&gt;Humans&lt;/keyword&gt;&lt;keyword&gt;Male&lt;/keyword&gt;&lt;keyword&gt;Manipulation, Orthopedic&lt;/keyword&gt;&lt;keyword&gt;Middle Aged&lt;/keyword&gt;&lt;keyword&gt;Treatment Outcome&lt;/keyword&gt;&lt;keyword&gt;Young Adult&lt;/keyword&gt;&lt;/keywords&gt;&lt;dates&gt;&lt;year&gt;2013&lt;/year&gt;&lt;pub-dates&gt;&lt;date&gt;Jan&lt;/date&gt;&lt;/pub-dates&gt;&lt;/dates&gt;&lt;isbn&gt;1434-3916 (Electronic)&amp;#xD;0936-8051 (Linking)&lt;/isbn&gt;&lt;accession-num&gt;23064993&lt;/accession-num&gt;&lt;urls&gt;&lt;/urls&gt;&lt;electronic-resource-num&gt;10.1007/s00402-012-1616-2&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39" w:tooltip="Zingg, 2013 #11857" w:history="1">
              <w:r w:rsidR="00522E6F">
                <w:rPr>
                  <w:rFonts w:ascii="Calibri" w:eastAsia="Calibri" w:hAnsi="Calibri" w:cs="Times New Roman"/>
                  <w:noProof/>
                </w:rPr>
                <w:t>39</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723520BA"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B3561B9"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9F2F49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89EEF0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41E1E020" w14:textId="77777777" w:rsidTr="00CD04AB">
        <w:tc>
          <w:tcPr>
            <w:tcW w:w="0" w:type="auto"/>
            <w:shd w:val="clear" w:color="auto" w:fill="FFFFFF"/>
          </w:tcPr>
          <w:p w14:paraId="3C17F8AD" w14:textId="1406D6E4" w:rsidR="00CD04AB" w:rsidRPr="00CD04AB" w:rsidRDefault="00CD04AB" w:rsidP="00522E6F">
            <w:pPr>
              <w:rPr>
                <w:rFonts w:ascii="Calibri" w:eastAsia="Calibri" w:hAnsi="Calibri" w:cs="Times New Roman"/>
              </w:rPr>
            </w:pPr>
            <w:r w:rsidRPr="00CD04AB">
              <w:rPr>
                <w:rFonts w:ascii="Calibri" w:eastAsia="Calibri" w:hAnsi="Calibri" w:cs="Times New Roman"/>
              </w:rPr>
              <w:t>Aprato, A. (2013)</w:t>
            </w:r>
            <w:r w:rsidR="004D5949" w:rsidRPr="00CD04AB">
              <w:rPr>
                <w:rFonts w:ascii="Calibri" w:eastAsia="Calibri" w:hAnsi="Calibri" w:cs="Times New Roman"/>
              </w:rPr>
              <w:fldChar w:fldCharType="begin">
                <w:fldData xml:space="preserve">PEVuZE5vdGU+PENpdGU+PEF1dGhvcj5BcHJhdG88L0F1dGhvcj48WWVhcj4yMDEzPC9ZZWFyPjxS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BcHJhdG88L0F1dGhvcj48WWVhcj4yMDEzPC9ZZWFyPjxS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79" w:tooltip="Aprato, 2013 #9844" w:history="1">
              <w:r w:rsidR="00522E6F">
                <w:rPr>
                  <w:rFonts w:ascii="Calibri" w:eastAsia="Calibri" w:hAnsi="Calibri" w:cs="Times New Roman"/>
                  <w:noProof/>
                </w:rPr>
                <w:t>79</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7EABD8C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1A7C1D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BC3A7C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C0834E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7D89FF34" w14:textId="77777777" w:rsidTr="00CD04AB">
        <w:tc>
          <w:tcPr>
            <w:tcW w:w="0" w:type="auto"/>
            <w:shd w:val="clear" w:color="auto" w:fill="FFFFFF"/>
          </w:tcPr>
          <w:p w14:paraId="1160088A" w14:textId="2AA6A483" w:rsidR="00CD04AB" w:rsidRPr="00CD04AB" w:rsidRDefault="00CD04AB" w:rsidP="00522E6F">
            <w:pPr>
              <w:rPr>
                <w:rFonts w:ascii="Calibri" w:eastAsia="Calibri" w:hAnsi="Calibri" w:cs="Times New Roman"/>
              </w:rPr>
            </w:pPr>
            <w:r w:rsidRPr="00CD04AB">
              <w:rPr>
                <w:rFonts w:ascii="Calibri" w:eastAsia="Calibri" w:hAnsi="Calibri" w:cs="Times New Roman"/>
              </w:rPr>
              <w:t>Klingenstein, G. (2013)</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Klingenstein&lt;/Author&gt;&lt;Year&gt;2013&lt;/Year&gt;&lt;RecNum&gt;9672&lt;/RecNum&gt;&lt;DisplayText&gt;(45)&lt;/DisplayText&gt;&lt;record&gt;&lt;rec-number&gt;9672&lt;/rec-number&gt;&lt;foreign-keys&gt;&lt;key app="EN" db-id="x5x002s5vsf9s9exsxlpr2r80ptsx9wa55a5"&gt;9672&lt;/key&gt;&lt;/foreign-keys&gt;&lt;ref-type name="Journal Article"&gt;17&lt;/ref-type&gt;&lt;contributors&gt;&lt;authors&gt;&lt;author&gt;Klingenstein, G. G.&lt;/author&gt;&lt;author&gt;Zbeda, R. M.&lt;/author&gt;&lt;author&gt;Bedi, A.&lt;/author&gt;&lt;author&gt;Magennis, E.&lt;/author&gt;&lt;author&gt;Kelly, B. T.&lt;/author&gt;&lt;/authors&gt;&lt;/contributors&gt;&lt;auth-address&gt;Reconstructive Orthopedics, 737 Main Street, Lumberton, NJ, USA skidoc@gmail.com&lt;/auth-address&gt;&lt;titles&gt;&lt;title&gt;Prevalence and preoperative demographic and radiographic predictors of bilateral femoroacetabular impingement&lt;/title&gt;&lt;secondary-title&gt;American Journal of Sports Medicine&lt;/secondary-title&gt;&lt;/titles&gt;&lt;periodical&gt;&lt;full-title&gt;American Journal of Sports Medicine&lt;/full-title&gt;&lt;abbr-1&gt;Am. J. Sports Med.&lt;/abbr-1&gt;&lt;abbr-2&gt;Am J Sports Med&lt;/abbr-2&gt;&lt;/periodical&gt;&lt;pages&gt;762-8&lt;/pages&gt;&lt;volume&gt;41&lt;/volume&gt;&lt;number&gt;4&lt;/number&gt;&lt;edition&gt;2013/02/21&lt;/edition&gt;&lt;keywords&gt;&lt;keyword&gt;Adolescent&lt;/keyword&gt;&lt;keyword&gt;Adult&lt;/keyword&gt;&lt;keyword&gt;Arthroscopy&lt;/keyword&gt;&lt;keyword&gt;Female&lt;/keyword&gt;&lt;keyword&gt;Femoracetabular Impingement/epidemiology/radiography/ surgery&lt;/keyword&gt;&lt;keyword&gt;Humans&lt;/keyword&gt;&lt;keyword&gt;Logistic Models&lt;/keyword&gt;&lt;keyword&gt;Male&lt;/keyword&gt;&lt;keyword&gt;New Jersey/epidemiology&lt;/keyword&gt;&lt;keyword&gt;Predictive Value of Tests&lt;/keyword&gt;&lt;keyword&gt;Prevalence&lt;/keyword&gt;&lt;keyword&gt;Young Adult&lt;/keyword&gt;&lt;/keywords&gt;&lt;dates&gt;&lt;year&gt;2013&lt;/year&gt;&lt;pub-dates&gt;&lt;date&gt;Apr&lt;/date&gt;&lt;/pub-dates&gt;&lt;/dates&gt;&lt;isbn&gt;1552-3365 (Electronic)&amp;#xD;0363-5465 (Linking)&lt;/isbn&gt;&lt;accession-num&gt;23423313&lt;/accession-num&gt;&lt;urls&gt;&lt;/urls&gt;&lt;electronic-resource-num&gt;10.1177/0363546513476854&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45" w:tooltip="Klingenstein, 2013 #9672" w:history="1">
              <w:r w:rsidR="00522E6F">
                <w:rPr>
                  <w:rFonts w:ascii="Calibri" w:eastAsia="Calibri" w:hAnsi="Calibri" w:cs="Times New Roman"/>
                  <w:noProof/>
                </w:rPr>
                <w:t>45</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C34529A"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E51A7D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DA0273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40E240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0A56CCDB" w14:textId="77777777" w:rsidTr="00CD04AB">
        <w:tc>
          <w:tcPr>
            <w:tcW w:w="0" w:type="auto"/>
            <w:shd w:val="clear" w:color="auto" w:fill="FFFFFF"/>
          </w:tcPr>
          <w:p w14:paraId="32107117" w14:textId="550884FD" w:rsidR="00CD04AB" w:rsidRPr="00CD04AB" w:rsidRDefault="00CD04AB" w:rsidP="00522E6F">
            <w:pPr>
              <w:rPr>
                <w:rFonts w:ascii="Calibri" w:eastAsia="Calibri" w:hAnsi="Calibri" w:cs="Times New Roman"/>
              </w:rPr>
            </w:pPr>
            <w:r w:rsidRPr="00CD04AB">
              <w:rPr>
                <w:rFonts w:ascii="Calibri" w:eastAsia="Calibri" w:hAnsi="Calibri" w:cs="Times New Roman"/>
              </w:rPr>
              <w:t>Rylander, J. (2013)</w:t>
            </w:r>
            <w:r w:rsidR="004D5949" w:rsidRPr="00CD04AB">
              <w:rPr>
                <w:rFonts w:ascii="Calibri" w:eastAsia="Calibri" w:hAnsi="Calibri" w:cs="Times New Roman"/>
              </w:rPr>
              <w:fldChar w:fldCharType="begin">
                <w:fldData xml:space="preserve">PEVuZE5vdGU+PENpdGU+PEF1dGhvcj5SeWxhbmRlcjwvQXV0aG9yPjxZZWFyPjIwMTM8L1llYXI+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SeWxhbmRlcjwvQXV0aG9yPjxZZWFyPjIwMTM8L1llYXI+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43" w:tooltip="Rylander, 2013 #9686" w:history="1">
              <w:r w:rsidR="00522E6F">
                <w:rPr>
                  <w:rFonts w:ascii="Calibri" w:eastAsia="Calibri" w:hAnsi="Calibri" w:cs="Times New Roman"/>
                  <w:noProof/>
                </w:rPr>
                <w:t>43</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BCF5B4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CEE2138"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67D141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777CF4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33A71284" w14:textId="77777777" w:rsidTr="00CD04AB">
        <w:tc>
          <w:tcPr>
            <w:tcW w:w="0" w:type="auto"/>
            <w:shd w:val="clear" w:color="auto" w:fill="FFFFFF"/>
          </w:tcPr>
          <w:p w14:paraId="3EFD91AD" w14:textId="3085E20F" w:rsidR="00CD04AB" w:rsidRPr="00CD04AB" w:rsidRDefault="00CD04AB" w:rsidP="00522E6F">
            <w:pPr>
              <w:rPr>
                <w:rFonts w:ascii="Calibri" w:eastAsia="Calibri" w:hAnsi="Calibri" w:cs="Times New Roman"/>
              </w:rPr>
            </w:pPr>
            <w:r w:rsidRPr="00CD04AB">
              <w:rPr>
                <w:rFonts w:ascii="Calibri" w:eastAsia="Calibri" w:hAnsi="Calibri" w:cs="Times New Roman"/>
              </w:rPr>
              <w:t>Domb, B. (2013)</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Domb&lt;/Author&gt;&lt;Year&gt;2013&lt;/Year&gt;&lt;RecNum&gt;11852&lt;/RecNum&gt;&lt;DisplayText&gt;(81)&lt;/DisplayText&gt;&lt;record&gt;&lt;rec-number&gt;11852&lt;/rec-number&gt;&lt;foreign-keys&gt;&lt;key app="EN" db-id="x5x002s5vsf9s9exsxlpr2r80ptsx9wa55a5"&gt;11852&lt;/key&gt;&lt;/foreign-keys&gt;&lt;ref-type name="Journal Article"&gt;17&lt;/ref-type&gt;&lt;contributors&gt;&lt;authors&gt;&lt;author&gt;Domb, B. G.&lt;/author&gt;&lt;author&gt;Stake, C. E.&lt;/author&gt;&lt;author&gt;Botser, I. B.&lt;/author&gt;&lt;author&gt;Jackson, T. J.&lt;/author&gt;&lt;/authors&gt;&lt;/contributors&gt;&lt;auth-address&gt;Hinsdale Orthopaedics, Hinsdale, IL, USA. DrDomb@americanhipinstitute.org&lt;/auth-address&gt;&lt;titles&gt;&lt;title&gt;Surgical dislocation of the hip versus arthroscopic treatment of femoroacetabular impingement: a prospective matched-pair study with average 2-year follow-up&lt;/title&gt;&lt;secondary-title&gt;Arthroscopy&lt;/secondary-title&gt;&lt;/titles&gt;&lt;periodical&gt;&lt;full-title&gt;Arthroscopy&lt;/full-title&gt;&lt;abbr-1&gt;Arthroscopy&lt;/abbr-1&gt;&lt;abbr-2&gt;Arthroscopy&lt;/abbr-2&gt;&lt;/periodical&gt;&lt;pages&gt;1506-13&lt;/pages&gt;&lt;volume&gt;29&lt;/volume&gt;&lt;number&gt;9&lt;/number&gt;&lt;edition&gt;2013/09/03&lt;/edition&gt;&lt;keywords&gt;&lt;keyword&gt;Adult&lt;/keyword&gt;&lt;keyword&gt;Arthroscopy/ methods&lt;/keyword&gt;&lt;keyword&gt;Device Removal&lt;/keyword&gt;&lt;keyword&gt;Female&lt;/keyword&gt;&lt;keyword&gt;Femoracetabular Impingement/ surgery&lt;/keyword&gt;&lt;keyword&gt;Femur/ surgery&lt;/keyword&gt;&lt;keyword&gt;Follow-Up Studies&lt;/keyword&gt;&lt;keyword&gt;Hip Dislocation&lt;/keyword&gt;&lt;keyword&gt;Hip Joint&lt;/keyword&gt;&lt;keyword&gt;Humans&lt;/keyword&gt;&lt;keyword&gt;Male&lt;/keyword&gt;&lt;keyword&gt;Matched-Pair Analysis&lt;/keyword&gt;&lt;keyword&gt;Patient Satisfaction&lt;/keyword&gt;&lt;keyword&gt;Prospective Studies&lt;/keyword&gt;&lt;keyword&gt;Reoperation&lt;/keyword&gt;&lt;keyword&gt;Time Factors&lt;/keyword&gt;&lt;keyword&gt;Treatment Outcome&lt;/keyword&gt;&lt;keyword&gt;Young Adult&lt;/keyword&gt;&lt;/keywords&gt;&lt;dates&gt;&lt;year&gt;2013&lt;/year&gt;&lt;pub-dates&gt;&lt;date&gt;Sep&lt;/date&gt;&lt;/pub-dates&gt;&lt;/dates&gt;&lt;isbn&gt;1526-3231 (Electronic)&amp;#xD;0749-8063 (Linking)&lt;/isbn&gt;&lt;accession-num&gt;23992988&lt;/accession-num&gt;&lt;urls&gt;&lt;/urls&gt;&lt;electronic-resource-num&gt;10.1016/j.arthro.2013.06.010&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81" w:tooltip="Domb, 2013 #11852" w:history="1">
              <w:r w:rsidR="00522E6F">
                <w:rPr>
                  <w:rFonts w:ascii="Calibri" w:eastAsia="Calibri" w:hAnsi="Calibri" w:cs="Times New Roman"/>
                  <w:noProof/>
                </w:rPr>
                <w:t>81</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0CA627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F2FD65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93F2F3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802EF6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43DAD69D" w14:textId="77777777" w:rsidTr="00CD04AB">
        <w:tc>
          <w:tcPr>
            <w:tcW w:w="0" w:type="auto"/>
            <w:shd w:val="clear" w:color="auto" w:fill="FFFFFF"/>
          </w:tcPr>
          <w:p w14:paraId="2B7E3276" w14:textId="555372ED" w:rsidR="00CD04AB" w:rsidRPr="00CD04AB" w:rsidRDefault="00CD04AB" w:rsidP="00522E6F">
            <w:pPr>
              <w:rPr>
                <w:rFonts w:ascii="Calibri" w:eastAsia="Calibri" w:hAnsi="Calibri" w:cs="Times New Roman"/>
              </w:rPr>
            </w:pPr>
            <w:r w:rsidRPr="00CD04AB">
              <w:rPr>
                <w:rFonts w:ascii="Calibri" w:eastAsia="Calibri" w:hAnsi="Calibri" w:cs="Times New Roman"/>
              </w:rPr>
              <w:t>Naal, F. (2014)</w:t>
            </w:r>
            <w:r w:rsidR="004D5949" w:rsidRPr="00CD04AB">
              <w:rPr>
                <w:rFonts w:ascii="Calibri" w:eastAsia="Calibri" w:hAnsi="Calibri" w:cs="Times New Roman"/>
              </w:rPr>
              <w:fldChar w:fldCharType="begin">
                <w:fldData xml:space="preserve">PEVuZE5vdGU+PENpdGU+PEF1dGhvcj5OYWFsPC9BdXRob3I+PFllYXI+MjAxNDwvWWVhcj48UmVj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TY5MC01PC9wYWdlcz48dm9sdW1lPjQyPC92b2x1bWU+PG51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OYWFsPC9BdXRob3I+PFllYXI+MjAxNDwvWWVhcj48UmVj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TY5MC01PC9wYWdlcz48dm9sdW1lPjQyPC92b2x1bWU+PG51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90" w:tooltip="Naal, 2014 #11867" w:history="1">
              <w:r w:rsidR="00522E6F">
                <w:rPr>
                  <w:rFonts w:ascii="Calibri" w:eastAsia="Calibri" w:hAnsi="Calibri" w:cs="Times New Roman"/>
                  <w:noProof/>
                </w:rPr>
                <w:t>90</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362B0E9"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C299E88"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3B3909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ABF9C4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61680DED" w14:textId="77777777" w:rsidTr="00CD04AB">
        <w:tc>
          <w:tcPr>
            <w:tcW w:w="0" w:type="auto"/>
            <w:shd w:val="clear" w:color="auto" w:fill="FFFFFF"/>
          </w:tcPr>
          <w:p w14:paraId="3D680CD1" w14:textId="5D6844CE" w:rsidR="00CD04AB" w:rsidRPr="00CD04AB" w:rsidRDefault="00CD04AB" w:rsidP="00522E6F">
            <w:pPr>
              <w:rPr>
                <w:rFonts w:ascii="Calibri" w:eastAsia="Calibri" w:hAnsi="Calibri" w:cs="Times New Roman"/>
              </w:rPr>
            </w:pPr>
            <w:r w:rsidRPr="00CD04AB">
              <w:rPr>
                <w:rFonts w:ascii="Calibri" w:eastAsia="Calibri" w:hAnsi="Calibri" w:cs="Times New Roman"/>
              </w:rPr>
              <w:t>Ayeni, O. (2014)</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Ayeni&lt;/Author&gt;&lt;Year&gt;2014&lt;/Year&gt;&lt;RecNum&gt;9691&lt;/RecNum&gt;&lt;DisplayText&gt;(48)&lt;/DisplayText&gt;&lt;record&gt;&lt;rec-number&gt;9691&lt;/rec-number&gt;&lt;foreign-keys&gt;&lt;key app="EN" db-id="x5x002s5vsf9s9exsxlpr2r80ptsx9wa55a5"&gt;9691&lt;/key&gt;&lt;/foreign-keys&gt;&lt;ref-type name="Journal Article"&gt;17&lt;/ref-type&gt;&lt;contributors&gt;&lt;authors&gt;&lt;author&gt;Ayeni, O. R.&lt;/author&gt;&lt;author&gt;Farrokhyar, F.&lt;/author&gt;&lt;author&gt;Crouch, S.&lt;/author&gt;&lt;author&gt;Chan, K.&lt;/author&gt;&lt;author&gt;Sprague, S.&lt;/author&gt;&lt;author&gt;Bhandari, M.&lt;/author&gt;&lt;/authors&gt;&lt;/contributors&gt;&lt;auth-address&gt;Division of Orthopaedic Surgery, Department of Surgery, McMaster University Medical Center, 1200 Main St. West, Room 4E17, Hamilton, ON, L8N 3Z5, Canada, ayenif@mcmaster.ca.&lt;/auth-address&gt;&lt;titles&gt;&lt;title&gt;Pre-operative intra-articular hip injection as a predictor of short-term outcome following arthroscopic management of femoroacetabular impingement&lt;/title&gt;&lt;secondary-title&gt;Knee Surgery, Sports Traumatology, Arthroscopy&lt;/secondary-title&gt;&lt;/titles&gt;&lt;periodical&gt;&lt;full-title&gt;Knee Surgery, Sports Traumatology, Arthroscopy&lt;/full-title&gt;&lt;abbr-1&gt;Knee Surg. Sports Traumatol. Arthrosc.&lt;/abbr-1&gt;&lt;abbr-2&gt;Knee Surg Sports Traumatol Arthrosc&lt;/abbr-2&gt;&lt;/periodical&gt;&lt;edition&gt;2014/02/06&lt;/edition&gt;&lt;dates&gt;&lt;year&gt;2014&lt;/year&gt;&lt;pub-dates&gt;&lt;date&gt;Feb 5&lt;/date&gt;&lt;/pub-dates&gt;&lt;/dates&gt;&lt;isbn&gt;1433-7347 (Electronic)&amp;#xD;0942-2056 (Linking)&lt;/isbn&gt;&lt;accession-num&gt;24497057&lt;/accession-num&gt;&lt;urls&gt;&lt;/urls&gt;&lt;electronic-resource-num&gt;10.1007/s00167-014-2883-y&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48" w:tooltip="Ayeni, 2014 #9691" w:history="1">
              <w:r w:rsidR="00522E6F">
                <w:rPr>
                  <w:rFonts w:ascii="Calibri" w:eastAsia="Calibri" w:hAnsi="Calibri" w:cs="Times New Roman"/>
                  <w:noProof/>
                </w:rPr>
                <w:t>48</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5BC0883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4367B1A"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91D551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556E3A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665A6C77" w14:textId="77777777" w:rsidTr="00CD04AB">
        <w:tc>
          <w:tcPr>
            <w:tcW w:w="0" w:type="auto"/>
            <w:shd w:val="clear" w:color="auto" w:fill="FFFFFF"/>
          </w:tcPr>
          <w:p w14:paraId="6FEB26E5" w14:textId="32F0CB32" w:rsidR="00CD04AB" w:rsidRPr="00CD04AB" w:rsidRDefault="00CD04AB" w:rsidP="00522E6F">
            <w:pPr>
              <w:rPr>
                <w:rFonts w:ascii="Calibri" w:eastAsia="Calibri" w:hAnsi="Calibri" w:cs="Times New Roman"/>
              </w:rPr>
            </w:pPr>
            <w:r w:rsidRPr="00CD04AB">
              <w:rPr>
                <w:rFonts w:ascii="Calibri" w:eastAsia="Calibri" w:hAnsi="Calibri" w:cs="Times New Roman"/>
              </w:rPr>
              <w:t>Ellermann, J. (2014)</w:t>
            </w:r>
            <w:r w:rsidR="004D5949" w:rsidRPr="00CD04AB">
              <w:rPr>
                <w:rFonts w:ascii="Calibri" w:eastAsia="Calibri" w:hAnsi="Calibri" w:cs="Times New Roman"/>
              </w:rPr>
              <w:fldChar w:fldCharType="begin">
                <w:fldData xml:space="preserve">PEVuZE5vdGU+PENpdGU+PEF1dGhvcj5FbGxlcm1hbm48L0F1dGhvcj48WWVhcj4yMDE0PC9ZZWFy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FbGxlcm1hbm48L0F1dGhvcj48WWVhcj4yMDE0PC9ZZWFy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50" w:tooltip="Ellermann, 2014 #11734" w:history="1">
              <w:r w:rsidR="00522E6F">
                <w:rPr>
                  <w:rFonts w:ascii="Calibri" w:eastAsia="Calibri" w:hAnsi="Calibri" w:cs="Times New Roman"/>
                  <w:noProof/>
                </w:rPr>
                <w:t>50</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B400B5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2FEDA19"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601C95A"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D96341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68CFA917" w14:textId="77777777" w:rsidTr="00CD04AB">
        <w:tc>
          <w:tcPr>
            <w:tcW w:w="0" w:type="auto"/>
            <w:shd w:val="clear" w:color="auto" w:fill="FFFFFF"/>
          </w:tcPr>
          <w:p w14:paraId="35FFFDF4" w14:textId="5719B474" w:rsidR="00CD04AB" w:rsidRPr="00CD04AB" w:rsidRDefault="00CD04AB" w:rsidP="00522E6F">
            <w:pPr>
              <w:rPr>
                <w:rFonts w:ascii="Calibri" w:eastAsia="Calibri" w:hAnsi="Calibri" w:cs="Times New Roman"/>
              </w:rPr>
            </w:pPr>
            <w:r w:rsidRPr="00CD04AB">
              <w:rPr>
                <w:rFonts w:ascii="Calibri" w:eastAsia="Calibri" w:hAnsi="Calibri" w:cs="Times New Roman"/>
              </w:rPr>
              <w:t>Park, M. (2014)</w:t>
            </w:r>
            <w:r w:rsidR="004D5949" w:rsidRPr="00CD04AB">
              <w:rPr>
                <w:rFonts w:ascii="Calibri" w:eastAsia="Calibri" w:hAnsi="Calibri" w:cs="Times New Roman"/>
              </w:rPr>
              <w:fldChar w:fldCharType="begin">
                <w:fldData xml:space="preserve">PEVuZE5vdGU+PENpdGU+PEF1dGhvcj5QYXJrPC9BdXRob3I+PFllYXI+MjAxNDwvWWVhcj48UmVj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YXJrPC9BdXRob3I+PFllYXI+MjAxNDwvWWVhcj48UmVj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84" w:tooltip="Park, 2014 #11844" w:history="1">
              <w:r w:rsidR="00522E6F">
                <w:rPr>
                  <w:rFonts w:ascii="Calibri" w:eastAsia="Calibri" w:hAnsi="Calibri" w:cs="Times New Roman"/>
                  <w:noProof/>
                </w:rPr>
                <w:t>84</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8BE429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60EA47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AC7D60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F6B776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75108D1E" w14:textId="77777777" w:rsidTr="00CD04AB">
        <w:tc>
          <w:tcPr>
            <w:tcW w:w="0" w:type="auto"/>
            <w:shd w:val="clear" w:color="auto" w:fill="FFFFFF"/>
          </w:tcPr>
          <w:p w14:paraId="0196C3EE" w14:textId="385A0B23" w:rsidR="00CD04AB" w:rsidRPr="00CD04AB" w:rsidRDefault="00CD04AB" w:rsidP="00522E6F">
            <w:pPr>
              <w:rPr>
                <w:rFonts w:ascii="Calibri" w:eastAsia="Calibri" w:hAnsi="Calibri" w:cs="Times New Roman"/>
              </w:rPr>
            </w:pPr>
            <w:r w:rsidRPr="00CD04AB">
              <w:rPr>
                <w:rFonts w:ascii="Calibri" w:eastAsia="Calibri" w:hAnsi="Calibri" w:cs="Times New Roman"/>
              </w:rPr>
              <w:t>Gicquel, T. (2014)</w:t>
            </w:r>
            <w:r w:rsidR="004D5949" w:rsidRPr="00CD04AB">
              <w:rPr>
                <w:rFonts w:ascii="Calibri" w:eastAsia="Calibri" w:hAnsi="Calibri" w:cs="Times New Roman"/>
              </w:rPr>
              <w:fldChar w:fldCharType="begin">
                <w:fldData xml:space="preserve">PEVuZE5vdGU+PENpdGU+PEF1dGhvcj5HaWNxdWVsPC9BdXRob3I+PFllYXI+MjAxNDwvWWVhcj48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HaWNxdWVsPC9BdXRob3I+PFllYXI+MjAxNDwvWWVhcj48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87" w:tooltip="Gicquel, 2014 #10281" w:history="1">
              <w:r w:rsidR="00522E6F">
                <w:rPr>
                  <w:rFonts w:ascii="Calibri" w:eastAsia="Calibri" w:hAnsi="Calibri" w:cs="Times New Roman"/>
                  <w:noProof/>
                </w:rPr>
                <w:t>87</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FE73C8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508FFC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54A1FC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7B1A4EA"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1601B1B0" w14:textId="77777777" w:rsidTr="00CD04AB">
        <w:tc>
          <w:tcPr>
            <w:tcW w:w="0" w:type="auto"/>
            <w:shd w:val="clear" w:color="auto" w:fill="FFFFFF"/>
          </w:tcPr>
          <w:p w14:paraId="1702B3E8" w14:textId="78DF15FB" w:rsidR="00CD04AB" w:rsidRPr="00CD04AB" w:rsidRDefault="00CD04AB" w:rsidP="00522E6F">
            <w:pPr>
              <w:rPr>
                <w:rFonts w:ascii="Calibri" w:eastAsia="Calibri" w:hAnsi="Calibri" w:cs="Times New Roman"/>
              </w:rPr>
            </w:pPr>
            <w:r w:rsidRPr="00CD04AB">
              <w:rPr>
                <w:rFonts w:ascii="Calibri" w:eastAsia="Calibri" w:hAnsi="Calibri" w:cs="Times New Roman"/>
              </w:rPr>
              <w:lastRenderedPageBreak/>
              <w:t>Gupta, A. (2014)</w:t>
            </w:r>
            <w:r w:rsidR="004D5949" w:rsidRPr="00CD04AB">
              <w:rPr>
                <w:rFonts w:ascii="Calibri" w:eastAsia="Calibri" w:hAnsi="Calibri" w:cs="Times New Roman"/>
              </w:rPr>
              <w:fldChar w:fldCharType="begin">
                <w:fldData xml:space="preserve">PEVuZE5vdGU+PENpdGU+PEF1dGhvcj5HdXB0YTwvQXV0aG9yPjxZZWFyPjIwMTQ8L1llYXI+PFJl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HdXB0YTwvQXV0aG9yPjxZZWFyPjIwMTQ8L1llYXI+PFJl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53" w:tooltip="Gupta, 2014 #11841" w:history="1">
              <w:r w:rsidR="00522E6F">
                <w:rPr>
                  <w:rFonts w:ascii="Calibri" w:eastAsia="Calibri" w:hAnsi="Calibri" w:cs="Times New Roman"/>
                  <w:noProof/>
                </w:rPr>
                <w:t>53</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5DBC966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6E40149"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41202A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1FC457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0FD74C5A" w14:textId="77777777" w:rsidTr="00CD04AB">
        <w:tc>
          <w:tcPr>
            <w:tcW w:w="0" w:type="auto"/>
            <w:shd w:val="clear" w:color="auto" w:fill="FFFFFF"/>
            <w:vAlign w:val="center"/>
          </w:tcPr>
          <w:p w14:paraId="5A0A5D0A" w14:textId="6C3BCAE0"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Redmond et al. (2015)</w:t>
            </w:r>
            <w:r w:rsidR="004D5949" w:rsidRPr="00CD04AB">
              <w:rPr>
                <w:rFonts w:ascii="Calibri" w:eastAsia="Times New Roman" w:hAnsi="Calibri" w:cs="Times New Roman"/>
                <w:color w:val="000000"/>
              </w:rPr>
              <w:fldChar w:fldCharType="begin">
                <w:fldData xml:space="preserve">PEVuZE5vdGU+PENpdGU+PEF1dGhvcj5SZWRtb25kPC9BdXRob3I+PFllYXI+MjAxNTwvWWVhcj48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SZWRtb25kPC9BdXRob3I+PFllYXI+MjAxNTwvWWVhcj48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CD04AB">
              <w:rPr>
                <w:rFonts w:ascii="Calibri" w:eastAsia="Times New Roman" w:hAnsi="Calibri" w:cs="Times New Roman"/>
                <w:color w:val="000000"/>
              </w:rPr>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66" w:tooltip="Redmond, 2015 #11838" w:history="1">
              <w:r w:rsidR="00522E6F">
                <w:rPr>
                  <w:rFonts w:ascii="Calibri" w:eastAsia="Times New Roman" w:hAnsi="Calibri" w:cs="Times New Roman"/>
                  <w:noProof/>
                  <w:color w:val="000000"/>
                </w:rPr>
                <w:t>66</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5AA039F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FDDE50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EA7D48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791CFA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716A492C" w14:textId="77777777" w:rsidTr="00CD04AB">
        <w:tc>
          <w:tcPr>
            <w:tcW w:w="0" w:type="auto"/>
            <w:shd w:val="clear" w:color="auto" w:fill="FFFFFF"/>
          </w:tcPr>
          <w:p w14:paraId="5198CBA5" w14:textId="4946B887" w:rsidR="00CD04AB" w:rsidRPr="00CD04AB" w:rsidRDefault="00CD04AB" w:rsidP="00522E6F">
            <w:pPr>
              <w:rPr>
                <w:rFonts w:ascii="Calibri" w:eastAsia="Calibri" w:hAnsi="Calibri" w:cs="Times New Roman"/>
              </w:rPr>
            </w:pPr>
            <w:r w:rsidRPr="00CD04AB">
              <w:rPr>
                <w:rFonts w:ascii="Calibri" w:eastAsia="Calibri" w:hAnsi="Calibri" w:cs="Times New Roman"/>
              </w:rPr>
              <w:t>Ricciardi, B. (2015)</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Ricciardi&lt;/Author&gt;&lt;Year&gt;2015&lt;/Year&gt;&lt;RecNum&gt;10092&lt;/RecNum&gt;&lt;DisplayText&gt;(58)&lt;/DisplayText&gt;&lt;record&gt;&lt;rec-number&gt;10092&lt;/rec-number&gt;&lt;foreign-keys&gt;&lt;key app="EN" db-id="x5x002s5vsf9s9exsxlpr2r80ptsx9wa55a5"&gt;10092&lt;/key&gt;&lt;/foreign-keys&gt;&lt;ref-type name="Journal Article"&gt;17&lt;/ref-type&gt;&lt;contributors&gt;&lt;authors&gt;&lt;author&gt;Ricciardi, B. F.&lt;/author&gt;&lt;author&gt;Fabricant, P. D.&lt;/author&gt;&lt;author&gt;Fields, K. G.&lt;/author&gt;&lt;author&gt;Poultsides, L.&lt;/author&gt;&lt;author&gt;Zaltz, I.&lt;/author&gt;&lt;author&gt;Sink, E. L.&lt;/author&gt;&lt;/authors&gt;&lt;/contributors&gt;&lt;auth-address&gt;Center for Hip Pain and Preservation, Hospital for Special Surgery, 541 East 71th Street, New York, NY, 10021, USA.&lt;/auth-address&gt;&lt;titles&gt;&lt;title&gt;What are the demographic and radiographic characteristics of patients with symptomatic extraarticular femoroacetabular impingement?&lt;/title&gt;&lt;secondary-title&gt;Clin Orthop Relat Res&lt;/secondary-title&gt;&lt;/titles&gt;&lt;periodical&gt;&lt;full-title&gt;Clin Orthop Relat Res&lt;/full-title&gt;&lt;/periodical&gt;&lt;pages&gt;1299-308&lt;/pages&gt;&lt;volume&gt;473&lt;/volume&gt;&lt;number&gt;4&lt;/number&gt;&lt;edition&gt;2014/10/26&lt;/edition&gt;&lt;dates&gt;&lt;year&gt;2015&lt;/year&gt;&lt;pub-dates&gt;&lt;date&gt;Apr&lt;/date&gt;&lt;/pub-dates&gt;&lt;/dates&gt;&lt;isbn&gt;1528-1132 (Electronic)&amp;#xD;0009-921X (Linking)&lt;/isbn&gt;&lt;accession-num&gt;25344401&lt;/accession-num&gt;&lt;urls&gt;&lt;/urls&gt;&lt;custom2&gt;4353520&lt;/custom2&gt;&lt;electronic-resource-num&gt;10.1007/s11999-014-4001-3&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58" w:tooltip="Ricciardi, 2015 #10092" w:history="1">
              <w:r w:rsidR="00522E6F">
                <w:rPr>
                  <w:rFonts w:ascii="Calibri" w:eastAsia="Calibri" w:hAnsi="Calibri" w:cs="Times New Roman"/>
                  <w:noProof/>
                </w:rPr>
                <w:t>58</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DC9668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270722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ED9673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5588EC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3A37AC16" w14:textId="77777777" w:rsidTr="00CD04AB">
        <w:tc>
          <w:tcPr>
            <w:tcW w:w="0" w:type="auto"/>
            <w:shd w:val="clear" w:color="auto" w:fill="FFFFFF"/>
          </w:tcPr>
          <w:p w14:paraId="158617DF" w14:textId="5BB584FC" w:rsidR="00CD04AB" w:rsidRPr="00CD04AB" w:rsidRDefault="00CD04AB" w:rsidP="00522E6F">
            <w:pPr>
              <w:rPr>
                <w:rFonts w:ascii="Calibri" w:eastAsia="Calibri" w:hAnsi="Calibri" w:cs="Times New Roman"/>
              </w:rPr>
            </w:pPr>
            <w:r w:rsidRPr="00CD04AB">
              <w:rPr>
                <w:rFonts w:ascii="Calibri" w:eastAsia="Calibri" w:hAnsi="Calibri" w:cs="Times New Roman"/>
              </w:rPr>
              <w:t>Nepple, J. (2014)</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Nepple&lt;/Author&gt;&lt;Year&gt;2014&lt;/Year&gt;&lt;RecNum&gt;11839&lt;/RecNum&gt;&lt;DisplayText&gt;(55)&lt;/DisplayText&gt;&lt;record&gt;&lt;rec-number&gt;11839&lt;/rec-number&gt;&lt;foreign-keys&gt;&lt;key app="EN" db-id="x5x002s5vsf9s9exsxlpr2r80ptsx9wa55a5"&gt;11839&lt;/key&gt;&lt;/foreign-keys&gt;&lt;ref-type name="Journal Article"&gt;17&lt;/ref-type&gt;&lt;contributors&gt;&lt;authors&gt;&lt;author&gt;Nepple, J. J.&lt;/author&gt;&lt;author&gt;Riggs, C. N.&lt;/author&gt;&lt;author&gt;Ross, J. R.&lt;/author&gt;&lt;author&gt;Clohisy, J. C.&lt;/author&gt;&lt;/authors&gt;&lt;/contributors&gt;&lt;auth-address&gt;Department of Orthopaedic Surgery, Washington University School of Medicine, One Barnes-Jewish Hospital Plaza, Campus Box 8233, St. Louis, MO 63110. E-mail address for J.J. Nepple: nepplej@wudosis.wustl.edu.&lt;/auth-address&gt;&lt;titles&gt;&lt;title&gt;Clinical presentation and disease characteristics of femoroacetabular impingement are sex-dependent&lt;/title&gt;&lt;secondary-title&gt;Journal of Bone and Joint Surgery&lt;/secondary-title&gt;&lt;/titles&gt;&lt;periodical&gt;&lt;full-title&gt;Journal of Bone and Joint Surgery&lt;/full-title&gt;&lt;abbr-1&gt;J. Bone Joint Surg. Am.&lt;/abbr-1&gt;&lt;abbr-2&gt;J Bone Joint Surg Am&lt;/abbr-2&gt;&lt;abbr-3&gt;Journal of Bone &amp;amp; Joint Surgery&lt;/abbr-3&gt;&lt;/periodical&gt;&lt;pages&gt;1683-9&lt;/pages&gt;&lt;volume&gt;96&lt;/volume&gt;&lt;number&gt;20&lt;/number&gt;&lt;edition&gt;2014/10/17&lt;/edition&gt;&lt;keywords&gt;&lt;keyword&gt;Adolescent&lt;/keyword&gt;&lt;keyword&gt;Adult&lt;/keyword&gt;&lt;keyword&gt;Cohort Studies&lt;/keyword&gt;&lt;keyword&gt;Female&lt;/keyword&gt;&lt;keyword&gt;Femoracetabular Impingement/classification/ diagnosis/surgery&lt;/keyword&gt;&lt;keyword&gt;Humans&lt;/keyword&gt;&lt;keyword&gt;Male&lt;/keyword&gt;&lt;keyword&gt;Middle Aged&lt;/keyword&gt;&lt;keyword&gt;Sex Factors&lt;/keyword&gt;&lt;keyword&gt;Young Adult&lt;/keyword&gt;&lt;/keywords&gt;&lt;dates&gt;&lt;year&gt;2014&lt;/year&gt;&lt;pub-dates&gt;&lt;date&gt;Oct 15&lt;/date&gt;&lt;/pub-dates&gt;&lt;/dates&gt;&lt;isbn&gt;1535-1386 (Electronic)&amp;#xD;0021-9355 (Linking)&lt;/isbn&gt;&lt;accession-num&gt;25320194&lt;/accession-num&gt;&lt;urls&gt;&lt;/urls&gt;&lt;electronic-resource-num&gt;10.2106/jbjs.m.01320&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55" w:tooltip="Nepple, 2014 #11839" w:history="1">
              <w:r w:rsidR="00522E6F">
                <w:rPr>
                  <w:rFonts w:ascii="Calibri" w:eastAsia="Calibri" w:hAnsi="Calibri" w:cs="Times New Roman"/>
                  <w:noProof/>
                </w:rPr>
                <w:t>55</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544E754A"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0F6895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CFF0F2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FF4B7B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58214DC3" w14:textId="77777777" w:rsidTr="00CD04AB">
        <w:tc>
          <w:tcPr>
            <w:tcW w:w="0" w:type="auto"/>
            <w:shd w:val="clear" w:color="auto" w:fill="FFFFFF"/>
            <w:vAlign w:val="center"/>
          </w:tcPr>
          <w:p w14:paraId="04D196F8" w14:textId="1DE964B1"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Ferro, F. (2015)</w:t>
            </w:r>
            <w:r w:rsidR="004D5949" w:rsidRPr="00CD04AB">
              <w:rPr>
                <w:rFonts w:ascii="Calibri" w:eastAsia="Times New Roman" w:hAnsi="Calibri" w:cs="Times New Roman"/>
                <w:color w:val="000000"/>
              </w:rPr>
              <w:fldChar w:fldCharType="begin">
                <w:fldData xml:space="preserve">PEVuZE5vdGU+PENpdGU+PEF1dGhvcj5GZXJybzwvQXV0aG9yPjxZZWFyPjIwMTU8L1llYXI+PFJl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GZXJybzwvQXV0aG9yPjxZZWFyPjIwMTU8L1llYXI+PFJl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CD04AB">
              <w:rPr>
                <w:rFonts w:ascii="Calibri" w:eastAsia="Times New Roman" w:hAnsi="Calibri" w:cs="Times New Roman"/>
                <w:color w:val="000000"/>
              </w:rPr>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3" w:tooltip="Ferro, 2015 #11834" w:history="1">
              <w:r w:rsidR="00522E6F">
                <w:rPr>
                  <w:rFonts w:ascii="Calibri" w:eastAsia="Times New Roman" w:hAnsi="Calibri" w:cs="Times New Roman"/>
                  <w:noProof/>
                  <w:color w:val="000000"/>
                </w:rPr>
                <w:t>93</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77996CC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3EFE3F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5095F5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39C241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4DD43B10" w14:textId="77777777" w:rsidTr="00CD04AB">
        <w:tc>
          <w:tcPr>
            <w:tcW w:w="0" w:type="auto"/>
            <w:shd w:val="clear" w:color="auto" w:fill="FFFFFF"/>
            <w:vAlign w:val="center"/>
          </w:tcPr>
          <w:p w14:paraId="10B10FA7" w14:textId="75DA2CC0"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Malagelada, F. (2015)</w:t>
            </w:r>
            <w:r w:rsidR="004D5949" w:rsidRPr="00CD04AB">
              <w:rPr>
                <w:rFonts w:ascii="Calibri" w:eastAsia="Times New Roman" w:hAnsi="Calibri" w:cs="Times New Roman"/>
                <w:color w:val="000000"/>
              </w:rPr>
              <w:fldChar w:fldCharType="begin">
                <w:fldData xml:space="preserve">PEVuZE5vdGU+PENpdGU+PEF1dGhvcj5NYWxhZ2VsYWRhPC9BdXRob3I+PFllYXI+MjAxNTwvWWVh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NYWxhZ2VsYWRhPC9BdXRob3I+PFllYXI+MjAxNTwvWWVh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CD04AB">
              <w:rPr>
                <w:rFonts w:ascii="Calibri" w:eastAsia="Times New Roman" w:hAnsi="Calibri" w:cs="Times New Roman"/>
                <w:color w:val="000000"/>
              </w:rPr>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107" w:tooltip="Malagelada, 2015 #11832" w:history="1">
              <w:r w:rsidR="00522E6F">
                <w:rPr>
                  <w:rFonts w:ascii="Calibri" w:eastAsia="Times New Roman" w:hAnsi="Calibri" w:cs="Times New Roman"/>
                  <w:noProof/>
                  <w:color w:val="000000"/>
                </w:rPr>
                <w:t>107</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73B23D0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7DC1AB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1F900E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8A4300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18593D98" w14:textId="77777777" w:rsidTr="00CD04AB">
        <w:tc>
          <w:tcPr>
            <w:tcW w:w="0" w:type="auto"/>
            <w:shd w:val="clear" w:color="auto" w:fill="FFFFFF"/>
            <w:vAlign w:val="center"/>
          </w:tcPr>
          <w:p w14:paraId="61EAB4A5" w14:textId="5CC45005"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Bulat, E. (2016)</w:t>
            </w:r>
            <w:r w:rsidR="004D5949" w:rsidRPr="00CD04AB">
              <w:rPr>
                <w:rFonts w:ascii="Calibri" w:eastAsia="Times New Roman" w:hAnsi="Calibri" w:cs="Times New Roman"/>
                <w:color w:val="000000"/>
              </w:rPr>
              <w:fldChar w:fldCharType="begin">
                <w:fldData xml:space="preserve">PEVuZE5vdGU+PENpdGU+PEF1dGhvcj5CdWxhdDwvQXV0aG9yPjxZZWFyPjIwMTY8L1llYXI+PFJl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CdWxhdDwvQXV0aG9yPjxZZWFyPjIwMTY8L1llYXI+PFJl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CD04AB">
              <w:rPr>
                <w:rFonts w:ascii="Calibri" w:eastAsia="Times New Roman" w:hAnsi="Calibri" w:cs="Times New Roman"/>
                <w:color w:val="000000"/>
              </w:rPr>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8" w:tooltip="Bulat, 2016 #11827" w:history="1">
              <w:r w:rsidR="00522E6F">
                <w:rPr>
                  <w:rFonts w:ascii="Calibri" w:eastAsia="Times New Roman" w:hAnsi="Calibri" w:cs="Times New Roman"/>
                  <w:noProof/>
                  <w:color w:val="000000"/>
                </w:rPr>
                <w:t>98</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042103F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1A3104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7B32D1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FD5638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8051AD" w:rsidRPr="00CD04AB" w14:paraId="7534477F" w14:textId="77777777" w:rsidTr="0088093A">
        <w:tc>
          <w:tcPr>
            <w:tcW w:w="0" w:type="auto"/>
            <w:gridSpan w:val="5"/>
            <w:shd w:val="clear" w:color="auto" w:fill="FFFF00"/>
            <w:vAlign w:val="center"/>
          </w:tcPr>
          <w:p w14:paraId="62FF3F82" w14:textId="121F107F" w:rsidR="008051AD" w:rsidRPr="00CD04AB" w:rsidRDefault="008051AD" w:rsidP="00CD04AB">
            <w:pPr>
              <w:jc w:val="center"/>
              <w:rPr>
                <w:rFonts w:ascii="Calibri" w:eastAsia="Calibri" w:hAnsi="Calibri" w:cs="Times New Roman"/>
              </w:rPr>
            </w:pPr>
            <w:r>
              <w:rPr>
                <w:rFonts w:ascii="Calibri" w:eastAsia="Calibri" w:hAnsi="Calibri" w:cs="Times New Roman"/>
              </w:rPr>
              <w:t>2</w:t>
            </w:r>
            <w:r w:rsidR="009E513E">
              <w:rPr>
                <w:rFonts w:ascii="Calibri" w:eastAsia="Calibri" w:hAnsi="Calibri" w:cs="Times New Roman"/>
              </w:rPr>
              <w:t>5</w:t>
            </w:r>
            <w:r>
              <w:rPr>
                <w:rFonts w:ascii="Calibri" w:eastAsia="Calibri" w:hAnsi="Calibri" w:cs="Times New Roman"/>
              </w:rPr>
              <w:t>% of studies reporting three out of four imaging criteria</w:t>
            </w:r>
          </w:p>
        </w:tc>
      </w:tr>
      <w:tr w:rsidR="00522E6F" w:rsidRPr="00CD04AB" w14:paraId="3B70CAB7" w14:textId="77777777" w:rsidTr="00CD04AB">
        <w:tc>
          <w:tcPr>
            <w:tcW w:w="0" w:type="auto"/>
            <w:shd w:val="clear" w:color="auto" w:fill="FFFFFF"/>
          </w:tcPr>
          <w:p w14:paraId="43440354" w14:textId="692BB950" w:rsidR="00CD04AB" w:rsidRPr="00CD04AB" w:rsidRDefault="00CD04AB" w:rsidP="00522E6F">
            <w:pPr>
              <w:rPr>
                <w:rFonts w:ascii="Calibri" w:eastAsia="Calibri" w:hAnsi="Calibri" w:cs="Times New Roman"/>
              </w:rPr>
            </w:pPr>
            <w:r w:rsidRPr="00CD04AB">
              <w:rPr>
                <w:rFonts w:ascii="Calibri" w:eastAsia="Calibri" w:hAnsi="Calibri" w:cs="Times New Roman"/>
              </w:rPr>
              <w:t>Philippon, M. (2008)</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hilippon&lt;/Author&gt;&lt;Year&gt;2008&lt;/Year&gt;&lt;RecNum&gt;6095&lt;/RecNum&gt;&lt;DisplayText&gt;(4)&lt;/DisplayText&gt;&lt;record&gt;&lt;rec-number&gt;6095&lt;/rec-number&gt;&lt;foreign-keys&gt;&lt;key app="EN" db-id="x5x002s5vsf9s9exsxlpr2r80ptsx9wa55a5"&gt;6095&lt;/key&gt;&lt;/foreign-keys&gt;&lt;ref-type name="Journal Article"&gt;17&lt;/ref-type&gt;&lt;contributors&gt;&lt;authors&gt;&lt;author&gt;Philippon, M. J.&lt;/author&gt;&lt;author&gt;Yen, Y. M.&lt;/author&gt;&lt;author&gt;Briggs, K. K.&lt;/author&gt;&lt;author&gt;Kuppersmith, D. A.&lt;/author&gt;&lt;author&gt;Maxwell, R. B.&lt;/author&gt;&lt;/authors&gt;&lt;/contributors&gt;&lt;auth-address&gt;Steadman Hawkins Research Foundation, Vail, CO 81657, USA.&lt;/auth-address&gt;&lt;titles&gt;&lt;title&gt;Early outcomes after hip arthroscopy for femoroacetabular impingement in the athletic adolescent patient: a preliminary report&lt;/title&gt;&lt;secondary-title&gt;Journal of Pediatric Orthopedics&lt;/secondary-title&gt;&lt;/titles&gt;&lt;periodical&gt;&lt;full-title&gt;Journal of Pediatric Orthopedics&lt;/full-title&gt;&lt;abbr-1&gt;J. Pediatr. Orthop.&lt;/abbr-1&gt;&lt;abbr-2&gt;J Pediatr Orthop&lt;/abbr-2&gt;&lt;/periodical&gt;&lt;pages&gt;705-10&lt;/pages&gt;&lt;volume&gt;28&lt;/volume&gt;&lt;number&gt;7&lt;/number&gt;&lt;edition&gt;2008/09/25&lt;/edition&gt;&lt;keywords&gt;&lt;keyword&gt;Acetabulum/pathology/surgery&lt;/keyword&gt;&lt;keyword&gt;Activities of Daily Living&lt;/keyword&gt;&lt;keyword&gt;Adolescent&lt;/keyword&gt;&lt;keyword&gt;Arthroscopy/ methods&lt;/keyword&gt;&lt;keyword&gt;Child&lt;/keyword&gt;&lt;keyword&gt;Debridement&lt;/keyword&gt;&lt;keyword&gt;Female&lt;/keyword&gt;&lt;keyword&gt;Femur Head/pathology/surgery&lt;/keyword&gt;&lt;keyword&gt;Follow-Up Studies&lt;/keyword&gt;&lt;keyword&gt;Hip Joint/pathology/ surgery&lt;/keyword&gt;&lt;keyword&gt;Humans&lt;/keyword&gt;&lt;keyword&gt;Joint Diseases/pathology/ surgery&lt;/keyword&gt;&lt;keyword&gt;Male&lt;/keyword&gt;&lt;keyword&gt;Patient Satisfaction&lt;/keyword&gt;&lt;keyword&gt;Sports&lt;/keyword&gt;&lt;keyword&gt;Treatment Outcome&lt;/keyword&gt;&lt;/keywords&gt;&lt;dates&gt;&lt;year&gt;2008&lt;/year&gt;&lt;pub-dates&gt;&lt;date&gt;Oct-Nov&lt;/date&gt;&lt;/pub-dates&gt;&lt;/dates&gt;&lt;isbn&gt;1539-2570 (Electronic)&amp;#xD;0271-6798 (Linking)&lt;/isbn&gt;&lt;accession-num&gt;18812894&lt;/accession-num&gt;&lt;urls&gt;&lt;/urls&gt;&lt;electronic-resource-num&gt;10.1097/BPO.0b013e318186eb2e&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4" w:tooltip="Philippon, 2008 #6095" w:history="1">
              <w:r w:rsidR="00522E6F">
                <w:rPr>
                  <w:rFonts w:ascii="Calibri" w:eastAsia="Calibri" w:hAnsi="Calibri" w:cs="Times New Roman"/>
                  <w:noProof/>
                </w:rPr>
                <w:t>4</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3408C6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E56171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7BFB8FF"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128F5F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400E7BA6" w14:textId="77777777" w:rsidTr="00CD04AB">
        <w:tc>
          <w:tcPr>
            <w:tcW w:w="0" w:type="auto"/>
            <w:shd w:val="clear" w:color="auto" w:fill="FFFFFF"/>
          </w:tcPr>
          <w:p w14:paraId="711D9AFB" w14:textId="12A406A5" w:rsidR="00CD04AB" w:rsidRPr="00CD04AB" w:rsidRDefault="00CD04AB" w:rsidP="00522E6F">
            <w:pPr>
              <w:rPr>
                <w:rFonts w:ascii="Calibri" w:eastAsia="Calibri" w:hAnsi="Calibri" w:cs="Times New Roman"/>
              </w:rPr>
            </w:pPr>
            <w:r w:rsidRPr="00CD04AB">
              <w:rPr>
                <w:rFonts w:ascii="Calibri" w:eastAsia="Calibri" w:hAnsi="Calibri" w:cs="Times New Roman"/>
              </w:rPr>
              <w:t>Nho, S. (2011)</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Nho&lt;/Author&gt;&lt;Year&gt;2011&lt;/Year&gt;&lt;RecNum&gt;11872&lt;/RecNum&gt;&lt;DisplayText&gt;(22)&lt;/DisplayText&gt;&lt;record&gt;&lt;rec-number&gt;11872&lt;/rec-number&gt;&lt;foreign-keys&gt;&lt;key app="EN" db-id="x5x002s5vsf9s9exsxlpr2r80ptsx9wa55a5"&gt;11872&lt;/key&gt;&lt;/foreign-keys&gt;&lt;ref-type name="Journal Article"&gt;17&lt;/ref-type&gt;&lt;contributors&gt;&lt;authors&gt;&lt;author&gt;Nho, S. J.&lt;/author&gt;&lt;author&gt;Magennis, E. M.&lt;/author&gt;&lt;author&gt;Singh, C. K.&lt;/author&gt;&lt;author&gt;Kelly, B. T.&lt;/author&gt;&lt;/authors&gt;&lt;/contributors&gt;&lt;auth-address&gt;Health Hip Clinic, Division of Sports Medicine, Rush University Medical Center, Chicago, Illinois, USA. snho@hotmail.com&lt;/auth-address&gt;&lt;titles&gt;&lt;title&gt;Outcomes after the arthroscopic treatment of femoroacetabular impingement in a mixed group of high-level athletes&lt;/title&gt;&lt;secondary-title&gt;American Journal of Sports Medicine&lt;/secondary-title&gt;&lt;/titles&gt;&lt;periodical&gt;&lt;full-title&gt;American Journal of Sports Medicine&lt;/full-title&gt;&lt;abbr-1&gt;Am. J. Sports Med.&lt;/abbr-1&gt;&lt;abbr-2&gt;Am J Sports Med&lt;/abbr-2&gt;&lt;/periodical&gt;&lt;pages&gt;14S-9S&lt;/pages&gt;&lt;volume&gt;39 Suppl&lt;/volume&gt;&lt;edition&gt;2011/07/08&lt;/edition&gt;&lt;keywords&gt;&lt;keyword&gt;Adolescent&lt;/keyword&gt;&lt;keyword&gt;Adult&lt;/keyword&gt;&lt;keyword&gt;Arthroscopy/ methods&lt;/keyword&gt;&lt;keyword&gt;Athletes&lt;/keyword&gt;&lt;keyword&gt;Female&lt;/keyword&gt;&lt;keyword&gt;Femoracetabular Impingement/radiography/ surgery&lt;/keyword&gt;&lt;keyword&gt;Humans&lt;/keyword&gt;&lt;keyword&gt;Male&lt;/keyword&gt;&lt;keyword&gt;Middle Aged&lt;/keyword&gt;&lt;keyword&gt;Outcome Assessment (Health Care)&lt;/keyword&gt;&lt;keyword&gt;Retrospective Studies&lt;/keyword&gt;&lt;keyword&gt;United States&lt;/keyword&gt;&lt;keyword&gt;Young Adult&lt;/keyword&gt;&lt;/keywords&gt;&lt;dates&gt;&lt;year&gt;2011&lt;/year&gt;&lt;pub-dates&gt;&lt;date&gt;Jul&lt;/date&gt;&lt;/pub-dates&gt;&lt;/dates&gt;&lt;isbn&gt;1552-3365 (Electronic)&amp;#xD;0363-5465 (Linking)&lt;/isbn&gt;&lt;accession-num&gt;21709027&lt;/accession-num&gt;&lt;urls&gt;&lt;/urls&gt;&lt;electronic-resource-num&gt;10.1177/0363546511401900&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22" w:tooltip="Nho, 2011 #11872" w:history="1">
              <w:r w:rsidR="00522E6F">
                <w:rPr>
                  <w:rFonts w:ascii="Calibri" w:eastAsia="Calibri" w:hAnsi="Calibri" w:cs="Times New Roman"/>
                  <w:noProof/>
                </w:rPr>
                <w:t>22</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17CF7A7C"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D9A9EB9"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FC7D11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FADF7F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4FC6D2E2" w14:textId="77777777" w:rsidTr="00CD04AB">
        <w:tc>
          <w:tcPr>
            <w:tcW w:w="0" w:type="auto"/>
            <w:shd w:val="clear" w:color="auto" w:fill="FFFFFF"/>
          </w:tcPr>
          <w:p w14:paraId="06AA5CA2" w14:textId="706620ED" w:rsidR="00CD04AB" w:rsidRPr="00CD04AB" w:rsidRDefault="00CD04AB" w:rsidP="00522E6F">
            <w:pPr>
              <w:rPr>
                <w:rFonts w:ascii="Calibri" w:eastAsia="Calibri" w:hAnsi="Calibri" w:cs="Times New Roman"/>
              </w:rPr>
            </w:pPr>
            <w:r w:rsidRPr="00CD04AB">
              <w:rPr>
                <w:rFonts w:ascii="Calibri" w:eastAsia="Calibri" w:hAnsi="Calibri" w:cs="Times New Roman"/>
              </w:rPr>
              <w:t>Fabricant, R. (2012)</w:t>
            </w:r>
            <w:r w:rsidR="004D5949" w:rsidRPr="00CD04AB">
              <w:rPr>
                <w:rFonts w:ascii="Calibri" w:eastAsia="Calibri" w:hAnsi="Calibri" w:cs="Times New Roman"/>
              </w:rPr>
              <w:fldChar w:fldCharType="begin">
                <w:fldData xml:space="preserve">PEVuZE5vdGU+PENpdGU+PEF1dGhvcj5GYWJyaWNhbnQ8L0F1dGhvcj48WWVhcj4yMDEyPC9ZZWFy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GYWJyaWNhbnQ8L0F1dGhvcj48WWVhcj4yMDEyPC9ZZWFy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29" w:tooltip="Fabricant, 2012 #11870" w:history="1">
              <w:r w:rsidR="00522E6F">
                <w:rPr>
                  <w:rFonts w:ascii="Calibri" w:eastAsia="Calibri" w:hAnsi="Calibri" w:cs="Times New Roman"/>
                  <w:noProof/>
                </w:rPr>
                <w:t>29</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50B077B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CED583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85CDF76"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DF58A4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02EDEBA0" w14:textId="77777777" w:rsidTr="00CD04AB">
        <w:tc>
          <w:tcPr>
            <w:tcW w:w="0" w:type="auto"/>
            <w:shd w:val="clear" w:color="auto" w:fill="FFFFFF"/>
          </w:tcPr>
          <w:p w14:paraId="19950324" w14:textId="1F9C35DE" w:rsidR="00CD04AB" w:rsidRPr="00CD04AB" w:rsidRDefault="00CD04AB" w:rsidP="00522E6F">
            <w:pPr>
              <w:rPr>
                <w:rFonts w:ascii="Calibri" w:eastAsia="Calibri" w:hAnsi="Calibri" w:cs="Times New Roman"/>
              </w:rPr>
            </w:pPr>
            <w:r w:rsidRPr="00CD04AB">
              <w:rPr>
                <w:rFonts w:ascii="Calibri" w:eastAsia="Calibri" w:hAnsi="Calibri" w:cs="Times New Roman"/>
              </w:rPr>
              <w:t>Schilders, E. (2011)</w:t>
            </w:r>
            <w:r w:rsidR="004D5949" w:rsidRPr="00CD04AB">
              <w:rPr>
                <w:rFonts w:ascii="Calibri" w:eastAsia="Calibri" w:hAnsi="Calibri" w:cs="Times New Roman"/>
              </w:rPr>
              <w:fldChar w:fldCharType="begin">
                <w:fldData xml:space="preserve">PEVuZE5vdGU+PENpdGU+PEF1dGhvcj5TY2hpbGRlcnM8L0F1dGhvcj48WWVhcj4yMDExPC9ZZWFy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TY2hpbGRlcnM8L0F1dGhvcj48WWVhcj4yMDExPC9ZZWFy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8" w:tooltip="Schilders, 2011 #11871" w:history="1">
              <w:r w:rsidR="00522E6F">
                <w:rPr>
                  <w:rFonts w:ascii="Calibri" w:eastAsia="Calibri" w:hAnsi="Calibri" w:cs="Times New Roman"/>
                  <w:noProof/>
                </w:rPr>
                <w:t>18</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4A64A28"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A779E58"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A02908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F70515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164581B7" w14:textId="77777777" w:rsidTr="00CD04AB">
        <w:tc>
          <w:tcPr>
            <w:tcW w:w="0" w:type="auto"/>
            <w:shd w:val="clear" w:color="auto" w:fill="FFFFFF"/>
          </w:tcPr>
          <w:p w14:paraId="7C750B40" w14:textId="3A97C14A" w:rsidR="00CD04AB" w:rsidRPr="00CD04AB" w:rsidRDefault="00CD04AB" w:rsidP="00522E6F">
            <w:pPr>
              <w:rPr>
                <w:rFonts w:ascii="Calibri" w:eastAsia="Calibri" w:hAnsi="Calibri" w:cs="Times New Roman"/>
              </w:rPr>
            </w:pPr>
            <w:r w:rsidRPr="00CD04AB">
              <w:rPr>
                <w:rFonts w:ascii="Calibri" w:eastAsia="Calibri" w:hAnsi="Calibri" w:cs="Times New Roman"/>
              </w:rPr>
              <w:t>Kappe, T. (2011)</w:t>
            </w:r>
            <w:r w:rsidR="004D5949" w:rsidRPr="00CD04AB">
              <w:rPr>
                <w:rFonts w:ascii="Calibri" w:eastAsia="Calibri" w:hAnsi="Calibri" w:cs="Times New Roman"/>
              </w:rPr>
              <w:fldChar w:fldCharType="begin">
                <w:fldData xml:space="preserve">PEVuZE5vdGU+PENpdGU+PEF1dGhvcj5LYXBwZTwvQXV0aG9yPjxZZWFyPjIwMTE8L1llYXI+PFJl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LYXBwZTwvQXV0aG9yPjxZZWFyPjIwMTE8L1llYXI+PFJl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9" w:tooltip="Kappe, 2011 #7012" w:history="1">
              <w:r w:rsidR="00522E6F">
                <w:rPr>
                  <w:rFonts w:ascii="Calibri" w:eastAsia="Calibri" w:hAnsi="Calibri" w:cs="Times New Roman"/>
                  <w:noProof/>
                </w:rPr>
                <w:t>19</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13D83F3"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FFBC8D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9547F2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99DD01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05C3A838" w14:textId="77777777" w:rsidTr="00CD04AB">
        <w:tc>
          <w:tcPr>
            <w:tcW w:w="0" w:type="auto"/>
            <w:shd w:val="clear" w:color="auto" w:fill="FFFFFF"/>
          </w:tcPr>
          <w:p w14:paraId="038DFE29" w14:textId="04F23F77" w:rsidR="00CD04AB" w:rsidRPr="00CD04AB" w:rsidRDefault="00CD04AB" w:rsidP="00522E6F">
            <w:pPr>
              <w:rPr>
                <w:rFonts w:ascii="Calibri" w:eastAsia="Calibri" w:hAnsi="Calibri" w:cs="Times New Roman"/>
              </w:rPr>
            </w:pPr>
            <w:r w:rsidRPr="00CD04AB">
              <w:rPr>
                <w:rFonts w:ascii="Calibri" w:eastAsia="Calibri" w:hAnsi="Calibri" w:cs="Times New Roman"/>
              </w:rPr>
              <w:t>Philippon, M. (2012)</w:t>
            </w:r>
            <w:r w:rsidR="004D5949" w:rsidRPr="00CD04AB">
              <w:rPr>
                <w:rFonts w:ascii="Calibri" w:eastAsia="Calibri" w:hAnsi="Calibri" w:cs="Times New Roman"/>
              </w:rPr>
              <w:fldChar w:fldCharType="begin">
                <w:fldData xml:space="preserve">PEVuZE5vdGU+PENpdGU+PEF1dGhvcj5QaGlsaXBwb248L0F1dGhvcj48WWVhcj4yMDEyPC9ZZWFy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aGlsaXBwb248L0F1dGhvcj48WWVhcj4yMDEyPC9ZZWFy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75" w:tooltip="Philippon, 2012 #9648" w:history="1">
              <w:r w:rsidR="00522E6F">
                <w:rPr>
                  <w:rFonts w:ascii="Calibri" w:eastAsia="Calibri" w:hAnsi="Calibri" w:cs="Times New Roman"/>
                  <w:noProof/>
                </w:rPr>
                <w:t>75</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795C129A"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C42A87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44697B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336BB7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13873CA3" w14:textId="77777777" w:rsidTr="00CD04AB">
        <w:tc>
          <w:tcPr>
            <w:tcW w:w="0" w:type="auto"/>
            <w:shd w:val="clear" w:color="auto" w:fill="FFFFFF"/>
          </w:tcPr>
          <w:p w14:paraId="3E191ED9" w14:textId="350BABBC" w:rsidR="00CD04AB" w:rsidRPr="00CD04AB" w:rsidRDefault="00CD04AB" w:rsidP="00522E6F">
            <w:pPr>
              <w:rPr>
                <w:rFonts w:ascii="Calibri" w:eastAsia="Calibri" w:hAnsi="Calibri" w:cs="Times New Roman"/>
              </w:rPr>
            </w:pPr>
            <w:r w:rsidRPr="00CD04AB">
              <w:rPr>
                <w:rFonts w:ascii="Calibri" w:eastAsia="Calibri" w:hAnsi="Calibri" w:cs="Times New Roman"/>
              </w:rPr>
              <w:t>Chiron, P. (2012)</w:t>
            </w:r>
            <w:r w:rsidR="004D5949" w:rsidRPr="00CD04AB">
              <w:rPr>
                <w:rFonts w:ascii="Calibri" w:eastAsia="Calibri" w:hAnsi="Calibri" w:cs="Times New Roman"/>
              </w:rPr>
              <w:fldChar w:fldCharType="begin">
                <w:fldData xml:space="preserve">PEVuZE5vdGU+PENpdGU+PEF1dGhvcj5DaGlyb248L0F1dGhvcj48WWVhcj4yMDEyPC9ZZWFyPjxS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MC04PC9wYWdlcz48dm9sdW1lPjk4PC92b2x1bWU+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DaGlyb248L0F1dGhvcj48WWVhcj4yMDEyPC9ZZWFyPjxS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MC04PC9wYWdlcz48dm9sdW1lPjk4PC92b2x1bWU+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30" w:tooltip="Chiron, 2012 #11869" w:history="1">
              <w:r w:rsidR="00522E6F">
                <w:rPr>
                  <w:rFonts w:ascii="Calibri" w:eastAsia="Calibri" w:hAnsi="Calibri" w:cs="Times New Roman"/>
                  <w:noProof/>
                </w:rPr>
                <w:t>30</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4C12EA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227322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4BCD812"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BB9D759"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35CF353B" w14:textId="77777777" w:rsidTr="00CD04AB">
        <w:tc>
          <w:tcPr>
            <w:tcW w:w="0" w:type="auto"/>
            <w:shd w:val="clear" w:color="auto" w:fill="FFFFFF"/>
          </w:tcPr>
          <w:p w14:paraId="462E01BF" w14:textId="4A4EEA18" w:rsidR="00CD04AB" w:rsidRPr="00CD04AB" w:rsidRDefault="00CD04AB" w:rsidP="00522E6F">
            <w:pPr>
              <w:rPr>
                <w:rFonts w:ascii="Calibri" w:eastAsia="Calibri" w:hAnsi="Calibri" w:cs="Times New Roman"/>
              </w:rPr>
            </w:pPr>
            <w:r w:rsidRPr="00CD04AB">
              <w:rPr>
                <w:rFonts w:ascii="Calibri" w:eastAsia="Calibri" w:hAnsi="Calibri" w:cs="Times New Roman"/>
              </w:rPr>
              <w:t>Palmer, D. (2012)</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almer&lt;/Author&gt;&lt;Year&gt;2012&lt;/Year&gt;&lt;RecNum&gt;11858&lt;/RecNum&gt;&lt;DisplayText&gt;(36)&lt;/DisplayText&gt;&lt;record&gt;&lt;rec-number&gt;11858&lt;/rec-number&gt;&lt;foreign-keys&gt;&lt;key app="EN" db-id="x5x002s5vsf9s9exsxlpr2r80ptsx9wa55a5"&gt;11858&lt;/key&gt;&lt;/foreign-keys&gt;&lt;ref-type name="Journal Article"&gt;17&lt;/ref-type&gt;&lt;contributors&gt;&lt;authors&gt;&lt;author&gt;Palmer, D. H.&lt;/author&gt;&lt;author&gt;Ganesh, V.&lt;/author&gt;&lt;author&gt;Comfort, T.&lt;/author&gt;&lt;author&gt;Tatman, P.&lt;/author&gt;&lt;/authors&gt;&lt;/contributors&gt;&lt;auth-address&gt;St. Croix Orthopaedics, PA, Stillwater, Minnesota, USA. palme024@aol.com&lt;/auth-address&gt;&lt;titles&gt;&lt;title&gt;Midterm outcomes in patients with cam femoroacetabular impingement treated arthroscopically&lt;/title&gt;&lt;secondary-title&gt;Arthroscopy&lt;/secondary-title&gt;&lt;/titles&gt;&lt;periodical&gt;&lt;full-title&gt;Arthroscopy&lt;/full-title&gt;&lt;abbr-1&gt;Arthroscopy&lt;/abbr-1&gt;&lt;abbr-2&gt;Arthroscopy&lt;/abbr-2&gt;&lt;/periodical&gt;&lt;pages&gt;1671-81&lt;/pages&gt;&lt;volume&gt;28&lt;/volume&gt;&lt;number&gt;11&lt;/number&gt;&lt;edition&gt;2012/09/11&lt;/edition&gt;&lt;keywords&gt;&lt;keyword&gt;Adolescent&lt;/keyword&gt;&lt;keyword&gt;Adult&lt;/keyword&gt;&lt;keyword&gt;Age Distribution&lt;/keyword&gt;&lt;keyword&gt;Aged&lt;/keyword&gt;&lt;keyword&gt;Aged, 80 and over&lt;/keyword&gt;&lt;keyword&gt;Arthroscopy/ methods&lt;/keyword&gt;&lt;keyword&gt;Female&lt;/keyword&gt;&lt;keyword&gt;Femoracetabular Impingement/diagnosis/physiopathology/ surgery&lt;/keyword&gt;&lt;keyword&gt;Follow-Up Studies&lt;/keyword&gt;&lt;keyword&gt;Hip Joint/physiopathology&lt;/keyword&gt;&lt;keyword&gt;Humans&lt;/keyword&gt;&lt;keyword&gt;Male&lt;/keyword&gt;&lt;keyword&gt;Middle Aged&lt;/keyword&gt;&lt;keyword&gt;Pain Measurement&lt;/keyword&gt;&lt;keyword&gt;Patient Satisfaction/ statistics &amp;amp; numerical data&lt;/keyword&gt;&lt;keyword&gt;Range of Motion, Articular&lt;/keyword&gt;&lt;keyword&gt;Sex Distribution&lt;/keyword&gt;&lt;keyword&gt;Treatment Outcome&lt;/keyword&gt;&lt;keyword&gt;Young Adult&lt;/keyword&gt;&lt;/keywords&gt;&lt;dates&gt;&lt;year&gt;2012&lt;/year&gt;&lt;pub-dates&gt;&lt;date&gt;Nov&lt;/date&gt;&lt;/pub-dates&gt;&lt;/dates&gt;&lt;isbn&gt;1526-3231 (Electronic)&amp;#xD;0749-8063 (Linking)&lt;/isbn&gt;&lt;accession-num&gt;22959221&lt;/accession-num&gt;&lt;urls&gt;&lt;/urls&gt;&lt;electronic-resource-num&gt;10.1016/j.arthro.2012.04.154&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36" w:tooltip="Palmer, 2012 #11858" w:history="1">
              <w:r w:rsidR="00522E6F">
                <w:rPr>
                  <w:rFonts w:ascii="Calibri" w:eastAsia="Calibri" w:hAnsi="Calibri" w:cs="Times New Roman"/>
                  <w:noProof/>
                </w:rPr>
                <w:t>36</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E05CFA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FFB4C1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6A42C30"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33FE8B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203A80A6" w14:textId="77777777" w:rsidTr="00CD04AB">
        <w:tc>
          <w:tcPr>
            <w:tcW w:w="0" w:type="auto"/>
            <w:shd w:val="clear" w:color="auto" w:fill="FFFFFF"/>
          </w:tcPr>
          <w:p w14:paraId="6939EB3A" w14:textId="4E980D3B" w:rsidR="00CD04AB" w:rsidRPr="00CD04AB" w:rsidRDefault="00CD04AB" w:rsidP="00522E6F">
            <w:pPr>
              <w:rPr>
                <w:rFonts w:ascii="Calibri" w:eastAsia="Calibri" w:hAnsi="Calibri" w:cs="Times New Roman"/>
              </w:rPr>
            </w:pPr>
            <w:r w:rsidRPr="00CD04AB">
              <w:rPr>
                <w:rFonts w:ascii="Calibri" w:eastAsia="Calibri" w:hAnsi="Calibri" w:cs="Times New Roman"/>
              </w:rPr>
              <w:t>Wassilew, G. (2013)</w:t>
            </w:r>
            <w:r w:rsidR="004D5949" w:rsidRPr="00CD04AB">
              <w:rPr>
                <w:rFonts w:ascii="Calibri" w:eastAsia="Calibri" w:hAnsi="Calibri" w:cs="Times New Roman"/>
              </w:rPr>
              <w:fldChar w:fldCharType="begin">
                <w:fldData xml:space="preserve">PEVuZE5vdGU+PENpdGU+PEF1dGhvcj5XYXNzaWxldzwvQXV0aG9yPjxZZWFyPjIwMTM8L1llYXI+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XYXNzaWxldzwvQXV0aG9yPjxZZWFyPjIwMTM8L1llYXI+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37" w:tooltip="Wassilew, 2013 #11768" w:history="1">
              <w:r w:rsidR="00522E6F">
                <w:rPr>
                  <w:rFonts w:ascii="Calibri" w:eastAsia="Calibri" w:hAnsi="Calibri" w:cs="Times New Roman"/>
                  <w:noProof/>
                </w:rPr>
                <w:t>37</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E020541"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E90921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B4233F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5D10F08"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33D503F5" w14:textId="77777777" w:rsidTr="00CD04AB">
        <w:tc>
          <w:tcPr>
            <w:tcW w:w="0" w:type="auto"/>
            <w:shd w:val="clear" w:color="auto" w:fill="FFFFFF"/>
          </w:tcPr>
          <w:p w14:paraId="7F661281" w14:textId="71042F8F" w:rsidR="00CD04AB" w:rsidRPr="00CD04AB" w:rsidRDefault="00CD04AB" w:rsidP="00522E6F">
            <w:pPr>
              <w:rPr>
                <w:rFonts w:ascii="Calibri" w:eastAsia="Calibri" w:hAnsi="Calibri" w:cs="Times New Roman"/>
              </w:rPr>
            </w:pPr>
            <w:r w:rsidRPr="00CD04AB">
              <w:rPr>
                <w:rFonts w:ascii="Calibri" w:eastAsia="Calibri" w:hAnsi="Calibri" w:cs="Times New Roman"/>
              </w:rPr>
              <w:t>Srinivasan, S. (2013)</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Srinivasan&lt;/Author&gt;&lt;Year&gt;2013&lt;/Year&gt;&lt;RecNum&gt;11855&lt;/RecNum&gt;&lt;DisplayText&gt;(46)&lt;/DisplayText&gt;&lt;record&gt;&lt;rec-number&gt;11855&lt;/rec-number&gt;&lt;foreign-keys&gt;&lt;key app="EN" db-id="x5x002s5vsf9s9exsxlpr2r80ptsx9wa55a5"&gt;11855&lt;/key&gt;&lt;/foreign-keys&gt;&lt;ref-type name="Journal Article"&gt;17&lt;/ref-type&gt;&lt;contributors&gt;&lt;authors&gt;&lt;author&gt;Srinivasan, S. C.&lt;/author&gt;&lt;author&gt;Hosny, H. A.&lt;/author&gt;&lt;author&gt;Williams, M. R.&lt;/author&gt;&lt;/authors&gt;&lt;/contributors&gt;&lt;auth-address&gt;Department of Trauma and Orthopaedics, Derriford Hospital, Plymouth, UK. sreebala.srinivasan@nhs.net&lt;/auth-address&gt;&lt;titles&gt;&lt;title&gt;Combined hip arthroscopy and limited open osteochondroplasty for anterior femoroacetabular impingement: early patient reported outcomes&lt;/title&gt;&lt;secondary-title&gt;Hip International&lt;/secondary-title&gt;&lt;/titles&gt;&lt;periodical&gt;&lt;full-title&gt;Hip International&lt;/full-title&gt;&lt;abbr-1&gt;Hip int&lt;/abbr-1&gt;&lt;/periodical&gt;&lt;pages&gt;218-24&lt;/pages&gt;&lt;volume&gt;23&lt;/volume&gt;&lt;number&gt;2&lt;/number&gt;&lt;edition&gt;2013/02/19&lt;/edition&gt;&lt;keywords&gt;&lt;keyword&gt;Adult&lt;/keyword&gt;&lt;keyword&gt;Arthroscopy/adverse effects/ methods&lt;/keyword&gt;&lt;keyword&gt;Female&lt;/keyword&gt;&lt;keyword&gt;Femoracetabular Impingement/ surgery&lt;/keyword&gt;&lt;keyword&gt;Hip Joint/physiopathology/ surgery&lt;/keyword&gt;&lt;keyword&gt;Humans&lt;/keyword&gt;&lt;keyword&gt;Male&lt;/keyword&gt;&lt;keyword&gt;Middle Aged&lt;/keyword&gt;&lt;keyword&gt;Pain/etiology/physiopathology&lt;/keyword&gt;&lt;keyword&gt;Pain Measurement&lt;/keyword&gt;&lt;keyword&gt;Postoperative Complications/etiology&lt;/keyword&gt;&lt;keyword&gt;Retrospective Studies&lt;/keyword&gt;&lt;keyword&gt;Severity of Illness Index&lt;/keyword&gt;&lt;keyword&gt;Surveys and Questionnaires&lt;/keyword&gt;&lt;keyword&gt;Treatment Outcome&lt;/keyword&gt;&lt;keyword&gt;Young Adult&lt;/keyword&gt;&lt;/keywords&gt;&lt;dates&gt;&lt;year&gt;2013&lt;/year&gt;&lt;pub-dates&gt;&lt;date&gt;Mar-Apr&lt;/date&gt;&lt;/pub-dates&gt;&lt;/dates&gt;&lt;isbn&gt;1724-6067 (Electronic)&amp;#xD;1120-7000 (Linking)&lt;/isbn&gt;&lt;accession-num&gt;23417529&lt;/accession-num&gt;&lt;urls&gt;&lt;/urls&gt;&lt;electronic-resource-num&gt;10.5301/hip.2013.10728&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46" w:tooltip="Srinivasan, 2013 #11855" w:history="1">
              <w:r w:rsidR="00522E6F">
                <w:rPr>
                  <w:rFonts w:ascii="Calibri" w:eastAsia="Calibri" w:hAnsi="Calibri" w:cs="Times New Roman"/>
                  <w:noProof/>
                </w:rPr>
                <w:t>46</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9E0D388"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11FB4D8"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8696AE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F380999" w14:textId="77777777" w:rsidR="00CD04AB" w:rsidRPr="00CD04AB" w:rsidRDefault="00CD04AB" w:rsidP="00CD04AB">
            <w:pPr>
              <w:jc w:val="center"/>
              <w:rPr>
                <w:rFonts w:ascii="Calibri" w:eastAsia="Calibri" w:hAnsi="Calibri" w:cs="Times New Roman"/>
              </w:rPr>
            </w:pPr>
          </w:p>
        </w:tc>
      </w:tr>
      <w:tr w:rsidR="00522E6F" w:rsidRPr="00CD04AB" w14:paraId="2A917589" w14:textId="77777777" w:rsidTr="00CD04AB">
        <w:tc>
          <w:tcPr>
            <w:tcW w:w="0" w:type="auto"/>
            <w:shd w:val="clear" w:color="auto" w:fill="FFFFFF"/>
          </w:tcPr>
          <w:p w14:paraId="395431F5" w14:textId="1557181D" w:rsidR="00CD04AB" w:rsidRPr="00CD04AB" w:rsidRDefault="00CD04AB" w:rsidP="00522E6F">
            <w:pPr>
              <w:rPr>
                <w:rFonts w:ascii="Calibri" w:eastAsia="Calibri" w:hAnsi="Calibri" w:cs="Times New Roman"/>
              </w:rPr>
            </w:pPr>
            <w:r w:rsidRPr="00CD04AB">
              <w:rPr>
                <w:rFonts w:ascii="Calibri" w:eastAsia="Calibri" w:hAnsi="Calibri" w:cs="Times New Roman"/>
              </w:rPr>
              <w:t>Steppacher, S. (2013)</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Steppacher&lt;/Author&gt;&lt;Year&gt;2014&lt;/Year&gt;&lt;RecNum&gt;11851&lt;/RecNum&gt;&lt;DisplayText&gt;(80)&lt;/DisplayText&gt;&lt;record&gt;&lt;rec-number&gt;11851&lt;/rec-number&gt;&lt;foreign-keys&gt;&lt;key app="EN" db-id="x5x002s5vsf9s9exsxlpr2r80ptsx9wa55a5"&gt;11851&lt;/key&gt;&lt;/foreign-keys&gt;&lt;ref-type name="Journal Article"&gt;17&lt;/ref-type&gt;&lt;contributors&gt;&lt;authors&gt;&lt;author&gt;Steppacher, S. D.&lt;/author&gt;&lt;author&gt;Huemmer, C.&lt;/author&gt;&lt;author&gt;Schwab, J. M.&lt;/author&gt;&lt;author&gt;Tannast, M.&lt;/author&gt;&lt;author&gt;Siebenrock, K. A.&lt;/author&gt;&lt;/authors&gt;&lt;/contributors&gt;&lt;auth-address&gt;Department of Orthopaedic Surgery, Inselspital, University of Bern, Freiburgstrasse, 3010, Bern, Switzerland.&lt;/auth-address&gt;&lt;titles&gt;&lt;title&gt;Surgical hip dislocation for treatment of femoroacetabular impingement: factors predicting 5-year survivorship&lt;/title&gt;&lt;secondary-title&gt;Clin Orthop Relat Res&lt;/secondary-title&gt;&lt;/titles&gt;&lt;periodical&gt;&lt;full-title&gt;Clin Orthop Relat Res&lt;/full-title&gt;&lt;/periodical&gt;&lt;pages&gt;337-48&lt;/pages&gt;&lt;volume&gt;472&lt;/volume&gt;&lt;number&gt;1&lt;/number&gt;&lt;edition&gt;2013/09/10&lt;/edition&gt;&lt;keywords&gt;&lt;keyword&gt;Adolescent&lt;/keyword&gt;&lt;keyword&gt;Adult&lt;/keyword&gt;&lt;keyword&gt;Arthroplasty, Replacement, Hip&lt;/keyword&gt;&lt;keyword&gt;Female&lt;/keyword&gt;&lt;keyword&gt;Femoracetabular Impingement/ surgery&lt;/keyword&gt;&lt;keyword&gt;Follow-Up Studies&lt;/keyword&gt;&lt;keyword&gt;Hip Dislocation&lt;/keyword&gt;&lt;keyword&gt;Hip Joint/ surgery&lt;/keyword&gt;&lt;keyword&gt;Humans&lt;/keyword&gt;&lt;keyword&gt;Male&lt;/keyword&gt;&lt;keyword&gt;Middle Aged&lt;/keyword&gt;&lt;keyword&gt;Orthopedic Procedures/ methods&lt;/keyword&gt;&lt;keyword&gt;Osteoarthritis, Hip/physiopathology/ surgery&lt;/keyword&gt;&lt;keyword&gt;Range of Motion, Articular/physiology&lt;/keyword&gt;&lt;keyword&gt;Recovery of Function/physiology&lt;/keyword&gt;&lt;keyword&gt;Treatment Outcome&lt;/keyword&gt;&lt;/keywords&gt;&lt;dates&gt;&lt;year&gt;2014&lt;/year&gt;&lt;pub-dates&gt;&lt;date&gt;Jan&lt;/date&gt;&lt;/pub-dates&gt;&lt;/dates&gt;&lt;isbn&gt;1528-1132 (Electronic)&amp;#xD;0009-921X (Linking)&lt;/isbn&gt;&lt;accession-num&gt;24014286&lt;/accession-num&gt;&lt;urls&gt;&lt;/urls&gt;&lt;custom2&gt;3889443&lt;/custom2&gt;&lt;electronic-resource-num&gt;10.1007/s11999-013-3268-0&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80" w:tooltip="Steppacher, 2014 #11851" w:history="1">
              <w:r w:rsidR="00522E6F">
                <w:rPr>
                  <w:rFonts w:ascii="Calibri" w:eastAsia="Calibri" w:hAnsi="Calibri" w:cs="Times New Roman"/>
                  <w:noProof/>
                </w:rPr>
                <w:t>80</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E0D4530"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E2443B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0459D8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9B89DF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098A1F6D" w14:textId="77777777" w:rsidTr="00CD04AB">
        <w:tc>
          <w:tcPr>
            <w:tcW w:w="0" w:type="auto"/>
            <w:shd w:val="clear" w:color="auto" w:fill="FFFFFF"/>
          </w:tcPr>
          <w:p w14:paraId="2956C9F5" w14:textId="61B6125C" w:rsidR="00CD04AB" w:rsidRPr="00CD04AB" w:rsidRDefault="00CD04AB" w:rsidP="00522E6F">
            <w:pPr>
              <w:rPr>
                <w:rFonts w:ascii="Calibri" w:eastAsia="Calibri" w:hAnsi="Calibri" w:cs="Times New Roman"/>
              </w:rPr>
            </w:pPr>
            <w:r w:rsidRPr="00CD04AB">
              <w:rPr>
                <w:rFonts w:ascii="Calibri" w:eastAsia="Calibri" w:hAnsi="Calibri" w:cs="Times New Roman"/>
              </w:rPr>
              <w:t>Polat, G. (2013)</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olat&lt;/Author&gt;&lt;Year&gt;2013&lt;/Year&gt;&lt;RecNum&gt;11850&lt;/RecNum&gt;&lt;DisplayText&gt;(100)&lt;/DisplayText&gt;&lt;record&gt;&lt;rec-number&gt;11850&lt;/rec-number&gt;&lt;foreign-keys&gt;&lt;key app="EN" db-id="x5x002s5vsf9s9exsxlpr2r80ptsx9wa55a5"&gt;11850&lt;/key&gt;&lt;/foreign-keys&gt;&lt;ref-type name="Journal Article"&gt;17&lt;/ref-type&gt;&lt;contributors&gt;&lt;authors&gt;&lt;author&gt;Polat, G.&lt;/author&gt;&lt;author&gt;Dikmen, G.&lt;/author&gt;&lt;author&gt;Erdil, M.&lt;/author&gt;&lt;author&gt;Asik, M.&lt;/author&gt;&lt;/authors&gt;&lt;/contributors&gt;&lt;auth-address&gt;Department of Orthopedics and Traumatology, Kanuni Sultan Suleyman Training and Research Hospital, Istanbul, Turkey.&lt;/auth-address&gt;&lt;titles&gt;&lt;title&gt;Arthroscopic treatment of femoroacetabular impingement: early outcomes&lt;/title&gt;&lt;secondary-title&gt;Acta Orthopaedica et Traumatologica Turcica&lt;/secondary-title&gt;&lt;/titles&gt;&lt;periodical&gt;&lt;full-title&gt;Acta Orthopaedica et Traumatologica Turcica&lt;/full-title&gt;&lt;abbr-1&gt;Acta Orthop Traumatol Turc&lt;/abbr-1&gt;&lt;/periodical&gt;&lt;pages&gt;311-7&lt;/pages&gt;&lt;volume&gt;47&lt;/volume&gt;&lt;number&gt;5&lt;/number&gt;&lt;edition&gt;2013/10/30&lt;/edition&gt;&lt;keywords&gt;&lt;keyword&gt;Adolescent&lt;/keyword&gt;&lt;keyword&gt;Adult&lt;/keyword&gt;&lt;keyword&gt;Arthroscopy/ methods&lt;/keyword&gt;&lt;keyword&gt;Female&lt;/keyword&gt;&lt;keyword&gt;Femoracetabular Impingement/diagnosis/physiopathology/ surgery&lt;/keyword&gt;&lt;keyword&gt;Follow-Up Studies&lt;/keyword&gt;&lt;keyword&gt;Hip Joint/pathology/physiopathology/ surgery&lt;/keyword&gt;&lt;keyword&gt;Humans&lt;/keyword&gt;&lt;keyword&gt;Male&lt;/keyword&gt;&lt;keyword&gt;Middle Aged&lt;/keyword&gt;&lt;keyword&gt;Range of Motion, Articular&lt;/keyword&gt;&lt;keyword&gt;Retrospective Studies&lt;/keyword&gt;&lt;keyword&gt;Time Factors&lt;/keyword&gt;&lt;keyword&gt;Treatment Outcome&lt;/keyword&gt;&lt;keyword&gt;Young Adult&lt;/keyword&gt;&lt;/keywords&gt;&lt;dates&gt;&lt;year&gt;2013&lt;/year&gt;&lt;/dates&gt;&lt;isbn&gt;1017-995X (Print)&amp;#xD;1017-995X (Linking)&lt;/isbn&gt;&lt;accession-num&gt;24164939&lt;/accession-num&gt;&lt;urls&gt;&lt;/urls&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00" w:tooltip="Polat, 2013 #11850" w:history="1">
              <w:r w:rsidR="00522E6F">
                <w:rPr>
                  <w:rFonts w:ascii="Calibri" w:eastAsia="Calibri" w:hAnsi="Calibri" w:cs="Times New Roman"/>
                  <w:noProof/>
                </w:rPr>
                <w:t>100</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18E96E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63F8F5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F6A75F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23B5720" w14:textId="77777777" w:rsidR="00CD04AB" w:rsidRPr="00CD04AB" w:rsidRDefault="00CD04AB" w:rsidP="00CD04AB">
            <w:pPr>
              <w:jc w:val="center"/>
              <w:rPr>
                <w:rFonts w:ascii="Calibri" w:eastAsia="Calibri" w:hAnsi="Calibri" w:cs="Times New Roman"/>
              </w:rPr>
            </w:pPr>
          </w:p>
        </w:tc>
      </w:tr>
      <w:tr w:rsidR="00522E6F" w:rsidRPr="00CD04AB" w14:paraId="39C7FFC0" w14:textId="77777777" w:rsidTr="00CD04AB">
        <w:tc>
          <w:tcPr>
            <w:tcW w:w="0" w:type="auto"/>
            <w:shd w:val="clear" w:color="auto" w:fill="FFFFFF"/>
          </w:tcPr>
          <w:p w14:paraId="12E43FF0" w14:textId="20CAAF1C" w:rsidR="00CD04AB" w:rsidRPr="00CD04AB" w:rsidRDefault="00CD04AB" w:rsidP="00522E6F">
            <w:pPr>
              <w:rPr>
                <w:rFonts w:ascii="Calibri" w:eastAsia="Calibri" w:hAnsi="Calibri" w:cs="Times New Roman"/>
              </w:rPr>
            </w:pPr>
            <w:r w:rsidRPr="00CD04AB">
              <w:rPr>
                <w:rFonts w:ascii="Calibri" w:eastAsia="Calibri" w:hAnsi="Calibri" w:cs="Times New Roman"/>
              </w:rPr>
              <w:t>Nossa, J. (2014)</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Nossa&lt;/Author&gt;&lt;Year&gt;2014&lt;/Year&gt;&lt;RecNum&gt;11901&lt;/RecNum&gt;&lt;DisplayText&gt;(47)&lt;/DisplayText&gt;&lt;record&gt;&lt;rec-number&gt;11901&lt;/rec-number&gt;&lt;foreign-keys&gt;&lt;key app="EN" db-id="x5x002s5vsf9s9exsxlpr2r80ptsx9wa55a5"&gt;11901&lt;/key&gt;&lt;/foreign-keys&gt;&lt;ref-type name="Journal Article"&gt;17&lt;/ref-type&gt;&lt;contributors&gt;&lt;authors&gt;&lt;author&gt;Nossa, J.M.&lt;/author&gt;&lt;author&gt;Aguilera, B.&lt;/author&gt;&lt;author&gt;Marquez, W.&lt;/author&gt;&lt;/authors&gt;&lt;/contributors&gt;&lt;titles&gt;&lt;title&gt;Factors associated with hip arthroscopy complications in the treatment of femoroacetabular impingement.&lt;/title&gt;&lt;secondary-title&gt;Current Orthopaedic Practice&lt;/secondary-title&gt;&lt;/titles&gt;&lt;periodical&gt;&lt;full-title&gt;Current Orthopaedic Practice&lt;/full-title&gt;&lt;/periodical&gt;&lt;pages&gt;362-366&lt;/pages&gt;&lt;volume&gt;25&lt;/volume&gt;&lt;number&gt;4&lt;/number&gt;&lt;dates&gt;&lt;year&gt;2014&lt;/year&gt;&lt;/dates&gt;&lt;urls&gt;&lt;/urls&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47" w:tooltip="Nossa, 2014 #11901" w:history="1">
              <w:r w:rsidR="00522E6F">
                <w:rPr>
                  <w:rFonts w:ascii="Calibri" w:eastAsia="Calibri" w:hAnsi="Calibri" w:cs="Times New Roman"/>
                  <w:noProof/>
                </w:rPr>
                <w:t>47</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59759B86"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FDC4C8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16FCF2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969C57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5A899664" w14:textId="77777777" w:rsidTr="00CD04AB">
        <w:tc>
          <w:tcPr>
            <w:tcW w:w="0" w:type="auto"/>
            <w:shd w:val="clear" w:color="auto" w:fill="FFFFFF"/>
          </w:tcPr>
          <w:p w14:paraId="29BF9ED2" w14:textId="242A3F0D" w:rsidR="00CD04AB" w:rsidRPr="00CD04AB" w:rsidRDefault="00CD04AB" w:rsidP="00522E6F">
            <w:pPr>
              <w:rPr>
                <w:rFonts w:ascii="Calibri" w:eastAsia="Calibri" w:hAnsi="Calibri" w:cs="Times New Roman"/>
              </w:rPr>
            </w:pPr>
            <w:r w:rsidRPr="00CD04AB">
              <w:rPr>
                <w:rFonts w:ascii="Calibri" w:eastAsia="Calibri" w:hAnsi="Calibri" w:cs="Times New Roman"/>
              </w:rPr>
              <w:t>Skendzel, J. (2014)</w:t>
            </w:r>
            <w:r w:rsidR="004D5949" w:rsidRPr="00CD04AB">
              <w:rPr>
                <w:rFonts w:ascii="Calibri" w:eastAsia="Calibri" w:hAnsi="Calibri" w:cs="Times New Roman"/>
              </w:rPr>
              <w:fldChar w:fldCharType="begin">
                <w:fldData xml:space="preserve">PEVuZE5vdGU+PENpdGU+PEF1dGhvcj5Ta2VuZHplbDwvQXV0aG9yPjxZZWFyPjIwMTQ8L1llYXI+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Ta2VuZHplbDwvQXV0aG9yPjxZZWFyPjIwMTQ8L1llYXI+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51" w:tooltip="Skendzel, 2014 #11846" w:history="1">
              <w:r w:rsidR="00522E6F">
                <w:rPr>
                  <w:rFonts w:ascii="Calibri" w:eastAsia="Calibri" w:hAnsi="Calibri" w:cs="Times New Roman"/>
                  <w:noProof/>
                </w:rPr>
                <w:t>51</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73CA566"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CA1FBF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D4D131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0E3498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122B7ABF" w14:textId="77777777" w:rsidTr="00CD04AB">
        <w:tc>
          <w:tcPr>
            <w:tcW w:w="0" w:type="auto"/>
            <w:shd w:val="clear" w:color="auto" w:fill="FFFFFF"/>
          </w:tcPr>
          <w:p w14:paraId="6B5B5105" w14:textId="5EEC2EFA" w:rsidR="00CD04AB" w:rsidRPr="00CD04AB" w:rsidRDefault="00CD04AB" w:rsidP="00522E6F">
            <w:pPr>
              <w:rPr>
                <w:rFonts w:ascii="Calibri" w:eastAsia="Calibri" w:hAnsi="Calibri" w:cs="Times New Roman"/>
              </w:rPr>
            </w:pPr>
            <w:r w:rsidRPr="00CD04AB">
              <w:rPr>
                <w:rFonts w:ascii="Calibri" w:eastAsia="Calibri" w:hAnsi="Calibri" w:cs="Times New Roman"/>
              </w:rPr>
              <w:lastRenderedPageBreak/>
              <w:t>Jayasekera, N. (2014)</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Jayasekera&lt;/Author&gt;&lt;Year&gt;2014&lt;/Year&gt;&lt;RecNum&gt;11847&lt;/RecNum&gt;&lt;DisplayText&gt;(52)&lt;/DisplayText&gt;&lt;record&gt;&lt;rec-number&gt;11847&lt;/rec-number&gt;&lt;foreign-keys&gt;&lt;key app="EN" db-id="x5x002s5vsf9s9exsxlpr2r80ptsx9wa55a5"&gt;11847&lt;/key&gt;&lt;/foreign-keys&gt;&lt;ref-type name="Journal Article"&gt;17&lt;/ref-type&gt;&lt;contributors&gt;&lt;authors&gt;&lt;author&gt;Jayasekera, N.&lt;/author&gt;&lt;author&gt;Aprato, A.&lt;/author&gt;&lt;author&gt;Villar, R. N.&lt;/author&gt;&lt;/authors&gt;&lt;/contributors&gt;&lt;auth-address&gt;Villar Bajwa Practice, Spire Cambridge Lea Hospital, Cambridge, United Kingdom.&lt;/auth-address&gt;&lt;titles&gt;&lt;title&gt;Fat pad entrapment at the hip: a new diagnosis&lt;/title&gt;&lt;secondary-title&gt;PLoS ONE [Electronic Resource]&lt;/secondary-title&gt;&lt;/titles&gt;&lt;periodical&gt;&lt;full-title&gt;PLoS ONE [Electronic Resource]&lt;/full-title&gt;&lt;abbr-1&gt;PLoS ONE&lt;/abbr-1&gt;&lt;/periodical&gt;&lt;pages&gt;e83503&lt;/pages&gt;&lt;volume&gt;9&lt;/volume&gt;&lt;number&gt;2&lt;/number&gt;&lt;edition&gt;2014/03/04&lt;/edition&gt;&lt;keywords&gt;&lt;keyword&gt;Adipose Tissue/ pathology&lt;/keyword&gt;&lt;keyword&gt;Arthroscopy&lt;/keyword&gt;&lt;keyword&gt;Female&lt;/keyword&gt;&lt;keyword&gt;Femoracetabular Impingement/ diagnosis/pathology&lt;/keyword&gt;&lt;keyword&gt;Hip Joint/ pathology&lt;/keyword&gt;&lt;keyword&gt;Humans&lt;/keyword&gt;&lt;keyword&gt;Magnetic Resonance Imaging&lt;/keyword&gt;&lt;keyword&gt;Male&lt;/keyword&gt;&lt;keyword&gt;Prospective Studies&lt;/keyword&gt;&lt;/keywords&gt;&lt;dates&gt;&lt;year&gt;2014&lt;/year&gt;&lt;/dates&gt;&lt;isbn&gt;1932-6203 (Electronic)&amp;#xD;1932-6203 (Linking)&lt;/isbn&gt;&lt;accession-num&gt;24586225&lt;/accession-num&gt;&lt;urls&gt;&lt;/urls&gt;&lt;custom2&gt;3935831&lt;/custom2&gt;&lt;electronic-resource-num&gt;10.1371/journal.pone.0083503&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52" w:tooltip="Jayasekera, 2014 #11847" w:history="1">
              <w:r w:rsidR="00522E6F">
                <w:rPr>
                  <w:rFonts w:ascii="Calibri" w:eastAsia="Calibri" w:hAnsi="Calibri" w:cs="Times New Roman"/>
                  <w:noProof/>
                </w:rPr>
                <w:t>52</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9400CBA"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935023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1A34FE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13DFD4F" w14:textId="77777777" w:rsidR="00CD04AB" w:rsidRPr="00CD04AB" w:rsidRDefault="00CD04AB" w:rsidP="00CD04AB">
            <w:pPr>
              <w:jc w:val="center"/>
              <w:rPr>
                <w:rFonts w:ascii="Calibri" w:eastAsia="Calibri" w:hAnsi="Calibri" w:cs="Times New Roman"/>
              </w:rPr>
            </w:pPr>
          </w:p>
        </w:tc>
      </w:tr>
      <w:tr w:rsidR="00522E6F" w:rsidRPr="00CD04AB" w14:paraId="6F7FF100" w14:textId="77777777" w:rsidTr="00CD04AB">
        <w:tc>
          <w:tcPr>
            <w:tcW w:w="0" w:type="auto"/>
            <w:shd w:val="clear" w:color="auto" w:fill="FFFFFF"/>
          </w:tcPr>
          <w:p w14:paraId="2910A9F6" w14:textId="6D2194EB" w:rsidR="00CD04AB" w:rsidRPr="00CD04AB" w:rsidRDefault="00CD04AB" w:rsidP="00522E6F">
            <w:pPr>
              <w:rPr>
                <w:rFonts w:ascii="Calibri" w:eastAsia="Calibri" w:hAnsi="Calibri" w:cs="Times New Roman"/>
              </w:rPr>
            </w:pPr>
            <w:r w:rsidRPr="00CD04AB">
              <w:rPr>
                <w:rFonts w:ascii="Calibri" w:eastAsia="Calibri" w:hAnsi="Calibri" w:cs="Times New Roman"/>
              </w:rPr>
              <w:t>Mladenovic, D. (2014)</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Mladenovic&lt;/Author&gt;&lt;Year&gt;2014&lt;/Year&gt;&lt;RecNum&gt;11843&lt;/RecNum&gt;&lt;DisplayText&gt;(54)&lt;/DisplayText&gt;&lt;record&gt;&lt;rec-number&gt;11843&lt;/rec-number&gt;&lt;foreign-keys&gt;&lt;key app="EN" db-id="x5x002s5vsf9s9exsxlpr2r80ptsx9wa55a5"&gt;11843&lt;/key&gt;&lt;/foreign-keys&gt;&lt;ref-type name="Journal Article"&gt;17&lt;/ref-type&gt;&lt;contributors&gt;&lt;authors&gt;&lt;author&gt;Mladenovic, D.&lt;/author&gt;&lt;author&gt;Andjelkovic, Z.&lt;/author&gt;&lt;author&gt;Vukasinovic, Z.&lt;/author&gt;&lt;author&gt;Mitkovic, M.&lt;/author&gt;&lt;author&gt;Milenkovic, S.&lt;/author&gt;&lt;author&gt;Micic, I.&lt;/author&gt;&lt;author&gt;Mladenovic, M.&lt;/author&gt;&lt;/authors&gt;&lt;/contributors&gt;&lt;titles&gt;&lt;title&gt;Early clinical results of surgical treatment of patients with femoroacetabular impingement&lt;/title&gt;&lt;secondary-title&gt;Srpski Arhiv Za Celokupno Lekarstvo&lt;/secondary-title&gt;&lt;/titles&gt;&lt;periodical&gt;&lt;full-title&gt;Srpski Arhiv Za Celokupno Lekarstvo&lt;/full-title&gt;&lt;abbr-1&gt;Srp. Arh. Celok. Lek.&lt;/abbr-1&gt;&lt;abbr-2&gt;Srp Arh Celok Lek&lt;/abbr-2&gt;&lt;/periodical&gt;&lt;pages&gt;325-9&lt;/pages&gt;&lt;volume&gt;142&lt;/volume&gt;&lt;number&gt;5-6&lt;/number&gt;&lt;edition&gt;2014/07/19&lt;/edition&gt;&lt;keywords&gt;&lt;keyword&gt;Adult&lt;/keyword&gt;&lt;keyword&gt;Arthroplasty, Replacement, Hip/adverse effects/statistics &amp;amp; numerical data&lt;/keyword&gt;&lt;keyword&gt;Female&lt;/keyword&gt;&lt;keyword&gt;Femoracetabular Impingement/epidemiology/ surgery&lt;/keyword&gt;&lt;keyword&gt;Femur/surgery&lt;/keyword&gt;&lt;keyword&gt;Follow-Up Studies&lt;/keyword&gt;&lt;keyword&gt;Hip Joint/physiology/surgery&lt;/keyword&gt;&lt;keyword&gt;Humans&lt;/keyword&gt;&lt;keyword&gt;Male&lt;/keyword&gt;&lt;keyword&gt;Middle Aged&lt;/keyword&gt;&lt;keyword&gt;Osteotomy/adverse effects/statistics &amp;amp; numerical data&lt;/keyword&gt;&lt;keyword&gt;Postoperative Complications/epidemiology&lt;/keyword&gt;&lt;keyword&gt;Range of Motion, Articular&lt;/keyword&gt;&lt;keyword&gt;Treatment Outcome&lt;/keyword&gt;&lt;keyword&gt;Young Adult&lt;/keyword&gt;&lt;/keywords&gt;&lt;dates&gt;&lt;year&gt;2014&lt;/year&gt;&lt;pub-dates&gt;&lt;date&gt;May-Jun&lt;/date&gt;&lt;/pub-dates&gt;&lt;/dates&gt;&lt;isbn&gt;0370-8179 (Print)&amp;#xD;0370-8179 (Linking)&lt;/isbn&gt;&lt;accession-num&gt;25033589&lt;/accession-num&gt;&lt;urls&gt;&lt;/urls&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54" w:tooltip="Mladenovic, 2014 #11843" w:history="1">
              <w:r w:rsidR="00522E6F">
                <w:rPr>
                  <w:rFonts w:ascii="Calibri" w:eastAsia="Calibri" w:hAnsi="Calibri" w:cs="Times New Roman"/>
                  <w:noProof/>
                </w:rPr>
                <w:t>54</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7F54FB29"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A3447F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2B969C8"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E1BE729"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656341F4" w14:textId="77777777" w:rsidTr="00CD04AB">
        <w:tc>
          <w:tcPr>
            <w:tcW w:w="0" w:type="auto"/>
            <w:shd w:val="clear" w:color="auto" w:fill="FFFFFF"/>
            <w:vAlign w:val="center"/>
          </w:tcPr>
          <w:p w14:paraId="1A4D766D" w14:textId="2BAA24E0"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Steppacher, S. (2014)</w:t>
            </w:r>
            <w:r w:rsidR="004D5949" w:rsidRPr="00CD04AB">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Steppacher&lt;/Author&gt;&lt;Year&gt;2014&lt;/Year&gt;&lt;RecNum&gt;9957&lt;/RecNum&gt;&lt;DisplayText&gt;(89)&lt;/DisplayText&gt;&lt;record&gt;&lt;rec-number&gt;9957&lt;/rec-number&gt;&lt;foreign-keys&gt;&lt;key app="EN" db-id="x5x002s5vsf9s9exsxlpr2r80ptsx9wa55a5"&gt;9957&lt;/key&gt;&lt;/foreign-keys&gt;&lt;ref-type name="Journal Article"&gt;17&lt;/ref-type&gt;&lt;contributors&gt;&lt;authors&gt;&lt;author&gt;Steppacher, S. D.&lt;/author&gt;&lt;author&gt;Anwander, H.&lt;/author&gt;&lt;author&gt;Zurmuhle, C. A.&lt;/author&gt;&lt;author&gt;Tannast, M.&lt;/author&gt;&lt;author&gt;Siebenrock, K. A.&lt;/author&gt;&lt;/authors&gt;&lt;/contributors&gt;&lt;auth-address&gt;Department of Orthopaedic Surgery, Inselspital, University of Bern, Freiburgstrasse, 3010, Bern, Switzerland, simon.steppacher@insel.ch.&lt;/auth-address&gt;&lt;titles&gt;&lt;title&gt;Eighty Percent of Patients With Surgical Hip Dislocation for Femoroacetabular Impingement Have a Good Clinical Result Without Osteoarthritis Progression at 10 Years&lt;/title&gt;&lt;secondary-title&gt;Clin Orthop Relat Res&lt;/secondary-title&gt;&lt;/titles&gt;&lt;periodical&gt;&lt;full-title&gt;Clin Orthop Relat Res&lt;/full-title&gt;&lt;/periodical&gt;&lt;edition&gt;2014/11/05&lt;/edition&gt;&lt;dates&gt;&lt;year&gt;2014&lt;/year&gt;&lt;pub-dates&gt;&lt;date&gt;Nov 4&lt;/date&gt;&lt;/pub-dates&gt;&lt;/dates&gt;&lt;isbn&gt;1528-1132 (Electronic)&amp;#xD;0009-921X (Linking)&lt;/isbn&gt;&lt;accession-num&gt;25367110&lt;/accession-num&gt;&lt;urls&gt;&lt;/urls&gt;&lt;electronic-resource-num&gt;10.1007/s11999-014-4025-8&lt;/electronic-resource-num&gt;&lt;remote-database-provider&gt;NLM&lt;/remote-database-provider&gt;&lt;language&gt;Eng&lt;/language&gt;&lt;/record&gt;&lt;/Cite&gt;&lt;/EndNote&gt;</w:instrText>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89" w:tooltip="Steppacher, 2014 #9957" w:history="1">
              <w:r w:rsidR="00522E6F">
                <w:rPr>
                  <w:rFonts w:ascii="Calibri" w:eastAsia="Times New Roman" w:hAnsi="Calibri" w:cs="Times New Roman"/>
                  <w:noProof/>
                  <w:color w:val="000000"/>
                </w:rPr>
                <w:t>89</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28C4FCF4"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828EFD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584C9D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241122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7B96A06B" w14:textId="77777777" w:rsidTr="00CD04AB">
        <w:tc>
          <w:tcPr>
            <w:tcW w:w="0" w:type="auto"/>
            <w:shd w:val="clear" w:color="auto" w:fill="FFFFFF"/>
            <w:vAlign w:val="center"/>
          </w:tcPr>
          <w:p w14:paraId="2BE62647" w14:textId="7780F9D8"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Nielsen, T. (2014)</w:t>
            </w:r>
            <w:r w:rsidR="004D5949" w:rsidRPr="00CD04AB">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Nielsen&lt;/Author&gt;&lt;Year&gt;2014&lt;/Year&gt;&lt;RecNum&gt;11836&lt;/RecNum&gt;&lt;DisplayText&gt;(56)&lt;/DisplayText&gt;&lt;record&gt;&lt;rec-number&gt;11836&lt;/rec-number&gt;&lt;foreign-keys&gt;&lt;key app="EN" db-id="x5x002s5vsf9s9exsxlpr2r80ptsx9wa55a5"&gt;11836&lt;/key&gt;&lt;/foreign-keys&gt;&lt;ref-type name="Journal Article"&gt;17&lt;/ref-type&gt;&lt;contributors&gt;&lt;authors&gt;&lt;author&gt;Nielsen, T. G.&lt;/author&gt;&lt;author&gt;Miller, L. L.&lt;/author&gt;&lt;author&gt;Lund, B.&lt;/author&gt;&lt;author&gt;Christiansen, S. E.&lt;/author&gt;&lt;author&gt;Lind, M.&lt;/author&gt;&lt;/authors&gt;&lt;/contributors&gt;&lt;auth-address&gt;Division of Sports Trauma, Orthopedic Department, Aarhus University Hospital, Tage-Hansens Gade 2, Aaxrhus C, 8000 Aarhus, Denmark. torsne@rm.dk.&lt;/auth-address&gt;&lt;titles&gt;&lt;title&gt;Outcome of arthroscopic treatment for symptomatic femoroacetabular impingement&lt;/title&gt;&lt;secondary-title&gt;BMC Musculoskeletal Disorders&lt;/secondary-title&gt;&lt;/titles&gt;&lt;periodical&gt;&lt;full-title&gt;BMC Musculoskeletal Disorders&lt;/full-title&gt;&lt;abbr-1&gt;BMC Musculoskelet Disord&lt;/abbr-1&gt;&lt;/periodical&gt;&lt;pages&gt;394&lt;/pages&gt;&lt;volume&gt;15&lt;/volume&gt;&lt;edition&gt;2014/11/25&lt;/edition&gt;&lt;keywords&gt;&lt;keyword&gt;Adolescent&lt;/keyword&gt;&lt;keyword&gt;Adult&lt;/keyword&gt;&lt;keyword&gt;Aged&lt;/keyword&gt;&lt;keyword&gt;Arthroscopy/trends&lt;/keyword&gt;&lt;keyword&gt;Cohort Studies&lt;/keyword&gt;&lt;keyword&gt;Female&lt;/keyword&gt;&lt;keyword&gt;Femoracetabular Impingement/ radiography/ surgery&lt;/keyword&gt;&lt;keyword&gt;Follow-Up Studies&lt;/keyword&gt;&lt;keyword&gt;Humans&lt;/keyword&gt;&lt;keyword&gt;Male&lt;/keyword&gt;&lt;keyword&gt;Middle Aged&lt;/keyword&gt;&lt;keyword&gt;Prospective Studies&lt;/keyword&gt;&lt;keyword&gt;Treatment Outcome&lt;/keyword&gt;&lt;keyword&gt;Young Adult&lt;/keyword&gt;&lt;/keywords&gt;&lt;dates&gt;&lt;year&gt;2014&lt;/year&gt;&lt;/dates&gt;&lt;isbn&gt;1471-2474 (Electronic)&amp;#xD;1471-2474 (Linking)&lt;/isbn&gt;&lt;accession-num&gt;25417179&lt;/accession-num&gt;&lt;urls&gt;&lt;/urls&gt;&lt;custom2&gt;4247665&lt;/custom2&gt;&lt;electronic-resource-num&gt;10.1186/1471-2474-15-394&lt;/electronic-resource-num&gt;&lt;remote-database-provider&gt;NLM&lt;/remote-database-provider&gt;&lt;language&gt;eng&lt;/language&gt;&lt;/record&gt;&lt;/Cite&gt;&lt;/EndNote&gt;</w:instrText>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56" w:tooltip="Nielsen, 2014 #11836" w:history="1">
              <w:r w:rsidR="00522E6F">
                <w:rPr>
                  <w:rFonts w:ascii="Calibri" w:eastAsia="Times New Roman" w:hAnsi="Calibri" w:cs="Times New Roman"/>
                  <w:noProof/>
                  <w:color w:val="000000"/>
                </w:rPr>
                <w:t>56</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37573634"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7C73C8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1693C5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D3CABC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570EA686" w14:textId="77777777" w:rsidTr="00CD04AB">
        <w:tc>
          <w:tcPr>
            <w:tcW w:w="0" w:type="auto"/>
            <w:shd w:val="clear" w:color="auto" w:fill="FFFFFF"/>
            <w:vAlign w:val="center"/>
          </w:tcPr>
          <w:p w14:paraId="5C9532BD" w14:textId="286E42C1"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Botser, I.  (2014)</w:t>
            </w:r>
            <w:r w:rsidR="004D5949" w:rsidRPr="00CD04AB">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Botser&lt;/Author&gt;&lt;Year&gt;2014&lt;/Year&gt;&lt;RecNum&gt;11833&lt;/RecNum&gt;&lt;DisplayText&gt;(102)&lt;/DisplayText&gt;&lt;record&gt;&lt;rec-number&gt;11833&lt;/rec-number&gt;&lt;foreign-keys&gt;&lt;key app="EN" db-id="x5x002s5vsf9s9exsxlpr2r80ptsx9wa55a5"&gt;11833&lt;/key&gt;&lt;/foreign-keys&gt;&lt;ref-type name="Journal Article"&gt;17&lt;/ref-type&gt;&lt;contributors&gt;&lt;authors&gt;&lt;author&gt;Botser, I. B.&lt;/author&gt;&lt;author&gt;Jackson, T. J.&lt;/author&gt;&lt;author&gt;Smith, T. W.&lt;/author&gt;&lt;author&gt;Leonard, J. P.&lt;/author&gt;&lt;author&gt;Stake, C. E.&lt;/author&gt;&lt;author&gt;Domb, B. G.&lt;/author&gt;&lt;/authors&gt;&lt;/contributors&gt;&lt;auth-address&gt;American Hip Institute, Westmont, IL. drdomb@americanhipinstitute.org.&lt;/auth-address&gt;&lt;titles&gt;&lt;title&gt;Open surgical dislocation versus arthroscopic treatment of femoroacetabular impingement&lt;/title&gt;&lt;secondary-title&gt;Am J Orthop (Belle Mead NJ)&lt;/secondary-title&gt;&lt;/titles&gt;&lt;periodical&gt;&lt;full-title&gt;Am J Orthop (Belle Mead NJ)&lt;/full-title&gt;&lt;/periodical&gt;&lt;pages&gt;209-14&lt;/pages&gt;&lt;volume&gt;43&lt;/volume&gt;&lt;number&gt;5&lt;/number&gt;&lt;edition&gt;2014/05/20&lt;/edition&gt;&lt;keywords&gt;&lt;keyword&gt;Adolescent&lt;/keyword&gt;&lt;keyword&gt;Adult&lt;/keyword&gt;&lt;keyword&gt;Arthroscopy&lt;/keyword&gt;&lt;keyword&gt;Female&lt;/keyword&gt;&lt;keyword&gt;Femoracetabular Impingement/ surgery&lt;/keyword&gt;&lt;keyword&gt;Hip Joint/ surgery&lt;/keyword&gt;&lt;keyword&gt;Humans&lt;/keyword&gt;&lt;keyword&gt;Young Adult&lt;/keyword&gt;&lt;/keywords&gt;&lt;dates&gt;&lt;year&gt;2014&lt;/year&gt;&lt;pub-dates&gt;&lt;date&gt;May&lt;/date&gt;&lt;/pub-dates&gt;&lt;/dates&gt;&lt;isbn&gt;1934-3418 (Electronic)&amp;#xD;1078-4519 (Linking)&lt;/isbn&gt;&lt;accession-num&gt;24839626&lt;/accession-num&gt;&lt;urls&gt;&lt;/urls&gt;&lt;remote-database-provider&gt;NLM&lt;/remote-database-provider&gt;&lt;language&gt;eng&lt;/language&gt;&lt;/record&gt;&lt;/Cite&gt;&lt;/EndNote&gt;</w:instrText>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102" w:tooltip="Botser, 2014 #11833" w:history="1">
              <w:r w:rsidR="00522E6F">
                <w:rPr>
                  <w:rFonts w:ascii="Calibri" w:eastAsia="Times New Roman" w:hAnsi="Calibri" w:cs="Times New Roman"/>
                  <w:noProof/>
                  <w:color w:val="000000"/>
                </w:rPr>
                <w:t>102</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62C85EE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BED2FB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54B4B22"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48E02D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0D613607" w14:textId="77777777" w:rsidTr="00CD04AB">
        <w:tc>
          <w:tcPr>
            <w:tcW w:w="0" w:type="auto"/>
            <w:shd w:val="clear" w:color="auto" w:fill="FFFFFF"/>
          </w:tcPr>
          <w:p w14:paraId="68174F06" w14:textId="02450BB0" w:rsidR="00CD04AB" w:rsidRPr="00CD04AB" w:rsidRDefault="00CD04AB" w:rsidP="00522E6F">
            <w:pPr>
              <w:rPr>
                <w:rFonts w:ascii="Calibri" w:eastAsia="Calibri" w:hAnsi="Calibri" w:cs="Times New Roman"/>
              </w:rPr>
            </w:pPr>
            <w:r w:rsidRPr="00CD04AB">
              <w:rPr>
                <w:rFonts w:ascii="Calibri" w:eastAsia="Calibri" w:hAnsi="Calibri" w:cs="Times New Roman"/>
              </w:rPr>
              <w:t>Rafols, C. (2015)</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Rafols&lt;/Author&gt;&lt;Year&gt;2015&lt;/Year&gt;&lt;RecNum&gt;11899&lt;/RecNum&gt;&lt;DisplayText&gt;(63)&lt;/DisplayText&gt;&lt;record&gt;&lt;rec-number&gt;11899&lt;/rec-number&gt;&lt;foreign-keys&gt;&lt;key app="EN" db-id="x5x002s5vsf9s9exsxlpr2r80ptsx9wa55a5"&gt;11899&lt;/key&gt;&lt;/foreign-keys&gt;&lt;ref-type name="Journal Article"&gt;17&lt;/ref-type&gt;&lt;contributors&gt;&lt;authors&gt;&lt;author&gt;Rafols, C.&lt;/author&gt;&lt;author&gt;Monckeberg, J. E.&lt;/author&gt;&lt;author&gt;Numair, J.&lt;/author&gt;&lt;author&gt;Botello, J.&lt;/author&gt;&lt;author&gt;Rosales, J.&lt;/author&gt;&lt;/authors&gt;&lt;/contributors&gt;&lt;auth-address&gt;MEDS Clinical Sport Center, Santiago, Chile.&amp;#xD;MEDS Clinical Sport Center, Santiago, Chile. Electronic address: juanmonckeberg@gmail.com.&lt;/auth-address&gt;&lt;titles&gt;&lt;title&gt;Platelet-Rich Plasma Augmentation of Arthroscopic Hip Surgery for Femoroacetabular Impingement: A Prospective Study With 24-Month Follow-up&lt;/title&gt;&lt;secondary-title&gt;Arthroscopy&lt;/secondary-title&gt;&lt;/titles&gt;&lt;periodical&gt;&lt;full-title&gt;Arthroscopy&lt;/full-title&gt;&lt;abbr-1&gt;Arthroscopy&lt;/abbr-1&gt;&lt;abbr-2&gt;Arthroscopy&lt;/abbr-2&gt;&lt;/periodical&gt;&lt;pages&gt;1886-92&lt;/pages&gt;&lt;volume&gt;31&lt;/volume&gt;&lt;number&gt;10&lt;/number&gt;&lt;edition&gt;2015/05/20&lt;/edition&gt;&lt;keywords&gt;&lt;keyword&gt;Adult&lt;/keyword&gt;&lt;keyword&gt;Arthroscopy/ methods&lt;/keyword&gt;&lt;keyword&gt;Female&lt;/keyword&gt;&lt;keyword&gt;Femoracetabular Impingement/ surgery&lt;/keyword&gt;&lt;keyword&gt;Follow-Up Studies&lt;/keyword&gt;&lt;keyword&gt;Humans&lt;/keyword&gt;&lt;keyword&gt;Injections, Intra-Articular&lt;/keyword&gt;&lt;keyword&gt;Magnetic Resonance Imaging&lt;/keyword&gt;&lt;keyword&gt;Male&lt;/keyword&gt;&lt;keyword&gt;Middle Aged&lt;/keyword&gt;&lt;keyword&gt;Pain Measurement/methods&lt;/keyword&gt;&lt;keyword&gt;Platelet-Rich Plasma&lt;/keyword&gt;&lt;keyword&gt;Prospective Studies&lt;/keyword&gt;&lt;keyword&gt;Time Factors&lt;/keyword&gt;&lt;keyword&gt;Treatment Outcome&lt;/keyword&gt;&lt;keyword&gt;Young Adult&lt;/keyword&gt;&lt;/keywords&gt;&lt;dates&gt;&lt;year&gt;2015&lt;/year&gt;&lt;pub-dates&gt;&lt;date&gt;Oct&lt;/date&gt;&lt;/pub-dates&gt;&lt;/dates&gt;&lt;isbn&gt;1526-3231 (Electronic)&amp;#xD;0749-8063 (Linking)&lt;/isbn&gt;&lt;accession-num&gt;25980923&lt;/accession-num&gt;&lt;urls&gt;&lt;/urls&gt;&lt;electronic-resource-num&gt;10.1016/j.arthro.2015.03.025&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63" w:tooltip="Rafols, 2015 #11899" w:history="1">
              <w:r w:rsidR="00522E6F">
                <w:rPr>
                  <w:rFonts w:ascii="Calibri" w:eastAsia="Calibri" w:hAnsi="Calibri" w:cs="Times New Roman"/>
                  <w:noProof/>
                </w:rPr>
                <w:t>63</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13F8C0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DEC6D4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229B448"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4F6066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7CCD56F0" w14:textId="77777777" w:rsidTr="00CD04AB">
        <w:tc>
          <w:tcPr>
            <w:tcW w:w="0" w:type="auto"/>
            <w:shd w:val="clear" w:color="auto" w:fill="FFFFFF"/>
            <w:vAlign w:val="center"/>
          </w:tcPr>
          <w:p w14:paraId="65626762" w14:textId="552757A6"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Ross, J. (2015)</w:t>
            </w:r>
            <w:r w:rsidR="004D5949" w:rsidRPr="00CD04AB">
              <w:rPr>
                <w:rFonts w:ascii="Calibri" w:eastAsia="Times New Roman" w:hAnsi="Calibri" w:cs="Times New Roman"/>
                <w:color w:val="000000"/>
              </w:rPr>
              <w:fldChar w:fldCharType="begin">
                <w:fldData xml:space="preserve">PEVuZE5vdGU+PENpdGU+PEF1dGhvcj5Sb3NzPC9BdXRob3I+PFllYXI+MjAxNTwvWWVhcj48UmVj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Sb3NzPC9BdXRob3I+PFllYXI+MjAxNTwvWWVhcj48UmVj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CD04AB">
              <w:rPr>
                <w:rFonts w:ascii="Calibri" w:eastAsia="Times New Roman" w:hAnsi="Calibri" w:cs="Times New Roman"/>
                <w:color w:val="000000"/>
              </w:rPr>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2" w:tooltip="Ross, 2015 #11814" w:history="1">
              <w:r w:rsidR="00522E6F">
                <w:rPr>
                  <w:rFonts w:ascii="Calibri" w:eastAsia="Times New Roman" w:hAnsi="Calibri" w:cs="Times New Roman"/>
                  <w:noProof/>
                  <w:color w:val="000000"/>
                </w:rPr>
                <w:t>92</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0B250753"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696C42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0EF230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1203CE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519481B1" w14:textId="77777777" w:rsidTr="00CD04AB">
        <w:tc>
          <w:tcPr>
            <w:tcW w:w="0" w:type="auto"/>
            <w:shd w:val="clear" w:color="auto" w:fill="FFFFFF"/>
            <w:vAlign w:val="center"/>
          </w:tcPr>
          <w:p w14:paraId="6C8D25A7" w14:textId="41F0538C"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Chahal, J. (2015)</w:t>
            </w:r>
            <w:r w:rsidR="004D5949" w:rsidRPr="00CD04AB">
              <w:rPr>
                <w:rFonts w:ascii="Calibri" w:eastAsia="Times New Roman" w:hAnsi="Calibri" w:cs="Times New Roman"/>
                <w:color w:val="000000"/>
              </w:rPr>
              <w:fldChar w:fldCharType="begin">
                <w:fldData xml:space="preserve">PEVuZE5vdGU+PENpdGU+PEF1dGhvcj5DaGFoYWw8L0F1dGhvcj48WWVhcj4yMDE1PC9ZZWFyPjxS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DaGFoYWw8L0F1dGhvcj48WWVhcj4yMDE1PC9ZZWFyPjxS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CD04AB">
              <w:rPr>
                <w:rFonts w:ascii="Calibri" w:eastAsia="Times New Roman" w:hAnsi="Calibri" w:cs="Times New Roman"/>
                <w:color w:val="000000"/>
              </w:rPr>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4" w:tooltip="Chahal, 2015 #11829" w:history="1">
              <w:r w:rsidR="00522E6F">
                <w:rPr>
                  <w:rFonts w:ascii="Calibri" w:eastAsia="Times New Roman" w:hAnsi="Calibri" w:cs="Times New Roman"/>
                  <w:noProof/>
                  <w:color w:val="000000"/>
                </w:rPr>
                <w:t>94</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7DEA6A3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4FA4F4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1C0E5C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03D0FD0" w14:textId="77777777" w:rsidR="00CD04AB" w:rsidRPr="00CD04AB" w:rsidRDefault="00CD04AB" w:rsidP="00CD04AB">
            <w:pPr>
              <w:jc w:val="center"/>
              <w:rPr>
                <w:rFonts w:ascii="Calibri" w:eastAsia="Calibri" w:hAnsi="Calibri" w:cs="Times New Roman"/>
              </w:rPr>
            </w:pPr>
          </w:p>
        </w:tc>
      </w:tr>
      <w:tr w:rsidR="00522E6F" w:rsidRPr="00CD04AB" w14:paraId="04B68D76" w14:textId="77777777" w:rsidTr="00CD04AB">
        <w:tc>
          <w:tcPr>
            <w:tcW w:w="0" w:type="auto"/>
            <w:shd w:val="clear" w:color="auto" w:fill="FFFFFF"/>
            <w:vAlign w:val="center"/>
          </w:tcPr>
          <w:p w14:paraId="4940490E" w14:textId="3AFCBDFF"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Fabricant, P. (2015)</w:t>
            </w:r>
            <w:r w:rsidR="004D5949" w:rsidRPr="00CD04AB">
              <w:rPr>
                <w:rFonts w:ascii="Calibri" w:eastAsia="Times New Roman" w:hAnsi="Calibri" w:cs="Times New Roman"/>
                <w:color w:val="000000"/>
              </w:rPr>
              <w:fldChar w:fldCharType="begin">
                <w:fldData xml:space="preserve">PEVuZE5vdGU+PENpdGU+PEF1dGhvcj5GYWJyaWNhbnQ8L0F1dGhvcj48WWVhcj4yMDE1PC9ZZWFy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==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GYWJyaWNhbnQ8L0F1dGhvcj48WWVhcj4yMDE1PC9ZZWFy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==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CD04AB">
              <w:rPr>
                <w:rFonts w:ascii="Calibri" w:eastAsia="Times New Roman" w:hAnsi="Calibri" w:cs="Times New Roman"/>
                <w:color w:val="000000"/>
              </w:rPr>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5" w:tooltip="Fabricant, 2015 #11830" w:history="1">
              <w:r w:rsidR="00522E6F">
                <w:rPr>
                  <w:rFonts w:ascii="Calibri" w:eastAsia="Times New Roman" w:hAnsi="Calibri" w:cs="Times New Roman"/>
                  <w:noProof/>
                  <w:color w:val="000000"/>
                </w:rPr>
                <w:t>95</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423F6B30"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5FFE6C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5445D8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AC578C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278699E8" w14:textId="77777777" w:rsidTr="00CD04AB">
        <w:tc>
          <w:tcPr>
            <w:tcW w:w="0" w:type="auto"/>
            <w:shd w:val="clear" w:color="auto" w:fill="FFFFFF"/>
            <w:vAlign w:val="center"/>
          </w:tcPr>
          <w:p w14:paraId="6A5D9964" w14:textId="42BE29F1"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Roos, B. (2015)</w:t>
            </w:r>
            <w:r w:rsidR="004D5949" w:rsidRPr="00CD04AB">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Roos&lt;/Author&gt;&lt;Year&gt;2015&lt;/Year&gt;&lt;RecNum&gt;11826&lt;/RecNum&gt;&lt;DisplayText&gt;(108)&lt;/DisplayText&gt;&lt;record&gt;&lt;rec-number&gt;11826&lt;/rec-number&gt;&lt;foreign-keys&gt;&lt;key app="EN" db-id="x5x002s5vsf9s9exsxlpr2r80ptsx9wa55a5"&gt;11826&lt;/key&gt;&lt;/foreign-keys&gt;&lt;ref-type name="Journal Article"&gt;17&lt;/ref-type&gt;&lt;contributors&gt;&lt;authors&gt;&lt;author&gt;Roos, B. D.&lt;/author&gt;&lt;author&gt;Roos, M. V.&lt;/author&gt;&lt;author&gt;Junior, A. C.&lt;/author&gt;&lt;author&gt;Lima, E. M.&lt;/author&gt;&lt;author&gt;Gyboski, D. P.&lt;/author&gt;&lt;author&gt;Martins, L. S.&lt;/author&gt;&lt;/authors&gt;&lt;/contributors&gt;&lt;auth-address&gt;Hospital Ortopedico de Passo Fundo, Passo Fundo, RS, Brazil.&lt;/auth-address&gt;&lt;titles&gt;&lt;title&gt;Extracapsular approach for arthroscopic treatment of femoroacetabular impingement: clinical and radiographic results and complications&lt;/title&gt;&lt;secondary-title&gt;Rev Bras Ortop&lt;/secondary-title&gt;&lt;/titles&gt;&lt;periodical&gt;&lt;full-title&gt;Rev Bras Ortop&lt;/full-title&gt;&lt;/periodical&gt;&lt;pages&gt;430-7&lt;/pages&gt;&lt;volume&gt;50&lt;/volume&gt;&lt;number&gt;4&lt;/number&gt;&lt;edition&gt;2015/09/25&lt;/edition&gt;&lt;dates&gt;&lt;year&gt;2015&lt;/year&gt;&lt;pub-dates&gt;&lt;date&gt;Jul-Aug&lt;/date&gt;&lt;/pub-dates&gt;&lt;/dates&gt;&lt;isbn&gt;2255-4971 (Electronic)&amp;#xD;2255-4971 (Linking)&lt;/isbn&gt;&lt;accession-num&gt;26401501&lt;/accession-num&gt;&lt;urls&gt;&lt;/urls&gt;&lt;custom2&gt;4563045&lt;/custom2&gt;&lt;electronic-resource-num&gt;10.1016/j.rboe.2015.06.011&lt;/electronic-resource-num&gt;&lt;remote-database-provider&gt;NLM&lt;/remote-database-provider&gt;&lt;language&gt;eng&lt;/language&gt;&lt;/record&gt;&lt;/Cite&gt;&lt;/EndNote&gt;</w:instrText>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108" w:tooltip="Roos, 2015 #11826" w:history="1">
              <w:r w:rsidR="00522E6F">
                <w:rPr>
                  <w:rFonts w:ascii="Calibri" w:eastAsia="Times New Roman" w:hAnsi="Calibri" w:cs="Times New Roman"/>
                  <w:noProof/>
                  <w:color w:val="000000"/>
                </w:rPr>
                <w:t>108</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23D2940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084BBC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F25DF0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AEAA9F3" w14:textId="77777777" w:rsidR="00CD04AB" w:rsidRPr="00CD04AB" w:rsidRDefault="00CD04AB" w:rsidP="00CD04AB">
            <w:pPr>
              <w:jc w:val="center"/>
              <w:rPr>
                <w:rFonts w:ascii="Calibri" w:eastAsia="Calibri" w:hAnsi="Calibri" w:cs="Times New Roman"/>
              </w:rPr>
            </w:pPr>
          </w:p>
        </w:tc>
      </w:tr>
      <w:tr w:rsidR="00522E6F" w:rsidRPr="00CD04AB" w14:paraId="2321ECF8" w14:textId="77777777" w:rsidTr="00CD04AB">
        <w:tc>
          <w:tcPr>
            <w:tcW w:w="0" w:type="auto"/>
            <w:shd w:val="clear" w:color="auto" w:fill="FFFFFF"/>
            <w:vAlign w:val="bottom"/>
          </w:tcPr>
          <w:p w14:paraId="71CB2FD2" w14:textId="56EF223F"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Ross et al. (2015)</w:t>
            </w:r>
            <w:r w:rsidR="004D5949" w:rsidRPr="00CD04AB">
              <w:rPr>
                <w:rFonts w:ascii="Calibri" w:eastAsia="Times New Roman" w:hAnsi="Calibri" w:cs="Times New Roman"/>
                <w:color w:val="000000"/>
              </w:rPr>
              <w:fldChar w:fldCharType="begin">
                <w:fldData xml:space="preserve">PEVuZE5vdGU+PENpdGU+PEF1dGhvcj5Sb3NzPC9BdXRob3I+PFllYXI+MjAxNTwvWWVhcj48UmVj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Sb3NzPC9BdXRob3I+PFllYXI+MjAxNTwvWWVhcj48UmVj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CD04AB">
              <w:rPr>
                <w:rFonts w:ascii="Calibri" w:eastAsia="Times New Roman" w:hAnsi="Calibri" w:cs="Times New Roman"/>
                <w:color w:val="000000"/>
              </w:rPr>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97" w:tooltip="Ross, 2015 #11825" w:history="1">
              <w:r w:rsidR="00522E6F">
                <w:rPr>
                  <w:rFonts w:ascii="Calibri" w:eastAsia="Times New Roman" w:hAnsi="Calibri" w:cs="Times New Roman"/>
                  <w:noProof/>
                  <w:color w:val="000000"/>
                </w:rPr>
                <w:t>97</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1AF683A0"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E24602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48A6A0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D1253B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20C28CAC" w14:textId="77777777" w:rsidTr="00CD04AB">
        <w:tc>
          <w:tcPr>
            <w:tcW w:w="0" w:type="auto"/>
            <w:shd w:val="clear" w:color="auto" w:fill="FFFFFF"/>
          </w:tcPr>
          <w:p w14:paraId="678CB1FE" w14:textId="60064F0D" w:rsidR="00CD04AB" w:rsidRPr="00CD04AB" w:rsidRDefault="00CD04AB" w:rsidP="00522E6F">
            <w:pPr>
              <w:rPr>
                <w:rFonts w:ascii="Calibri" w:eastAsia="Calibri" w:hAnsi="Calibri" w:cs="Times New Roman"/>
              </w:rPr>
            </w:pPr>
            <w:r w:rsidRPr="00CD04AB">
              <w:rPr>
                <w:rFonts w:ascii="Calibri" w:eastAsia="Calibri" w:hAnsi="Calibri" w:cs="Times New Roman"/>
              </w:rPr>
              <w:t>Hingshammer, A. (2015)</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Hingsammer&lt;/Author&gt;&lt;Year&gt;2015&lt;/Year&gt;&lt;RecNum&gt;11898&lt;/RecNum&gt;&lt;DisplayText&gt;(96)&lt;/DisplayText&gt;&lt;record&gt;&lt;rec-number&gt;11898&lt;/rec-number&gt;&lt;foreign-keys&gt;&lt;key app="EN" db-id="x5x002s5vsf9s9exsxlpr2r80ptsx9wa55a5"&gt;11898&lt;/key&gt;&lt;/foreign-keys&gt;&lt;ref-type name="Journal Article"&gt;17&lt;/ref-type&gt;&lt;contributors&gt;&lt;authors&gt;&lt;author&gt;Hingsammer, A. M.&lt;/author&gt;&lt;author&gt;Stelzeneder, D.&lt;/author&gt;&lt;author&gt;Kalish, L. A.&lt;/author&gt;&lt;author&gt;Millis, M. B.&lt;/author&gt;&lt;author&gt;Kim, Y. J.&lt;/author&gt;&lt;/authors&gt;&lt;/contributors&gt;&lt;auth-address&gt;Department of Orthopaedic Surgery, University Hospital Balgrist, Zurich - Switzerland.&amp;#xD;Department of Orthopaedic Surgery, Medical University of Vienna/Vienna General Hospital, Vienna - Austria.&amp;#xD;Clinical Research Center, Boston Children&amp;apos;s Hospital, Boston, Massachusetts - USA.&amp;#xD;Department of Orthopaedic Surgery, Boston Children&amp;apos;s Hospital, Harvard Medical School, Boston, Massachusetts - USA.&lt;/auth-address&gt;&lt;titles&gt;&lt;title&gt;Prognostic factors for mid-term symptom relief after open surgical correction for femoroacetabular impingement&lt;/title&gt;&lt;secondary-title&gt;Hip International&lt;/secondary-title&gt;&lt;/titles&gt;&lt;periodical&gt;&lt;full-title&gt;Hip International&lt;/full-title&gt;&lt;abbr-1&gt;Hip int&lt;/abbr-1&gt;&lt;/periodical&gt;&lt;pages&gt;406-12&lt;/pages&gt;&lt;volume&gt;25&lt;/volume&gt;&lt;number&gt;5&lt;/number&gt;&lt;edition&gt;2015/06/26&lt;/edition&gt;&lt;dates&gt;&lt;year&gt;2015&lt;/year&gt;&lt;pub-dates&gt;&lt;date&gt;Sep-Oct&lt;/date&gt;&lt;/pub-dates&gt;&lt;/dates&gt;&lt;isbn&gt;1724-6067 (Electronic)&amp;#xD;1120-7000 (Linking)&lt;/isbn&gt;&lt;accession-num&gt;26109152&lt;/accession-num&gt;&lt;urls&gt;&lt;/urls&gt;&lt;electronic-resource-num&gt;10.5301/hipint.5000255&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96" w:tooltip="Hingsammer, 2015 #11898" w:history="1">
              <w:r w:rsidR="00522E6F">
                <w:rPr>
                  <w:rFonts w:ascii="Calibri" w:eastAsia="Calibri" w:hAnsi="Calibri" w:cs="Times New Roman"/>
                  <w:noProof/>
                </w:rPr>
                <w:t>96</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r w:rsidRPr="00CD04AB">
              <w:rPr>
                <w:rFonts w:ascii="Calibri" w:eastAsia="Calibri" w:hAnsi="Calibri" w:cs="Times New Roman"/>
                <w:vertAlign w:val="superscript"/>
              </w:rPr>
              <w:t xml:space="preserve"> </w:t>
            </w:r>
          </w:p>
        </w:tc>
        <w:tc>
          <w:tcPr>
            <w:tcW w:w="0" w:type="auto"/>
            <w:shd w:val="clear" w:color="auto" w:fill="FFFFFF"/>
          </w:tcPr>
          <w:p w14:paraId="1B955D8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C32C2D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26A6D8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7F9AF2F" w14:textId="77777777" w:rsidR="00CD04AB" w:rsidRPr="00CD04AB" w:rsidRDefault="00CD04AB" w:rsidP="00CD04AB">
            <w:pPr>
              <w:jc w:val="center"/>
              <w:rPr>
                <w:rFonts w:ascii="Calibri" w:eastAsia="Calibri" w:hAnsi="Calibri" w:cs="Times New Roman"/>
              </w:rPr>
            </w:pPr>
          </w:p>
        </w:tc>
      </w:tr>
      <w:tr w:rsidR="00522E6F" w:rsidRPr="00CD04AB" w14:paraId="408B32C6" w14:textId="77777777" w:rsidTr="00CD04AB">
        <w:tc>
          <w:tcPr>
            <w:tcW w:w="0" w:type="auto"/>
            <w:shd w:val="clear" w:color="auto" w:fill="FFFFFF"/>
          </w:tcPr>
          <w:p w14:paraId="629B59DB" w14:textId="79306477" w:rsidR="00CD04AB" w:rsidRPr="00CD04AB" w:rsidRDefault="00CD04AB" w:rsidP="00522E6F">
            <w:pPr>
              <w:rPr>
                <w:rFonts w:ascii="Calibri" w:eastAsia="Calibri" w:hAnsi="Calibri" w:cs="Times New Roman"/>
              </w:rPr>
            </w:pPr>
            <w:r w:rsidRPr="00CD04AB">
              <w:rPr>
                <w:rFonts w:ascii="Calibri" w:eastAsia="Calibri" w:hAnsi="Calibri" w:cs="Times New Roman"/>
              </w:rPr>
              <w:t>Hingsammer, A. (2015)</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Hingsammer&lt;/Author&gt;&lt;Year&gt;2015&lt;/Year&gt;&lt;RecNum&gt;11842&lt;/RecNum&gt;&lt;DisplayText&gt;(62)&lt;/DisplayText&gt;&lt;record&gt;&lt;rec-number&gt;11842&lt;/rec-number&gt;&lt;foreign-keys&gt;&lt;key app="EN" db-id="x5x002s5vsf9s9exsxlpr2r80ptsx9wa55a5"&gt;11842&lt;/key&gt;&lt;/foreign-keys&gt;&lt;ref-type name="Journal Article"&gt;17&lt;/ref-type&gt;&lt;contributors&gt;&lt;authors&gt;&lt;author&gt;Hingsammer, A. M.&lt;/author&gt;&lt;author&gt;Lee, C. B.&lt;/author&gt;&lt;author&gt;LaReau, J.&lt;/author&gt;&lt;author&gt;Kalish, L. A.&lt;/author&gt;&lt;author&gt;Kim, Y. J.&lt;/author&gt;&lt;/authors&gt;&lt;/contributors&gt;&lt;auth-address&gt;Department of Orthopaedic Surgery, University Hospital Balgrist, University of Zurich, Forchstrasse 340, 8008, Zurich, Switzerland, andreashingsammer@hotmail.com.&lt;/auth-address&gt;&lt;titles&gt;&lt;title&gt;Is acetabular osteoplasty always required in mixed impingement?&lt;/title&gt;&lt;secondary-title&gt;Eur J Orthop Surg Traumatol&lt;/secondary-title&gt;&lt;/titles&gt;&lt;periodical&gt;&lt;full-title&gt;Eur J Orthop Surg Traumatol&lt;/full-title&gt;&lt;/periodical&gt;&lt;pages&gt;331-8&lt;/pages&gt;&lt;volume&gt;25&lt;/volume&gt;&lt;number&gt;2&lt;/number&gt;&lt;edition&gt;2014/07/23&lt;/edition&gt;&lt;keywords&gt;&lt;keyword&gt;Acetabuloplasty&lt;/keyword&gt;&lt;keyword&gt;Adolescent&lt;/keyword&gt;&lt;keyword&gt;Adult&lt;/keyword&gt;&lt;keyword&gt;Arthralgia/ etiology&lt;/keyword&gt;&lt;keyword&gt;Female&lt;/keyword&gt;&lt;keyword&gt;Femoracetabular Impingement/complications/physiopathology/ surgery&lt;/keyword&gt;&lt;keyword&gt;Femur Head/ surgery&lt;/keyword&gt;&lt;keyword&gt;Follow-Up Studies&lt;/keyword&gt;&lt;keyword&gt;Humans&lt;/keyword&gt;&lt;keyword&gt;Male&lt;/keyword&gt;&lt;keyword&gt;Pain Measurement&lt;/keyword&gt;&lt;keyword&gt;Range of Motion, Articular&lt;/keyword&gt;&lt;keyword&gt;Retrospective Studies&lt;/keyword&gt;&lt;keyword&gt;Treatment Outcome&lt;/keyword&gt;&lt;keyword&gt;Young Adult&lt;/keyword&gt;&lt;/keywords&gt;&lt;dates&gt;&lt;year&gt;2015&lt;/year&gt;&lt;pub-dates&gt;&lt;date&gt;Feb&lt;/date&gt;&lt;/pub-dates&gt;&lt;/dates&gt;&lt;isbn&gt;1633-8065 (Print)&amp;#xD;1633-8065 (Linking)&lt;/isbn&gt;&lt;accession-num&gt;25047732&lt;/accession-num&gt;&lt;urls&gt;&lt;/urls&gt;&lt;electronic-resource-num&gt;10.1007/s00590-014-1507-z&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62" w:tooltip="Hingsammer, 2015 #11842" w:history="1">
              <w:r w:rsidR="00522E6F">
                <w:rPr>
                  <w:rFonts w:ascii="Calibri" w:eastAsia="Calibri" w:hAnsi="Calibri" w:cs="Times New Roman"/>
                  <w:noProof/>
                </w:rPr>
                <w:t>62</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7CD30950"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47192B5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BA0640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32A1598"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8051AD" w:rsidRPr="00CD04AB" w14:paraId="505A8C33" w14:textId="77777777" w:rsidTr="0088093A">
        <w:tc>
          <w:tcPr>
            <w:tcW w:w="0" w:type="auto"/>
            <w:gridSpan w:val="5"/>
            <w:shd w:val="clear" w:color="auto" w:fill="FFFF00"/>
            <w:vAlign w:val="center"/>
          </w:tcPr>
          <w:p w14:paraId="667FCFFA" w14:textId="1EF01BE6" w:rsidR="008051AD" w:rsidRPr="00CD04AB" w:rsidRDefault="009E513E" w:rsidP="00CD04AB">
            <w:pPr>
              <w:jc w:val="center"/>
              <w:rPr>
                <w:rFonts w:ascii="Calibri" w:eastAsia="Calibri" w:hAnsi="Calibri" w:cs="Times New Roman"/>
              </w:rPr>
            </w:pPr>
            <w:r>
              <w:rPr>
                <w:rFonts w:ascii="Calibri" w:eastAsia="Calibri" w:hAnsi="Calibri" w:cs="Times New Roman"/>
              </w:rPr>
              <w:t>21</w:t>
            </w:r>
            <w:r w:rsidR="008051AD">
              <w:rPr>
                <w:rFonts w:ascii="Calibri" w:eastAsia="Calibri" w:hAnsi="Calibri" w:cs="Times New Roman"/>
              </w:rPr>
              <w:t>% of studies reporting two out of four imaging criteria</w:t>
            </w:r>
          </w:p>
        </w:tc>
      </w:tr>
      <w:tr w:rsidR="00522E6F" w:rsidRPr="00CD04AB" w14:paraId="65595246" w14:textId="77777777" w:rsidTr="00CD04AB">
        <w:tc>
          <w:tcPr>
            <w:tcW w:w="0" w:type="auto"/>
            <w:shd w:val="clear" w:color="auto" w:fill="FFFFFF"/>
          </w:tcPr>
          <w:p w14:paraId="197DB7DB" w14:textId="4ADAC7BF" w:rsidR="00C733FA" w:rsidRPr="00CD04AB" w:rsidRDefault="00C733FA" w:rsidP="00522E6F">
            <w:pPr>
              <w:rPr>
                <w:rFonts w:ascii="Calibri" w:eastAsia="Calibri" w:hAnsi="Calibri" w:cs="Times New Roman"/>
              </w:rPr>
            </w:pPr>
            <w:r w:rsidRPr="00CD04AB">
              <w:rPr>
                <w:rFonts w:ascii="Calibri" w:eastAsia="Calibri" w:hAnsi="Calibri" w:cs="Times New Roman"/>
              </w:rPr>
              <w:t>Dippmann, C. (2014)</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Dippmann&lt;/Author&gt;&lt;Year&gt;2014&lt;/Year&gt;&lt;RecNum&gt;9639&lt;/RecNum&gt;&lt;DisplayText&gt;(82)&lt;/DisplayText&gt;&lt;record&gt;&lt;rec-number&gt;9639&lt;/rec-number&gt;&lt;foreign-keys&gt;&lt;key app="EN" db-id="x5x002s5vsf9s9exsxlpr2r80ptsx9wa55a5"&gt;9639&lt;/key&gt;&lt;/foreign-keys&gt;&lt;ref-type name="Journal Article"&gt;17&lt;/ref-type&gt;&lt;contributors&gt;&lt;authors&gt;&lt;author&gt;Dippmann, C.&lt;/author&gt;&lt;author&gt;Thorborg, K.&lt;/author&gt;&lt;author&gt;Kraemer, O.&lt;/author&gt;&lt;author&gt;Winge, S.&lt;/author&gt;&lt;author&gt;Palm, H.&lt;/author&gt;&lt;author&gt;Holmich, P.&lt;/author&gt;&lt;/authors&gt;&lt;/contributors&gt;&lt;auth-address&gt;Arthroscopic Center Amager, Copenhagen University Hospital Hvidovre, Copenhagen, Denmark, CDIP0006@regionh.dk.&lt;/auth-address&gt;&lt;titles&gt;&lt;title&gt;Hip arthroscopy with labral repair for femoroacetabular impingement: short-term outcomes&lt;/title&gt;&lt;secondary-title&gt;Knee Surgery, Sports Traumatology, Arthroscopy&lt;/secondary-title&gt;&lt;/titles&gt;&lt;periodical&gt;&lt;full-title&gt;Knee Surgery, Sports Traumatology, Arthroscopy&lt;/full-title&gt;&lt;abbr-1&gt;Knee Surg. Sports Traumatol. Arthrosc.&lt;/abbr-1&gt;&lt;abbr-2&gt;Knee Surg Sports Traumatol Arthrosc&lt;/abbr-2&gt;&lt;/periodical&gt;&lt;edition&gt;2014/02/06&lt;/edition&gt;&lt;dates&gt;&lt;year&gt;2014&lt;/year&gt;&lt;pub-dates&gt;&lt;date&gt;Feb 6&lt;/date&gt;&lt;/pub-dates&gt;&lt;/dates&gt;&lt;isbn&gt;1433-7347 (Electronic)&amp;#xD;0942-2056 (Linking)&lt;/isbn&gt;&lt;accession-num&gt;24497058&lt;/accession-num&gt;&lt;urls&gt;&lt;/urls&gt;&lt;electronic-resource-num&gt;10.1007/s00167-014-2885-9&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82" w:tooltip="Dippmann, 2014 #9639" w:history="1">
              <w:r w:rsidR="00522E6F">
                <w:rPr>
                  <w:rFonts w:ascii="Calibri" w:eastAsia="Calibri" w:hAnsi="Calibri" w:cs="Times New Roman"/>
                  <w:noProof/>
                </w:rPr>
                <w:t>82</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702FB9E" w14:textId="04770F11" w:rsidR="00C733FA" w:rsidRPr="00CD04AB" w:rsidRDefault="00C733FA" w:rsidP="00C733FA">
            <w:pPr>
              <w:jc w:val="center"/>
              <w:rPr>
                <w:rFonts w:ascii="Calibri" w:eastAsia="Calibri" w:hAnsi="Calibri" w:cs="Times New Roman"/>
              </w:rPr>
            </w:pPr>
          </w:p>
        </w:tc>
        <w:tc>
          <w:tcPr>
            <w:tcW w:w="0" w:type="auto"/>
            <w:shd w:val="clear" w:color="auto" w:fill="FFFFFF"/>
          </w:tcPr>
          <w:p w14:paraId="187B9293" w14:textId="76332260" w:rsidR="00C733FA" w:rsidRPr="00CD04AB" w:rsidRDefault="00C733FA" w:rsidP="00C733FA">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7B2D164" w14:textId="77777777" w:rsidR="00C733FA" w:rsidRPr="00CD04AB" w:rsidRDefault="00C733FA" w:rsidP="00C733FA">
            <w:pPr>
              <w:jc w:val="center"/>
              <w:rPr>
                <w:rFonts w:ascii="Calibri" w:eastAsia="Calibri" w:hAnsi="Calibri" w:cs="Times New Roman"/>
              </w:rPr>
            </w:pPr>
          </w:p>
        </w:tc>
        <w:tc>
          <w:tcPr>
            <w:tcW w:w="0" w:type="auto"/>
            <w:shd w:val="clear" w:color="auto" w:fill="FFFFFF"/>
          </w:tcPr>
          <w:p w14:paraId="0217C7D1" w14:textId="22BAAB06" w:rsidR="00C733FA" w:rsidRPr="00CD04AB" w:rsidRDefault="00C733FA" w:rsidP="00C733FA">
            <w:pPr>
              <w:jc w:val="center"/>
              <w:rPr>
                <w:rFonts w:ascii="Calibri" w:eastAsia="Calibri" w:hAnsi="Calibri" w:cs="Times New Roman"/>
              </w:rPr>
            </w:pPr>
            <w:r w:rsidRPr="00CD04AB">
              <w:rPr>
                <w:rFonts w:ascii="Calibri" w:eastAsia="Calibri" w:hAnsi="Calibri" w:cs="Times New Roman"/>
              </w:rPr>
              <w:t>X</w:t>
            </w:r>
          </w:p>
        </w:tc>
      </w:tr>
      <w:tr w:rsidR="00522E6F" w:rsidRPr="00CD04AB" w14:paraId="5F391E39" w14:textId="77777777" w:rsidTr="00CD04AB">
        <w:tc>
          <w:tcPr>
            <w:tcW w:w="0" w:type="auto"/>
            <w:shd w:val="clear" w:color="auto" w:fill="FFFFFF"/>
          </w:tcPr>
          <w:p w14:paraId="47C3D13D" w14:textId="4D9A4536" w:rsidR="00C733FA" w:rsidRPr="00CD04AB" w:rsidRDefault="00C733FA" w:rsidP="00522E6F">
            <w:pPr>
              <w:rPr>
                <w:rFonts w:ascii="Calibri" w:eastAsia="Calibri" w:hAnsi="Calibri" w:cs="Times New Roman"/>
              </w:rPr>
            </w:pPr>
            <w:r w:rsidRPr="00CD04AB">
              <w:rPr>
                <w:rFonts w:ascii="Calibri" w:eastAsia="Calibri" w:hAnsi="Calibri" w:cs="Times New Roman"/>
              </w:rPr>
              <w:t>Sink, E. (2013)</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Sink&lt;/Author&gt;&lt;Year&gt;2013&lt;/Year&gt;&lt;RecNum&gt;9702&lt;/RecNum&gt;&lt;DisplayText&gt;(42)&lt;/DisplayText&gt;&lt;record&gt;&lt;rec-number&gt;9702&lt;/rec-number&gt;&lt;foreign-keys&gt;&lt;key app="EN" db-id="x5x002s5vsf9s9exsxlpr2r80ptsx9wa55a5"&gt;9702&lt;/key&gt;&lt;/foreign-keys&gt;&lt;ref-type name="Journal Article"&gt;17&lt;/ref-type&gt;&lt;contributors&gt;&lt;authors&gt;&lt;author&gt;Sink, E. L.&lt;/author&gt;&lt;author&gt;Fabricant, P. D.&lt;/author&gt;&lt;author&gt;Pan, Z.&lt;/author&gt;&lt;author&gt;Dayton, M. R.&lt;/author&gt;&lt;author&gt;Novais, E.&lt;/author&gt;&lt;/authors&gt;&lt;/contributors&gt;&lt;auth-address&gt;Hospital for Special Surgery, 535 East 70th Street, New York, NY 10021, USA. sinke@hss.edu&lt;/auth-address&gt;&lt;titles&gt;&lt;title&gt;Results of treatment of femoroacetabular impingement in adolescents with a surgical hip dislocation approach&lt;/title&gt;&lt;secondary-title&gt;Clin Orthop Relat Res&lt;/secondary-title&gt;&lt;/titles&gt;&lt;periodical&gt;&lt;full-title&gt;Clin Orthop Relat Res&lt;/full-title&gt;&lt;/periodical&gt;&lt;pages&gt;2563-9&lt;/pages&gt;&lt;volume&gt;471&lt;/volume&gt;&lt;number&gt;8&lt;/number&gt;&lt;edition&gt;2013/05/09&lt;/edition&gt;&lt;keywords&gt;&lt;keyword&gt;Adolescent&lt;/keyword&gt;&lt;keyword&gt;Biomechanical Phenomena&lt;/keyword&gt;&lt;keyword&gt;Female&lt;/keyword&gt;&lt;keyword&gt;Femoracetabular Impingement/diagnosis/physiopathology/psychology/ surgery&lt;/keyword&gt;&lt;keyword&gt;Hip Dislocation&lt;/keyword&gt;&lt;keyword&gt;Hip Joint/physiopathology/ surgery&lt;/keyword&gt;&lt;keyword&gt;Humans&lt;/keyword&gt;&lt;keyword&gt;Male&lt;/keyword&gt;&lt;keyword&gt;Orthopedic Procedures/adverse effects&lt;/keyword&gt;&lt;keyword&gt;Quality of Life&lt;/keyword&gt;&lt;keyword&gt;Range of Motion, Articular&lt;/keyword&gt;&lt;keyword&gt;Recovery of Function&lt;/keyword&gt;&lt;keyword&gt;Reoperation&lt;/keyword&gt;&lt;keyword&gt;Retrospective Studies&lt;/keyword&gt;&lt;keyword&gt;Treatment Outcome&lt;/keyword&gt;&lt;keyword&gt;Young Adult&lt;/keyword&gt;&lt;/keywords&gt;&lt;dates&gt;&lt;year&gt;2013&lt;/year&gt;&lt;pub-dates&gt;&lt;date&gt;Aug&lt;/date&gt;&lt;/pub-dates&gt;&lt;/dates&gt;&lt;isbn&gt;1528-1132 (Electronic)&amp;#xD;0009-921X (Linking)&lt;/isbn&gt;&lt;accession-num&gt;23653097&lt;/accession-num&gt;&lt;urls&gt;&lt;/urls&gt;&lt;custom2&gt;3705058&lt;/custom2&gt;&lt;electronic-resource-num&gt;10.1007/s11999-013-3004-9&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42" w:tooltip="Sink, 2013 #9702" w:history="1">
              <w:r w:rsidR="00522E6F">
                <w:rPr>
                  <w:rFonts w:ascii="Calibri" w:eastAsia="Calibri" w:hAnsi="Calibri" w:cs="Times New Roman"/>
                  <w:noProof/>
                </w:rPr>
                <w:t>42</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E3EF8B6" w14:textId="48B7A372" w:rsidR="00C733FA" w:rsidRPr="00CD04AB" w:rsidRDefault="00C733FA" w:rsidP="00C733FA">
            <w:pPr>
              <w:jc w:val="center"/>
              <w:rPr>
                <w:rFonts w:ascii="Calibri" w:eastAsia="Calibri" w:hAnsi="Calibri" w:cs="Times New Roman"/>
              </w:rPr>
            </w:pPr>
          </w:p>
        </w:tc>
        <w:tc>
          <w:tcPr>
            <w:tcW w:w="0" w:type="auto"/>
            <w:shd w:val="clear" w:color="auto" w:fill="FFFFFF"/>
          </w:tcPr>
          <w:p w14:paraId="10D83902" w14:textId="29729D99" w:rsidR="00C733FA" w:rsidRPr="00CD04AB" w:rsidRDefault="00C733FA" w:rsidP="00C733FA">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20FC1DD" w14:textId="2D14BBAB" w:rsidR="00C733FA" w:rsidRPr="00CD04AB" w:rsidRDefault="00C733FA" w:rsidP="00C733FA">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18D27B5" w14:textId="77777777" w:rsidR="00C733FA" w:rsidRPr="00CD04AB" w:rsidRDefault="00C733FA" w:rsidP="00C733FA">
            <w:pPr>
              <w:jc w:val="center"/>
              <w:rPr>
                <w:rFonts w:ascii="Calibri" w:eastAsia="Calibri" w:hAnsi="Calibri" w:cs="Times New Roman"/>
              </w:rPr>
            </w:pPr>
          </w:p>
        </w:tc>
      </w:tr>
      <w:tr w:rsidR="00522E6F" w:rsidRPr="00CD04AB" w14:paraId="72321857" w14:textId="77777777" w:rsidTr="00CD04AB">
        <w:tc>
          <w:tcPr>
            <w:tcW w:w="0" w:type="auto"/>
            <w:shd w:val="clear" w:color="auto" w:fill="FFFFFF"/>
          </w:tcPr>
          <w:p w14:paraId="6745E5D9" w14:textId="2837C916" w:rsidR="00C733FA" w:rsidRPr="00CD04AB" w:rsidRDefault="00C733FA" w:rsidP="00522E6F">
            <w:pPr>
              <w:rPr>
                <w:rFonts w:ascii="Calibri" w:eastAsia="Calibri" w:hAnsi="Calibri" w:cs="Times New Roman"/>
              </w:rPr>
            </w:pPr>
            <w:r w:rsidRPr="00CD04AB">
              <w:rPr>
                <w:rFonts w:ascii="Calibri" w:eastAsia="Calibri" w:hAnsi="Calibri" w:cs="Times New Roman"/>
              </w:rPr>
              <w:t>Ilizaliturri, V. (2008)</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Ilizaliturri&lt;/Author&gt;&lt;Year&gt;2008&lt;/Year&gt;&lt;RecNum&gt;11891&lt;/RecNum&gt;&lt;DisplayText&gt;(5)&lt;/DisplayText&gt;&lt;record&gt;&lt;rec-number&gt;11891&lt;/rec-number&gt;&lt;foreign-keys&gt;&lt;key app="EN" db-id="x5x002s5vsf9s9exsxlpr2r80ptsx9wa55a5"&gt;11891&lt;/key&gt;&lt;/foreign-keys&gt;&lt;ref-type name="Journal Article"&gt;17&lt;/ref-type&gt;&lt;contributors&gt;&lt;authors&gt;&lt;author&gt;Ilizaliturri, V. M., Jr.&lt;/author&gt;&lt;author&gt;Orozco-Rodriguez, L.&lt;/author&gt;&lt;author&gt;Acosta-Rodriguez, E.&lt;/author&gt;&lt;author&gt;Camacho-Galindo, J.&lt;/author&gt;&lt;/authors&gt;&lt;/contributors&gt;&lt;auth-address&gt;Adult Joint Reconstruction Service of the National Rehabilitation Institute of Mexico, Mexico City, Mexico.&lt;/auth-address&gt;&lt;titles&gt;&lt;title&gt;Arthroscopic treatment of cam-type femoroacetabular impingement: preliminary report at 2 years minimum follow-up&lt;/title&gt;&lt;secondary-title&gt;J Arthroplasty&lt;/secondary-title&gt;&lt;alt-title&gt;The Journal of arthroplasty&lt;/alt-title&gt;&lt;/titles&gt;&lt;periodical&gt;&lt;full-title&gt;Journal of Arthroplasty&lt;/full-title&gt;&lt;abbr-1&gt;J. Arthroplasty&lt;/abbr-1&gt;&lt;abbr-2&gt;J Arthroplasty&lt;/abbr-2&gt;&lt;/periodical&gt;&lt;pages&gt;226-34&lt;/pages&gt;&lt;volume&gt;23&lt;/volume&gt;&lt;number&gt;2&lt;/number&gt;&lt;edition&gt;2008/02/19&lt;/edition&gt;&lt;keywords&gt;&lt;keyword&gt;Acetabulum/*surgery&lt;/keyword&gt;&lt;keyword&gt;Adult&lt;/keyword&gt;&lt;keyword&gt;*Arthroscopy&lt;/keyword&gt;&lt;keyword&gt;Female&lt;/keyword&gt;&lt;keyword&gt;Femur/*surgery&lt;/keyword&gt;&lt;keyword&gt;Follow-Up Studies&lt;/keyword&gt;&lt;keyword&gt;Hip Joint/surgery&lt;/keyword&gt;&lt;keyword&gt;Humans&lt;/keyword&gt;&lt;keyword&gt;Joint Diseases/surgery&lt;/keyword&gt;&lt;keyword&gt;Male&lt;/keyword&gt;&lt;keyword&gt;Treatment Outcome&lt;/keyword&gt;&lt;/keywords&gt;&lt;dates&gt;&lt;year&gt;2008&lt;/year&gt;&lt;pub-dates&gt;&lt;date&gt;Feb&lt;/date&gt;&lt;/pub-dates&gt;&lt;/dates&gt;&lt;isbn&gt;0883-5403 (Print)&amp;#xD;0883-5403&lt;/isbn&gt;&lt;accession-num&gt;18280417&lt;/accession-num&gt;&lt;urls&gt;&lt;/urls&gt;&lt;electronic-resource-num&gt;10.1016/j.arth.2007.03.016&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5" w:tooltip="Ilizaliturri, 2008 #11891" w:history="1">
              <w:r w:rsidR="00522E6F">
                <w:rPr>
                  <w:rFonts w:ascii="Calibri" w:eastAsia="Calibri" w:hAnsi="Calibri" w:cs="Times New Roman"/>
                  <w:noProof/>
                </w:rPr>
                <w:t>5</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7F8F9FC7" w14:textId="66899F78" w:rsidR="00C733FA" w:rsidRPr="00CD04AB" w:rsidRDefault="00C733FA" w:rsidP="00C733FA">
            <w:pPr>
              <w:jc w:val="center"/>
              <w:rPr>
                <w:rFonts w:ascii="Calibri" w:eastAsia="Calibri" w:hAnsi="Calibri" w:cs="Times New Roman"/>
              </w:rPr>
            </w:pPr>
          </w:p>
        </w:tc>
        <w:tc>
          <w:tcPr>
            <w:tcW w:w="0" w:type="auto"/>
            <w:shd w:val="clear" w:color="auto" w:fill="FFFFFF"/>
          </w:tcPr>
          <w:p w14:paraId="43F18F5A" w14:textId="77777777" w:rsidR="00C733FA" w:rsidRPr="00CD04AB" w:rsidRDefault="00C733FA" w:rsidP="00C733FA">
            <w:pPr>
              <w:jc w:val="center"/>
              <w:rPr>
                <w:rFonts w:ascii="Calibri" w:eastAsia="Calibri" w:hAnsi="Calibri" w:cs="Times New Roman"/>
              </w:rPr>
            </w:pPr>
          </w:p>
        </w:tc>
        <w:tc>
          <w:tcPr>
            <w:tcW w:w="0" w:type="auto"/>
            <w:shd w:val="clear" w:color="auto" w:fill="FFFFFF"/>
          </w:tcPr>
          <w:p w14:paraId="2515457D" w14:textId="63986F9C" w:rsidR="00C733FA" w:rsidRPr="00CD04AB" w:rsidRDefault="00C733FA" w:rsidP="00C733FA">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C17A56D" w14:textId="69FE9154" w:rsidR="00C733FA" w:rsidRPr="00CD04AB" w:rsidRDefault="00C733FA" w:rsidP="00C733FA">
            <w:pPr>
              <w:jc w:val="center"/>
              <w:rPr>
                <w:rFonts w:ascii="Calibri" w:eastAsia="Calibri" w:hAnsi="Calibri" w:cs="Times New Roman"/>
              </w:rPr>
            </w:pPr>
            <w:r w:rsidRPr="00CD04AB">
              <w:rPr>
                <w:rFonts w:ascii="Calibri" w:eastAsia="Calibri" w:hAnsi="Calibri" w:cs="Times New Roman"/>
              </w:rPr>
              <w:t>X</w:t>
            </w:r>
          </w:p>
        </w:tc>
      </w:tr>
      <w:tr w:rsidR="00522E6F" w:rsidRPr="00CD04AB" w14:paraId="71ADC55B" w14:textId="77777777" w:rsidTr="00CD04AB">
        <w:tc>
          <w:tcPr>
            <w:tcW w:w="0" w:type="auto"/>
            <w:shd w:val="clear" w:color="auto" w:fill="FFFFFF"/>
          </w:tcPr>
          <w:p w14:paraId="3CC16D53" w14:textId="1BD50B42" w:rsidR="00CD04AB" w:rsidRPr="00CD04AB" w:rsidRDefault="00CD04AB" w:rsidP="00522E6F">
            <w:pPr>
              <w:rPr>
                <w:rFonts w:ascii="Calibri" w:eastAsia="Calibri" w:hAnsi="Calibri" w:cs="Times New Roman"/>
              </w:rPr>
            </w:pPr>
            <w:r w:rsidRPr="00CD04AB">
              <w:rPr>
                <w:rFonts w:ascii="Calibri" w:eastAsia="Calibri" w:hAnsi="Calibri" w:cs="Times New Roman"/>
              </w:rPr>
              <w:t>Philippon, M. (2007)</w:t>
            </w:r>
            <w:r w:rsidR="004D5949" w:rsidRPr="00CD04AB">
              <w:rPr>
                <w:rFonts w:ascii="Calibri" w:eastAsia="Calibri" w:hAnsi="Calibri" w:cs="Times New Roman"/>
              </w:rPr>
              <w:fldChar w:fldCharType="begin">
                <w:fldData xml:space="preserve">PEVuZE5vdGU+PENpdGU+PEF1dGhvcj5QaGlsaXBwb248L0F1dGhvcj48WWVhcj4yMDA3PC9ZZWFy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aGlsaXBwb248L0F1dGhvcj48WWVhcj4yMDA3PC9ZZWFy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67" w:tooltip="Philippon, 2007 #5522" w:history="1">
              <w:r w:rsidR="00522E6F">
                <w:rPr>
                  <w:rFonts w:ascii="Calibri" w:eastAsia="Calibri" w:hAnsi="Calibri" w:cs="Times New Roman"/>
                  <w:noProof/>
                </w:rPr>
                <w:t>67</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38BD919"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7148D05"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A72B2B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D3FBFC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059F1CBB" w14:textId="77777777" w:rsidTr="00CD04AB">
        <w:tc>
          <w:tcPr>
            <w:tcW w:w="0" w:type="auto"/>
            <w:shd w:val="clear" w:color="auto" w:fill="FFFFFF"/>
          </w:tcPr>
          <w:p w14:paraId="32792281" w14:textId="2BC0A086" w:rsidR="00CD04AB" w:rsidRPr="00CD04AB" w:rsidRDefault="00CD04AB" w:rsidP="00522E6F">
            <w:pPr>
              <w:rPr>
                <w:rFonts w:ascii="Calibri" w:eastAsia="Calibri" w:hAnsi="Calibri" w:cs="Times New Roman"/>
              </w:rPr>
            </w:pPr>
            <w:r w:rsidRPr="00CD04AB">
              <w:rPr>
                <w:rFonts w:ascii="Calibri" w:eastAsia="Calibri" w:hAnsi="Calibri" w:cs="Times New Roman"/>
              </w:rPr>
              <w:t>Philippon, M. (2007)</w:t>
            </w:r>
            <w:r w:rsidR="004D5949" w:rsidRPr="00CD04AB">
              <w:rPr>
                <w:rFonts w:ascii="Calibri" w:eastAsia="Calibri" w:hAnsi="Calibri" w:cs="Times New Roman"/>
              </w:rPr>
              <w:fldChar w:fldCharType="begin">
                <w:fldData xml:space="preserve">PEVuZE5vdGU+PENpdGU+PEF1dGhvcj5QaGlsaXBwb248L0F1dGhvcj48WWVhcj4yMDA3PC9ZZWFy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aGlsaXBwb248L0F1dGhvcj48WWVhcj4yMDA3PC9ZZWFy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3" w:tooltip="Philippon, 2007 #11892" w:history="1">
              <w:r w:rsidR="00522E6F">
                <w:rPr>
                  <w:rFonts w:ascii="Calibri" w:eastAsia="Calibri" w:hAnsi="Calibri" w:cs="Times New Roman"/>
                  <w:noProof/>
                </w:rPr>
                <w:t>3</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C2D7ECF"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866C423"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97F2CCA"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EE5EC1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0D99625C" w14:textId="77777777" w:rsidTr="00CD04AB">
        <w:tc>
          <w:tcPr>
            <w:tcW w:w="0" w:type="auto"/>
            <w:shd w:val="clear" w:color="auto" w:fill="FFFFFF"/>
          </w:tcPr>
          <w:p w14:paraId="441DD47A" w14:textId="6EE51960" w:rsidR="00CD04AB" w:rsidRPr="00CD04AB" w:rsidRDefault="00CD04AB" w:rsidP="00522E6F">
            <w:pPr>
              <w:rPr>
                <w:rFonts w:ascii="Calibri" w:eastAsia="Calibri" w:hAnsi="Calibri" w:cs="Times New Roman"/>
              </w:rPr>
            </w:pPr>
            <w:r w:rsidRPr="00CD04AB">
              <w:rPr>
                <w:rFonts w:ascii="Calibri" w:eastAsia="Calibri" w:hAnsi="Calibri" w:cs="Times New Roman"/>
              </w:rPr>
              <w:t>Larson, C. (2008)</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Larson&lt;/Author&gt;&lt;Year&gt;2008&lt;/Year&gt;&lt;RecNum&gt;6944&lt;/RecNum&gt;&lt;DisplayText&gt;(64)&lt;/DisplayText&gt;&lt;record&gt;&lt;rec-number&gt;6944&lt;/rec-number&gt;&lt;foreign-keys&gt;&lt;key app="EN" db-id="x5x002s5vsf9s9exsxlpr2r80ptsx9wa55a5"&gt;6944&lt;/key&gt;&lt;/foreign-keys&gt;&lt;ref-type name="Journal Article"&gt;17&lt;/ref-type&gt;&lt;contributors&gt;&lt;authors&gt;&lt;author&gt;Larson, C. M.&lt;/author&gt;&lt;author&gt;Giveans, M. R.&lt;/author&gt;&lt;/authors&gt;&lt;/contributors&gt;&lt;auth-address&gt;Minnesota Sports Medicine, Eden Prairie, Minnesota 55344, USA. christopher_larson@med.unc.edu&lt;/auth-address&gt;&lt;titles&gt;&lt;title&gt;Arthroscopic management of femoroacetabular impingement: early outcomes measures&lt;/title&gt;&lt;secondary-title&gt;Arthroscopy&lt;/secondary-title&gt;&lt;/titles&gt;&lt;periodical&gt;&lt;full-title&gt;Arthroscopy&lt;/full-title&gt;&lt;abbr-1&gt;Arthroscopy&lt;/abbr-1&gt;&lt;abbr-2&gt;Arthroscopy&lt;/abbr-2&gt;&lt;/periodical&gt;&lt;pages&gt;540-6&lt;/pages&gt;&lt;volume&gt;24&lt;/volume&gt;&lt;number&gt;5&lt;/number&gt;&lt;edition&gt;2008/04/30&lt;/edition&gt;&lt;keywords&gt;&lt;keyword&gt;Acetabulum/radiography/surgery&lt;/keyword&gt;&lt;keyword&gt;Adolescent&lt;/keyword&gt;&lt;keyword&gt;Adult&lt;/keyword&gt;&lt;keyword&gt;Arthralgia/etiology/physiopathology&lt;/keyword&gt;&lt;keyword&gt;Arthroscopy/adverse effects&lt;/keyword&gt;&lt;keyword&gt;Debridement&lt;/keyword&gt;&lt;keyword&gt;Female&lt;/keyword&gt;&lt;keyword&gt;Femur/radiography/surgery&lt;/keyword&gt;&lt;keyword&gt;Hip Joint/pathology/physiopathology/radiography/ surgery&lt;/keyword&gt;&lt;keyword&gt;Humans&lt;/keyword&gt;&lt;keyword&gt;Joint Diseases/complications/pathology/radiography/ surgery&lt;/keyword&gt;&lt;keyword&gt;Male&lt;/keyword&gt;&lt;keyword&gt;Pain Measurement&lt;/keyword&gt;&lt;keyword&gt;Pelvis/radiography&lt;/keyword&gt;&lt;keyword&gt;Tomography, X-Ray Computed&lt;/keyword&gt;&lt;keyword&gt;Treatment Outcome&lt;/keyword&gt;&lt;/keywords&gt;&lt;dates&gt;&lt;year&gt;2008&lt;/year&gt;&lt;pub-dates&gt;&lt;date&gt;May&lt;/date&gt;&lt;/pub-dates&gt;&lt;/dates&gt;&lt;isbn&gt;1526-3231 (Electronic)&amp;#xD;0749-8063 (Linking)&lt;/isbn&gt;&lt;accession-num&gt;18442686&lt;/accession-num&gt;&lt;urls&gt;&lt;/urls&gt;&lt;electronic-resource-num&gt;10.1016/j.arthro.2007.11.007&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64" w:tooltip="Larson, 2008 #6944" w:history="1">
              <w:r w:rsidR="00522E6F">
                <w:rPr>
                  <w:rFonts w:ascii="Calibri" w:eastAsia="Calibri" w:hAnsi="Calibri" w:cs="Times New Roman"/>
                  <w:noProof/>
                </w:rPr>
                <w:t>64</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476D1C0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FD9B60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E28F0D4"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3ABB708" w14:textId="77777777" w:rsidR="00CD04AB" w:rsidRPr="00CD04AB" w:rsidRDefault="00CD04AB" w:rsidP="00CD04AB">
            <w:pPr>
              <w:jc w:val="center"/>
              <w:rPr>
                <w:rFonts w:ascii="Calibri" w:eastAsia="Calibri" w:hAnsi="Calibri" w:cs="Times New Roman"/>
              </w:rPr>
            </w:pPr>
          </w:p>
        </w:tc>
      </w:tr>
      <w:tr w:rsidR="00522E6F" w:rsidRPr="00CD04AB" w14:paraId="7D2E3695" w14:textId="77777777" w:rsidTr="00CD04AB">
        <w:tc>
          <w:tcPr>
            <w:tcW w:w="0" w:type="auto"/>
            <w:shd w:val="clear" w:color="auto" w:fill="FFFFFF"/>
          </w:tcPr>
          <w:p w14:paraId="505F1C97" w14:textId="3FF68D25" w:rsidR="00CD04AB" w:rsidRPr="00CD04AB" w:rsidRDefault="00CD04AB" w:rsidP="00522E6F">
            <w:pPr>
              <w:rPr>
                <w:rFonts w:ascii="Calibri" w:eastAsia="Calibri" w:hAnsi="Calibri" w:cs="Times New Roman"/>
              </w:rPr>
            </w:pPr>
            <w:r w:rsidRPr="00CD04AB">
              <w:rPr>
                <w:rFonts w:ascii="Calibri" w:eastAsia="Calibri" w:hAnsi="Calibri" w:cs="Times New Roman"/>
              </w:rPr>
              <w:t>Graves, M. (2009)</w:t>
            </w:r>
            <w:r w:rsidR="004D5949" w:rsidRPr="00CD04AB">
              <w:rPr>
                <w:rFonts w:ascii="Calibri" w:eastAsia="Calibri" w:hAnsi="Calibri" w:cs="Times New Roman"/>
              </w:rPr>
              <w:fldChar w:fldCharType="begin">
                <w:fldData xml:space="preserve">PEVuZE5vdGU+PENpdGU+PEF1dGhvcj5HcmF2ZXM8L0F1dGhvcj48WWVhcj4yMDA5PC9ZZWFyPjxS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PcnRob3BhZWRpY3MgYW5kIFJlbGF0ZWQgUmVzZWFy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HcmF2ZXM8L0F1dGhvcj48WWVhcj4yMDA5PC9ZZWFyPjxS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PcnRob3BhZWRpY3MgYW5kIFJlbGF0ZWQgUmVzZWFy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8" w:tooltip="Graves, 2009 #11889" w:history="1">
              <w:r w:rsidR="00522E6F">
                <w:rPr>
                  <w:rFonts w:ascii="Calibri" w:eastAsia="Calibri" w:hAnsi="Calibri" w:cs="Times New Roman"/>
                  <w:noProof/>
                </w:rPr>
                <w:t>8</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BD8BD65"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4E6C526"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4262D9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7AF5A7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498AB2FF" w14:textId="77777777" w:rsidTr="00CD04AB">
        <w:tc>
          <w:tcPr>
            <w:tcW w:w="0" w:type="auto"/>
            <w:shd w:val="clear" w:color="auto" w:fill="FFFFFF"/>
          </w:tcPr>
          <w:p w14:paraId="70F0EA89" w14:textId="760769B2" w:rsidR="00CD04AB" w:rsidRPr="00CD04AB" w:rsidRDefault="00CD04AB" w:rsidP="00522E6F">
            <w:pPr>
              <w:rPr>
                <w:rFonts w:ascii="Calibri" w:eastAsia="Calibri" w:hAnsi="Calibri" w:cs="Times New Roman"/>
              </w:rPr>
            </w:pPr>
            <w:r w:rsidRPr="00CD04AB">
              <w:rPr>
                <w:rFonts w:ascii="Calibri" w:eastAsia="Calibri" w:hAnsi="Calibri" w:cs="Times New Roman"/>
              </w:rPr>
              <w:t>Lincoln, M. (2009)</w:t>
            </w:r>
            <w:r w:rsidR="004D5949" w:rsidRPr="00CD04AB">
              <w:rPr>
                <w:rFonts w:ascii="Calibri" w:eastAsia="Calibri" w:hAnsi="Calibri" w:cs="Times New Roman"/>
              </w:rPr>
              <w:fldChar w:fldCharType="begin">
                <w:fldData xml:space="preserve">PEVuZE5vdGU+PENpdGU+PEF1dGhvcj5MaW5jb2xuPC9BdXRob3I+PFllYXI+MjAwOTwvWWVhcj48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MaW5jb2xuPC9BdXRob3I+PFllYXI+MjAwOTwvWWVhcj48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1" w:tooltip="Lincoln, 2009 #11884" w:history="1">
              <w:r w:rsidR="00522E6F">
                <w:rPr>
                  <w:rFonts w:ascii="Calibri" w:eastAsia="Calibri" w:hAnsi="Calibri" w:cs="Times New Roman"/>
                  <w:noProof/>
                </w:rPr>
                <w:t>11</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562861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FBE6DE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78C13F0"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3E594CF" w14:textId="77777777" w:rsidR="00CD04AB" w:rsidRPr="00CD04AB" w:rsidRDefault="00CD04AB" w:rsidP="00CD04AB">
            <w:pPr>
              <w:jc w:val="center"/>
              <w:rPr>
                <w:rFonts w:ascii="Calibri" w:eastAsia="Calibri" w:hAnsi="Calibri" w:cs="Times New Roman"/>
              </w:rPr>
            </w:pPr>
          </w:p>
        </w:tc>
      </w:tr>
      <w:tr w:rsidR="00522E6F" w:rsidRPr="00CD04AB" w14:paraId="134AF520" w14:textId="77777777" w:rsidTr="00CD04AB">
        <w:tc>
          <w:tcPr>
            <w:tcW w:w="0" w:type="auto"/>
            <w:shd w:val="clear" w:color="auto" w:fill="FFFFFF"/>
          </w:tcPr>
          <w:p w14:paraId="6901CCC2" w14:textId="59215B24" w:rsidR="00CD04AB" w:rsidRPr="00CD04AB" w:rsidRDefault="00CD04AB" w:rsidP="00522E6F">
            <w:pPr>
              <w:rPr>
                <w:rFonts w:ascii="Calibri" w:eastAsia="Calibri" w:hAnsi="Calibri" w:cs="Times New Roman"/>
              </w:rPr>
            </w:pPr>
            <w:r w:rsidRPr="00CD04AB">
              <w:rPr>
                <w:rFonts w:ascii="Calibri" w:eastAsia="Calibri" w:hAnsi="Calibri" w:cs="Times New Roman"/>
              </w:rPr>
              <w:lastRenderedPageBreak/>
              <w:t>Brunner, A. (2009)</w:t>
            </w:r>
            <w:r w:rsidR="004D5949" w:rsidRPr="00CD04AB">
              <w:rPr>
                <w:rFonts w:ascii="Calibri" w:eastAsia="Calibri" w:hAnsi="Calibri" w:cs="Times New Roman"/>
              </w:rPr>
              <w:fldChar w:fldCharType="begin">
                <w:fldData xml:space="preserve">PEVuZE5vdGU+PENpdGU+PEF1dGhvcj5CcnVubmVyPC9BdXRob3I+PFllYXI+MjAwOTwvWWVhcj48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zODItOTE8L3BhZ2VzPjx2b2x1bWU+MjU8L3ZvbHVt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CcnVubmVyPC9BdXRob3I+PFllYXI+MjAwOTwvWWVhcj48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zODItOTE8L3BhZ2VzPjx2b2x1bWU+MjU8L3ZvbHVt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68" w:tooltip="Brunner, 2009 #11885" w:history="1">
              <w:r w:rsidR="00522E6F">
                <w:rPr>
                  <w:rFonts w:ascii="Calibri" w:eastAsia="Calibri" w:hAnsi="Calibri" w:cs="Times New Roman"/>
                  <w:noProof/>
                </w:rPr>
                <w:t>68</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5190C7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CFEF5F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C2FA175"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A51E855" w14:textId="77777777" w:rsidR="00CD04AB" w:rsidRPr="00CD04AB" w:rsidRDefault="00CD04AB" w:rsidP="00CD04AB">
            <w:pPr>
              <w:jc w:val="center"/>
              <w:rPr>
                <w:rFonts w:ascii="Calibri" w:eastAsia="Calibri" w:hAnsi="Calibri" w:cs="Times New Roman"/>
              </w:rPr>
            </w:pPr>
          </w:p>
        </w:tc>
      </w:tr>
      <w:tr w:rsidR="00522E6F" w:rsidRPr="00CD04AB" w14:paraId="79ECB665" w14:textId="77777777" w:rsidTr="00CD04AB">
        <w:tc>
          <w:tcPr>
            <w:tcW w:w="0" w:type="auto"/>
            <w:shd w:val="clear" w:color="auto" w:fill="FFFFFF"/>
          </w:tcPr>
          <w:p w14:paraId="3DAA83D9" w14:textId="39811F5E" w:rsidR="00CD04AB" w:rsidRPr="00CD04AB" w:rsidRDefault="00CD04AB" w:rsidP="00522E6F">
            <w:pPr>
              <w:rPr>
                <w:rFonts w:ascii="Calibri" w:eastAsia="Calibri" w:hAnsi="Calibri" w:cs="Times New Roman"/>
              </w:rPr>
            </w:pPr>
            <w:r w:rsidRPr="00CD04AB">
              <w:rPr>
                <w:rFonts w:ascii="Calibri" w:eastAsia="Calibri" w:hAnsi="Calibri" w:cs="Times New Roman"/>
              </w:rPr>
              <w:t>Brunner, A. (2009)</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Brunner&lt;/Author&gt;&lt;Year&gt;2009&lt;/Year&gt;&lt;RecNum&gt;11886&lt;/RecNum&gt;&lt;DisplayText&gt;(9)&lt;/DisplayText&gt;&lt;record&gt;&lt;rec-number&gt;11886&lt;/rec-number&gt;&lt;foreign-keys&gt;&lt;key app="EN" db-id="x5x002s5vsf9s9exsxlpr2r80ptsx9wa55a5"&gt;11886&lt;/key&gt;&lt;/foreign-keys&gt;&lt;ref-type name="Journal Article"&gt;17&lt;/ref-type&gt;&lt;contributors&gt;&lt;authors&gt;&lt;author&gt;Brunner, A.&lt;/author&gt;&lt;author&gt;Horisberger, M.&lt;/author&gt;&lt;author&gt;Herzog, R. F.&lt;/author&gt;&lt;/authors&gt;&lt;/contributors&gt;&lt;auth-address&gt;Department of Orthopaedic Surgery, Cantonal Hospital Lucerne, Wolhusen, Switzerland. a-r.brunner@web.de&lt;/auth-address&gt;&lt;titles&gt;&lt;title&gt;Sports and recreation activity of patients with femoroacetabular impingement before and after arthroscopic osteoplasty&lt;/title&gt;&lt;secondary-title&gt;Am J Sports Med&lt;/secondary-title&gt;&lt;alt-title&gt;The American journal of sports medicine&lt;/alt-title&gt;&lt;/titles&gt;&lt;periodical&gt;&lt;full-title&gt;American Journal of Sports Medicine&lt;/full-title&gt;&lt;abbr-1&gt;Am. J. Sports Med.&lt;/abbr-1&gt;&lt;abbr-2&gt;Am J Sports Med&lt;/abbr-2&gt;&lt;/periodical&gt;&lt;pages&gt;917-22&lt;/pages&gt;&lt;volume&gt;37&lt;/volume&gt;&lt;number&gt;5&lt;/number&gt;&lt;edition&gt;2009/03/03&lt;/edition&gt;&lt;keywords&gt;&lt;keyword&gt;Acetabulum/surgery&lt;/keyword&gt;&lt;keyword&gt;Adolescent&lt;/keyword&gt;&lt;keyword&gt;Adult&lt;/keyword&gt;&lt;keyword&gt;Aged&lt;/keyword&gt;&lt;keyword&gt;*Arthroscopy&lt;/keyword&gt;&lt;keyword&gt;Female&lt;/keyword&gt;&lt;keyword&gt;Femur/surgery&lt;/keyword&gt;&lt;keyword&gt;Hip Joint/*surgery&lt;/keyword&gt;&lt;keyword&gt;Humans&lt;/keyword&gt;&lt;keyword&gt;Joint Diseases/surgery&lt;/keyword&gt;&lt;keyword&gt;Male&lt;/keyword&gt;&lt;keyword&gt;Middle Aged&lt;/keyword&gt;&lt;keyword&gt;Osteoarthritis/radiography&lt;/keyword&gt;&lt;keyword&gt;Pain Measurement&lt;/keyword&gt;&lt;keyword&gt;Postoperative Period&lt;/keyword&gt;&lt;keyword&gt;*Recreation&lt;/keyword&gt;&lt;keyword&gt;*Sports&lt;/keyword&gt;&lt;keyword&gt;Treatment Outcome&lt;/keyword&gt;&lt;keyword&gt;Young Adult&lt;/keyword&gt;&lt;/keywords&gt;&lt;dates&gt;&lt;year&gt;2009&lt;/year&gt;&lt;pub-dates&gt;&lt;date&gt;May&lt;/date&gt;&lt;/pub-dates&gt;&lt;/dates&gt;&lt;isbn&gt;0363-5465&lt;/isbn&gt;&lt;accession-num&gt;19251673&lt;/accession-num&gt;&lt;urls&gt;&lt;/urls&gt;&lt;electronic-resource-num&gt;10.1177/0363546508330144&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9" w:tooltip="Brunner, 2009 #11886" w:history="1">
              <w:r w:rsidR="00522E6F">
                <w:rPr>
                  <w:rFonts w:ascii="Calibri" w:eastAsia="Calibri" w:hAnsi="Calibri" w:cs="Times New Roman"/>
                  <w:noProof/>
                </w:rPr>
                <w:t>9</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5190F0A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06D01D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0EBB63F"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DBB6A5F" w14:textId="77777777" w:rsidR="00CD04AB" w:rsidRPr="00CD04AB" w:rsidRDefault="00CD04AB" w:rsidP="00CD04AB">
            <w:pPr>
              <w:jc w:val="center"/>
              <w:rPr>
                <w:rFonts w:ascii="Calibri" w:eastAsia="Calibri" w:hAnsi="Calibri" w:cs="Times New Roman"/>
              </w:rPr>
            </w:pPr>
          </w:p>
        </w:tc>
      </w:tr>
      <w:tr w:rsidR="00522E6F" w:rsidRPr="00CD04AB" w14:paraId="009ADE58" w14:textId="77777777" w:rsidTr="00CD04AB">
        <w:tc>
          <w:tcPr>
            <w:tcW w:w="0" w:type="auto"/>
            <w:shd w:val="clear" w:color="auto" w:fill="FFFFFF"/>
          </w:tcPr>
          <w:p w14:paraId="091E3283" w14:textId="2D22B122" w:rsidR="00CD04AB" w:rsidRPr="00CD04AB" w:rsidRDefault="00CD04AB" w:rsidP="00522E6F">
            <w:pPr>
              <w:rPr>
                <w:rFonts w:ascii="Calibri" w:eastAsia="Calibri" w:hAnsi="Calibri" w:cs="Times New Roman"/>
              </w:rPr>
            </w:pPr>
            <w:r w:rsidRPr="00CD04AB">
              <w:rPr>
                <w:rFonts w:ascii="Calibri" w:eastAsia="Calibri" w:hAnsi="Calibri" w:cs="Times New Roman"/>
              </w:rPr>
              <w:t>Hartmann, A. (2009)</w:t>
            </w:r>
            <w:r w:rsidR="004D5949" w:rsidRPr="00CD04AB">
              <w:rPr>
                <w:rFonts w:ascii="Calibri" w:eastAsia="Calibri" w:hAnsi="Calibri" w:cs="Times New Roman"/>
              </w:rPr>
              <w:fldChar w:fldCharType="begin">
                <w:fldData xml:space="preserve">PEVuZE5vdGU+PENpdGU+PEF1dGhvcj5IYXJ0bWFubjwvQXV0aG9yPjxZZWFyPjIwMDk8L1llYXI+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IYXJ0bWFubjwvQXV0aG9yPjxZZWFyPjIwMDk8L1llYXI+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0" w:tooltip="Hartmann, 2009 #11887" w:history="1">
              <w:r w:rsidR="00522E6F">
                <w:rPr>
                  <w:rFonts w:ascii="Calibri" w:eastAsia="Calibri" w:hAnsi="Calibri" w:cs="Times New Roman"/>
                  <w:noProof/>
                </w:rPr>
                <w:t>10</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6847BC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38D068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440AB08"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4FEE360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02793A08" w14:textId="77777777" w:rsidTr="00CD04AB">
        <w:tc>
          <w:tcPr>
            <w:tcW w:w="0" w:type="auto"/>
            <w:shd w:val="clear" w:color="auto" w:fill="FFFFFF"/>
          </w:tcPr>
          <w:p w14:paraId="505093DC" w14:textId="2493DBB4" w:rsidR="00CD04AB" w:rsidRPr="00CD04AB" w:rsidRDefault="00CD04AB" w:rsidP="00522E6F">
            <w:pPr>
              <w:rPr>
                <w:rFonts w:ascii="Calibri" w:eastAsia="Calibri" w:hAnsi="Calibri" w:cs="Times New Roman"/>
              </w:rPr>
            </w:pPr>
            <w:r w:rsidRPr="00CD04AB">
              <w:rPr>
                <w:rFonts w:ascii="Calibri" w:eastAsia="Calibri" w:hAnsi="Calibri" w:cs="Times New Roman"/>
              </w:rPr>
              <w:t>Horisberger, M. (2010)</w:t>
            </w:r>
            <w:r w:rsidR="004D5949" w:rsidRPr="00CD04AB">
              <w:rPr>
                <w:rFonts w:ascii="Calibri" w:eastAsia="Calibri" w:hAnsi="Calibri" w:cs="Times New Roman"/>
              </w:rPr>
              <w:fldChar w:fldCharType="begin">
                <w:fldData xml:space="preserve">PEVuZE5vdGU+PENpdGU+PEF1dGhvcj5Ib3Jpc2JlcmdlcjwvQXV0aG9yPjxZZWFyPjIwMTA8L1ll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Ib3Jpc2JlcmdlcjwvQXV0aG9yPjxZZWFyPjIwMTA8L1ll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69" w:tooltip="Horisberger, 2010 #6949" w:history="1">
              <w:r w:rsidR="00522E6F">
                <w:rPr>
                  <w:rFonts w:ascii="Calibri" w:eastAsia="Calibri" w:hAnsi="Calibri" w:cs="Times New Roman"/>
                  <w:noProof/>
                </w:rPr>
                <w:t>69</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E453A1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0D32BA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03E533A"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20B9C55" w14:textId="77777777" w:rsidR="00CD04AB" w:rsidRPr="00CD04AB" w:rsidRDefault="00CD04AB" w:rsidP="00CD04AB">
            <w:pPr>
              <w:jc w:val="center"/>
              <w:rPr>
                <w:rFonts w:ascii="Calibri" w:eastAsia="Calibri" w:hAnsi="Calibri" w:cs="Times New Roman"/>
              </w:rPr>
            </w:pPr>
          </w:p>
        </w:tc>
      </w:tr>
      <w:tr w:rsidR="00522E6F" w:rsidRPr="00CD04AB" w14:paraId="6895288B" w14:textId="77777777" w:rsidTr="00CD04AB">
        <w:tc>
          <w:tcPr>
            <w:tcW w:w="0" w:type="auto"/>
            <w:shd w:val="clear" w:color="auto" w:fill="FFFFFF"/>
            <w:vAlign w:val="center"/>
          </w:tcPr>
          <w:p w14:paraId="7FB3ED84" w14:textId="20CD0FCD"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Gédouin, J. (2010)</w:t>
            </w:r>
            <w:r w:rsidR="004D5949" w:rsidRPr="00CD04AB">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Gedouin&lt;/Author&gt;&lt;Year&gt;2010&lt;/Year&gt;&lt;RecNum&gt;11880&lt;/RecNum&gt;&lt;DisplayText&gt;(72)&lt;/DisplayText&gt;&lt;record&gt;&lt;rec-number&gt;11880&lt;/rec-number&gt;&lt;foreign-keys&gt;&lt;key app="EN" db-id="x5x002s5vsf9s9exsxlpr2r80ptsx9wa55a5"&gt;11880&lt;/key&gt;&lt;/foreign-keys&gt;&lt;ref-type name="Journal Article"&gt;17&lt;/ref-type&gt;&lt;contributors&gt;&lt;authors&gt;&lt;author&gt;Gedouin, J. E.&lt;/author&gt;&lt;author&gt;May, O.&lt;/author&gt;&lt;author&gt;Bonin, N.&lt;/author&gt;&lt;author&gt;Nogier, A.&lt;/author&gt;&lt;author&gt;Boyer, T.&lt;/author&gt;&lt;author&gt;Sadri, H.&lt;/author&gt;&lt;author&gt;Villar, R. N.&lt;/author&gt;&lt;author&gt;Laude, F.&lt;/author&gt;&lt;/authors&gt;&lt;/contributors&gt;&lt;auth-address&gt;Nouvelles cliniques nantaises, 3, rue Eric-Tabarly, 44277 Nantes, France. dr.gedouin@wanadoo.fr&lt;/auth-address&gt;&lt;titles&gt;&lt;title&gt;Assessment of arthroscopic management of femoroacetabular impingement. A prospective multicenter study&lt;/title&gt;&lt;secondary-title&gt;Orthopaedics &amp;amp; traumatology, surgery &amp;amp; research&lt;/secondary-title&gt;&lt;/titles&gt;&lt;periodical&gt;&lt;full-title&gt;Orthopaedics &amp;amp; traumatology, surgery &amp;amp; research&lt;/full-title&gt;&lt;abbr-1&gt;Orthop Traumatol Surg Res&lt;/abbr-1&gt;&lt;/periodical&gt;&lt;pages&gt;S59-67&lt;/pages&gt;&lt;volume&gt;96&lt;/volume&gt;&lt;number&gt;8 Suppl&lt;/number&gt;&lt;edition&gt;2010/11/03&lt;/edition&gt;&lt;keywords&gt;&lt;keyword&gt;Adolescent&lt;/keyword&gt;&lt;keyword&gt;Adult&lt;/keyword&gt;&lt;keyword&gt;Arthroscopy/ methods&lt;/keyword&gt;&lt;keyword&gt;Diagnosis, Differential&lt;/keyword&gt;&lt;keyword&gt;Female&lt;/keyword&gt;&lt;keyword&gt;Femoracetabular Impingement/diagnosis/ surgery&lt;/keyword&gt;&lt;keyword&gt;Follow-Up Studies&lt;/keyword&gt;&lt;keyword&gt;Humans&lt;/keyword&gt;&lt;keyword&gt;Male&lt;/keyword&gt;&lt;keyword&gt;Middle Aged&lt;/keyword&gt;&lt;keyword&gt;Prospective Studies&lt;/keyword&gt;&lt;keyword&gt;Time Factors&lt;/keyword&gt;&lt;keyword&gt;Treatment Outcome&lt;/keyword&gt;&lt;keyword&gt;Young Adult&lt;/keyword&gt;&lt;/keywords&gt;&lt;dates&gt;&lt;year&gt;2010&lt;/year&gt;&lt;pub-dates&gt;&lt;date&gt;Dec&lt;/date&gt;&lt;/pub-dates&gt;&lt;/dates&gt;&lt;isbn&gt;1877-0568 (Electronic)&amp;#xD;1877-0568 (Linking)&lt;/isbn&gt;&lt;accession-num&gt;21035415&lt;/accession-num&gt;&lt;urls&gt;&lt;/urls&gt;&lt;electronic-resource-num&gt;10.1016/j.otsr.2010.08.002&lt;/electronic-resource-num&gt;&lt;remote-database-provider&gt;NLM&lt;/remote-database-provider&gt;&lt;language&gt;eng&lt;/language&gt;&lt;/record&gt;&lt;/Cite&gt;&lt;/EndNote&gt;</w:instrText>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72" w:tooltip="Gedouin, 2010 #11880" w:history="1">
              <w:r w:rsidR="00522E6F">
                <w:rPr>
                  <w:rFonts w:ascii="Calibri" w:eastAsia="Times New Roman" w:hAnsi="Calibri" w:cs="Times New Roman"/>
                  <w:noProof/>
                  <w:color w:val="000000"/>
                </w:rPr>
                <w:t>72</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34ABCC07"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DBF08A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4BCB068"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5C884A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37A1C676" w14:textId="77777777" w:rsidTr="00CD04AB">
        <w:tc>
          <w:tcPr>
            <w:tcW w:w="0" w:type="auto"/>
            <w:shd w:val="clear" w:color="auto" w:fill="FFFFFF"/>
          </w:tcPr>
          <w:p w14:paraId="3D4159B4" w14:textId="3EEBA1F6" w:rsidR="00CD04AB" w:rsidRPr="00CD04AB" w:rsidRDefault="00CD04AB" w:rsidP="00522E6F">
            <w:pPr>
              <w:rPr>
                <w:rFonts w:ascii="Calibri" w:eastAsia="Calibri" w:hAnsi="Calibri" w:cs="Times New Roman"/>
              </w:rPr>
            </w:pPr>
            <w:r w:rsidRPr="00CD04AB">
              <w:rPr>
                <w:rFonts w:ascii="Calibri" w:eastAsia="Calibri" w:hAnsi="Calibri" w:cs="Times New Roman"/>
              </w:rPr>
              <w:t>Clohisy, J. (2010)</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Clohisy&lt;/Author&gt;&lt;Year&gt;2010&lt;/Year&gt;&lt;RecNum&gt;11881&lt;/RecNum&gt;&lt;DisplayText&gt;(15)&lt;/DisplayText&gt;&lt;record&gt;&lt;rec-number&gt;11881&lt;/rec-number&gt;&lt;foreign-keys&gt;&lt;key app="EN" db-id="x5x002s5vsf9s9exsxlpr2r80ptsx9wa55a5"&gt;11881&lt;/key&gt;&lt;/foreign-keys&gt;&lt;ref-type name="Journal Article"&gt;17&lt;/ref-type&gt;&lt;contributors&gt;&lt;authors&gt;&lt;author&gt;Clohisy, J. C.&lt;/author&gt;&lt;author&gt;Zebala, L. P.&lt;/author&gt;&lt;author&gt;Nepple, J. J.&lt;/author&gt;&lt;author&gt;Pashos, G.&lt;/author&gt;&lt;/authors&gt;&lt;/contributors&gt;&lt;auth-address&gt;Department of Orthopaedic Surgery, Washington University School of Medicine, Barnes-Jewish Hospital, St. Louis, MO 63110, USA. jclohisy@wustl.edu&lt;/auth-address&gt;&lt;titles&gt;&lt;title&gt;Combined hip arthroscopy and limited open osteochondroplasty for anterior femoroacetabular impingement&lt;/title&gt;&lt;secondary-title&gt;Journal of Bone and Joint Surgery&lt;/secondary-title&gt;&lt;/titles&gt;&lt;periodical&gt;&lt;full-title&gt;Journal of Bone and Joint Surgery&lt;/full-title&gt;&lt;abbr-1&gt;J. Bone Joint Surg. Am.&lt;/abbr-1&gt;&lt;abbr-2&gt;J Bone Joint Surg Am&lt;/abbr-2&gt;&lt;abbr-3&gt;Journal of Bone &amp;amp; Joint Surgery&lt;/abbr-3&gt;&lt;/periodical&gt;&lt;pages&gt;1697-706&lt;/pages&gt;&lt;volume&gt;92&lt;/volume&gt;&lt;number&gt;8&lt;/number&gt;&lt;edition&gt;2010/07/28&lt;/edition&gt;&lt;keywords&gt;&lt;keyword&gt;Acetabulum/ surgery&lt;/keyword&gt;&lt;keyword&gt;Adolescent&lt;/keyword&gt;&lt;keyword&gt;Adult&lt;/keyword&gt;&lt;keyword&gt;Arthroplasty&lt;/keyword&gt;&lt;keyword&gt;Arthroscopy&lt;/keyword&gt;&lt;keyword&gt;Disease Progression&lt;/keyword&gt;&lt;keyword&gt;Female&lt;/keyword&gt;&lt;keyword&gt;Femur Head/ surgery&lt;/keyword&gt;&lt;keyword&gt;Humans&lt;/keyword&gt;&lt;keyword&gt;Joint Diseases/ surgery&lt;/keyword&gt;&lt;keyword&gt;Male&lt;/keyword&gt;&lt;keyword&gt;Middle Aged&lt;/keyword&gt;&lt;keyword&gt;Osteoarthritis, Hip/diagnosis/etiology&lt;/keyword&gt;&lt;keyword&gt;Retrospective Studies&lt;/keyword&gt;&lt;keyword&gt;Young Adult&lt;/keyword&gt;&lt;/keywords&gt;&lt;dates&gt;&lt;year&gt;2010&lt;/year&gt;&lt;pub-dates&gt;&lt;date&gt;Jul 21&lt;/date&gt;&lt;/pub-dates&gt;&lt;/dates&gt;&lt;isbn&gt;1535-1386 (Electronic)&amp;#xD;0021-9355 (Linking)&lt;/isbn&gt;&lt;accession-num&gt;20660232&lt;/accession-num&gt;&lt;urls&gt;&lt;/urls&gt;&lt;electronic-resource-num&gt;10.2106/jbjs.i.00326&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5" w:tooltip="Clohisy, 2010 #11881" w:history="1">
              <w:r w:rsidR="00522E6F">
                <w:rPr>
                  <w:rFonts w:ascii="Calibri" w:eastAsia="Calibri" w:hAnsi="Calibri" w:cs="Times New Roman"/>
                  <w:noProof/>
                </w:rPr>
                <w:t>15</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F1B15E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D22F0C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07C5AFC"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DBB5B14" w14:textId="77777777" w:rsidR="00CD04AB" w:rsidRPr="00CD04AB" w:rsidRDefault="00CD04AB" w:rsidP="00CD04AB">
            <w:pPr>
              <w:jc w:val="center"/>
              <w:rPr>
                <w:rFonts w:ascii="Calibri" w:eastAsia="Calibri" w:hAnsi="Calibri" w:cs="Times New Roman"/>
              </w:rPr>
            </w:pPr>
          </w:p>
        </w:tc>
      </w:tr>
      <w:tr w:rsidR="00522E6F" w:rsidRPr="00CD04AB" w14:paraId="61DA9D88" w14:textId="77777777" w:rsidTr="00CD04AB">
        <w:tc>
          <w:tcPr>
            <w:tcW w:w="0" w:type="auto"/>
            <w:shd w:val="clear" w:color="auto" w:fill="FFFFFF"/>
          </w:tcPr>
          <w:p w14:paraId="54477F8C" w14:textId="683D9687" w:rsidR="00CD04AB" w:rsidRPr="00CD04AB" w:rsidRDefault="00CD04AB" w:rsidP="00522E6F">
            <w:pPr>
              <w:rPr>
                <w:rFonts w:ascii="Calibri" w:eastAsia="Calibri" w:hAnsi="Calibri" w:cs="Times New Roman"/>
              </w:rPr>
            </w:pPr>
            <w:r w:rsidRPr="00CD04AB">
              <w:rPr>
                <w:rFonts w:ascii="Calibri" w:eastAsia="Calibri" w:hAnsi="Calibri" w:cs="Times New Roman"/>
              </w:rPr>
              <w:t>Peters, C. (2011)</w:t>
            </w:r>
            <w:r w:rsidR="004D5949" w:rsidRPr="00CD04AB">
              <w:rPr>
                <w:rFonts w:ascii="Calibri" w:eastAsia="Calibri" w:hAnsi="Calibri" w:cs="Times New Roman"/>
              </w:rPr>
              <w:fldChar w:fldCharType="begin">
                <w:fldData xml:space="preserve">PEVuZE5vdGU+PENpdGU+PEF1dGhvcj5QZXRlcnM8L0F1dGhvcj48WWVhcj4yMDExPC9ZZWFyPjxS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ZXRlcnM8L0F1dGhvcj48WWVhcj4yMDExPC9ZZWFyPjxS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28" w:tooltip="Peters, 2011 #11876" w:history="1">
              <w:r w:rsidR="00522E6F">
                <w:rPr>
                  <w:rFonts w:ascii="Calibri" w:eastAsia="Calibri" w:hAnsi="Calibri" w:cs="Times New Roman"/>
                  <w:noProof/>
                </w:rPr>
                <w:t>28</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55F5002A"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3143116"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8ABED1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6B2510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7A2E15F2" w14:textId="77777777" w:rsidTr="00CD04AB">
        <w:tc>
          <w:tcPr>
            <w:tcW w:w="0" w:type="auto"/>
            <w:shd w:val="clear" w:color="auto" w:fill="FFFFFF"/>
          </w:tcPr>
          <w:p w14:paraId="1ADA4226" w14:textId="0A1F3372" w:rsidR="00CD04AB" w:rsidRPr="00CD04AB" w:rsidRDefault="00CD04AB" w:rsidP="00522E6F">
            <w:pPr>
              <w:rPr>
                <w:rFonts w:ascii="Calibri" w:eastAsia="Calibri" w:hAnsi="Calibri" w:cs="Times New Roman"/>
              </w:rPr>
            </w:pPr>
            <w:r w:rsidRPr="00CD04AB">
              <w:rPr>
                <w:rFonts w:ascii="Calibri" w:eastAsia="Calibri" w:hAnsi="Calibri" w:cs="Times New Roman"/>
              </w:rPr>
              <w:t>Jäger, M. (2011)</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Jager&lt;/Author&gt;&lt;Year&gt;2011&lt;/Year&gt;&lt;RecNum&gt;11873&lt;/RecNum&gt;&lt;DisplayText&gt;(24)&lt;/DisplayText&gt;&lt;record&gt;&lt;rec-number&gt;11873&lt;/rec-number&gt;&lt;foreign-keys&gt;&lt;key app="EN" db-id="x5x002s5vsf9s9exsxlpr2r80ptsx9wa55a5"&gt;11873&lt;/key&gt;&lt;/foreign-keys&gt;&lt;ref-type name="Journal Article"&gt;17&lt;/ref-type&gt;&lt;contributors&gt;&lt;authors&gt;&lt;author&gt;Jager, M.&lt;/author&gt;&lt;author&gt;Bittersohl, B.&lt;/author&gt;&lt;author&gt;Zilkens, C.&lt;/author&gt;&lt;author&gt;Hosalkar, H. S.&lt;/author&gt;&lt;author&gt;Stefanovska, K.&lt;/author&gt;&lt;author&gt;Kurth, S.&lt;/author&gt;&lt;author&gt;Krauspe, R.&lt;/author&gt;&lt;/authors&gt;&lt;/contributors&gt;&lt;auth-address&gt;Department of Orthopedics, Heinrich-Heine University Medical School, Moorenstrasse 5, 40225 Dusseldorf, Germany.&lt;/auth-address&gt;&lt;titles&gt;&lt;title&gt;Surgical hip dislocation in symptomatic cam femoroacetabular impingement: what matters in early good results?&lt;/title&gt;&lt;secondary-title&gt;European Journal of Medical Research&lt;/secondary-title&gt;&lt;/titles&gt;&lt;periodical&gt;&lt;full-title&gt;European Journal of Medical Research&lt;/full-title&gt;&lt;abbr-1&gt;Eur. J. Med. Res.&lt;/abbr-1&gt;&lt;abbr-2&gt;Eur J Med Res&lt;/abbr-2&gt;&lt;/periodical&gt;&lt;pages&gt;217-22&lt;/pages&gt;&lt;volume&gt;16&lt;/volume&gt;&lt;number&gt;5&lt;/number&gt;&lt;edition&gt;2011/07/02&lt;/edition&gt;&lt;keywords&gt;&lt;keyword&gt;Adult&lt;/keyword&gt;&lt;keyword&gt;Debridement&lt;/keyword&gt;&lt;keyword&gt;Female&lt;/keyword&gt;&lt;keyword&gt;Femoracetabular Impingement/pathology/ surgery&lt;/keyword&gt;&lt;keyword&gt;Hip Joint/ surgery&lt;/keyword&gt;&lt;keyword&gt;Humans&lt;/keyword&gt;&lt;keyword&gt;Magnetic Resonance Imaging&lt;/keyword&gt;&lt;keyword&gt;Male&lt;/keyword&gt;&lt;keyword&gt;Middle Aged&lt;/keyword&gt;&lt;/keywords&gt;&lt;dates&gt;&lt;year&gt;2011&lt;/year&gt;&lt;pub-dates&gt;&lt;date&gt;May 12&lt;/date&gt;&lt;/pub-dates&gt;&lt;/dates&gt;&lt;isbn&gt;0949-2321 (Print)&amp;#xD;0949-2321 (Linking)&lt;/isbn&gt;&lt;accession-num&gt;21719395&lt;/accession-num&gt;&lt;urls&gt;&lt;/urls&gt;&lt;custom2&gt;3352194&lt;/custom2&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24" w:tooltip="Jager, 2011 #11873" w:history="1">
              <w:r w:rsidR="00522E6F">
                <w:rPr>
                  <w:rFonts w:ascii="Calibri" w:eastAsia="Calibri" w:hAnsi="Calibri" w:cs="Times New Roman"/>
                  <w:noProof/>
                </w:rPr>
                <w:t>24</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42287A2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5E4106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9560327"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3C3D0CD" w14:textId="77777777" w:rsidR="00CD04AB" w:rsidRPr="00CD04AB" w:rsidRDefault="00CD04AB" w:rsidP="00CD04AB">
            <w:pPr>
              <w:jc w:val="center"/>
              <w:rPr>
                <w:rFonts w:ascii="Calibri" w:eastAsia="Calibri" w:hAnsi="Calibri" w:cs="Times New Roman"/>
              </w:rPr>
            </w:pPr>
          </w:p>
        </w:tc>
      </w:tr>
      <w:tr w:rsidR="00522E6F" w:rsidRPr="00CD04AB" w14:paraId="5C065FF1" w14:textId="77777777" w:rsidTr="00CD04AB">
        <w:tc>
          <w:tcPr>
            <w:tcW w:w="0" w:type="auto"/>
            <w:shd w:val="clear" w:color="auto" w:fill="FFFFFF"/>
          </w:tcPr>
          <w:p w14:paraId="550CDE12" w14:textId="5920E713" w:rsidR="00CD04AB" w:rsidRPr="00CD04AB" w:rsidRDefault="00CD04AB" w:rsidP="00522E6F">
            <w:pPr>
              <w:rPr>
                <w:rFonts w:ascii="Calibri" w:eastAsia="Calibri" w:hAnsi="Calibri" w:cs="Times New Roman"/>
              </w:rPr>
            </w:pPr>
            <w:r w:rsidRPr="00CD04AB">
              <w:rPr>
                <w:rFonts w:ascii="Calibri" w:eastAsia="Calibri" w:hAnsi="Calibri" w:cs="Times New Roman"/>
              </w:rPr>
              <w:t>Rylander, J. (2011)</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Rylander&lt;/Author&gt;&lt;Year&gt;2011&lt;/Year&gt;&lt;RecNum&gt;9259&lt;/RecNum&gt;&lt;DisplayText&gt;(20)&lt;/DisplayText&gt;&lt;record&gt;&lt;rec-number&gt;9259&lt;/rec-number&gt;&lt;foreign-keys&gt;&lt;key app="EN" db-id="x5x002s5vsf9s9exsxlpr2r80ptsx9wa55a5"&gt;9259&lt;/key&gt;&lt;/foreign-keys&gt;&lt;ref-type name="Journal Article"&gt;17&lt;/ref-type&gt;&lt;contributors&gt;&lt;authors&gt;&lt;author&gt;Rylander, J. H.&lt;/author&gt;&lt;author&gt;Shu, B.&lt;/author&gt;&lt;author&gt;Andriacchi, T. P.&lt;/author&gt;&lt;author&gt;Safran, M. R.&lt;/author&gt;&lt;/authors&gt;&lt;/contributors&gt;&lt;auth-address&gt;Mechanical Engineering, Stanford University, Stanford, CA 94305-4038, USA. rylandjh@stanford.edu&lt;/auth-address&gt;&lt;titles&gt;&lt;title&gt;Preoperative and postoperative sagittal plane hip kinematics in patients with femoroacetabular impingement during level walking&lt;/title&gt;&lt;secondary-title&gt;American Journal of Sports Medicine&lt;/secondary-title&gt;&lt;/titles&gt;&lt;periodical&gt;&lt;full-title&gt;American Journal of Sports Medicine&lt;/full-title&gt;&lt;abbr-1&gt;Am. J. Sports Med.&lt;/abbr-1&gt;&lt;abbr-2&gt;Am J Sports Med&lt;/abbr-2&gt;&lt;/periodical&gt;&lt;pages&gt;36S-42S&lt;/pages&gt;&lt;volume&gt;39 Suppl&lt;/volume&gt;&lt;edition&gt;2011/07/08&lt;/edition&gt;&lt;keywords&gt;&lt;keyword&gt;Adolescent&lt;/keyword&gt;&lt;keyword&gt;Adult&lt;/keyword&gt;&lt;keyword&gt;Arthroscopy/methods&lt;/keyword&gt;&lt;keyword&gt;Biomechanics&lt;/keyword&gt;&lt;keyword&gt;Female&lt;/keyword&gt;&lt;keyword&gt;Femoracetabular Impingement/physiopathology/ surgery&lt;/keyword&gt;&lt;keyword&gt;Hip/ anatomy &amp;amp; histology/physiology&lt;/keyword&gt;&lt;keyword&gt;Humans&lt;/keyword&gt;&lt;keyword&gt;Male&lt;/keyword&gt;&lt;keyword&gt;Outcome Assessment (Health Care)/ methods&lt;/keyword&gt;&lt;keyword&gt;Range of Motion, Articular&lt;/keyword&gt;&lt;keyword&gt;Walking/ physiology&lt;/keyword&gt;&lt;keyword&gt;Young Adult&lt;/keyword&gt;&lt;/keywords&gt;&lt;dates&gt;&lt;year&gt;2011&lt;/year&gt;&lt;pub-dates&gt;&lt;date&gt;Jul&lt;/date&gt;&lt;/pub-dates&gt;&lt;/dates&gt;&lt;isbn&gt;1552-3365 (Electronic)&amp;#xD;0363-5465 (Linking)&lt;/isbn&gt;&lt;accession-num&gt;21709030&lt;/accession-num&gt;&lt;urls&gt;&lt;/urls&gt;&lt;electronic-resource-num&gt;10.1177/0363546511413993&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20" w:tooltip="Rylander, 2011 #9259" w:history="1">
              <w:r w:rsidR="00522E6F">
                <w:rPr>
                  <w:rFonts w:ascii="Calibri" w:eastAsia="Calibri" w:hAnsi="Calibri" w:cs="Times New Roman"/>
                  <w:noProof/>
                </w:rPr>
                <w:t>20</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9B04DCD"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BA59594"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A681C0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707A9B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450D57D0" w14:textId="77777777" w:rsidTr="00CD04AB">
        <w:tc>
          <w:tcPr>
            <w:tcW w:w="0" w:type="auto"/>
            <w:shd w:val="clear" w:color="auto" w:fill="FFFFFF"/>
          </w:tcPr>
          <w:p w14:paraId="7B9B7C8F" w14:textId="752FAD96" w:rsidR="00CD04AB" w:rsidRPr="00CD04AB" w:rsidRDefault="00CD04AB" w:rsidP="00522E6F">
            <w:pPr>
              <w:rPr>
                <w:rFonts w:ascii="Calibri" w:eastAsia="Calibri" w:hAnsi="Calibri" w:cs="Times New Roman"/>
              </w:rPr>
            </w:pPr>
            <w:r w:rsidRPr="00CD04AB">
              <w:rPr>
                <w:rFonts w:ascii="Calibri" w:eastAsia="Calibri" w:hAnsi="Calibri" w:cs="Times New Roman"/>
              </w:rPr>
              <w:t>Parvizi, J. (2012)</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Parvizi&lt;/Author&gt;&lt;Year&gt;2012&lt;/Year&gt;&lt;RecNum&gt;11864&lt;/RecNum&gt;&lt;DisplayText&gt;(32)&lt;/DisplayText&gt;&lt;record&gt;&lt;rec-number&gt;11864&lt;/rec-number&gt;&lt;foreign-keys&gt;&lt;key app="EN" db-id="x5x002s5vsf9s9exsxlpr2r80ptsx9wa55a5"&gt;11864&lt;/key&gt;&lt;/foreign-keys&gt;&lt;ref-type name="Journal Article"&gt;17&lt;/ref-type&gt;&lt;contributors&gt;&lt;authors&gt;&lt;author&gt;Parvizi, J.&lt;/author&gt;&lt;author&gt;Huang, R.&lt;/author&gt;&lt;author&gt;Diaz-Ledezma, C.&lt;/author&gt;&lt;author&gt;Og, B.&lt;/author&gt;&lt;/authors&gt;&lt;/contributors&gt;&lt;auth-address&gt;Rothman Institute of Orthopedics at Thomas Jefferson Hospital,Philadelphia, PA, USA.&lt;/auth-address&gt;&lt;titles&gt;&lt;title&gt;Mini-open femoroacetabular osteoplasty: how do these patients do?&lt;/title&gt;&lt;secondary-title&gt;Journal of Arthroplasty&lt;/secondary-title&gt;&lt;/titles&gt;&lt;periodical&gt;&lt;full-title&gt;Journal of Arthroplasty&lt;/full-title&gt;&lt;abbr-1&gt;J. Arthroplasty&lt;/abbr-1&gt;&lt;abbr-2&gt;J Arthroplasty&lt;/abbr-2&gt;&lt;/periodical&gt;&lt;pages&gt;122-5 e1&lt;/pages&gt;&lt;volume&gt;27&lt;/volume&gt;&lt;number&gt;8 Suppl&lt;/number&gt;&lt;edition&gt;2012/06/12&lt;/edition&gt;&lt;keywords&gt;&lt;keyword&gt;Adult&lt;/keyword&gt;&lt;keyword&gt;Female&lt;/keyword&gt;&lt;keyword&gt;Femoracetabular Impingement/ surgery&lt;/keyword&gt;&lt;keyword&gt;Hip Joint/ surgery&lt;/keyword&gt;&lt;keyword&gt;Humans&lt;/keyword&gt;&lt;keyword&gt;Male&lt;/keyword&gt;&lt;keyword&gt;Middle Aged&lt;/keyword&gt;&lt;keyword&gt;Orthopedic Procedures/ methods&lt;/keyword&gt;&lt;keyword&gt;Treatment Outcome&lt;/keyword&gt;&lt;keyword&gt;Young Adult&lt;/keyword&gt;&lt;/keywords&gt;&lt;dates&gt;&lt;year&gt;2012&lt;/year&gt;&lt;pub-dates&gt;&lt;date&gt;Sep&lt;/date&gt;&lt;/pub-dates&gt;&lt;/dates&gt;&lt;isbn&gt;1532-8406 (Electronic)&amp;#xD;0883-5403 (Linking)&lt;/isbn&gt;&lt;accession-num&gt;22682041&lt;/accession-num&gt;&lt;urls&gt;&lt;/urls&gt;&lt;electronic-resource-num&gt;10.1016/j.arth.2012.03.047&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32" w:tooltip="Parvizi, 2012 #11864" w:history="1">
              <w:r w:rsidR="00522E6F">
                <w:rPr>
                  <w:rFonts w:ascii="Calibri" w:eastAsia="Calibri" w:hAnsi="Calibri" w:cs="Times New Roman"/>
                  <w:noProof/>
                </w:rPr>
                <w:t>32</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17067C4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ED9784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7E8B54E"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5804615" w14:textId="77777777" w:rsidR="00CD04AB" w:rsidRPr="00CD04AB" w:rsidRDefault="00CD04AB" w:rsidP="00CD04AB">
            <w:pPr>
              <w:jc w:val="center"/>
              <w:rPr>
                <w:rFonts w:ascii="Calibri" w:eastAsia="Calibri" w:hAnsi="Calibri" w:cs="Times New Roman"/>
              </w:rPr>
            </w:pPr>
          </w:p>
        </w:tc>
      </w:tr>
      <w:tr w:rsidR="00522E6F" w:rsidRPr="00CD04AB" w14:paraId="4E45B637" w14:textId="77777777" w:rsidTr="00CD04AB">
        <w:tc>
          <w:tcPr>
            <w:tcW w:w="0" w:type="auto"/>
            <w:shd w:val="clear" w:color="auto" w:fill="FFFFFF"/>
          </w:tcPr>
          <w:p w14:paraId="2BEEABA4" w14:textId="723AE26E" w:rsidR="00CD04AB" w:rsidRPr="00CD04AB" w:rsidRDefault="00CD04AB" w:rsidP="00C733FA">
            <w:pPr>
              <w:rPr>
                <w:rFonts w:ascii="Calibri" w:eastAsia="Calibri" w:hAnsi="Calibri" w:cs="Times New Roman"/>
              </w:rPr>
            </w:pPr>
          </w:p>
        </w:tc>
        <w:tc>
          <w:tcPr>
            <w:tcW w:w="0" w:type="auto"/>
            <w:shd w:val="clear" w:color="auto" w:fill="FFFFFF"/>
          </w:tcPr>
          <w:p w14:paraId="7E3B8DB0" w14:textId="4F43AC6E" w:rsidR="00CD04AB" w:rsidRPr="00CD04AB" w:rsidRDefault="00CD04AB" w:rsidP="00CD04AB">
            <w:pPr>
              <w:jc w:val="center"/>
              <w:rPr>
                <w:rFonts w:ascii="Calibri" w:eastAsia="Calibri" w:hAnsi="Calibri" w:cs="Times New Roman"/>
              </w:rPr>
            </w:pPr>
          </w:p>
        </w:tc>
        <w:tc>
          <w:tcPr>
            <w:tcW w:w="0" w:type="auto"/>
            <w:shd w:val="clear" w:color="auto" w:fill="FFFFFF"/>
          </w:tcPr>
          <w:p w14:paraId="4DB79458"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6C2D41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4B4FC502" w14:textId="4F356A81" w:rsidR="00CD04AB" w:rsidRPr="00CD04AB" w:rsidRDefault="00CD04AB" w:rsidP="00CD04AB">
            <w:pPr>
              <w:jc w:val="center"/>
              <w:rPr>
                <w:rFonts w:ascii="Calibri" w:eastAsia="Calibri" w:hAnsi="Calibri" w:cs="Times New Roman"/>
              </w:rPr>
            </w:pPr>
          </w:p>
        </w:tc>
      </w:tr>
      <w:tr w:rsidR="00522E6F" w:rsidRPr="00CD04AB" w14:paraId="38A742A0" w14:textId="77777777" w:rsidTr="00CD04AB">
        <w:tc>
          <w:tcPr>
            <w:tcW w:w="0" w:type="auto"/>
            <w:shd w:val="clear" w:color="auto" w:fill="FFFFFF"/>
          </w:tcPr>
          <w:p w14:paraId="636C49AC" w14:textId="081C27CD" w:rsidR="00CD04AB" w:rsidRPr="00CD04AB" w:rsidRDefault="00CD04AB" w:rsidP="00522E6F">
            <w:pPr>
              <w:rPr>
                <w:rFonts w:ascii="Calibri" w:eastAsia="Calibri" w:hAnsi="Calibri" w:cs="Times New Roman"/>
              </w:rPr>
            </w:pPr>
            <w:r w:rsidRPr="00CD04AB">
              <w:rPr>
                <w:rFonts w:ascii="Calibri" w:eastAsia="Calibri" w:hAnsi="Calibri" w:cs="Times New Roman"/>
              </w:rPr>
              <w:t>Frank, R. (2014)</w:t>
            </w:r>
            <w:r w:rsidR="004D5949" w:rsidRPr="00CD04AB">
              <w:rPr>
                <w:rFonts w:ascii="Calibri" w:eastAsia="Calibri" w:hAnsi="Calibri" w:cs="Times New Roman"/>
              </w:rPr>
              <w:fldChar w:fldCharType="begin">
                <w:fldData xml:space="preserve">PEVuZE5vdGU+PENpdGU+PEF1dGhvcj5GcmFuazwvQXV0aG9yPjxZZWFyPjIwMTQ8L1llYXI+PFJl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jYzNC00MjwvcGFnZXM+PHZvbHVtZT40Mjwvdm9sdW1lPjxu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GcmFuazwvQXV0aG9yPjxZZWFyPjIwMTQ8L1llYXI+PFJl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jYzNC00MjwvcGFnZXM+PHZvbHVtZT40Mjwvdm9sdW1lPjxu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85" w:tooltip="Frank, 2014 #11840" w:history="1">
              <w:r w:rsidR="00522E6F">
                <w:rPr>
                  <w:rFonts w:ascii="Calibri" w:eastAsia="Calibri" w:hAnsi="Calibri" w:cs="Times New Roman"/>
                  <w:noProof/>
                </w:rPr>
                <w:t>85</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4C5348B0"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21875C9"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F6B5E6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512ADEE" w14:textId="77777777" w:rsidR="00CD04AB" w:rsidRPr="00CD04AB" w:rsidRDefault="00CD04AB" w:rsidP="00CD04AB">
            <w:pPr>
              <w:jc w:val="center"/>
              <w:rPr>
                <w:rFonts w:ascii="Calibri" w:eastAsia="Calibri" w:hAnsi="Calibri" w:cs="Times New Roman"/>
              </w:rPr>
            </w:pPr>
          </w:p>
        </w:tc>
      </w:tr>
      <w:tr w:rsidR="00522E6F" w:rsidRPr="00CD04AB" w14:paraId="5C1F7DC7" w14:textId="77777777" w:rsidTr="00CD04AB">
        <w:tc>
          <w:tcPr>
            <w:tcW w:w="0" w:type="auto"/>
            <w:shd w:val="clear" w:color="auto" w:fill="FFFFFF"/>
          </w:tcPr>
          <w:p w14:paraId="03B3D2B0" w14:textId="19669A68" w:rsidR="00CD04AB" w:rsidRPr="00CD04AB" w:rsidRDefault="00CD04AB" w:rsidP="00522E6F">
            <w:pPr>
              <w:rPr>
                <w:rFonts w:ascii="Calibri" w:eastAsia="Calibri" w:hAnsi="Calibri" w:cs="Times New Roman"/>
              </w:rPr>
            </w:pPr>
            <w:r w:rsidRPr="00CD04AB">
              <w:rPr>
                <w:rFonts w:ascii="Calibri" w:eastAsia="Calibri" w:hAnsi="Calibri" w:cs="Times New Roman"/>
              </w:rPr>
              <w:t>Kaya, M. (2014)</w:t>
            </w:r>
            <w:r w:rsidR="004D5949" w:rsidRPr="00CD04AB">
              <w:rPr>
                <w:rFonts w:ascii="Calibri" w:eastAsia="Calibri" w:hAnsi="Calibri" w:cs="Times New Roman"/>
              </w:rPr>
              <w:fldChar w:fldCharType="begin">
                <w:fldData xml:space="preserve">PEVuZE5vdGU+PENpdGU+PEF1dGhvcj5LYXlhPC9BdXRob3I+PFllYXI+MjAxNDwvWWVhcj48UmVj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xNTgyLTc8L3BhZ2VzPjx2b2x1bWU+MzA8L3ZvbHVt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LYXlhPC9BdXRob3I+PFllYXI+MjAxNDwvWWVhcj48UmVj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xNTgyLTc8L3BhZ2VzPjx2b2x1bWU+MzA8L3ZvbHVt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91" w:tooltip="Kaya, 2014 #11896" w:history="1">
              <w:r w:rsidR="00522E6F">
                <w:rPr>
                  <w:rFonts w:ascii="Calibri" w:eastAsia="Calibri" w:hAnsi="Calibri" w:cs="Times New Roman"/>
                  <w:noProof/>
                </w:rPr>
                <w:t>91</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4A66642"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EADADE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7F5F634"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1F2D69A"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11088653" w14:textId="77777777" w:rsidTr="00CD04AB">
        <w:tc>
          <w:tcPr>
            <w:tcW w:w="0" w:type="auto"/>
            <w:shd w:val="clear" w:color="auto" w:fill="FFFFFF"/>
          </w:tcPr>
          <w:p w14:paraId="3F291F1A" w14:textId="6F2DA3A0" w:rsidR="00CD04AB" w:rsidRPr="00CD04AB" w:rsidRDefault="00CD04AB" w:rsidP="00522E6F">
            <w:pPr>
              <w:rPr>
                <w:rFonts w:ascii="Calibri" w:eastAsia="Calibri" w:hAnsi="Calibri" w:cs="Times New Roman"/>
              </w:rPr>
            </w:pPr>
            <w:r w:rsidRPr="00CD04AB">
              <w:rPr>
                <w:rFonts w:ascii="Calibri" w:eastAsia="Calibri" w:hAnsi="Calibri" w:cs="Times New Roman"/>
              </w:rPr>
              <w:t>Nepple, J. (2015)</w:t>
            </w:r>
            <w:r w:rsidR="004D5949" w:rsidRPr="00CD04AB">
              <w:rPr>
                <w:rFonts w:ascii="Calibri" w:eastAsia="Calibri" w:hAnsi="Calibri" w:cs="Times New Roman"/>
              </w:rPr>
              <w:fldChar w:fldCharType="begin">
                <w:fldData xml:space="preserve">PEVuZE5vdGU+PENpdGU+PEF1dGhvcj5OZXBwbGU8L0F1dGhvcj48WWVhcj4yMDE1PC9ZZWFyPjxS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TwvYWJici0xPjxhYmJyLTI+QXJ0aHJvc2NvcHk8L2Fi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OZXBwbGU8L0F1dGhvcj48WWVhcj4yMDE1PC9ZZWFyPjxS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TwvYWJici0xPjxhYmJyLTI+QXJ0aHJvc2NvcHk8L2Fi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57" w:tooltip="Nepple, 2015 #11897" w:history="1">
              <w:r w:rsidR="00522E6F">
                <w:rPr>
                  <w:rFonts w:ascii="Calibri" w:eastAsia="Calibri" w:hAnsi="Calibri" w:cs="Times New Roman"/>
                  <w:noProof/>
                </w:rPr>
                <w:t>57</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79AF0D4"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E15BA52"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299DCA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3B34FC9"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1B044317" w14:textId="77777777" w:rsidTr="00CD04AB">
        <w:tc>
          <w:tcPr>
            <w:tcW w:w="0" w:type="auto"/>
            <w:shd w:val="clear" w:color="auto" w:fill="FFFFFF"/>
            <w:vAlign w:val="center"/>
          </w:tcPr>
          <w:p w14:paraId="0F15C964" w14:textId="22DD8FA1"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Yanke, A. (2015)</w:t>
            </w:r>
            <w:r w:rsidR="004D5949" w:rsidRPr="00CD04AB">
              <w:rPr>
                <w:rFonts w:ascii="Calibri" w:eastAsia="Times New Roman" w:hAnsi="Calibri" w:cs="Times New Roman"/>
                <w:color w:val="000000"/>
              </w:rPr>
              <w:fldChar w:fldCharType="begin">
                <w:fldData xml:space="preserve">PEVuZE5vdGU+PENpdGU+PEF1dGhvcj5ZYW5rZTwvQXV0aG9yPjxZZWFyPjIwMTU8L1llYXI+PFJl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ZYW5rZTwvQXV0aG9yPjxZZWFyPjIwMTU8L1llYXI+PFJl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CD04AB">
              <w:rPr>
                <w:rFonts w:ascii="Calibri" w:eastAsia="Times New Roman" w:hAnsi="Calibri" w:cs="Times New Roman"/>
                <w:color w:val="000000"/>
              </w:rPr>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61" w:tooltip="Yanke, 2015 #11828" w:history="1">
              <w:r w:rsidR="00522E6F">
                <w:rPr>
                  <w:rFonts w:ascii="Calibri" w:eastAsia="Times New Roman" w:hAnsi="Calibri" w:cs="Times New Roman"/>
                  <w:noProof/>
                  <w:color w:val="000000"/>
                </w:rPr>
                <w:t>61</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51DBAD6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397814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648A571"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BFFAFB2" w14:textId="77777777" w:rsidR="00CD04AB" w:rsidRPr="00CD04AB" w:rsidRDefault="00CD04AB" w:rsidP="00CD04AB">
            <w:pPr>
              <w:jc w:val="center"/>
              <w:rPr>
                <w:rFonts w:ascii="Calibri" w:eastAsia="Calibri" w:hAnsi="Calibri" w:cs="Times New Roman"/>
              </w:rPr>
            </w:pPr>
          </w:p>
        </w:tc>
      </w:tr>
      <w:tr w:rsidR="008051AD" w:rsidRPr="00CD04AB" w14:paraId="16C07162" w14:textId="77777777" w:rsidTr="0088093A">
        <w:tc>
          <w:tcPr>
            <w:tcW w:w="0" w:type="auto"/>
            <w:gridSpan w:val="5"/>
            <w:shd w:val="clear" w:color="auto" w:fill="FFFF00"/>
            <w:vAlign w:val="center"/>
          </w:tcPr>
          <w:p w14:paraId="7C85093D" w14:textId="677E4F12" w:rsidR="008051AD" w:rsidRPr="00CD04AB" w:rsidRDefault="008051AD" w:rsidP="00CD04AB">
            <w:pPr>
              <w:jc w:val="center"/>
              <w:rPr>
                <w:rFonts w:ascii="Calibri" w:eastAsia="Calibri" w:hAnsi="Calibri" w:cs="Times New Roman"/>
              </w:rPr>
            </w:pPr>
            <w:r>
              <w:rPr>
                <w:rFonts w:ascii="Calibri" w:eastAsia="Calibri" w:hAnsi="Calibri" w:cs="Times New Roman"/>
              </w:rPr>
              <w:t>2</w:t>
            </w:r>
            <w:r w:rsidR="009E513E">
              <w:rPr>
                <w:rFonts w:ascii="Calibri" w:eastAsia="Calibri" w:hAnsi="Calibri" w:cs="Times New Roman"/>
              </w:rPr>
              <w:t>2</w:t>
            </w:r>
            <w:r>
              <w:rPr>
                <w:rFonts w:ascii="Calibri" w:eastAsia="Calibri" w:hAnsi="Calibri" w:cs="Times New Roman"/>
              </w:rPr>
              <w:t>% of studies reporting one out of four imaging criteria</w:t>
            </w:r>
          </w:p>
        </w:tc>
      </w:tr>
      <w:tr w:rsidR="00522E6F" w:rsidRPr="00CD04AB" w14:paraId="40C48630" w14:textId="77777777" w:rsidTr="00CD04AB">
        <w:tc>
          <w:tcPr>
            <w:tcW w:w="0" w:type="auto"/>
            <w:shd w:val="clear" w:color="auto" w:fill="FFFFFF"/>
          </w:tcPr>
          <w:p w14:paraId="14A1A4C2" w14:textId="79BBF631" w:rsidR="00C733FA" w:rsidRPr="00CD04AB" w:rsidRDefault="00C733FA" w:rsidP="00522E6F">
            <w:pPr>
              <w:rPr>
                <w:rFonts w:ascii="Calibri" w:eastAsia="Calibri" w:hAnsi="Calibri" w:cs="Times New Roman"/>
              </w:rPr>
            </w:pPr>
            <w:r w:rsidRPr="00CD04AB">
              <w:rPr>
                <w:rFonts w:ascii="Calibri" w:eastAsia="Calibri" w:hAnsi="Calibri" w:cs="Times New Roman"/>
              </w:rPr>
              <w:t>Trompeter, A. (2013)</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Trompeter&lt;/Author&gt;&lt;Year&gt;2013&lt;/Year&gt;&lt;RecNum&gt;11853&lt;/RecNum&gt;&lt;DisplayText&gt;(41)&lt;/DisplayText&gt;&lt;record&gt;&lt;rec-number&gt;11853&lt;/rec-number&gt;&lt;foreign-keys&gt;&lt;key app="EN" db-id="x5x002s5vsf9s9exsxlpr2r80ptsx9wa55a5"&gt;11853&lt;/key&gt;&lt;/foreign-keys&gt;&lt;ref-type name="Journal Article"&gt;17&lt;/ref-type&gt;&lt;contributors&gt;&lt;authors&gt;&lt;author&gt;Trompeter, A.&lt;/author&gt;&lt;author&gt;Colegate-Stone, T.&lt;/author&gt;&lt;author&gt;Khakha, R.&lt;/author&gt;&lt;author&gt;Hull, J.&lt;/author&gt;&lt;/authors&gt;&lt;/contributors&gt;&lt;auth-address&gt;Department of Trauma and Orthopaedics, Frimley Park Hospital, Frimley, Surrey - UK.&lt;/auth-address&gt;&lt;titles&gt;&lt;title&gt;Hip arthroscopy for femoroacetabular impingement: results of 118 consecutive cases in a district general hospital&lt;/title&gt;&lt;secondary-title&gt;Hip International&lt;/secondary-title&gt;&lt;/titles&gt;&lt;periodical&gt;&lt;full-title&gt;Hip International&lt;/full-title&gt;&lt;abbr-1&gt;Hip int&lt;/abbr-1&gt;&lt;/periodical&gt;&lt;pages&gt;400-5&lt;/pages&gt;&lt;volume&gt;23&lt;/volume&gt;&lt;number&gt;4&lt;/number&gt;&lt;edition&gt;2013/07/03&lt;/edition&gt;&lt;keywords&gt;&lt;keyword&gt;Adolescent&lt;/keyword&gt;&lt;keyword&gt;Adult&lt;/keyword&gt;&lt;keyword&gt;Arthroscopy&lt;/keyword&gt;&lt;keyword&gt;Femoracetabular Impingement/ surgery&lt;/keyword&gt;&lt;keyword&gt;Hospitals, District&lt;/keyword&gt;&lt;keyword&gt;Hospitals, General&lt;/keyword&gt;&lt;keyword&gt;Humans&lt;/keyword&gt;&lt;keyword&gt;Middle Aged&lt;/keyword&gt;&lt;keyword&gt;Treatment Outcome&lt;/keyword&gt;&lt;keyword&gt;Young Adult&lt;/keyword&gt;&lt;/keywords&gt;&lt;dates&gt;&lt;year&gt;2013&lt;/year&gt;&lt;pub-dates&gt;&lt;date&gt;Jul-Aug&lt;/date&gt;&lt;/pub-dates&gt;&lt;/dates&gt;&lt;isbn&gt;1724-6067 (Electronic)&amp;#xD;1120-7000 (Linking)&lt;/isbn&gt;&lt;accession-num&gt;23813161&lt;/accession-num&gt;&lt;urls&gt;&lt;/urls&gt;&lt;electronic-resource-num&gt;10.5301/hipint.5000034&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41" w:tooltip="Trompeter, 2013 #11853" w:history="1">
              <w:r w:rsidR="00522E6F">
                <w:rPr>
                  <w:rFonts w:ascii="Calibri" w:eastAsia="Calibri" w:hAnsi="Calibri" w:cs="Times New Roman"/>
                  <w:noProof/>
                </w:rPr>
                <w:t>41</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183A6AAA" w14:textId="2BF996D9" w:rsidR="00C733FA" w:rsidRPr="00CD04AB" w:rsidRDefault="00C733FA" w:rsidP="00C733FA">
            <w:pPr>
              <w:jc w:val="center"/>
              <w:rPr>
                <w:rFonts w:ascii="Calibri" w:eastAsia="Calibri" w:hAnsi="Calibri" w:cs="Times New Roman"/>
              </w:rPr>
            </w:pPr>
          </w:p>
        </w:tc>
        <w:tc>
          <w:tcPr>
            <w:tcW w:w="0" w:type="auto"/>
            <w:shd w:val="clear" w:color="auto" w:fill="FFFFFF"/>
          </w:tcPr>
          <w:p w14:paraId="141ABA7A" w14:textId="77777777" w:rsidR="00C733FA" w:rsidRPr="00CD04AB" w:rsidRDefault="00C733FA" w:rsidP="00C733FA">
            <w:pPr>
              <w:jc w:val="center"/>
              <w:rPr>
                <w:rFonts w:ascii="Calibri" w:eastAsia="Calibri" w:hAnsi="Calibri" w:cs="Times New Roman"/>
              </w:rPr>
            </w:pPr>
          </w:p>
        </w:tc>
        <w:tc>
          <w:tcPr>
            <w:tcW w:w="0" w:type="auto"/>
            <w:shd w:val="clear" w:color="auto" w:fill="FFFFFF"/>
          </w:tcPr>
          <w:p w14:paraId="60708F11" w14:textId="77777777" w:rsidR="00C733FA" w:rsidRPr="00CD04AB" w:rsidRDefault="00C733FA" w:rsidP="00C733FA">
            <w:pPr>
              <w:jc w:val="center"/>
              <w:rPr>
                <w:rFonts w:ascii="Calibri" w:eastAsia="Calibri" w:hAnsi="Calibri" w:cs="Times New Roman"/>
              </w:rPr>
            </w:pPr>
          </w:p>
        </w:tc>
        <w:tc>
          <w:tcPr>
            <w:tcW w:w="0" w:type="auto"/>
            <w:shd w:val="clear" w:color="auto" w:fill="FFFFFF"/>
          </w:tcPr>
          <w:p w14:paraId="592D7A95" w14:textId="7C92CF50" w:rsidR="00C733FA" w:rsidRPr="00CD04AB" w:rsidRDefault="00C733FA" w:rsidP="00C733FA">
            <w:pPr>
              <w:jc w:val="center"/>
              <w:rPr>
                <w:rFonts w:ascii="Calibri" w:eastAsia="Calibri" w:hAnsi="Calibri" w:cs="Times New Roman"/>
              </w:rPr>
            </w:pPr>
            <w:r w:rsidRPr="00CD04AB">
              <w:rPr>
                <w:rFonts w:ascii="Calibri" w:eastAsia="Calibri" w:hAnsi="Calibri" w:cs="Times New Roman"/>
              </w:rPr>
              <w:t>X</w:t>
            </w:r>
          </w:p>
        </w:tc>
      </w:tr>
      <w:tr w:rsidR="00522E6F" w:rsidRPr="00CD04AB" w14:paraId="1C9B5926" w14:textId="77777777" w:rsidTr="00CD04AB">
        <w:tc>
          <w:tcPr>
            <w:tcW w:w="0" w:type="auto"/>
            <w:shd w:val="clear" w:color="auto" w:fill="FFFFFF"/>
          </w:tcPr>
          <w:p w14:paraId="6FCA78C4" w14:textId="5B8BC541" w:rsidR="00CD04AB" w:rsidRPr="00CD04AB" w:rsidRDefault="00CD04AB" w:rsidP="00522E6F">
            <w:pPr>
              <w:rPr>
                <w:rFonts w:ascii="Calibri" w:eastAsia="Calibri" w:hAnsi="Calibri" w:cs="Times New Roman"/>
              </w:rPr>
            </w:pPr>
            <w:r w:rsidRPr="00CD04AB">
              <w:rPr>
                <w:rFonts w:ascii="Calibri" w:eastAsia="Calibri" w:hAnsi="Calibri" w:cs="Times New Roman"/>
              </w:rPr>
              <w:t>Espinosa, N. (2006)</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Espinosa&lt;/Author&gt;&lt;Year&gt;2006&lt;/Year&gt;&lt;RecNum&gt;11893&lt;/RecNum&gt;&lt;DisplayText&gt;(2)&lt;/DisplayText&gt;&lt;record&gt;&lt;rec-number&gt;11893&lt;/rec-number&gt;&lt;foreign-keys&gt;&lt;key app="EN" db-id="x5x002s5vsf9s9exsxlpr2r80ptsx9wa55a5"&gt;11893&lt;/key&gt;&lt;/foreign-keys&gt;&lt;ref-type name="Journal Article"&gt;17&lt;/ref-type&gt;&lt;contributors&gt;&lt;authors&gt;&lt;author&gt;Espinosa, N.&lt;/author&gt;&lt;author&gt;Rothenfluh, D. A.&lt;/author&gt;&lt;author&gt;Beck, M.&lt;/author&gt;&lt;author&gt;Ganz, R.&lt;/author&gt;&lt;author&gt;Leunig, M.&lt;/author&gt;&lt;/authors&gt;&lt;/contributors&gt;&lt;auth-address&gt;Department of Orthopaedic Surgery, University of Berne, Inselspital, Switzerland. norman.espinosa@balgrist.ch&lt;/auth-address&gt;&lt;titles&gt;&lt;title&gt;Treatment of femoro-acetabular impingement: preliminary results of labral refixation&lt;/title&gt;&lt;secondary-title&gt;J Bone Joint Surg Am&lt;/secondary-title&gt;&lt;alt-title&gt;The Journal of bone and joint surgery. American volume&lt;/alt-title&gt;&lt;/titles&gt;&lt;periodical&gt;&lt;full-title&gt;Journal of Bone and Joint Surgery&lt;/full-title&gt;&lt;abbr-1&gt;J. Bone Joint Surg. Am.&lt;/abbr-1&gt;&lt;abbr-2&gt;J Bone Joint Surg Am&lt;/abbr-2&gt;&lt;abbr-3&gt;Journal of Bone &amp;amp; Joint Surgery&lt;/abbr-3&gt;&lt;/periodical&gt;&lt;pages&gt;925-35&lt;/pages&gt;&lt;volume&gt;88&lt;/volume&gt;&lt;number&gt;5&lt;/number&gt;&lt;edition&gt;2006/05/03&lt;/edition&gt;&lt;keywords&gt;&lt;keyword&gt;*Acetabulum&lt;/keyword&gt;&lt;keyword&gt;Adult&lt;/keyword&gt;&lt;keyword&gt;Cartilage, Articular/pathology/radiography/*surgery&lt;/keyword&gt;&lt;keyword&gt;Female&lt;/keyword&gt;&lt;keyword&gt;*Femur&lt;/keyword&gt;&lt;keyword&gt;Follow-Up Studies&lt;/keyword&gt;&lt;keyword&gt;Hip Joint/pathology/radiography/*surgery&lt;/keyword&gt;&lt;keyword&gt;Humans&lt;/keyword&gt;&lt;keyword&gt;Joint Diseases/pathology/radiography/*surgery&lt;/keyword&gt;&lt;keyword&gt;Male&lt;/keyword&gt;&lt;keyword&gt;Range of Motion, Articular&lt;/keyword&gt;&lt;keyword&gt;Retrospective Studies&lt;/keyword&gt;&lt;keyword&gt;Treatment Outcome&lt;/keyword&gt;&lt;/keywords&gt;&lt;dates&gt;&lt;year&gt;2006&lt;/year&gt;&lt;pub-dates&gt;&lt;date&gt;May&lt;/date&gt;&lt;/pub-dates&gt;&lt;/dates&gt;&lt;isbn&gt;0021-9355 (Print)&amp;#xD;0021-9355&lt;/isbn&gt;&lt;accession-num&gt;16651565&lt;/accession-num&gt;&lt;urls&gt;&lt;/urls&gt;&lt;electronic-resource-num&gt;10.2106/jbjs.e.00290&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2" w:tooltip="Espinosa, 2006 #11893" w:history="1">
              <w:r w:rsidR="00522E6F">
                <w:rPr>
                  <w:rFonts w:ascii="Calibri" w:eastAsia="Calibri" w:hAnsi="Calibri" w:cs="Times New Roman"/>
                  <w:noProof/>
                </w:rPr>
                <w:t>2</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4587F1F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B594C0C"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BC72340"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1A0459D" w14:textId="77777777" w:rsidR="00CD04AB" w:rsidRPr="00CD04AB" w:rsidRDefault="00CD04AB" w:rsidP="00CD04AB">
            <w:pPr>
              <w:jc w:val="center"/>
              <w:rPr>
                <w:rFonts w:ascii="Calibri" w:eastAsia="Calibri" w:hAnsi="Calibri" w:cs="Times New Roman"/>
              </w:rPr>
            </w:pPr>
          </w:p>
        </w:tc>
      </w:tr>
      <w:tr w:rsidR="00522E6F" w:rsidRPr="00CD04AB" w14:paraId="442A5405" w14:textId="77777777" w:rsidTr="00CD04AB">
        <w:tc>
          <w:tcPr>
            <w:tcW w:w="0" w:type="auto"/>
            <w:shd w:val="clear" w:color="auto" w:fill="FFFFFF"/>
          </w:tcPr>
          <w:p w14:paraId="0EB7DABA" w14:textId="582FD0E2" w:rsidR="00CD04AB" w:rsidRPr="00CD04AB" w:rsidRDefault="00CD04AB" w:rsidP="00522E6F">
            <w:pPr>
              <w:rPr>
                <w:rFonts w:ascii="Calibri" w:eastAsia="Calibri" w:hAnsi="Calibri" w:cs="Times New Roman"/>
              </w:rPr>
            </w:pPr>
            <w:r w:rsidRPr="00CD04AB">
              <w:rPr>
                <w:rFonts w:ascii="Calibri" w:eastAsia="Calibri" w:hAnsi="Calibri" w:cs="Times New Roman"/>
              </w:rPr>
              <w:t>Bardakos, N. (2008)</w:t>
            </w:r>
            <w:r w:rsidR="004D5949" w:rsidRPr="00CD04AB">
              <w:rPr>
                <w:rFonts w:ascii="Calibri" w:eastAsia="Calibri" w:hAnsi="Calibri" w:cs="Times New Roman"/>
              </w:rPr>
              <w:fldChar w:fldCharType="begin">
                <w:fldData xml:space="preserve">PEVuZE5vdGU+PENpdGU+PEF1dGhvcj5CYXJkYWtvczwvQXV0aG9yPjxZZWFyPjIwMDg8L1llYXI+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CYXJkYWtvczwvQXV0aG9yPjxZZWFyPjIwMDg8L1llYXI+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03" w:tooltip="Bardakos, 2008 #11890" w:history="1">
              <w:r w:rsidR="00522E6F">
                <w:rPr>
                  <w:rFonts w:ascii="Calibri" w:eastAsia="Calibri" w:hAnsi="Calibri" w:cs="Times New Roman"/>
                  <w:noProof/>
                </w:rPr>
                <w:t>103</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E4ED5D5"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16E120F"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6B7C6CE"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352A25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5B1A0F0E" w14:textId="77777777" w:rsidTr="00CD04AB">
        <w:tc>
          <w:tcPr>
            <w:tcW w:w="0" w:type="auto"/>
            <w:shd w:val="clear" w:color="auto" w:fill="FFFFFF"/>
          </w:tcPr>
          <w:p w14:paraId="26E6260D" w14:textId="39C5120E" w:rsidR="00CD04AB" w:rsidRPr="00CD04AB" w:rsidRDefault="00CD04AB" w:rsidP="00522E6F">
            <w:pPr>
              <w:rPr>
                <w:rFonts w:ascii="Calibri" w:eastAsia="Calibri" w:hAnsi="Calibri" w:cs="Times New Roman"/>
              </w:rPr>
            </w:pPr>
            <w:r w:rsidRPr="00CD04AB">
              <w:rPr>
                <w:rFonts w:ascii="Calibri" w:eastAsia="Calibri" w:hAnsi="Calibri" w:cs="Times New Roman"/>
              </w:rPr>
              <w:t>Laude, F. (2009)</w:t>
            </w:r>
            <w:r w:rsidR="004D5949" w:rsidRPr="00CD04AB">
              <w:rPr>
                <w:rFonts w:ascii="Calibri" w:eastAsia="Calibri" w:hAnsi="Calibri" w:cs="Times New Roman"/>
              </w:rPr>
              <w:fldChar w:fldCharType="begin">
                <w:fldData xml:space="preserve">PEVuZE5vdGU+PENpdGU+PEF1dGhvcj5MYXVkZTwvQXV0aG9yPjxZZWFyPjIwMDk8L1llYXI+PFJl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MYXVkZTwvQXV0aG9yPjxZZWFyPjIwMDk8L1llYXI+PFJl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7" w:tooltip="Laude, 2009 #6952" w:history="1">
              <w:r w:rsidR="00522E6F">
                <w:rPr>
                  <w:rFonts w:ascii="Calibri" w:eastAsia="Calibri" w:hAnsi="Calibri" w:cs="Times New Roman"/>
                  <w:noProof/>
                </w:rPr>
                <w:t>7</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64E7937"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B8D3188"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2B22698"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77F562F" w14:textId="77777777" w:rsidR="00CD04AB" w:rsidRPr="00CD04AB" w:rsidRDefault="00CD04AB" w:rsidP="00CD04AB">
            <w:pPr>
              <w:jc w:val="center"/>
              <w:rPr>
                <w:rFonts w:ascii="Calibri" w:eastAsia="Calibri" w:hAnsi="Calibri" w:cs="Times New Roman"/>
              </w:rPr>
            </w:pPr>
          </w:p>
        </w:tc>
      </w:tr>
      <w:tr w:rsidR="00522E6F" w:rsidRPr="00CD04AB" w14:paraId="00D5A82C" w14:textId="77777777" w:rsidTr="00CD04AB">
        <w:tc>
          <w:tcPr>
            <w:tcW w:w="0" w:type="auto"/>
            <w:shd w:val="clear" w:color="auto" w:fill="FFFFFF"/>
          </w:tcPr>
          <w:p w14:paraId="11C07EF4" w14:textId="33B8F874" w:rsidR="00CD04AB" w:rsidRPr="00CD04AB" w:rsidRDefault="00CD04AB" w:rsidP="00522E6F">
            <w:pPr>
              <w:rPr>
                <w:rFonts w:ascii="Calibri" w:eastAsia="Calibri" w:hAnsi="Calibri" w:cs="Times New Roman"/>
              </w:rPr>
            </w:pPr>
            <w:r w:rsidRPr="00CD04AB">
              <w:rPr>
                <w:rFonts w:ascii="Calibri" w:eastAsia="Calibri" w:hAnsi="Calibri" w:cs="Times New Roman"/>
              </w:rPr>
              <w:t>Peters, C. (2010)</w:t>
            </w:r>
            <w:r w:rsidR="004D5949" w:rsidRPr="00CD04AB">
              <w:rPr>
                <w:rFonts w:ascii="Calibri" w:eastAsia="Calibri" w:hAnsi="Calibri" w:cs="Times New Roman"/>
              </w:rPr>
              <w:fldChar w:fldCharType="begin">
                <w:fldData xml:space="preserve">PEVuZE5vdGU+PENpdGU+PEF1dGhvcj5QZXRlcnM8L0F1dGhvcj48WWVhcj4yMDEwPC9ZZWFyPjxS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ZXRlcnM8L0F1dGhvcj48WWVhcj4yMDEwPC9ZZWFyPjxS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4" w:tooltip="Peters, 2010 #6951" w:history="1">
              <w:r w:rsidR="00522E6F">
                <w:rPr>
                  <w:rFonts w:ascii="Calibri" w:eastAsia="Calibri" w:hAnsi="Calibri" w:cs="Times New Roman"/>
                  <w:noProof/>
                </w:rPr>
                <w:t>14</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0D31B9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DD5B470"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6A7804F3"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962DD6F" w14:textId="77777777" w:rsidR="00CD04AB" w:rsidRPr="00CD04AB" w:rsidRDefault="00CD04AB" w:rsidP="00CD04AB">
            <w:pPr>
              <w:jc w:val="center"/>
              <w:rPr>
                <w:rFonts w:ascii="Calibri" w:eastAsia="Calibri" w:hAnsi="Calibri" w:cs="Times New Roman"/>
              </w:rPr>
            </w:pPr>
          </w:p>
        </w:tc>
      </w:tr>
      <w:tr w:rsidR="00522E6F" w:rsidRPr="00CD04AB" w14:paraId="019994C4" w14:textId="77777777" w:rsidTr="00CD04AB">
        <w:tc>
          <w:tcPr>
            <w:tcW w:w="0" w:type="auto"/>
            <w:shd w:val="clear" w:color="auto" w:fill="FFFFFF"/>
          </w:tcPr>
          <w:p w14:paraId="1FA13FFB" w14:textId="5500A2E6" w:rsidR="00CD04AB" w:rsidRPr="00CD04AB" w:rsidRDefault="00CD04AB" w:rsidP="00522E6F">
            <w:pPr>
              <w:rPr>
                <w:rFonts w:ascii="Calibri" w:eastAsia="Calibri" w:hAnsi="Calibri" w:cs="Times New Roman"/>
              </w:rPr>
            </w:pPr>
            <w:r w:rsidRPr="00CD04AB">
              <w:rPr>
                <w:rFonts w:ascii="Calibri" w:eastAsia="Calibri" w:hAnsi="Calibri" w:cs="Times New Roman"/>
              </w:rPr>
              <w:t>Gédouin, J. (2010)</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Gedouin&lt;/Author&gt;&lt;Year&gt;2010&lt;/Year&gt;&lt;RecNum&gt;11879&lt;/RecNum&gt;&lt;DisplayText&gt;(16)&lt;/DisplayText&gt;&lt;record&gt;&lt;rec-number&gt;11879&lt;/rec-number&gt;&lt;foreign-keys&gt;&lt;key app="EN" db-id="x5x002s5vsf9s9exsxlpr2r80ptsx9wa55a5"&gt;11879&lt;/key&gt;&lt;/foreign-keys&gt;&lt;ref-type name="Journal Article"&gt;17&lt;/ref-type&gt;&lt;contributors&gt;&lt;authors&gt;&lt;author&gt;Gedouin, J. E.&lt;/author&gt;&lt;author&gt;Duperron, D.&lt;/author&gt;&lt;author&gt;Langlais, F.&lt;/author&gt;&lt;author&gt;Thomazeau, H.&lt;/author&gt;&lt;/authors&gt;&lt;/contributors&gt;&lt;auth-address&gt;New Private Hospitals Group, 3, rue Eric-Tabarly, 44277 Nantes cedex 2, France. dr.gedouin@wanadoo.fr&lt;/auth-address&gt;&lt;titles&gt;&lt;title&gt;Update to femoroacetabular impingement arthroscopic management&lt;/title&gt;&lt;secondary-title&gt;Orthopaedics &amp;amp; traumatology, surgery &amp;amp; research&lt;/secondary-title&gt;&lt;/titles&gt;&lt;periodical&gt;&lt;full-title&gt;Orthopaedics &amp;amp; traumatology, surgery &amp;amp; research&lt;/full-title&gt;&lt;abbr-1&gt;Orthop Traumatol Surg Res&lt;/abbr-1&gt;&lt;/periodical&gt;&lt;pages&gt;222-7&lt;/pages&gt;&lt;volume&gt;96&lt;/volume&gt;&lt;number&gt;3&lt;/number&gt;&lt;edition&gt;2010/05/22&lt;/edition&gt;&lt;keywords&gt;&lt;keyword&gt;Acetabulum/surgery&lt;/keyword&gt;&lt;keyword&gt;Adult&lt;/keyword&gt;&lt;keyword&gt;Arthroscopy/ methods&lt;/keyword&gt;&lt;keyword&gt;Disability Evaluation&lt;/keyword&gt;&lt;keyword&gt;Female&lt;/keyword&gt;&lt;keyword&gt;Femur/surgery&lt;/keyword&gt;&lt;keyword&gt;Fluoroscopy&lt;/keyword&gt;&lt;keyword&gt;Hip Joint/ surgery&lt;/keyword&gt;&lt;keyword&gt;Humans&lt;/keyword&gt;&lt;keyword&gt;Joint Diseases/diagnosis/ surgery&lt;/keyword&gt;&lt;keyword&gt;Magnetic Resonance Imaging&lt;/keyword&gt;&lt;keyword&gt;Male&lt;/keyword&gt;&lt;keyword&gt;Middle Aged&lt;/keyword&gt;&lt;keyword&gt;Osteoarthritis/radiography&lt;/keyword&gt;&lt;keyword&gt;Retrospective Studies&lt;/keyword&gt;&lt;keyword&gt;Tomography, X-Ray Computed&lt;/keyword&gt;&lt;keyword&gt;Treatment Outcome&lt;/keyword&gt;&lt;/keywords&gt;&lt;dates&gt;&lt;year&gt;2010&lt;/year&gt;&lt;pub-dates&gt;&lt;date&gt;May&lt;/date&gt;&lt;/pub-dates&gt;&lt;/dates&gt;&lt;isbn&gt;1877-0568 (Electronic)&amp;#xD;1877-0568 (Linking)&lt;/isbn&gt;&lt;accession-num&gt;20488139&lt;/accession-num&gt;&lt;urls&gt;&lt;/urls&gt;&lt;electronic-resource-num&gt;10.1016/j.otsr.2009.12.002&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6" w:tooltip="Gedouin, 2010 #11879" w:history="1">
              <w:r w:rsidR="00522E6F">
                <w:rPr>
                  <w:rFonts w:ascii="Calibri" w:eastAsia="Calibri" w:hAnsi="Calibri" w:cs="Times New Roman"/>
                  <w:noProof/>
                </w:rPr>
                <w:t>16</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820492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9A3B273"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801D455"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93BAE45" w14:textId="77777777" w:rsidR="00CD04AB" w:rsidRPr="00CD04AB" w:rsidRDefault="00CD04AB" w:rsidP="00CD04AB">
            <w:pPr>
              <w:jc w:val="center"/>
              <w:rPr>
                <w:rFonts w:ascii="Calibri" w:eastAsia="Calibri" w:hAnsi="Calibri" w:cs="Times New Roman"/>
              </w:rPr>
            </w:pPr>
          </w:p>
        </w:tc>
      </w:tr>
      <w:tr w:rsidR="00522E6F" w:rsidRPr="00CD04AB" w14:paraId="4FDC7590" w14:textId="77777777" w:rsidTr="00CD04AB">
        <w:tc>
          <w:tcPr>
            <w:tcW w:w="0" w:type="auto"/>
            <w:shd w:val="clear" w:color="auto" w:fill="FFFFFF"/>
          </w:tcPr>
          <w:p w14:paraId="7BECD4E1" w14:textId="5444F46D" w:rsidR="00CD04AB" w:rsidRPr="00CD04AB" w:rsidRDefault="00CD04AB" w:rsidP="00522E6F">
            <w:pPr>
              <w:rPr>
                <w:rFonts w:ascii="Calibri" w:eastAsia="Calibri" w:hAnsi="Calibri" w:cs="Times New Roman"/>
              </w:rPr>
            </w:pPr>
            <w:r w:rsidRPr="00CD04AB">
              <w:rPr>
                <w:rFonts w:ascii="Calibri" w:eastAsia="Calibri" w:hAnsi="Calibri" w:cs="Times New Roman"/>
              </w:rPr>
              <w:lastRenderedPageBreak/>
              <w:t>Naal, F. (2011)</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Naal&lt;/Author&gt;&lt;Year&gt;2011&lt;/Year&gt;&lt;RecNum&gt;11878&lt;/RecNum&gt;&lt;DisplayText&gt;(74)&lt;/DisplayText&gt;&lt;record&gt;&lt;rec-number&gt;11878&lt;/rec-number&gt;&lt;foreign-keys&gt;&lt;key app="EN" db-id="x5x002s5vsf9s9exsxlpr2r80ptsx9wa55a5"&gt;11878&lt;/key&gt;&lt;/foreign-keys&gt;&lt;ref-type name="Journal Article"&gt;17&lt;/ref-type&gt;&lt;contributors&gt;&lt;authors&gt;&lt;author&gt;Naal, F. D.&lt;/author&gt;&lt;author&gt;Impellizzeri, F. M.&lt;/author&gt;&lt;author&gt;Miozzari, H. H.&lt;/author&gt;&lt;author&gt;Mannion, A. F.&lt;/author&gt;&lt;author&gt;Leunig, M.&lt;/author&gt;&lt;/authors&gt;&lt;/contributors&gt;&lt;auth-address&gt;Department of Orthopaedic Surgery, Schulthess Clinic, Zurich, Switzerland. florian.naal@gmail.com&lt;/auth-address&gt;&lt;titles&gt;&lt;title&gt;The German Hip Outcome Score: validation in patients undergoing surgical treatment for femoroacetabular impingement&lt;/title&gt;&lt;secondary-title&gt;Arthroscopy&lt;/secondary-title&gt;&lt;/titles&gt;&lt;periodical&gt;&lt;full-title&gt;Arthroscopy&lt;/full-title&gt;&lt;abbr-1&gt;Arthroscopy&lt;/abbr-1&gt;&lt;abbr-2&gt;Arthroscopy&lt;/abbr-2&gt;&lt;/periodical&gt;&lt;pages&gt;339-45&lt;/pages&gt;&lt;volume&gt;27&lt;/volume&gt;&lt;number&gt;3&lt;/number&gt;&lt;edition&gt;2010/11/13&lt;/edition&gt;&lt;keywords&gt;&lt;keyword&gt;Acetabulum/physiopathology/ surgery&lt;/keyword&gt;&lt;keyword&gt;Activities of Daily Living&lt;/keyword&gt;&lt;keyword&gt;Adult&lt;/keyword&gt;&lt;keyword&gt;Arthroscopy&lt;/keyword&gt;&lt;keyword&gt;Feasibility Studies&lt;/keyword&gt;&lt;keyword&gt;Female&lt;/keyword&gt;&lt;keyword&gt;Femur Head/physiopathology/ surgery&lt;/keyword&gt;&lt;keyword&gt;Germany&lt;/keyword&gt;&lt;keyword&gt;Hip Joint/physiopathology/ surgery&lt;/keyword&gt;&lt;keyword&gt;Humans&lt;/keyword&gt;&lt;keyword&gt;Male&lt;/keyword&gt;&lt;keyword&gt;Reproducibility of Results&lt;/keyword&gt;&lt;keyword&gt;Surveys and Questionnaires&lt;/keyword&gt;&lt;keyword&gt;Translating&lt;/keyword&gt;&lt;keyword&gt;Treatment Outcome&lt;/keyword&gt;&lt;/keywords&gt;&lt;dates&gt;&lt;year&gt;2011&lt;/year&gt;&lt;pub-dates&gt;&lt;date&gt;Mar&lt;/date&gt;&lt;/pub-dates&gt;&lt;/dates&gt;&lt;isbn&gt;1526-3231 (Electronic)&amp;#xD;0749-8063 (Linking)&lt;/isbn&gt;&lt;accession-num&gt;21071169&lt;/accession-num&gt;&lt;urls&gt;&lt;/urls&gt;&lt;electronic-resource-num&gt;10.1016/j.arthro.2010.07.021&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74" w:tooltip="Naal, 2011 #11878" w:history="1">
              <w:r w:rsidR="00522E6F">
                <w:rPr>
                  <w:rFonts w:ascii="Calibri" w:eastAsia="Calibri" w:hAnsi="Calibri" w:cs="Times New Roman"/>
                  <w:noProof/>
                </w:rPr>
                <w:t>74</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47AFA5F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87FAFA8"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5828438"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4B17170F" w14:textId="77777777" w:rsidR="00CD04AB" w:rsidRPr="00CD04AB" w:rsidRDefault="00CD04AB" w:rsidP="00CD04AB">
            <w:pPr>
              <w:jc w:val="center"/>
              <w:rPr>
                <w:rFonts w:ascii="Calibri" w:eastAsia="Calibri" w:hAnsi="Calibri" w:cs="Times New Roman"/>
              </w:rPr>
            </w:pPr>
          </w:p>
        </w:tc>
      </w:tr>
      <w:tr w:rsidR="00522E6F" w:rsidRPr="00CD04AB" w14:paraId="25A9461A" w14:textId="77777777" w:rsidTr="00CD04AB">
        <w:tc>
          <w:tcPr>
            <w:tcW w:w="0" w:type="auto"/>
            <w:shd w:val="clear" w:color="auto" w:fill="FFFFFF"/>
          </w:tcPr>
          <w:p w14:paraId="5796EA5B" w14:textId="075074CE" w:rsidR="00CD04AB" w:rsidRPr="00CD04AB" w:rsidRDefault="00CD04AB" w:rsidP="00522E6F">
            <w:pPr>
              <w:rPr>
                <w:rFonts w:ascii="Calibri" w:eastAsia="Calibri" w:hAnsi="Calibri" w:cs="Times New Roman"/>
              </w:rPr>
            </w:pPr>
            <w:r w:rsidRPr="00CD04AB">
              <w:rPr>
                <w:rFonts w:ascii="Calibri" w:eastAsia="Calibri" w:hAnsi="Calibri" w:cs="Times New Roman"/>
              </w:rPr>
              <w:t>Larson, C. (2011)</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Larson&lt;/Author&gt;&lt;Year&gt;2011&lt;/Year&gt;&lt;RecNum&gt;9631&lt;/RecNum&gt;&lt;DisplayText&gt;(65)&lt;/DisplayText&gt;&lt;record&gt;&lt;rec-number&gt;9631&lt;/rec-number&gt;&lt;foreign-keys&gt;&lt;key app="EN" db-id="x5x002s5vsf9s9exsxlpr2r80ptsx9wa55a5"&gt;9631&lt;/key&gt;&lt;/foreign-keys&gt;&lt;ref-type name="Journal Article"&gt;17&lt;/ref-type&gt;&lt;contributors&gt;&lt;authors&gt;&lt;author&gt;Larson, C. M.&lt;/author&gt;&lt;author&gt;Giveans, M. R.&lt;/author&gt;&lt;author&gt;Taylor, M.&lt;/author&gt;&lt;/authors&gt;&lt;/contributors&gt;&lt;auth-address&gt;Minnesota Orthopedic Sports Medicine Institute, 4010 West 65th Street, Edina, MN 55435, USA. chrislarson@tcomn.com&lt;/auth-address&gt;&lt;titles&gt;&lt;title&gt;Does arthroscopic FAI correction improve function with radiographic arthritis?&lt;/title&gt;&lt;secondary-title&gt;Clin Orthop Relat Res&lt;/secondary-title&gt;&lt;/titles&gt;&lt;periodical&gt;&lt;full-title&gt;Clin Orthop Relat Res&lt;/full-title&gt;&lt;/periodical&gt;&lt;pages&gt;1667-76&lt;/pages&gt;&lt;volume&gt;469&lt;/volume&gt;&lt;number&gt;6&lt;/number&gt;&lt;edition&gt;2010/12/25&lt;/edition&gt;&lt;keywords&gt;&lt;keyword&gt;Adult&lt;/keyword&gt;&lt;keyword&gt;Arthroscopy/ methods&lt;/keyword&gt;&lt;keyword&gt;Female&lt;/keyword&gt;&lt;keyword&gt;Follow-Up Studies&lt;/keyword&gt;&lt;keyword&gt;Hip Joint/ physiology/radiography/surgery&lt;/keyword&gt;&lt;keyword&gt;Humans&lt;/keyword&gt;&lt;keyword&gt;Male&lt;/keyword&gt;&lt;keyword&gt;Middle Aged&lt;/keyword&gt;&lt;keyword&gt;Osteoarthritis, Hip/physiopathology/radiography/ surgery&lt;/keyword&gt;&lt;keyword&gt;Range of Motion, Articular/ physiology&lt;/keyword&gt;&lt;keyword&gt;Recovery of Function&lt;/keyword&gt;&lt;keyword&gt;Retrospective Studies&lt;/keyword&gt;&lt;keyword&gt;Treatment Outcome&lt;/keyword&gt;&lt;keyword&gt;Young Adult&lt;/keyword&gt;&lt;/keywords&gt;&lt;dates&gt;&lt;year&gt;2011&lt;/year&gt;&lt;pub-dates&gt;&lt;date&gt;Jun&lt;/date&gt;&lt;/pub-dates&gt;&lt;/dates&gt;&lt;isbn&gt;1528-1132 (Electronic)&amp;#xD;0009-921X (Linking)&lt;/isbn&gt;&lt;accession-num&gt;21181460&lt;/accession-num&gt;&lt;urls&gt;&lt;/urls&gt;&lt;custom2&gt;3094626&lt;/custom2&gt;&lt;electronic-resource-num&gt;10.1007/s11999-010-1741-6&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65" w:tooltip="Larson, 2011 #9631" w:history="1">
              <w:r w:rsidR="00522E6F">
                <w:rPr>
                  <w:rFonts w:ascii="Calibri" w:eastAsia="Calibri" w:hAnsi="Calibri" w:cs="Times New Roman"/>
                  <w:noProof/>
                </w:rPr>
                <w:t>65</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53A9851E"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964A47F"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5075263"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4F066EC" w14:textId="77777777" w:rsidR="00CD04AB" w:rsidRPr="00CD04AB" w:rsidRDefault="00CD04AB" w:rsidP="00CD04AB">
            <w:pPr>
              <w:jc w:val="center"/>
              <w:rPr>
                <w:rFonts w:ascii="Calibri" w:eastAsia="Calibri" w:hAnsi="Calibri" w:cs="Times New Roman"/>
              </w:rPr>
            </w:pPr>
          </w:p>
        </w:tc>
      </w:tr>
      <w:tr w:rsidR="00522E6F" w:rsidRPr="00CD04AB" w14:paraId="08D284C3" w14:textId="77777777" w:rsidTr="00CD04AB">
        <w:tc>
          <w:tcPr>
            <w:tcW w:w="0" w:type="auto"/>
            <w:shd w:val="clear" w:color="auto" w:fill="FFFFFF"/>
          </w:tcPr>
          <w:p w14:paraId="69F3092B" w14:textId="32F0F437" w:rsidR="00CD04AB" w:rsidRPr="00CD04AB" w:rsidRDefault="00CD04AB" w:rsidP="00522E6F">
            <w:pPr>
              <w:rPr>
                <w:rFonts w:ascii="Calibri" w:eastAsia="Calibri" w:hAnsi="Calibri" w:cs="Times New Roman"/>
              </w:rPr>
            </w:pPr>
            <w:r w:rsidRPr="00CD04AB">
              <w:rPr>
                <w:rFonts w:ascii="Calibri" w:eastAsia="Calibri" w:hAnsi="Calibri" w:cs="Times New Roman"/>
              </w:rPr>
              <w:t>Lamontagne, M. (2011)</w:t>
            </w:r>
            <w:r w:rsidR="004D5949" w:rsidRPr="00CD04AB">
              <w:rPr>
                <w:rFonts w:ascii="Calibri" w:eastAsia="Calibri" w:hAnsi="Calibri" w:cs="Times New Roman"/>
              </w:rPr>
              <w:fldChar w:fldCharType="begin">
                <w:fldData xml:space="preserve">PEVuZE5vdGU+PENpdGU+PEF1dGhvcj5MYW1vbnRhZ25lPC9BdXRob3I+PFllYXI+MjAxMTwvWWVh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MYW1vbnRhZ25lPC9BdXRob3I+PFllYXI+MjAxMTwvWWVh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25" w:tooltip="Lamontagne, 2011 #8783" w:history="1">
              <w:r w:rsidR="00522E6F">
                <w:rPr>
                  <w:rFonts w:ascii="Calibri" w:eastAsia="Calibri" w:hAnsi="Calibri" w:cs="Times New Roman"/>
                  <w:noProof/>
                </w:rPr>
                <w:t>25</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BB39987"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415A0E5"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CCA244A"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1DF2671" w14:textId="77777777" w:rsidR="00CD04AB" w:rsidRPr="00CD04AB" w:rsidRDefault="00CD04AB" w:rsidP="00CD04AB">
            <w:pPr>
              <w:jc w:val="center"/>
              <w:rPr>
                <w:rFonts w:ascii="Calibri" w:eastAsia="Calibri" w:hAnsi="Calibri" w:cs="Times New Roman"/>
              </w:rPr>
            </w:pPr>
          </w:p>
        </w:tc>
      </w:tr>
      <w:tr w:rsidR="00522E6F" w:rsidRPr="00CD04AB" w14:paraId="5DD63F14" w14:textId="77777777" w:rsidTr="00CD04AB">
        <w:tc>
          <w:tcPr>
            <w:tcW w:w="0" w:type="auto"/>
            <w:shd w:val="clear" w:color="auto" w:fill="FFFFFF"/>
          </w:tcPr>
          <w:p w14:paraId="0F3BD9CD" w14:textId="12EC708F" w:rsidR="00CD04AB" w:rsidRPr="00CD04AB" w:rsidRDefault="00CD04AB" w:rsidP="00522E6F">
            <w:pPr>
              <w:rPr>
                <w:rFonts w:ascii="Calibri" w:eastAsia="Calibri" w:hAnsi="Calibri" w:cs="Times New Roman"/>
              </w:rPr>
            </w:pPr>
            <w:r w:rsidRPr="00CD04AB">
              <w:rPr>
                <w:rFonts w:ascii="Calibri" w:eastAsia="Calibri" w:hAnsi="Calibri" w:cs="Times New Roman"/>
              </w:rPr>
              <w:t>Flecher, X. (2011)</w:t>
            </w:r>
            <w:r w:rsidR="004D5949" w:rsidRPr="00CD04AB">
              <w:rPr>
                <w:rFonts w:ascii="Calibri" w:eastAsia="Calibri" w:hAnsi="Calibri" w:cs="Times New Roman"/>
              </w:rPr>
              <w:fldChar w:fldCharType="begin">
                <w:fldData xml:space="preserve">PEVuZE5vdGU+PENpdGU+PEF1dGhvcj5GbGVjaGVyPC9BdXRob3I+PFllYXI+MjAxMTwvWWVhcj48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ODEtODwvcGFnZXM+PHZvbHVtZT45Nzwvdm9sdW1l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GbGVjaGVyPC9BdXRob3I+PFllYXI+MjAxMTwvWWVhcj48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ODEtODwvcGFnZXM+PHZvbHVtZT45Nzwvdm9sdW1l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26" w:tooltip="Flecher, 2011 #11874" w:history="1">
              <w:r w:rsidR="00522E6F">
                <w:rPr>
                  <w:rFonts w:ascii="Calibri" w:eastAsia="Calibri" w:hAnsi="Calibri" w:cs="Times New Roman"/>
                  <w:noProof/>
                </w:rPr>
                <w:t>26</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61F405A"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7F47CF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96BA38A"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16DD6CD" w14:textId="77777777" w:rsidR="00CD04AB" w:rsidRPr="00CD04AB" w:rsidRDefault="00CD04AB" w:rsidP="00CD04AB">
            <w:pPr>
              <w:jc w:val="center"/>
              <w:rPr>
                <w:rFonts w:ascii="Calibri" w:eastAsia="Calibri" w:hAnsi="Calibri" w:cs="Times New Roman"/>
              </w:rPr>
            </w:pPr>
          </w:p>
        </w:tc>
      </w:tr>
      <w:tr w:rsidR="00522E6F" w:rsidRPr="00CD04AB" w14:paraId="5F398CBC" w14:textId="77777777" w:rsidTr="00CD04AB">
        <w:tc>
          <w:tcPr>
            <w:tcW w:w="0" w:type="auto"/>
            <w:shd w:val="clear" w:color="auto" w:fill="FFFFFF"/>
          </w:tcPr>
          <w:p w14:paraId="7F3EBC7A" w14:textId="3C16DAE7" w:rsidR="00CD04AB" w:rsidRPr="00CD04AB" w:rsidRDefault="00CD04AB" w:rsidP="00522E6F">
            <w:pPr>
              <w:rPr>
                <w:rFonts w:ascii="Calibri" w:eastAsia="Calibri" w:hAnsi="Calibri" w:cs="Times New Roman"/>
              </w:rPr>
            </w:pPr>
            <w:r w:rsidRPr="00CD04AB">
              <w:rPr>
                <w:rFonts w:ascii="Calibri" w:eastAsia="Calibri" w:hAnsi="Calibri" w:cs="Times New Roman"/>
              </w:rPr>
              <w:t>Javed, A. (2011)</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Javed&lt;/Author&gt;&lt;Year&gt;2011&lt;/Year&gt;&lt;RecNum&gt;11875&lt;/RecNum&gt;&lt;DisplayText&gt;(27)&lt;/DisplayText&gt;&lt;record&gt;&lt;rec-number&gt;11875&lt;/rec-number&gt;&lt;foreign-keys&gt;&lt;key app="EN" db-id="x5x002s5vsf9s9exsxlpr2r80ptsx9wa55a5"&gt;11875&lt;/key&gt;&lt;/foreign-keys&gt;&lt;ref-type name="Journal Article"&gt;17&lt;/ref-type&gt;&lt;contributors&gt;&lt;authors&gt;&lt;author&gt;Javed, A.&lt;/author&gt;&lt;author&gt;O&amp;apos;Donnell, J. M.&lt;/author&gt;&lt;/authors&gt;&lt;/contributors&gt;&lt;auth-address&gt;St. Vincent and Mercy Private Hospital, Melbourne, Australia. dr.arshad.javed@gmail.com&lt;/auth-address&gt;&lt;titles&gt;&lt;title&gt;Arthroscopic femoral osteochondroplasty for cam femoroacetabular impingement in patients over 60 years of age&lt;/title&gt;&lt;secondary-title&gt;Journal of Bone and Joint Surgery. British Volume&lt;/secondary-title&gt;&lt;/titles&gt;&lt;periodical&gt;&lt;full-title&gt;Journal of Bone and Joint Surgery. British Volume&lt;/full-title&gt;&lt;abbr-1&gt;J. Bone Joint Surg. Br.&lt;/abbr-1&gt;&lt;abbr-2&gt;J Bone Joint Surg Br&lt;/abbr-2&gt;&lt;abbr-3&gt;Journal of Bone &amp;amp; Joint Surgery. British Volume&lt;/abbr-3&gt;&lt;/periodical&gt;&lt;pages&gt;326-31&lt;/pages&gt;&lt;volume&gt;93&lt;/volume&gt;&lt;number&gt;3&lt;/number&gt;&lt;edition&gt;2011/03/02&lt;/edition&gt;&lt;keywords&gt;&lt;keyword&gt;Age Distribution&lt;/keyword&gt;&lt;keyword&gt;Aged&lt;/keyword&gt;&lt;keyword&gt;Aged, 80 and over&lt;/keyword&gt;&lt;keyword&gt;Arthroscopy/methods&lt;/keyword&gt;&lt;keyword&gt;Cartilage, Articular/ surgery&lt;/keyword&gt;&lt;keyword&gt;Female&lt;/keyword&gt;&lt;keyword&gt;Femoracetabular Impingement/radiography/ surgery&lt;/keyword&gt;&lt;keyword&gt;Femur/radiography/ surgery&lt;/keyword&gt;&lt;keyword&gt;Follow-Up Studies&lt;/keyword&gt;&lt;keyword&gt;Humans&lt;/keyword&gt;&lt;keyword&gt;Male&lt;/keyword&gt;&lt;keyword&gt;Middle Aged&lt;/keyword&gt;&lt;keyword&gt;Patient Satisfaction&lt;/keyword&gt;&lt;keyword&gt;Treatment Outcome&lt;/keyword&gt;&lt;/keywords&gt;&lt;dates&gt;&lt;year&gt;2011&lt;/year&gt;&lt;pub-dates&gt;&lt;date&gt;Mar&lt;/date&gt;&lt;/pub-dates&gt;&lt;/dates&gt;&lt;isbn&gt;0301-620X (Print)&amp;#xD;0301-620X (Linking)&lt;/isbn&gt;&lt;accession-num&gt;21357953&lt;/accession-num&gt;&lt;urls&gt;&lt;/urls&gt;&lt;electronic-resource-num&gt;10.1302/0301-620x.93b3.25262&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27" w:tooltip="Javed, 2011 #11875" w:history="1">
              <w:r w:rsidR="00522E6F">
                <w:rPr>
                  <w:rFonts w:ascii="Calibri" w:eastAsia="Calibri" w:hAnsi="Calibri" w:cs="Times New Roman"/>
                  <w:noProof/>
                </w:rPr>
                <w:t>27</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24D188D6"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57B3E9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41D7103"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68855C79" w14:textId="77777777" w:rsidR="00CD04AB" w:rsidRPr="00CD04AB" w:rsidRDefault="00CD04AB" w:rsidP="00CD04AB">
            <w:pPr>
              <w:jc w:val="center"/>
              <w:rPr>
                <w:rFonts w:ascii="Calibri" w:eastAsia="Calibri" w:hAnsi="Calibri" w:cs="Times New Roman"/>
              </w:rPr>
            </w:pPr>
          </w:p>
        </w:tc>
      </w:tr>
      <w:tr w:rsidR="00522E6F" w:rsidRPr="00CD04AB" w14:paraId="20B60E52" w14:textId="77777777" w:rsidTr="00CD04AB">
        <w:tc>
          <w:tcPr>
            <w:tcW w:w="0" w:type="auto"/>
            <w:shd w:val="clear" w:color="auto" w:fill="FFFFFF"/>
          </w:tcPr>
          <w:p w14:paraId="3DD8EF06" w14:textId="757FE522" w:rsidR="00CD04AB" w:rsidRPr="00CD04AB" w:rsidRDefault="00CD04AB" w:rsidP="00522E6F">
            <w:pPr>
              <w:rPr>
                <w:rFonts w:ascii="Calibri" w:eastAsia="Calibri" w:hAnsi="Calibri" w:cs="Times New Roman"/>
              </w:rPr>
            </w:pPr>
            <w:r w:rsidRPr="00CD04AB">
              <w:rPr>
                <w:rFonts w:ascii="Calibri" w:eastAsia="Calibri" w:hAnsi="Calibri" w:cs="Times New Roman"/>
              </w:rPr>
              <w:t>Byrd, J. (2011)</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Byrd&lt;/Author&gt;&lt;Year&gt;2011&lt;/Year&gt;&lt;RecNum&gt;9645&lt;/RecNum&gt;&lt;DisplayText&gt;(23)&lt;/DisplayText&gt;&lt;record&gt;&lt;rec-number&gt;9645&lt;/rec-number&gt;&lt;foreign-keys&gt;&lt;key app="EN" db-id="x5x002s5vsf9s9exsxlpr2r80ptsx9wa55a5"&gt;9645&lt;/key&gt;&lt;/foreign-keys&gt;&lt;ref-type name="Journal Article"&gt;17&lt;/ref-type&gt;&lt;contributors&gt;&lt;authors&gt;&lt;author&gt;Byrd, J. W.&lt;/author&gt;&lt;author&gt;Jones, K. S.&lt;/author&gt;&lt;/authors&gt;&lt;/contributors&gt;&lt;auth-address&gt;Nashville Sports Medicine Foundation, 2011 Church Street, Suite 100, Nashville, TN 37203, USA. info@nsmfoundation.org&lt;/auth-address&gt;&lt;titles&gt;&lt;title&gt;Arthroscopic management of femoroacetabular impingement in athletes&lt;/title&gt;&lt;secondary-title&gt;American Journal of Sports Medicine&lt;/secondary-title&gt;&lt;/titles&gt;&lt;periodical&gt;&lt;full-title&gt;American Journal of Sports Medicine&lt;/full-title&gt;&lt;abbr-1&gt;Am. J. Sports Med.&lt;/abbr-1&gt;&lt;abbr-2&gt;Am J Sports Med&lt;/abbr-2&gt;&lt;/periodical&gt;&lt;pages&gt;7S-13S&lt;/pages&gt;&lt;volume&gt;39 Suppl&lt;/volume&gt;&lt;edition&gt;2011/07/08&lt;/edition&gt;&lt;keywords&gt;&lt;keyword&gt;Adolescent&lt;/keyword&gt;&lt;keyword&gt;Adult&lt;/keyword&gt;&lt;keyword&gt;Arthroscopy/ methods/rehabilitation&lt;/keyword&gt;&lt;keyword&gt;Athletes&lt;/keyword&gt;&lt;keyword&gt;Child&lt;/keyword&gt;&lt;keyword&gt;Female&lt;/keyword&gt;&lt;keyword&gt;Femoracetabular Impingement/ surgery&lt;/keyword&gt;&lt;keyword&gt;Hip/ physiopathology/surgery&lt;/keyword&gt;&lt;keyword&gt;Humans&lt;/keyword&gt;&lt;keyword&gt;Male&lt;/keyword&gt;&lt;keyword&gt;Middle Aged&lt;/keyword&gt;&lt;keyword&gt;Outcome Assessment (Health Care)&lt;/keyword&gt;&lt;keyword&gt;Prospective Studies&lt;/keyword&gt;&lt;keyword&gt;Young Adult&lt;/keyword&gt;&lt;/keywords&gt;&lt;dates&gt;&lt;year&gt;2011&lt;/year&gt;&lt;pub-dates&gt;&lt;date&gt;Jul&lt;/date&gt;&lt;/pub-dates&gt;&lt;/dates&gt;&lt;isbn&gt;1552-3365 (Electronic)&amp;#xD;0363-5465 (Linking)&lt;/isbn&gt;&lt;accession-num&gt;21709026&lt;/accession-num&gt;&lt;urls&gt;&lt;/urls&gt;&lt;electronic-resource-num&gt;10.1177/0363546511404144&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23" w:tooltip="Byrd, 2011 #9645" w:history="1">
              <w:r w:rsidR="00522E6F">
                <w:rPr>
                  <w:rFonts w:ascii="Calibri" w:eastAsia="Calibri" w:hAnsi="Calibri" w:cs="Times New Roman"/>
                  <w:noProof/>
                </w:rPr>
                <w:t>23</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46569424"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27E168D"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A33E129"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351B5B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2E6A1C9C" w14:textId="77777777" w:rsidTr="00CD04AB">
        <w:tc>
          <w:tcPr>
            <w:tcW w:w="0" w:type="auto"/>
            <w:shd w:val="clear" w:color="auto" w:fill="FFFFFF"/>
          </w:tcPr>
          <w:p w14:paraId="0350209B" w14:textId="16980A04" w:rsidR="00CD04AB" w:rsidRPr="00CD04AB" w:rsidRDefault="00CD04AB" w:rsidP="00522E6F">
            <w:pPr>
              <w:rPr>
                <w:rFonts w:ascii="Calibri" w:eastAsia="Calibri" w:hAnsi="Calibri" w:cs="Times New Roman"/>
              </w:rPr>
            </w:pPr>
            <w:r w:rsidRPr="00CD04AB">
              <w:rPr>
                <w:rFonts w:ascii="Calibri" w:eastAsia="Calibri" w:hAnsi="Calibri" w:cs="Times New Roman"/>
              </w:rPr>
              <w:t>Bedi, A. (2011)</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Bedi&lt;/Author&gt;&lt;Year&gt;2011&lt;/Year&gt;&lt;RecNum&gt;8788&lt;/RecNum&gt;&lt;DisplayText&gt;(21)&lt;/DisplayText&gt;&lt;record&gt;&lt;rec-number&gt;8788&lt;/rec-number&gt;&lt;foreign-keys&gt;&lt;key app="EN" db-id="x5x002s5vsf9s9exsxlpr2r80ptsx9wa55a5"&gt;8788&lt;/key&gt;&lt;key app="ENWeb" db-id="USu3vArtqiQAAGI0eq0"&gt;759&lt;/key&gt;&lt;/foreign-keys&gt;&lt;ref-type name="Journal Article"&gt;17&lt;/ref-type&gt;&lt;contributors&gt;&lt;authors&gt;&lt;author&gt;Bedi, A.&lt;/author&gt;&lt;author&gt;Zaltz, I.&lt;/author&gt;&lt;author&gt;De La Torre, K.&lt;/author&gt;&lt;author&gt;Kelly, B. T.&lt;/author&gt;&lt;/authors&gt;&lt;/contributors&gt;&lt;auth-address&gt;MedSport, University of Michigan, 24 Frank Lloyd Wright Drive, Lobby A, Ann Arbor, Michigan 48106, USA. abedi@umich.edu&lt;/auth-address&gt;&lt;titles&gt;&lt;title&gt;Radiographic comparison of surgical hip dislocation and hip arthroscopy for treatment of cam deformity in femoroacetabular impingement&lt;/title&gt;&lt;secondary-title&gt;American Journal of Sports Medicine&lt;/secondary-title&gt;&lt;/titles&gt;&lt;periodical&gt;&lt;full-title&gt;American Journal of Sports Medicine&lt;/full-title&gt;&lt;abbr-1&gt;Am. J. Sports Med.&lt;/abbr-1&gt;&lt;abbr-2&gt;Am J Sports Med&lt;/abbr-2&gt;&lt;/periodical&gt;&lt;pages&gt;20S-8S&lt;/pages&gt;&lt;volume&gt;39 Suppl&lt;/volume&gt;&lt;edition&gt;2011/07/08&lt;/edition&gt;&lt;keywords&gt;&lt;keyword&gt;Adult&lt;/keyword&gt;&lt;keyword&gt;Arthroscopy/ methods&lt;/keyword&gt;&lt;keyword&gt;Cohort Studies&lt;/keyword&gt;&lt;keyword&gt;Femoracetabular Impingement/physiopathology/radiography/ surgery&lt;/keyword&gt;&lt;keyword&gt;Hip Dislocation/physiopathology/ radiography/surgery&lt;/keyword&gt;&lt;keyword&gt;Humans&lt;/keyword&gt;&lt;keyword&gt;Male&lt;/keyword&gt;&lt;keyword&gt;Outcome Assessment (Health Care)&lt;/keyword&gt;&lt;/keywords&gt;&lt;dates&gt;&lt;year&gt;2011&lt;/year&gt;&lt;pub-dates&gt;&lt;date&gt;Jul&lt;/date&gt;&lt;/pub-dates&gt;&lt;/dates&gt;&lt;isbn&gt;1552-3365 (Electronic)&amp;#xD;0363-5465 (Linking)&lt;/isbn&gt;&lt;accession-num&gt;21709028&lt;/accession-num&gt;&lt;urls&gt;&lt;/urls&gt;&lt;electronic-resource-num&gt;10.1177/0363546511412734&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21" w:tooltip="Bedi, 2011 #8788" w:history="1">
              <w:r w:rsidR="00522E6F">
                <w:rPr>
                  <w:rFonts w:ascii="Calibri" w:eastAsia="Calibri" w:hAnsi="Calibri" w:cs="Times New Roman"/>
                  <w:noProof/>
                </w:rPr>
                <w:t>21</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3FF925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6E9E81C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51E69706"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63C9D45" w14:textId="77777777" w:rsidR="00CD04AB" w:rsidRPr="00CD04AB" w:rsidRDefault="00CD04AB" w:rsidP="00CD04AB">
            <w:pPr>
              <w:jc w:val="center"/>
              <w:rPr>
                <w:rFonts w:ascii="Calibri" w:eastAsia="Calibri" w:hAnsi="Calibri" w:cs="Times New Roman"/>
              </w:rPr>
            </w:pPr>
          </w:p>
        </w:tc>
      </w:tr>
      <w:tr w:rsidR="00522E6F" w:rsidRPr="00CD04AB" w14:paraId="7F882BCD" w14:textId="77777777" w:rsidTr="00CD04AB">
        <w:tc>
          <w:tcPr>
            <w:tcW w:w="0" w:type="auto"/>
            <w:shd w:val="clear" w:color="auto" w:fill="FFFFFF"/>
          </w:tcPr>
          <w:p w14:paraId="37D85D85" w14:textId="60808FFF" w:rsidR="00CD04AB" w:rsidRPr="00CD04AB" w:rsidRDefault="00CD04AB" w:rsidP="00522E6F">
            <w:pPr>
              <w:rPr>
                <w:rFonts w:ascii="Calibri" w:eastAsia="Calibri" w:hAnsi="Calibri" w:cs="Times New Roman"/>
              </w:rPr>
            </w:pPr>
            <w:r w:rsidRPr="00CD04AB">
              <w:rPr>
                <w:rFonts w:ascii="Calibri" w:eastAsia="Calibri" w:hAnsi="Calibri" w:cs="Times New Roman"/>
              </w:rPr>
              <w:t>Byrd, J. (2011)</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Byrd&lt;/Author&gt;&lt;Year&gt;2011&lt;/Year&gt;&lt;RecNum&gt;9644&lt;/RecNum&gt;&lt;DisplayText&gt;(17)&lt;/DisplayText&gt;&lt;record&gt;&lt;rec-number&gt;9644&lt;/rec-number&gt;&lt;foreign-keys&gt;&lt;key app="EN" db-id="x5x002s5vsf9s9exsxlpr2r80ptsx9wa55a5"&gt;9644&lt;/key&gt;&lt;/foreign-keys&gt;&lt;ref-type name="Journal Article"&gt;17&lt;/ref-type&gt;&lt;contributors&gt;&lt;authors&gt;&lt;author&gt;Byrd, J. W.&lt;/author&gt;&lt;author&gt;Jones, K. S.&lt;/author&gt;&lt;/authors&gt;&lt;/contributors&gt;&lt;auth-address&gt;Nashville Sports Medicine Foundation, Nashville, Tennessee 37203, USA. kay@nsmoc.com&lt;/auth-address&gt;&lt;titles&gt;&lt;title&gt;Arthroscopic management of femoroacetabular impingement: minimum 2-year follow-up&lt;/title&gt;&lt;secondary-title&gt;Arthroscopy&lt;/secondary-title&gt;&lt;/titles&gt;&lt;periodical&gt;&lt;full-title&gt;Arthroscopy&lt;/full-title&gt;&lt;abbr-1&gt;Arthroscopy&lt;/abbr-1&gt;&lt;abbr-2&gt;Arthroscopy&lt;/abbr-2&gt;&lt;/periodical&gt;&lt;pages&gt;1379-88&lt;/pages&gt;&lt;volume&gt;27&lt;/volume&gt;&lt;number&gt;10&lt;/number&gt;&lt;edition&gt;2011/08/25&lt;/edition&gt;&lt;keywords&gt;&lt;keyword&gt;Acetabulum/pathology/surgery&lt;/keyword&gt;&lt;keyword&gt;Adolescent&lt;/keyword&gt;&lt;keyword&gt;Adult&lt;/keyword&gt;&lt;keyword&gt;Aged&lt;/keyword&gt;&lt;keyword&gt;Arthralgia/etiology/physiopathology&lt;/keyword&gt;&lt;keyword&gt;Arthroscopy/ methods&lt;/keyword&gt;&lt;keyword&gt;Female&lt;/keyword&gt;&lt;keyword&gt;Femoracetabular Impingement/pathology/rehabilitation/ surgery&lt;/keyword&gt;&lt;keyword&gt;Follow-Up Studies&lt;/keyword&gt;&lt;keyword&gt;Humans&lt;/keyword&gt;&lt;keyword&gt;Male&lt;/keyword&gt;&lt;keyword&gt;Middle Aged&lt;/keyword&gt;&lt;keyword&gt;Peripheral Nerve Injuries/epidemiology/etiology&lt;/keyword&gt;&lt;keyword&gt;Physical Therapy Modalities&lt;/keyword&gt;&lt;keyword&gt;Postoperative Complications/epidemiology&lt;/keyword&gt;&lt;keyword&gt;Prospective Studies&lt;/keyword&gt;&lt;keyword&gt;Severity of Illness Index&lt;/keyword&gt;&lt;keyword&gt;Treatment Outcome&lt;/keyword&gt;&lt;keyword&gt;Young Adult&lt;/keyword&gt;&lt;/keywords&gt;&lt;dates&gt;&lt;year&gt;2011&lt;/year&gt;&lt;pub-dates&gt;&lt;date&gt;Oct&lt;/date&gt;&lt;/pub-dates&gt;&lt;/dates&gt;&lt;isbn&gt;1526-3231 (Electronic)&amp;#xD;0749-8063 (Linking)&lt;/isbn&gt;&lt;accession-num&gt;21862276&lt;/accession-num&gt;&lt;urls&gt;&lt;/urls&gt;&lt;electronic-resource-num&gt;10.1016/j.arthro.2011.05.018&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7" w:tooltip="Byrd, 2011 #9644" w:history="1">
              <w:r w:rsidR="00522E6F">
                <w:rPr>
                  <w:rFonts w:ascii="Calibri" w:eastAsia="Calibri" w:hAnsi="Calibri" w:cs="Times New Roman"/>
                  <w:noProof/>
                </w:rPr>
                <w:t>17</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28890C9"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4C271DD9"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3B0FBD5"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7B9D760"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r>
      <w:tr w:rsidR="00522E6F" w:rsidRPr="00CD04AB" w14:paraId="0FFB6E9C" w14:textId="77777777" w:rsidTr="00CD04AB">
        <w:tc>
          <w:tcPr>
            <w:tcW w:w="0" w:type="auto"/>
            <w:shd w:val="clear" w:color="auto" w:fill="FFFFFF"/>
          </w:tcPr>
          <w:p w14:paraId="260564F0" w14:textId="04E82890" w:rsidR="00CD04AB" w:rsidRPr="00CD04AB" w:rsidRDefault="00CD04AB" w:rsidP="00522E6F">
            <w:pPr>
              <w:rPr>
                <w:rFonts w:ascii="Calibri" w:eastAsia="Calibri" w:hAnsi="Calibri" w:cs="Times New Roman"/>
              </w:rPr>
            </w:pPr>
            <w:r w:rsidRPr="00CD04AB">
              <w:rPr>
                <w:rFonts w:ascii="Calibri" w:eastAsia="Calibri" w:hAnsi="Calibri" w:cs="Times New Roman"/>
              </w:rPr>
              <w:t>Cohen, S. (2012)</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Cohen&lt;/Author&gt;&lt;Year&gt;2012&lt;/Year&gt;&lt;RecNum&gt;11865&lt;/RecNum&gt;&lt;DisplayText&gt;(33)&lt;/DisplayText&gt;&lt;record&gt;&lt;rec-number&gt;11865&lt;/rec-number&gt;&lt;foreign-keys&gt;&lt;key app="EN" db-id="x5x002s5vsf9s9exsxlpr2r80ptsx9wa55a5"&gt;11865&lt;/key&gt;&lt;/foreign-keys&gt;&lt;ref-type name="Journal Article"&gt;17&lt;/ref-type&gt;&lt;contributors&gt;&lt;authors&gt;&lt;author&gt;Cohen, S. B.&lt;/author&gt;&lt;author&gt;Huang, R.&lt;/author&gt;&lt;author&gt;Ciccotti, M. G.&lt;/author&gt;&lt;author&gt;Dodson, C. C.&lt;/author&gt;&lt;author&gt;Parvizi, J.&lt;/author&gt;&lt;/authors&gt;&lt;/contributors&gt;&lt;auth-address&gt;Rothman Institute at Thomas Jefferson University Hospital, 925 Chestnut Street, 5th Floor, Philadelphia, PA 19107, USA.&lt;/auth-address&gt;&lt;titles&gt;&lt;title&gt;Treatment of femoroacetabular impingement in athletes using a mini-direct anterior approach&lt;/title&gt;&lt;secondary-title&gt;American Journal of Sports Medicine&lt;/secondary-title&gt;&lt;/titles&gt;&lt;periodical&gt;&lt;full-title&gt;American Journal of Sports Medicine&lt;/full-title&gt;&lt;abbr-1&gt;Am. J. Sports Med.&lt;/abbr-1&gt;&lt;abbr-2&gt;Am J Sports Med&lt;/abbr-2&gt;&lt;/periodical&gt;&lt;pages&gt;1620-7&lt;/pages&gt;&lt;volume&gt;40&lt;/volume&gt;&lt;number&gt;7&lt;/number&gt;&lt;edition&gt;2012/05/09&lt;/edition&gt;&lt;keywords&gt;&lt;keyword&gt;Adolescent&lt;/keyword&gt;&lt;keyword&gt;Adult&lt;/keyword&gt;&lt;keyword&gt;Athletic Injuries/complications/radiography/ surgery&lt;/keyword&gt;&lt;keyword&gt;Cartilage, Articular/surgery&lt;/keyword&gt;&lt;keyword&gt;Femoracetabular Impingement/complications/radiography/ surgery&lt;/keyword&gt;&lt;keyword&gt;Follow-Up Studies&lt;/keyword&gt;&lt;keyword&gt;Hip Joint/radiography/ surgery&lt;/keyword&gt;&lt;keyword&gt;Humans&lt;/keyword&gt;&lt;keyword&gt;Middle Aged&lt;/keyword&gt;&lt;keyword&gt;Minimally Invasive Surgical Procedures/adverse effects/methods&lt;/keyword&gt;&lt;keyword&gt;Range of Motion, Articular&lt;/keyword&gt;&lt;keyword&gt;Treatment Outcome&lt;/keyword&gt;&lt;keyword&gt;Young Adult&lt;/keyword&gt;&lt;/keywords&gt;&lt;dates&gt;&lt;year&gt;2012&lt;/year&gt;&lt;pub-dates&gt;&lt;date&gt;Jul&lt;/date&gt;&lt;/pub-dates&gt;&lt;/dates&gt;&lt;isbn&gt;1552-3365 (Electronic)&amp;#xD;0363-5465 (Linking)&lt;/isbn&gt;&lt;accession-num&gt;22562788&lt;/accession-num&gt;&lt;urls&gt;&lt;/urls&gt;&lt;electronic-resource-num&gt;10.1177/0363546512445883&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33" w:tooltip="Cohen, 2012 #11865" w:history="1">
              <w:r w:rsidR="00522E6F">
                <w:rPr>
                  <w:rFonts w:ascii="Calibri" w:eastAsia="Calibri" w:hAnsi="Calibri" w:cs="Times New Roman"/>
                  <w:noProof/>
                </w:rPr>
                <w:t>33</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7FE22A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B83535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68218DDE"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6A4C663F" w14:textId="77777777" w:rsidR="00CD04AB" w:rsidRPr="00CD04AB" w:rsidRDefault="00CD04AB" w:rsidP="00CD04AB">
            <w:pPr>
              <w:jc w:val="center"/>
              <w:rPr>
                <w:rFonts w:ascii="Calibri" w:eastAsia="Calibri" w:hAnsi="Calibri" w:cs="Times New Roman"/>
              </w:rPr>
            </w:pPr>
          </w:p>
        </w:tc>
      </w:tr>
      <w:tr w:rsidR="00522E6F" w:rsidRPr="00CD04AB" w14:paraId="27C2FF83" w14:textId="77777777" w:rsidTr="00CD04AB">
        <w:tc>
          <w:tcPr>
            <w:tcW w:w="0" w:type="auto"/>
            <w:shd w:val="clear" w:color="auto" w:fill="FFFFFF"/>
          </w:tcPr>
          <w:p w14:paraId="3BCF037B" w14:textId="2A2058FE" w:rsidR="00CD04AB" w:rsidRPr="00CD04AB" w:rsidRDefault="00CD04AB" w:rsidP="00522E6F">
            <w:pPr>
              <w:rPr>
                <w:rFonts w:ascii="Calibri" w:eastAsia="Calibri" w:hAnsi="Calibri" w:cs="Times New Roman"/>
              </w:rPr>
            </w:pPr>
            <w:r w:rsidRPr="00CD04AB">
              <w:rPr>
                <w:rFonts w:ascii="Calibri" w:eastAsia="Calibri" w:hAnsi="Calibri" w:cs="Times New Roman"/>
              </w:rPr>
              <w:t>Malviya, A. (2012)</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Malviya&lt;/Author&gt;&lt;Year&gt;2012&lt;/Year&gt;&lt;RecNum&gt;11860&lt;/RecNum&gt;&lt;DisplayText&gt;(77)&lt;/DisplayText&gt;&lt;record&gt;&lt;rec-number&gt;11860&lt;/rec-number&gt;&lt;foreign-keys&gt;&lt;key app="EN" db-id="x5x002s5vsf9s9exsxlpr2r80ptsx9wa55a5"&gt;11860&lt;/key&gt;&lt;/foreign-keys&gt;&lt;ref-type name="Journal Article"&gt;17&lt;/ref-type&gt;&lt;contributors&gt;&lt;authors&gt;&lt;author&gt;Malviya, A.&lt;/author&gt;&lt;author&gt;Stafford, G. H.&lt;/author&gt;&lt;author&gt;Villar, R. N.&lt;/author&gt;&lt;/authors&gt;&lt;/contributors&gt;&lt;auth-address&gt;The Richard Villar Practice, Spire Cambridge Lea Hospital, Cambridge, UK. amalviya@nhs.net&lt;/auth-address&gt;&lt;titles&gt;&lt;title&gt;Is hip arthroscopy for femoroacetabular impingement only for athletes?&lt;/title&gt;&lt;secondary-title&gt;British Journal of Sports Medicine&lt;/secondary-title&gt;&lt;/titles&gt;&lt;periodical&gt;&lt;full-title&gt;British Journal of Sports Medicine&lt;/full-title&gt;&lt;abbr-1&gt;Br. J. Sports Med.&lt;/abbr-1&gt;&lt;abbr-2&gt;Br J Sports Med&lt;/abbr-2&gt;&lt;/periodical&gt;&lt;pages&gt;1016-8&lt;/pages&gt;&lt;volume&gt;46&lt;/volume&gt;&lt;number&gt;14&lt;/number&gt;&lt;edition&gt;2012/08/11&lt;/edition&gt;&lt;keywords&gt;&lt;keyword&gt;Activities of Daily Living&lt;/keyword&gt;&lt;keyword&gt;Adolescent&lt;/keyword&gt;&lt;keyword&gt;Adult&lt;/keyword&gt;&lt;keyword&gt;Arthroscopy/rehabilitation/ statistics &amp;amp; numerical data&lt;/keyword&gt;&lt;keyword&gt;Athletes/ statistics &amp;amp; numerical data&lt;/keyword&gt;&lt;keyword&gt;Disabled Persons/statistics &amp;amp; numerical data&lt;/keyword&gt;&lt;keyword&gt;Female&lt;/keyword&gt;&lt;keyword&gt;Femoracetabular Impingement/rehabilitation/ surgery&lt;/keyword&gt;&lt;keyword&gt;Humans&lt;/keyword&gt;&lt;keyword&gt;Male&lt;/keyword&gt;&lt;keyword&gt;Middle Aged&lt;/keyword&gt;&lt;keyword&gt;Patient Satisfaction&lt;/keyword&gt;&lt;keyword&gt;Prospective Studies&lt;/keyword&gt;&lt;keyword&gt;Quality of Life&lt;/keyword&gt;&lt;keyword&gt;Severity of Illness Index&lt;/keyword&gt;&lt;keyword&gt;Treatment Outcome&lt;/keyword&gt;&lt;keyword&gt;Young Adult&lt;/keyword&gt;&lt;/keywords&gt;&lt;dates&gt;&lt;year&gt;2012&lt;/year&gt;&lt;pub-dates&gt;&lt;date&gt;Nov&lt;/date&gt;&lt;/pub-dates&gt;&lt;/dates&gt;&lt;isbn&gt;1473-0480 (Electronic)&amp;#xD;0306-3674 (Linking)&lt;/isbn&gt;&lt;accession-num&gt;22878258&lt;/accession-num&gt;&lt;urls&gt;&lt;/urls&gt;&lt;electronic-resource-num&gt;10.1136/bjsports-2012-091184&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77" w:tooltip="Malviya, 2012 #11860" w:history="1">
              <w:r w:rsidR="00522E6F">
                <w:rPr>
                  <w:rFonts w:ascii="Calibri" w:eastAsia="Calibri" w:hAnsi="Calibri" w:cs="Times New Roman"/>
                  <w:noProof/>
                </w:rPr>
                <w:t>77</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FC550FD"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FC0C271"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40F03C4C"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B4601E1" w14:textId="77777777" w:rsidR="00CD04AB" w:rsidRPr="00CD04AB" w:rsidRDefault="00CD04AB" w:rsidP="00CD04AB">
            <w:pPr>
              <w:jc w:val="center"/>
              <w:rPr>
                <w:rFonts w:ascii="Calibri" w:eastAsia="Calibri" w:hAnsi="Calibri" w:cs="Times New Roman"/>
              </w:rPr>
            </w:pPr>
          </w:p>
        </w:tc>
      </w:tr>
      <w:tr w:rsidR="00522E6F" w:rsidRPr="00CD04AB" w14:paraId="7E3687CE" w14:textId="77777777" w:rsidTr="00CD04AB">
        <w:tc>
          <w:tcPr>
            <w:tcW w:w="0" w:type="auto"/>
            <w:shd w:val="clear" w:color="auto" w:fill="FFFFFF"/>
          </w:tcPr>
          <w:p w14:paraId="7ED11835" w14:textId="4402532A" w:rsidR="00CD04AB" w:rsidRPr="00CD04AB" w:rsidRDefault="00CD04AB" w:rsidP="00522E6F">
            <w:pPr>
              <w:rPr>
                <w:rFonts w:ascii="Calibri" w:eastAsia="Calibri" w:hAnsi="Calibri" w:cs="Times New Roman"/>
              </w:rPr>
            </w:pPr>
            <w:r w:rsidRPr="00CD04AB">
              <w:rPr>
                <w:rFonts w:ascii="Calibri" w:eastAsia="Calibri" w:hAnsi="Calibri" w:cs="Times New Roman"/>
              </w:rPr>
              <w:t>Walker, J. (2012)</w:t>
            </w:r>
            <w:r w:rsidR="004D5949" w:rsidRPr="00CD04AB">
              <w:rPr>
                <w:rFonts w:ascii="Calibri" w:eastAsia="Calibri" w:hAnsi="Calibri" w:cs="Times New Roman"/>
              </w:rPr>
              <w:fldChar w:fldCharType="begin">
                <w:fldData xml:space="preserve">PEVuZE5vdGU+PENpdGU+PEF1dGhvcj5XYWxrZXI8L0F1dGhvcj48WWVhcj4yMDEyPC9ZZWFyPjxS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XYWxrZXI8L0F1dGhvcj48WWVhcj4yMDEyPC9ZZWFyPjxS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31" w:tooltip="Walker, 2012 #11862" w:history="1">
              <w:r w:rsidR="00522E6F">
                <w:rPr>
                  <w:rFonts w:ascii="Calibri" w:eastAsia="Calibri" w:hAnsi="Calibri" w:cs="Times New Roman"/>
                  <w:noProof/>
                </w:rPr>
                <w:t>31</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69A9E5E"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64BA5264"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AF7A2CA"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692CFEC4" w14:textId="77777777" w:rsidR="00CD04AB" w:rsidRPr="00CD04AB" w:rsidRDefault="00CD04AB" w:rsidP="00CD04AB">
            <w:pPr>
              <w:jc w:val="center"/>
              <w:rPr>
                <w:rFonts w:ascii="Calibri" w:eastAsia="Calibri" w:hAnsi="Calibri" w:cs="Times New Roman"/>
              </w:rPr>
            </w:pPr>
          </w:p>
        </w:tc>
      </w:tr>
      <w:tr w:rsidR="00522E6F" w:rsidRPr="00CD04AB" w14:paraId="523209C2" w14:textId="77777777" w:rsidTr="00CD04AB">
        <w:tc>
          <w:tcPr>
            <w:tcW w:w="0" w:type="auto"/>
            <w:shd w:val="clear" w:color="auto" w:fill="FFFFFF"/>
          </w:tcPr>
          <w:p w14:paraId="0D04EB8A" w14:textId="78687384" w:rsidR="00CD04AB" w:rsidRPr="00CD04AB" w:rsidRDefault="00CD04AB" w:rsidP="00522E6F">
            <w:pPr>
              <w:rPr>
                <w:rFonts w:ascii="Calibri" w:eastAsia="Calibri" w:hAnsi="Calibri" w:cs="Times New Roman"/>
              </w:rPr>
            </w:pPr>
            <w:r w:rsidRPr="00CD04AB">
              <w:rPr>
                <w:rFonts w:ascii="Calibri" w:eastAsia="Calibri" w:hAnsi="Calibri" w:cs="Times New Roman"/>
              </w:rPr>
              <w:t>Cooper, A. (2013)</w:t>
            </w:r>
            <w:r w:rsidR="004D5949" w:rsidRPr="00CD04AB">
              <w:rPr>
                <w:rFonts w:ascii="Calibri" w:eastAsia="Calibri" w:hAnsi="Calibri" w:cs="Times New Roman"/>
              </w:rPr>
              <w:fldChar w:fldCharType="begin">
                <w:fldData xml:space="preserve">PEVuZE5vdGU+PENpdGU+PEF1dGhvcj5Db29wZXI8L0F1dGhvcj48WWVhcj4yMDEzPC9ZZWFyPjxS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Db29wZXI8L0F1dGhvcj48WWVhcj4yMDEzPC9ZZWFyPjxS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38" w:tooltip="Cooper, 2013 #11863" w:history="1">
              <w:r w:rsidR="00522E6F">
                <w:rPr>
                  <w:rFonts w:ascii="Calibri" w:eastAsia="Calibri" w:hAnsi="Calibri" w:cs="Times New Roman"/>
                  <w:noProof/>
                </w:rPr>
                <w:t>38</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10CCD0C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1C72D669"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C984BBD"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99E8A71" w14:textId="77777777" w:rsidR="00CD04AB" w:rsidRPr="00CD04AB" w:rsidRDefault="00CD04AB" w:rsidP="00CD04AB">
            <w:pPr>
              <w:jc w:val="center"/>
              <w:rPr>
                <w:rFonts w:ascii="Calibri" w:eastAsia="Calibri" w:hAnsi="Calibri" w:cs="Times New Roman"/>
              </w:rPr>
            </w:pPr>
          </w:p>
        </w:tc>
      </w:tr>
      <w:tr w:rsidR="00522E6F" w:rsidRPr="00CD04AB" w14:paraId="57CBBB0E" w14:textId="77777777" w:rsidTr="00CD04AB">
        <w:tc>
          <w:tcPr>
            <w:tcW w:w="0" w:type="auto"/>
            <w:shd w:val="clear" w:color="auto" w:fill="FFFFFF"/>
          </w:tcPr>
          <w:p w14:paraId="64AD494A" w14:textId="3262C4CE" w:rsidR="00CD04AB" w:rsidRPr="00CD04AB" w:rsidRDefault="00CD04AB" w:rsidP="00522E6F">
            <w:pPr>
              <w:rPr>
                <w:rFonts w:ascii="Calibri" w:eastAsia="Calibri" w:hAnsi="Calibri" w:cs="Times New Roman"/>
              </w:rPr>
            </w:pPr>
            <w:r w:rsidRPr="00CD04AB">
              <w:rPr>
                <w:rFonts w:ascii="Calibri" w:eastAsia="Calibri" w:hAnsi="Calibri" w:cs="Times New Roman"/>
              </w:rPr>
              <w:t>Büchler, L. (2013)</w:t>
            </w:r>
            <w:r w:rsidR="004D5949" w:rsidRPr="00CD04AB">
              <w:rPr>
                <w:rFonts w:ascii="Calibri" w:eastAsia="Calibri" w:hAnsi="Calibri" w:cs="Times New Roman"/>
              </w:rPr>
              <w:fldChar w:fldCharType="begin">
                <w:fldData xml:space="preserve">PEVuZE5vdGU+PENpdGU+PEF1dGhvcj5CdWNobGVyPC9BdXRob3I+PFllYXI+MjAxMzwvWWVhcj48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Y1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CdWNobGVyPC9BdXRob3I+PFllYXI+MjAxMzwvWWVhcj48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Y1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05" w:tooltip="Buchler, 2013 #10402" w:history="1">
              <w:r w:rsidR="00522E6F">
                <w:rPr>
                  <w:rFonts w:ascii="Calibri" w:eastAsia="Calibri" w:hAnsi="Calibri" w:cs="Times New Roman"/>
                  <w:noProof/>
                </w:rPr>
                <w:t>105</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6E198B6"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7AC6F7B"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2D3DBB12"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43E5EE8" w14:textId="77777777" w:rsidR="00CD04AB" w:rsidRPr="00CD04AB" w:rsidRDefault="00CD04AB" w:rsidP="00CD04AB">
            <w:pPr>
              <w:jc w:val="center"/>
              <w:rPr>
                <w:rFonts w:ascii="Calibri" w:eastAsia="Calibri" w:hAnsi="Calibri" w:cs="Times New Roman"/>
              </w:rPr>
            </w:pPr>
          </w:p>
        </w:tc>
      </w:tr>
      <w:tr w:rsidR="00522E6F" w:rsidRPr="00CD04AB" w14:paraId="395E8C96" w14:textId="77777777" w:rsidTr="00CD04AB">
        <w:tc>
          <w:tcPr>
            <w:tcW w:w="0" w:type="auto"/>
            <w:shd w:val="clear" w:color="auto" w:fill="FFFFFF"/>
          </w:tcPr>
          <w:p w14:paraId="3DD3DA95" w14:textId="199E2892" w:rsidR="00CD04AB" w:rsidRPr="00CD04AB" w:rsidRDefault="00CD04AB" w:rsidP="00522E6F">
            <w:pPr>
              <w:rPr>
                <w:rFonts w:ascii="Calibri" w:eastAsia="Calibri" w:hAnsi="Calibri" w:cs="Times New Roman"/>
              </w:rPr>
            </w:pPr>
            <w:r w:rsidRPr="00CD04AB">
              <w:rPr>
                <w:rFonts w:ascii="Calibri" w:eastAsia="Calibri" w:hAnsi="Calibri" w:cs="Times New Roman"/>
              </w:rPr>
              <w:t>Malviya, A. (2013)</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Malviya&lt;/Author&gt;&lt;Year&gt;2013&lt;/Year&gt;&lt;RecNum&gt;11854&lt;/RecNum&gt;&lt;DisplayText&gt;(44)&lt;/DisplayText&gt;&lt;record&gt;&lt;rec-number&gt;11854&lt;/rec-number&gt;&lt;foreign-keys&gt;&lt;key app="EN" db-id="x5x002s5vsf9s9exsxlpr2r80ptsx9wa55a5"&gt;11854&lt;/key&gt;&lt;/foreign-keys&gt;&lt;ref-type name="Journal Article"&gt;17&lt;/ref-type&gt;&lt;contributors&gt;&lt;authors&gt;&lt;author&gt;Malviya, A.&lt;/author&gt;&lt;author&gt;Paliobeis, C. P.&lt;/author&gt;&lt;author&gt;Villar, R. N.&lt;/author&gt;&lt;/authors&gt;&lt;/contributors&gt;&lt;auth-address&gt;Wansbeck General Hospital, Northumbria Healthcare NHS Foundation Trust, Ashington, UK.&lt;/auth-address&gt;&lt;titles&gt;&lt;title&gt;Do professional athletes perform better than recreational athletes after arthroscopy for femoroacetabular impingement?&lt;/title&gt;&lt;secondary-title&gt;Clin Orthop Relat Res&lt;/secondary-title&gt;&lt;/titles&gt;&lt;periodical&gt;&lt;full-title&gt;Clin Orthop Relat Res&lt;/full-title&gt;&lt;/periodical&gt;&lt;pages&gt;2477-83&lt;/pages&gt;&lt;volume&gt;471&lt;/volume&gt;&lt;number&gt;8&lt;/number&gt;&lt;edition&gt;2013/03/05&lt;/edition&gt;&lt;keywords&gt;&lt;keyword&gt;Adolescent&lt;/keyword&gt;&lt;keyword&gt;Adult&lt;/keyword&gt;&lt;keyword&gt;Arthroscopy/adverse effects&lt;/keyword&gt;&lt;keyword&gt;Athletes&lt;/keyword&gt;&lt;keyword&gt;Athletic Injuries/diagnosis/physiopathology/ surgery&lt;/keyword&gt;&lt;keyword&gt;Biomechanical Phenomena&lt;/keyword&gt;&lt;keyword&gt;Female&lt;/keyword&gt;&lt;keyword&gt;Femoracetabular Impingement/diagnosis/physiopathology/ surgery&lt;/keyword&gt;&lt;keyword&gt;Hip Joint/physiopathology/ surgery&lt;/keyword&gt;&lt;keyword&gt;Humans&lt;/keyword&gt;&lt;keyword&gt;Male&lt;/keyword&gt;&lt;keyword&gt;Middle Aged&lt;/keyword&gt;&lt;keyword&gt;Prospective Studies&lt;/keyword&gt;&lt;keyword&gt;Recovery of Function&lt;/keyword&gt;&lt;keyword&gt;Recreation&lt;/keyword&gt;&lt;keyword&gt;Surveys and Questionnaires&lt;/keyword&gt;&lt;keyword&gt;Time Factors&lt;/keyword&gt;&lt;keyword&gt;Treatment Outcome&lt;/keyword&gt;&lt;keyword&gt;Young Adult&lt;/keyword&gt;&lt;/keywords&gt;&lt;dates&gt;&lt;year&gt;2013&lt;/year&gt;&lt;pub-dates&gt;&lt;date&gt;Aug&lt;/date&gt;&lt;/pub-dates&gt;&lt;/dates&gt;&lt;isbn&gt;1528-1132 (Electronic)&amp;#xD;0009-921X (Linking)&lt;/isbn&gt;&lt;accession-num&gt;23456186&lt;/accession-num&gt;&lt;urls&gt;&lt;/urls&gt;&lt;custom2&gt;3705039&lt;/custom2&gt;&lt;electronic-resource-num&gt;10.1007/s11999-013-2787-z&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44" w:tooltip="Malviya, 2013 #11854" w:history="1">
              <w:r w:rsidR="00522E6F">
                <w:rPr>
                  <w:rFonts w:ascii="Calibri" w:eastAsia="Calibri" w:hAnsi="Calibri" w:cs="Times New Roman"/>
                  <w:noProof/>
                </w:rPr>
                <w:t>44</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3755F7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48DB5FAC"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2F2195C"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CC3AA06" w14:textId="77777777" w:rsidR="00CD04AB" w:rsidRPr="00CD04AB" w:rsidRDefault="00CD04AB" w:rsidP="00CD04AB">
            <w:pPr>
              <w:jc w:val="center"/>
              <w:rPr>
                <w:rFonts w:ascii="Calibri" w:eastAsia="Calibri" w:hAnsi="Calibri" w:cs="Times New Roman"/>
              </w:rPr>
            </w:pPr>
          </w:p>
        </w:tc>
      </w:tr>
      <w:tr w:rsidR="00522E6F" w:rsidRPr="00CD04AB" w14:paraId="5797C1CF" w14:textId="77777777" w:rsidTr="00CD04AB">
        <w:tc>
          <w:tcPr>
            <w:tcW w:w="0" w:type="auto"/>
            <w:shd w:val="clear" w:color="auto" w:fill="FFFFFF"/>
          </w:tcPr>
          <w:p w14:paraId="7B441940" w14:textId="3F3D9847" w:rsidR="00CD04AB" w:rsidRPr="00CD04AB" w:rsidRDefault="00CD04AB" w:rsidP="00522E6F">
            <w:pPr>
              <w:rPr>
                <w:rFonts w:ascii="Calibri" w:eastAsia="Calibri" w:hAnsi="Calibri" w:cs="Times New Roman"/>
              </w:rPr>
            </w:pPr>
            <w:r w:rsidRPr="00CD04AB">
              <w:rPr>
                <w:rFonts w:ascii="Calibri" w:eastAsia="Calibri" w:hAnsi="Calibri" w:cs="Times New Roman"/>
              </w:rPr>
              <w:t>Mei-Dan, O. (2014)</w:t>
            </w:r>
            <w:r w:rsidR="004D5949" w:rsidRPr="00CD04AB">
              <w:rPr>
                <w:rFonts w:ascii="Calibri" w:eastAsia="Calibri" w:hAnsi="Calibri" w:cs="Times New Roman"/>
              </w:rPr>
              <w:fldChar w:fldCharType="begin">
                <w:fldData xml:space="preserve">PEVuZE5vdGU+PENpdGU+PEF1dGhvcj5NZWktRGFuPC9BdXRob3I+PFllYXI+MjAxNDwvWWVhcj48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NZWktRGFuPC9BdXRob3I+PFllYXI+MjAxNDwvWWVhcj48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49" w:tooltip="Mei-Dan, 2014 #11849" w:history="1">
              <w:r w:rsidR="00522E6F">
                <w:rPr>
                  <w:rFonts w:ascii="Calibri" w:eastAsia="Calibri" w:hAnsi="Calibri" w:cs="Times New Roman"/>
                  <w:noProof/>
                </w:rPr>
                <w:t>49</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7E89A661"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1C0DA71"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E88D69F"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429E8D19" w14:textId="77777777" w:rsidR="00CD04AB" w:rsidRPr="00CD04AB" w:rsidRDefault="00CD04AB" w:rsidP="00CD04AB">
            <w:pPr>
              <w:jc w:val="center"/>
              <w:rPr>
                <w:rFonts w:ascii="Calibri" w:eastAsia="Calibri" w:hAnsi="Calibri" w:cs="Times New Roman"/>
              </w:rPr>
            </w:pPr>
          </w:p>
        </w:tc>
      </w:tr>
      <w:tr w:rsidR="00522E6F" w:rsidRPr="00CD04AB" w14:paraId="5C03474E" w14:textId="77777777" w:rsidTr="00CD04AB">
        <w:tc>
          <w:tcPr>
            <w:tcW w:w="0" w:type="auto"/>
            <w:shd w:val="clear" w:color="auto" w:fill="FFFFFF"/>
          </w:tcPr>
          <w:p w14:paraId="73F31835" w14:textId="149EF7F0" w:rsidR="00CD04AB" w:rsidRPr="00CD04AB" w:rsidRDefault="00CD04AB" w:rsidP="00522E6F">
            <w:pPr>
              <w:rPr>
                <w:rFonts w:ascii="Calibri" w:eastAsia="Calibri" w:hAnsi="Calibri" w:cs="Times New Roman"/>
              </w:rPr>
            </w:pPr>
            <w:r w:rsidRPr="00CD04AB">
              <w:rPr>
                <w:rFonts w:ascii="Calibri" w:eastAsia="Calibri" w:hAnsi="Calibri" w:cs="Times New Roman"/>
              </w:rPr>
              <w:t>Khan, O. (2014)</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Khan&lt;/Author&gt;&lt;Year&gt;2014&lt;/Year&gt;&lt;RecNum&gt;11718&lt;/RecNum&gt;&lt;DisplayText&gt;(86)&lt;/DisplayText&gt;&lt;record&gt;&lt;rec-number&gt;11718&lt;/rec-number&gt;&lt;foreign-keys&gt;&lt;key app="EN" db-id="x5x002s5vsf9s9exsxlpr2r80ptsx9wa55a5"&gt;11718&lt;/key&gt;&lt;/foreign-keys&gt;&lt;ref-type name="Journal Article"&gt;17&lt;/ref-type&gt;&lt;contributors&gt;&lt;authors&gt;&lt;author&gt;Khan, O.&lt;/author&gt;&lt;author&gt;Witt, J.&lt;/author&gt;&lt;/authors&gt;&lt;/contributors&gt;&lt;auth-address&gt;University College London Hospitals, 250 Euston Rd, London, NW1 2PG, UK.&lt;/auth-address&gt;&lt;titles&gt;&lt;title&gt;Evaluation of the magnitude and location of Cam deformity using three dimensional CT analysis&lt;/title&gt;&lt;secondary-title&gt;Bone Joint J&lt;/secondary-title&gt;&lt;alt-title&gt;The bone &amp;amp; joint journal&lt;/alt-title&gt;&lt;/titles&gt;&lt;periodical&gt;&lt;full-title&gt;Bone Joint J&lt;/full-title&gt;&lt;/periodical&gt;&lt;pages&gt;1167-71&lt;/pages&gt;&lt;volume&gt;96-b&lt;/volume&gt;&lt;number&gt;9&lt;/number&gt;&lt;edition&gt;2014/09/04&lt;/edition&gt;&lt;keywords&gt;&lt;keyword&gt;Adolescent&lt;/keyword&gt;&lt;keyword&gt;Adult&lt;/keyword&gt;&lt;keyword&gt;Female&lt;/keyword&gt;&lt;keyword&gt;Femoracetabular Impingement/*radiography&lt;/keyword&gt;&lt;keyword&gt;Femur Head/*radiography&lt;/keyword&gt;&lt;keyword&gt;Humans&lt;/keyword&gt;&lt;keyword&gt;Imaging, Three-Dimensional/*methods&lt;/keyword&gt;&lt;keyword&gt;Male&lt;/keyword&gt;&lt;keyword&gt;Middle Aged&lt;/keyword&gt;&lt;keyword&gt;Multidetector Computed Tomography/*methods&lt;/keyword&gt;&lt;keyword&gt;Young Adult&lt;/keyword&gt;&lt;keyword&gt;Alpha angle&lt;/keyword&gt;&lt;keyword&gt;Ct&lt;/keyword&gt;&lt;keyword&gt;Femoroacetabular impingement&lt;/keyword&gt;&lt;keyword&gt;Imaging&lt;/keyword&gt;&lt;/keywords&gt;&lt;dates&gt;&lt;year&gt;2014&lt;/year&gt;&lt;pub-dates&gt;&lt;date&gt;Sep&lt;/date&gt;&lt;/pub-dates&gt;&lt;/dates&gt;&lt;accession-num&gt;25183585&lt;/accession-num&gt;&lt;urls&gt;&lt;/urls&gt;&lt;electronic-resource-num&gt;10.1302/0301-620x.96b9.33555&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86" w:tooltip="Khan, 2014 #11718" w:history="1">
              <w:r w:rsidR="00522E6F">
                <w:rPr>
                  <w:rFonts w:ascii="Calibri" w:eastAsia="Calibri" w:hAnsi="Calibri" w:cs="Times New Roman"/>
                  <w:noProof/>
                </w:rPr>
                <w:t>86</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4FF4ACAD"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89159C3"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7B2D83C6"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C253F8A" w14:textId="77777777" w:rsidR="00CD04AB" w:rsidRPr="00CD04AB" w:rsidRDefault="00CD04AB" w:rsidP="00CD04AB">
            <w:pPr>
              <w:jc w:val="center"/>
              <w:rPr>
                <w:rFonts w:ascii="Calibri" w:eastAsia="Calibri" w:hAnsi="Calibri" w:cs="Times New Roman"/>
              </w:rPr>
            </w:pPr>
          </w:p>
        </w:tc>
      </w:tr>
      <w:tr w:rsidR="00522E6F" w:rsidRPr="00CD04AB" w14:paraId="13DA981F" w14:textId="77777777" w:rsidTr="00CD04AB">
        <w:tc>
          <w:tcPr>
            <w:tcW w:w="0" w:type="auto"/>
            <w:shd w:val="clear" w:color="auto" w:fill="FFFFFF"/>
            <w:vAlign w:val="center"/>
          </w:tcPr>
          <w:p w14:paraId="04D361B1" w14:textId="3EFB986C"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Redmond, J. (2015)</w:t>
            </w:r>
            <w:r w:rsidR="004D5949" w:rsidRPr="00CD04AB">
              <w:rPr>
                <w:rFonts w:ascii="Calibri" w:eastAsia="Times New Roman" w:hAnsi="Calibri" w:cs="Times New Roman"/>
                <w:color w:val="000000"/>
              </w:rPr>
              <w:fldChar w:fldCharType="begin">
                <w:fldData xml:space="preserve">PEVuZE5vdGU+PENpdGU+PEF1dGhvcj5SZWRtb25kPC9BdXRob3I+PFllYXI+MjAxNTwvWWVhcj48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</w:fldData>
              </w:fldChar>
            </w:r>
            <w:r w:rsidR="00955D58">
              <w:rPr>
                <w:rFonts w:ascii="Calibri" w:eastAsia="Times New Roman" w:hAnsi="Calibri" w:cs="Times New Roman"/>
                <w:color w:val="000000"/>
              </w:rPr>
              <w:instrText xml:space="preserve"> ADDIN EN.CITE </w:instrText>
            </w:r>
            <w:r w:rsidR="00955D58">
              <w:rPr>
                <w:rFonts w:ascii="Calibri" w:eastAsia="Times New Roman" w:hAnsi="Calibri" w:cs="Times New Roman"/>
                <w:color w:val="000000"/>
              </w:rPr>
              <w:fldChar w:fldCharType="begin">
                <w:fldData xml:space="preserve">PEVuZE5vdGU+PENpdGU+PEF1dGhvcj5SZWRtb25kPC9BdXRob3I+PFllYXI+MjAxNTwvWWVhcj48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</w:fldData>
              </w:fldChar>
            </w:r>
            <w:r w:rsidR="00955D58">
              <w:rPr>
                <w:rFonts w:ascii="Calibri" w:eastAsia="Times New Roman" w:hAnsi="Calibri" w:cs="Times New Roman"/>
                <w:color w:val="000000"/>
              </w:rPr>
              <w:instrText xml:space="preserve"> ADDIN EN.CITE.DATA </w:instrText>
            </w:r>
            <w:r w:rsidR="00955D58">
              <w:rPr>
                <w:rFonts w:ascii="Calibri" w:eastAsia="Times New Roman" w:hAnsi="Calibri" w:cs="Times New Roman"/>
                <w:color w:val="000000"/>
              </w:rPr>
            </w:r>
            <w:r w:rsidR="00955D58">
              <w:rPr>
                <w:rFonts w:ascii="Calibri" w:eastAsia="Times New Roman" w:hAnsi="Calibri" w:cs="Times New Roman"/>
                <w:color w:val="000000"/>
              </w:rPr>
              <w:fldChar w:fldCharType="end"/>
            </w:r>
            <w:r w:rsidR="004D5949" w:rsidRPr="00CD04AB">
              <w:rPr>
                <w:rFonts w:ascii="Calibri" w:eastAsia="Times New Roman" w:hAnsi="Calibri" w:cs="Times New Roman"/>
                <w:color w:val="000000"/>
              </w:rPr>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59" w:tooltip="Redmond, 2015 #11835" w:history="1">
              <w:r w:rsidR="00522E6F">
                <w:rPr>
                  <w:rFonts w:ascii="Calibri" w:eastAsia="Times New Roman" w:hAnsi="Calibri" w:cs="Times New Roman"/>
                  <w:noProof/>
                  <w:color w:val="000000"/>
                </w:rPr>
                <w:t>59</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3C577B6C"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0326B9F3"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FB85F56"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F2E720F" w14:textId="77777777" w:rsidR="00CD04AB" w:rsidRPr="00CD04AB" w:rsidRDefault="00CD04AB" w:rsidP="00CD04AB">
            <w:pPr>
              <w:jc w:val="center"/>
              <w:rPr>
                <w:rFonts w:ascii="Calibri" w:eastAsia="Calibri" w:hAnsi="Calibri" w:cs="Times New Roman"/>
              </w:rPr>
            </w:pPr>
          </w:p>
        </w:tc>
      </w:tr>
      <w:tr w:rsidR="00522E6F" w:rsidRPr="00CD04AB" w14:paraId="7CD0A568" w14:textId="77777777" w:rsidTr="00CD04AB">
        <w:tc>
          <w:tcPr>
            <w:tcW w:w="0" w:type="auto"/>
            <w:shd w:val="clear" w:color="auto" w:fill="FFFFFF"/>
            <w:vAlign w:val="center"/>
          </w:tcPr>
          <w:p w14:paraId="440A9B9A" w14:textId="34476752"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Impellizzeri, F. (2015)</w:t>
            </w:r>
            <w:r w:rsidR="004D5949" w:rsidRPr="00CD04AB">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Impellizzeri&lt;/Author&gt;&lt;Year&gt;2015&lt;/Year&gt;&lt;RecNum&gt;11831&lt;/RecNum&gt;&lt;DisplayText&gt;(60)&lt;/DisplayText&gt;&lt;record&gt;&lt;rec-number&gt;11831&lt;/rec-number&gt;&lt;foreign-keys&gt;&lt;key app="EN" db-id="x5x002s5vsf9s9exsxlpr2r80ptsx9wa55a5"&gt;11831&lt;/key&gt;&lt;/foreign-keys&gt;&lt;ref-type name="Journal Article"&gt;17&lt;/ref-type&gt;&lt;contributors&gt;&lt;authors&gt;&lt;author&gt;Impellizzeri, F. M.&lt;/author&gt;&lt;author&gt;Mannion, A. F.&lt;/author&gt;&lt;author&gt;Naal, F. D.&lt;/author&gt;&lt;author&gt;Leunig, M.&lt;/author&gt;&lt;/authors&gt;&lt;/contributors&gt;&lt;auth-address&gt;Department of Research and Development, Schulthess Clinic, Zurich, Switzerland. Electronic address: franco.impellizzeri@gmail.com.&amp;#xD;Department of Research and Development, Schulthess Clinic, Zurich, Switzerland.&lt;/auth-address&gt;&lt;titles&gt;&lt;title&gt;Validation of the Core Outcome Measures Index in Patients With Femoroacetabular Impingement&lt;/title&gt;&lt;secondary-title&gt;Arthroscopy&lt;/secondary-title&gt;&lt;/titles&gt;&lt;periodical&gt;&lt;full-title&gt;Arthroscopy&lt;/full-title&gt;&lt;abbr-1&gt;Arthroscopy&lt;/abbr-1&gt;&lt;abbr-2&gt;Arthroscopy&lt;/abbr-2&gt;&lt;/periodical&gt;&lt;pages&gt;1238-46&lt;/pages&gt;&lt;volume&gt;31&lt;/volume&gt;&lt;number&gt;7&lt;/number&gt;&lt;edition&gt;2015/03/17&lt;/edition&gt;&lt;keywords&gt;&lt;keyword&gt;Adult&lt;/keyword&gt;&lt;keyword&gt;Disabled Persons&lt;/keyword&gt;&lt;keyword&gt;Female&lt;/keyword&gt;&lt;keyword&gt;Femoracetabular Impingement/diagnosis/rehabilitation/ surgery&lt;/keyword&gt;&lt;keyword&gt;Health Surveys&lt;/keyword&gt;&lt;keyword&gt;Humans&lt;/keyword&gt;&lt;keyword&gt;Male&lt;/keyword&gt;&lt;keyword&gt;Outcome Assessment (Health Care)/ methods&lt;/keyword&gt;&lt;keyword&gt;Postoperative Period&lt;/keyword&gt;&lt;keyword&gt;Quality of Life&lt;/keyword&gt;&lt;keyword&gt;Surveys and Questionnaires&lt;/keyword&gt;&lt;/keywords&gt;&lt;dates&gt;&lt;year&gt;2015&lt;/year&gt;&lt;pub-dates&gt;&lt;date&gt;Jul&lt;/date&gt;&lt;/pub-dates&gt;&lt;/dates&gt;&lt;isbn&gt;1526-3231 (Electronic)&amp;#xD;0749-8063 (Linking)&lt;/isbn&gt;&lt;accession-num&gt;25771423&lt;/accession-num&gt;&lt;urls&gt;&lt;/urls&gt;&lt;electronic-resource-num&gt;10.1016/j.arthro.2015.01.014&lt;/electronic-resource-num&gt;&lt;remote-database-provider&gt;NLM&lt;/remote-database-provider&gt;&lt;language&gt;eng&lt;/language&gt;&lt;/record&gt;&lt;/Cite&gt;&lt;/EndNote&gt;</w:instrText>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60" w:tooltip="Impellizzeri, 2015 #11831" w:history="1">
              <w:r w:rsidR="00522E6F">
                <w:rPr>
                  <w:rFonts w:ascii="Calibri" w:eastAsia="Times New Roman" w:hAnsi="Calibri" w:cs="Times New Roman"/>
                  <w:noProof/>
                  <w:color w:val="000000"/>
                </w:rPr>
                <w:t>60</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66004194" w14:textId="77777777" w:rsidR="00CD04AB" w:rsidRPr="00CD04AB" w:rsidRDefault="00CD04AB" w:rsidP="00CD04AB">
            <w:pPr>
              <w:jc w:val="center"/>
              <w:rPr>
                <w:rFonts w:ascii="Calibri" w:eastAsia="Calibri" w:hAnsi="Calibri" w:cs="Times New Roman"/>
              </w:rPr>
            </w:pPr>
            <w:r w:rsidRPr="00CD04AB">
              <w:rPr>
                <w:rFonts w:ascii="Calibri" w:eastAsia="Calibri" w:hAnsi="Calibri" w:cs="Times New Roman"/>
              </w:rPr>
              <w:t>X</w:t>
            </w:r>
          </w:p>
        </w:tc>
        <w:tc>
          <w:tcPr>
            <w:tcW w:w="0" w:type="auto"/>
            <w:shd w:val="clear" w:color="auto" w:fill="FFFFFF"/>
          </w:tcPr>
          <w:p w14:paraId="32E0B46A"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17624B1"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C6A8080" w14:textId="77777777" w:rsidR="00CD04AB" w:rsidRPr="00CD04AB" w:rsidRDefault="00CD04AB" w:rsidP="00CD04AB">
            <w:pPr>
              <w:jc w:val="center"/>
              <w:rPr>
                <w:rFonts w:ascii="Calibri" w:eastAsia="Calibri" w:hAnsi="Calibri" w:cs="Times New Roman"/>
              </w:rPr>
            </w:pPr>
          </w:p>
        </w:tc>
      </w:tr>
      <w:tr w:rsidR="008051AD" w:rsidRPr="00CD04AB" w14:paraId="102B439D" w14:textId="77777777" w:rsidTr="0088093A">
        <w:tc>
          <w:tcPr>
            <w:tcW w:w="0" w:type="auto"/>
            <w:gridSpan w:val="5"/>
            <w:shd w:val="clear" w:color="auto" w:fill="FFFF00"/>
            <w:vAlign w:val="center"/>
          </w:tcPr>
          <w:p w14:paraId="0088838C" w14:textId="6941E56E" w:rsidR="008051AD" w:rsidRPr="00CD04AB" w:rsidRDefault="008051AD" w:rsidP="00CD04AB">
            <w:pPr>
              <w:jc w:val="center"/>
              <w:rPr>
                <w:rFonts w:ascii="Calibri" w:eastAsia="Calibri" w:hAnsi="Calibri" w:cs="Times New Roman"/>
              </w:rPr>
            </w:pPr>
            <w:r>
              <w:rPr>
                <w:rFonts w:ascii="Calibri" w:eastAsia="Calibri" w:hAnsi="Calibri" w:cs="Times New Roman"/>
              </w:rPr>
              <w:t>8% of studies not reporting any of four imaging criteria</w:t>
            </w:r>
          </w:p>
        </w:tc>
      </w:tr>
      <w:tr w:rsidR="00522E6F" w:rsidRPr="00CD04AB" w14:paraId="1EFE6522" w14:textId="77777777" w:rsidTr="00CD04AB">
        <w:tc>
          <w:tcPr>
            <w:tcW w:w="0" w:type="auto"/>
            <w:shd w:val="clear" w:color="auto" w:fill="FFFFFF"/>
          </w:tcPr>
          <w:p w14:paraId="66CDA8E3" w14:textId="2AE15B3A" w:rsidR="00CD04AB" w:rsidRPr="00CD04AB" w:rsidRDefault="00CD04AB" w:rsidP="00522E6F">
            <w:pPr>
              <w:rPr>
                <w:rFonts w:ascii="Calibri" w:eastAsia="Calibri" w:hAnsi="Calibri" w:cs="Times New Roman"/>
              </w:rPr>
            </w:pPr>
            <w:r w:rsidRPr="00CD04AB">
              <w:rPr>
                <w:rFonts w:ascii="Calibri" w:eastAsia="Calibri" w:hAnsi="Calibri" w:cs="Times New Roman"/>
              </w:rPr>
              <w:t>Murphy, S. (2004)</w:t>
            </w:r>
            <w:r w:rsidR="004D5949" w:rsidRPr="00CD04AB">
              <w:rPr>
                <w:rFonts w:ascii="Calibri" w:eastAsia="Calibri" w:hAnsi="Calibri" w:cs="Times New Roman"/>
              </w:rPr>
              <w:fldChar w:fldCharType="begin">
                <w:fldData xml:space="preserve">PEVuZE5vdGU+PENpdGU+PEF1dGhvcj5NdXJwaHk8L0F1dGhvcj48WWVhcj4yMDA0PC9ZZWFyPjxS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NdXJwaHk8L0F1dGhvcj48WWVhcj4yMDA0PC9ZZWFyPjxS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01" w:tooltip="Murphy, 2004 #11894" w:history="1">
              <w:r w:rsidR="00522E6F">
                <w:rPr>
                  <w:rFonts w:ascii="Calibri" w:eastAsia="Calibri" w:hAnsi="Calibri" w:cs="Times New Roman"/>
                  <w:noProof/>
                </w:rPr>
                <w:t>101</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7AD50369"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58F0CDBA"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91138B4"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4B92CF5" w14:textId="77777777" w:rsidR="00CD04AB" w:rsidRPr="00CD04AB" w:rsidRDefault="00CD04AB" w:rsidP="00CD04AB">
            <w:pPr>
              <w:jc w:val="center"/>
              <w:rPr>
                <w:rFonts w:ascii="Calibri" w:eastAsia="Calibri" w:hAnsi="Calibri" w:cs="Times New Roman"/>
              </w:rPr>
            </w:pPr>
          </w:p>
        </w:tc>
      </w:tr>
      <w:tr w:rsidR="00522E6F" w:rsidRPr="00CD04AB" w14:paraId="0060777B" w14:textId="77777777" w:rsidTr="00CD04AB">
        <w:tc>
          <w:tcPr>
            <w:tcW w:w="0" w:type="auto"/>
            <w:shd w:val="clear" w:color="auto" w:fill="FFFFFF"/>
          </w:tcPr>
          <w:p w14:paraId="207A90B0" w14:textId="4CC90625" w:rsidR="00CD04AB" w:rsidRPr="00CD04AB" w:rsidRDefault="00CD04AB" w:rsidP="00522E6F">
            <w:pPr>
              <w:rPr>
                <w:rFonts w:ascii="Calibri" w:eastAsia="Calibri" w:hAnsi="Calibri" w:cs="Times New Roman"/>
              </w:rPr>
            </w:pPr>
            <w:r w:rsidRPr="00CD04AB">
              <w:rPr>
                <w:rFonts w:ascii="Calibri" w:eastAsia="Calibri" w:hAnsi="Calibri" w:cs="Times New Roman"/>
              </w:rPr>
              <w:t>Byrd, J. (2009)</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Byrd&lt;/Author&gt;&lt;Year&gt;2009&lt;/Year&gt;&lt;RecNum&gt;6953&lt;/RecNum&gt;&lt;DisplayText&gt;(99)&lt;/DisplayText&gt;&lt;record&gt;&lt;rec-number&gt;6953&lt;/rec-number&gt;&lt;foreign-keys&gt;&lt;key app="EN" db-id="x5x002s5vsf9s9exsxlpr2r80ptsx9wa55a5"&gt;6953&lt;/key&gt;&lt;/foreign-keys&gt;&lt;ref-type name="Journal Article"&gt;17&lt;/ref-type&gt;&lt;contributors&gt;&lt;authors&gt;&lt;author&gt;Byrd, J. W.&lt;/author&gt;&lt;author&gt;Jones, K. S.&lt;/author&gt;&lt;/authors&gt;&lt;/contributors&gt;&lt;auth-address&gt;Nashville Sports Medicine Foundation, 2011 Church Street, Suite 100, Nashville, TN 37203, USA. info@nsmoc.com&lt;/auth-address&gt;&lt;titles&gt;&lt;title&gt;Arthroscopic femoroplasty in the management of cam-type femoroacetabular impingement&lt;/title&gt;&lt;secondary-title&gt;Clin Orthop Relat Res&lt;/secondary-title&gt;&lt;/titles&gt;&lt;periodical&gt;&lt;full-title&gt;Clin Orthop Relat Res&lt;/full-title&gt;&lt;/periodical&gt;&lt;pages&gt;739-46&lt;/pages&gt;&lt;volume&gt;467&lt;/volume&gt;&lt;number&gt;3&lt;/number&gt;&lt;edition&gt;2008/12/20&lt;/edition&gt;&lt;keywords&gt;&lt;keyword&gt;Acetabulum/pathology/physiopathology/ surgery&lt;/keyword&gt;&lt;keyword&gt;Adult&lt;/keyword&gt;&lt;keyword&gt;Arthroscopy/adverse effects&lt;/keyword&gt;&lt;keyword&gt;Female&lt;/keyword&gt;&lt;keyword&gt;Femur/pathology/physiopathology/ surgery&lt;/keyword&gt;&lt;keyword&gt;Humans&lt;/keyword&gt;&lt;keyword&gt;Joint Diseases/complications/pathology/physiopathology/ surgery&lt;/keyword&gt;&lt;keyword&gt;Male&lt;/keyword&gt;&lt;keyword&gt;Pain/etiology/prevention &amp;amp; control&lt;/keyword&gt;&lt;keyword&gt;Pain Measurement&lt;/keyword&gt;&lt;keyword&gt;Prospective Studies&lt;/keyword&gt;&lt;keyword&gt;Range of Motion, Articular&lt;/keyword&gt;&lt;keyword&gt;Recovery of Function&lt;/keyword&gt;&lt;keyword&gt;Time Factors&lt;/keyword&gt;&lt;keyword&gt;Tomography, X-Ray Computed&lt;/keyword&gt;&lt;keyword&gt;Treatment Outcome&lt;/keyword&gt;&lt;keyword&gt;Young Adult&lt;/keyword&gt;&lt;/keywords&gt;&lt;dates&gt;&lt;year&gt;2009&lt;/year&gt;&lt;pub-dates&gt;&lt;date&gt;Mar&lt;/date&gt;&lt;/pub-dates&gt;&lt;/dates&gt;&lt;isbn&gt;1528-1132 (Electronic)&amp;#xD;0009-921X (Linking)&lt;/isbn&gt;&lt;accession-num&gt;19096902&lt;/accession-num&gt;&lt;urls&gt;&lt;/urls&gt;&lt;custom2&gt;2635454&lt;/custom2&gt;&lt;electronic-resource-num&gt;10.1007/s11999-008-0659-8&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99" w:tooltip="Byrd, 2009 #6953" w:history="1">
              <w:r w:rsidR="00522E6F">
                <w:rPr>
                  <w:rFonts w:ascii="Calibri" w:eastAsia="Calibri" w:hAnsi="Calibri" w:cs="Times New Roman"/>
                  <w:noProof/>
                </w:rPr>
                <w:t>99</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190D606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138B05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66D25179"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D8C7490" w14:textId="77777777" w:rsidR="00CD04AB" w:rsidRPr="00CD04AB" w:rsidRDefault="00CD04AB" w:rsidP="00CD04AB">
            <w:pPr>
              <w:jc w:val="center"/>
              <w:rPr>
                <w:rFonts w:ascii="Calibri" w:eastAsia="Calibri" w:hAnsi="Calibri" w:cs="Times New Roman"/>
              </w:rPr>
            </w:pPr>
          </w:p>
        </w:tc>
      </w:tr>
      <w:tr w:rsidR="00522E6F" w:rsidRPr="00CD04AB" w14:paraId="7963746B" w14:textId="77777777" w:rsidTr="00CD04AB">
        <w:tc>
          <w:tcPr>
            <w:tcW w:w="0" w:type="auto"/>
            <w:shd w:val="clear" w:color="auto" w:fill="FFFFFF"/>
          </w:tcPr>
          <w:p w14:paraId="0FD461E2" w14:textId="01FEC3E7" w:rsidR="00CD04AB" w:rsidRPr="00CD04AB" w:rsidRDefault="00CD04AB" w:rsidP="00522E6F">
            <w:pPr>
              <w:rPr>
                <w:rFonts w:ascii="Calibri" w:eastAsia="Calibri" w:hAnsi="Calibri" w:cs="Times New Roman"/>
              </w:rPr>
            </w:pPr>
            <w:r w:rsidRPr="00CD04AB">
              <w:rPr>
                <w:rFonts w:ascii="Calibri" w:eastAsia="Calibri" w:hAnsi="Calibri" w:cs="Times New Roman"/>
              </w:rPr>
              <w:t>Haviv, B. (2010)</w:t>
            </w:r>
            <w:r w:rsidR="004D5949" w:rsidRPr="00CD04AB">
              <w:rPr>
                <w:rFonts w:ascii="Calibri" w:eastAsia="Calibri" w:hAnsi="Calibri" w:cs="Times New Roman"/>
              </w:rPr>
              <w:fldChar w:fldCharType="begin">
                <w:fldData xml:space="preserve">PEVuZE5vdGU+PENpdGU+PEF1dGhvcj5IYXZpdjwvQXV0aG9yPjxZZWFyPjIwMTA8L1llYXI+PFJl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IYXZpdjwvQXV0aG9yPjxZZWFyPjIwMTA8L1llYXI+PFJl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70" w:tooltip="Haviv, 2010 #11882" w:history="1">
              <w:r w:rsidR="00522E6F">
                <w:rPr>
                  <w:rFonts w:ascii="Calibri" w:eastAsia="Calibri" w:hAnsi="Calibri" w:cs="Times New Roman"/>
                  <w:noProof/>
                </w:rPr>
                <w:t>70</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61BBD76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E44148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4D50166"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4AA364EB" w14:textId="77777777" w:rsidR="00CD04AB" w:rsidRPr="00CD04AB" w:rsidRDefault="00CD04AB" w:rsidP="00CD04AB">
            <w:pPr>
              <w:jc w:val="center"/>
              <w:rPr>
                <w:rFonts w:ascii="Calibri" w:eastAsia="Calibri" w:hAnsi="Calibri" w:cs="Times New Roman"/>
              </w:rPr>
            </w:pPr>
          </w:p>
        </w:tc>
      </w:tr>
      <w:tr w:rsidR="00522E6F" w:rsidRPr="00CD04AB" w14:paraId="09335173" w14:textId="77777777" w:rsidTr="00CD04AB">
        <w:tc>
          <w:tcPr>
            <w:tcW w:w="0" w:type="auto"/>
            <w:shd w:val="clear" w:color="auto" w:fill="FFFFFF"/>
          </w:tcPr>
          <w:p w14:paraId="77762008" w14:textId="557D02E4" w:rsidR="00CD04AB" w:rsidRPr="00CD04AB" w:rsidRDefault="00CD04AB" w:rsidP="00522E6F">
            <w:pPr>
              <w:rPr>
                <w:rFonts w:ascii="Calibri" w:eastAsia="Calibri" w:hAnsi="Calibri" w:cs="Times New Roman"/>
              </w:rPr>
            </w:pPr>
            <w:r w:rsidRPr="00CD04AB">
              <w:rPr>
                <w:rFonts w:ascii="Calibri" w:eastAsia="Calibri" w:hAnsi="Calibri" w:cs="Times New Roman"/>
              </w:rPr>
              <w:lastRenderedPageBreak/>
              <w:t>Kempthorne, J. (2011)</w:t>
            </w:r>
            <w:r w:rsidR="004D5949" w:rsidRPr="00CD04AB">
              <w:rPr>
                <w:rFonts w:ascii="Calibri" w:eastAsia="Calibri" w:hAnsi="Calibri" w:cs="Times New Roman"/>
              </w:rPr>
              <w:fldChar w:fldCharType="begin">
                <w:fldData xml:space="preserve">PEVuZE5vdGU+PENpdGU+PEF1dGhvcj5LZW1wdGhvcm5lPC9BdXRob3I+PFllYXI+MjAxMTwvWWVh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LZW1wdGhvcm5lPC9BdXRob3I+PFllYXI+MjAxMTwvWWVh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04" w:tooltip="Kempthorne, 2011 #11895" w:history="1">
              <w:r w:rsidR="00522E6F">
                <w:rPr>
                  <w:rFonts w:ascii="Calibri" w:eastAsia="Calibri" w:hAnsi="Calibri" w:cs="Times New Roman"/>
                  <w:noProof/>
                </w:rPr>
                <w:t>104</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09B7DA28"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6D38DEC2"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9C6BB74"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812181A" w14:textId="77777777" w:rsidR="00CD04AB" w:rsidRPr="00CD04AB" w:rsidRDefault="00CD04AB" w:rsidP="00CD04AB">
            <w:pPr>
              <w:jc w:val="center"/>
              <w:rPr>
                <w:rFonts w:ascii="Calibri" w:eastAsia="Calibri" w:hAnsi="Calibri" w:cs="Times New Roman"/>
              </w:rPr>
            </w:pPr>
          </w:p>
        </w:tc>
      </w:tr>
      <w:tr w:rsidR="00522E6F" w:rsidRPr="00CD04AB" w14:paraId="2A0C3A23" w14:textId="77777777" w:rsidTr="00CD04AB">
        <w:tc>
          <w:tcPr>
            <w:tcW w:w="0" w:type="auto"/>
            <w:shd w:val="clear" w:color="auto" w:fill="FFFFFF"/>
          </w:tcPr>
          <w:p w14:paraId="10C85E81" w14:textId="7C994C6B" w:rsidR="00CD04AB" w:rsidRPr="00CD04AB" w:rsidRDefault="00CD04AB" w:rsidP="00522E6F">
            <w:pPr>
              <w:rPr>
                <w:rFonts w:ascii="Calibri" w:eastAsia="Calibri" w:hAnsi="Calibri" w:cs="Times New Roman"/>
              </w:rPr>
            </w:pPr>
            <w:r w:rsidRPr="00CD04AB">
              <w:rPr>
                <w:rFonts w:ascii="Calibri" w:eastAsia="Calibri" w:hAnsi="Calibri" w:cs="Times New Roman"/>
              </w:rPr>
              <w:t>Rupp, R. (2012)</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Rupp&lt;/Author&gt;&lt;Year&gt;2012&lt;/Year&gt;&lt;RecNum&gt;11868&lt;/RecNum&gt;&lt;DisplayText&gt;(76)&lt;/DisplayText&gt;&lt;record&gt;&lt;rec-number&gt;11868&lt;/rec-number&gt;&lt;foreign-keys&gt;&lt;key app="EN" db-id="x5x002s5vsf9s9exsxlpr2r80ptsx9wa55a5"&gt;11868&lt;/key&gt;&lt;/foreign-keys&gt;&lt;ref-type name="Journal Article"&gt;17&lt;/ref-type&gt;&lt;contributors&gt;&lt;authors&gt;&lt;author&gt;Rupp, R.&lt;/author&gt;&lt;author&gt;Duggan, B.&lt;/author&gt;&lt;/authors&gt;&lt;/contributors&gt;&lt;auth-address&gt;Tahoe Orthopedic and Sports Medicine, Zephyr Cove, Nevada, USA. robertruppmd@aol.com&lt;/auth-address&gt;&lt;titles&gt;&lt;title&gt;Peripheral versus central compartment starting point in hip arthroscopy for femoroacetabular impingement&lt;/title&gt;&lt;secondary-title&gt;Orthopedics&lt;/secondary-title&gt;&lt;/titles&gt;&lt;periodical&gt;&lt;full-title&gt;Orthopedics&lt;/full-title&gt;&lt;abbr-1&gt;Orthopedics&lt;/abbr-1&gt;&lt;abbr-2&gt;Orthopedics&lt;/abbr-2&gt;&lt;/periodical&gt;&lt;pages&gt;e148-53&lt;/pages&gt;&lt;volume&gt;35&lt;/volume&gt;&lt;number&gt;2&lt;/number&gt;&lt;edition&gt;2012/02/09&lt;/edition&gt;&lt;keywords&gt;&lt;keyword&gt;Adult&lt;/keyword&gt;&lt;keyword&gt;Aged&lt;/keyword&gt;&lt;keyword&gt;Arthroscopy/ methods&lt;/keyword&gt;&lt;keyword&gt;Cohort Studies&lt;/keyword&gt;&lt;keyword&gt;Decompression, Surgical/ methods&lt;/keyword&gt;&lt;keyword&gt;Female&lt;/keyword&gt;&lt;keyword&gt;Femoracetabular Impingement/radiography/ surgery&lt;/keyword&gt;&lt;keyword&gt;Hip Joint/ surgery&lt;/keyword&gt;&lt;keyword&gt;Humans&lt;/keyword&gt;&lt;keyword&gt;Male&lt;/keyword&gt;&lt;keyword&gt;Middle Aged&lt;/keyword&gt;&lt;keyword&gt;Treatment Outcome&lt;/keyword&gt;&lt;/keywords&gt;&lt;dates&gt;&lt;year&gt;2012&lt;/year&gt;&lt;pub-dates&gt;&lt;date&gt;Feb&lt;/date&gt;&lt;/pub-dates&gt;&lt;/dates&gt;&lt;isbn&gt;1938-2367 (Electronic)&amp;#xD;0147-7447 (Linking)&lt;/isbn&gt;&lt;accession-num&gt;22310398&lt;/accession-num&gt;&lt;urls&gt;&lt;/urls&gt;&lt;electronic-resource-num&gt;10.3928/01477447-20120123-02&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76" w:tooltip="Rupp, 2012 #11868" w:history="1">
              <w:r w:rsidR="00522E6F">
                <w:rPr>
                  <w:rFonts w:ascii="Calibri" w:eastAsia="Calibri" w:hAnsi="Calibri" w:cs="Times New Roman"/>
                  <w:noProof/>
                </w:rPr>
                <w:t>76</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71DE3767"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50061A0"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AAE3707"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881E3C7" w14:textId="77777777" w:rsidR="00CD04AB" w:rsidRPr="00CD04AB" w:rsidRDefault="00CD04AB" w:rsidP="00CD04AB">
            <w:pPr>
              <w:jc w:val="center"/>
              <w:rPr>
                <w:rFonts w:ascii="Calibri" w:eastAsia="Calibri" w:hAnsi="Calibri" w:cs="Times New Roman"/>
              </w:rPr>
            </w:pPr>
          </w:p>
        </w:tc>
      </w:tr>
      <w:tr w:rsidR="00522E6F" w:rsidRPr="00CD04AB" w14:paraId="152D8CC5" w14:textId="77777777" w:rsidTr="00CD04AB">
        <w:tc>
          <w:tcPr>
            <w:tcW w:w="0" w:type="auto"/>
            <w:shd w:val="clear" w:color="auto" w:fill="FFFFFF"/>
          </w:tcPr>
          <w:p w14:paraId="321F1979" w14:textId="07A2D086" w:rsidR="00CD04AB" w:rsidRPr="00CD04AB" w:rsidRDefault="00CD04AB" w:rsidP="00522E6F">
            <w:pPr>
              <w:rPr>
                <w:rFonts w:ascii="Calibri" w:eastAsia="Calibri" w:hAnsi="Calibri" w:cs="Times New Roman"/>
              </w:rPr>
            </w:pPr>
            <w:r w:rsidRPr="00CD04AB">
              <w:rPr>
                <w:rFonts w:ascii="Calibri" w:eastAsia="Calibri" w:hAnsi="Calibri" w:cs="Times New Roman"/>
              </w:rPr>
              <w:t>Potter, M. (2014)</w:t>
            </w:r>
            <w:r w:rsidR="004D5949" w:rsidRPr="00CD04AB">
              <w:rPr>
                <w:rFonts w:ascii="Calibri" w:eastAsia="Calibri" w:hAnsi="Calibri" w:cs="Times New Roman"/>
              </w:rPr>
              <w:fldChar w:fldCharType="begin">
                <w:fldData xml:space="preserve">PEVuZE5vdGU+PENpdGU+PEF1dGhvcj5Qb3R0ZXI8L0F1dGhvcj48WWVhcj4yMDE0PC9ZZWFyPjxS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</w:fldData>
              </w:fldChar>
            </w:r>
            <w:r w:rsidR="00955D58">
              <w:rPr>
                <w:rFonts w:ascii="Calibri" w:eastAsia="Calibri" w:hAnsi="Calibri" w:cs="Times New Roman"/>
              </w:rPr>
              <w:instrText xml:space="preserve"> ADDIN EN.CITE </w:instrText>
            </w:r>
            <w:r w:rsidR="00955D58">
              <w:rPr>
                <w:rFonts w:ascii="Calibri" w:eastAsia="Calibri" w:hAnsi="Calibri" w:cs="Times New Roman"/>
              </w:rPr>
              <w:fldChar w:fldCharType="begin">
                <w:fldData xml:space="preserve">PEVuZE5vdGU+PENpdGU+PEF1dGhvcj5Qb3R0ZXI8L0F1dGhvcj48WWVhcj4yMDE0PC9ZZWFyPjxS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</w:fldData>
              </w:fldChar>
            </w:r>
            <w:r w:rsidR="00955D58">
              <w:rPr>
                <w:rFonts w:ascii="Calibri" w:eastAsia="Calibri" w:hAnsi="Calibri" w:cs="Times New Roman"/>
              </w:rPr>
              <w:instrText xml:space="preserve"> ADDIN EN.CITE.DATA </w:instrText>
            </w:r>
            <w:r w:rsidR="00955D58">
              <w:rPr>
                <w:rFonts w:ascii="Calibri" w:eastAsia="Calibri" w:hAnsi="Calibri" w:cs="Times New Roman"/>
              </w:rPr>
            </w:r>
            <w:r w:rsidR="00955D58">
              <w:rPr>
                <w:rFonts w:ascii="Calibri" w:eastAsia="Calibri" w:hAnsi="Calibri" w:cs="Times New Roman"/>
              </w:rPr>
              <w:fldChar w:fldCharType="end"/>
            </w:r>
            <w:r w:rsidR="004D5949" w:rsidRPr="00CD04AB">
              <w:rPr>
                <w:rFonts w:ascii="Calibri" w:eastAsia="Calibri" w:hAnsi="Calibri" w:cs="Times New Roman"/>
              </w:rPr>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83" w:tooltip="Potter, 2014 #11848" w:history="1">
              <w:r w:rsidR="00522E6F">
                <w:rPr>
                  <w:rFonts w:ascii="Calibri" w:eastAsia="Calibri" w:hAnsi="Calibri" w:cs="Times New Roman"/>
                  <w:noProof/>
                </w:rPr>
                <w:t>83</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r w:rsidRPr="00CD04AB">
              <w:rPr>
                <w:rFonts w:ascii="Calibri" w:eastAsia="Times New Roman" w:hAnsi="Calibri" w:cs="Times New Roman"/>
                <w:color w:val="000000"/>
                <w:vertAlign w:val="superscript"/>
              </w:rPr>
              <w:t xml:space="preserve"> </w:t>
            </w:r>
          </w:p>
        </w:tc>
        <w:tc>
          <w:tcPr>
            <w:tcW w:w="0" w:type="auto"/>
            <w:shd w:val="clear" w:color="auto" w:fill="FFFFFF"/>
          </w:tcPr>
          <w:p w14:paraId="6E20F8BE"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1F37D4D"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51A9237"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7683E5F" w14:textId="77777777" w:rsidR="00CD04AB" w:rsidRPr="00CD04AB" w:rsidRDefault="00CD04AB" w:rsidP="00CD04AB">
            <w:pPr>
              <w:jc w:val="center"/>
              <w:rPr>
                <w:rFonts w:ascii="Calibri" w:eastAsia="Calibri" w:hAnsi="Calibri" w:cs="Times New Roman"/>
              </w:rPr>
            </w:pPr>
          </w:p>
        </w:tc>
      </w:tr>
      <w:tr w:rsidR="00522E6F" w:rsidRPr="00CD04AB" w14:paraId="3E364CE8" w14:textId="77777777" w:rsidTr="00CD04AB">
        <w:tc>
          <w:tcPr>
            <w:tcW w:w="0" w:type="auto"/>
            <w:shd w:val="clear" w:color="auto" w:fill="FFFFFF"/>
          </w:tcPr>
          <w:p w14:paraId="0F7E1545" w14:textId="38E4B5A2" w:rsidR="00CD04AB" w:rsidRPr="00CD04AB" w:rsidRDefault="00CD04AB" w:rsidP="00522E6F">
            <w:pPr>
              <w:rPr>
                <w:rFonts w:ascii="Calibri" w:eastAsia="Calibri" w:hAnsi="Calibri" w:cs="Times New Roman"/>
              </w:rPr>
            </w:pPr>
            <w:r w:rsidRPr="00CD04AB">
              <w:rPr>
                <w:rFonts w:ascii="Calibri" w:eastAsia="Calibri" w:hAnsi="Calibri" w:cs="Times New Roman"/>
              </w:rPr>
              <w:t>Matsuda, D. (2014)</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Matsuda&lt;/Author&gt;&lt;Year&gt;2014&lt;/Year&gt;&lt;RecNum&gt;11845&lt;/RecNum&gt;&lt;DisplayText&gt;(106)&lt;/DisplayText&gt;&lt;record&gt;&lt;rec-number&gt;11845&lt;/rec-number&gt;&lt;foreign-keys&gt;&lt;key app="EN" db-id="x5x002s5vsf9s9exsxlpr2r80ptsx9wa55a5"&gt;11845&lt;/key&gt;&lt;/foreign-keys&gt;&lt;ref-type name="Journal Article"&gt;17&lt;/ref-type&gt;&lt;contributors&gt;&lt;authors&gt;&lt;author&gt;Matsuda, D. K.&lt;/author&gt;&lt;author&gt;Schnieder, C. P.&lt;/author&gt;&lt;author&gt;Sehgal, B.&lt;/author&gt;&lt;/authors&gt;&lt;/contributors&gt;&lt;auth-address&gt;Kaiser West Los Angeles Medical Center, Los Angeles, California, U.S.A. Electronic address: dean.k.matsuda@kp.org.&amp;#xD;Kaiser West Los Angeles Medical Center, Los Angeles, California, U.S.A.&amp;#xD;Essentia Health, Fargo, North Dakota, U.S.A.&lt;/auth-address&gt;&lt;titles&gt;&lt;title&gt;The critical corner of cam femoroacetabular impingement: clinical support of an emerging concept&lt;/title&gt;&lt;secondary-title&gt;Arthroscopy&lt;/secondary-title&gt;&lt;/titles&gt;&lt;periodical&gt;&lt;full-title&gt;Arthroscopy&lt;/full-title&gt;&lt;abbr-1&gt;Arthroscopy&lt;/abbr-1&gt;&lt;abbr-2&gt;Arthroscopy&lt;/abbr-2&gt;&lt;/periodical&gt;&lt;pages&gt;575-80&lt;/pages&gt;&lt;volume&gt;30&lt;/volume&gt;&lt;number&gt;5&lt;/number&gt;&lt;edition&gt;2014/03/19&lt;/edition&gt;&lt;keywords&gt;&lt;keyword&gt;Adult&lt;/keyword&gt;&lt;keyword&gt;Arthroscopy&lt;/keyword&gt;&lt;keyword&gt;Decompression, Surgical&lt;/keyword&gt;&lt;keyword&gt;Female&lt;/keyword&gt;&lt;keyword&gt;Femoracetabular Impingement/diagnosis/ physiopathology/ surgery&lt;/keyword&gt;&lt;keyword&gt;Hip Joint/physiopathology/surgery&lt;/keyword&gt;&lt;keyword&gt;Humans&lt;/keyword&gt;&lt;keyword&gt;Male&lt;/keyword&gt;&lt;keyword&gt;Middle Aged&lt;/keyword&gt;&lt;keyword&gt;Monitoring, Intraoperative/methods&lt;/keyword&gt;&lt;keyword&gt;Range of Motion, Articular&lt;/keyword&gt;&lt;keyword&gt;Rotation&lt;/keyword&gt;&lt;/keywords&gt;&lt;dates&gt;&lt;year&gt;2014&lt;/year&gt;&lt;pub-dates&gt;&lt;date&gt;May&lt;/date&gt;&lt;/pub-dates&gt;&lt;/dates&gt;&lt;isbn&gt;1526-3231 (Electronic)&amp;#xD;0749-8063 (Linking)&lt;/isbn&gt;&lt;accession-num&gt;24630123&lt;/accession-num&gt;&lt;urls&gt;&lt;/urls&gt;&lt;electronic-resource-num&gt;10.1016/j.arthro.2014.01.009&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06" w:tooltip="Matsuda, 2014 #11845" w:history="1">
              <w:r w:rsidR="00522E6F">
                <w:rPr>
                  <w:rFonts w:ascii="Calibri" w:eastAsia="Calibri" w:hAnsi="Calibri" w:cs="Times New Roman"/>
                  <w:noProof/>
                </w:rPr>
                <w:t>106</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7302B847"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4A646F2F"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0A0A2D6D"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437D6FC9" w14:textId="77777777" w:rsidR="00CD04AB" w:rsidRPr="00CD04AB" w:rsidRDefault="00CD04AB" w:rsidP="00CD04AB">
            <w:pPr>
              <w:jc w:val="center"/>
              <w:rPr>
                <w:rFonts w:ascii="Calibri" w:eastAsia="Calibri" w:hAnsi="Calibri" w:cs="Times New Roman"/>
              </w:rPr>
            </w:pPr>
          </w:p>
        </w:tc>
      </w:tr>
      <w:tr w:rsidR="00522E6F" w:rsidRPr="00CD04AB" w14:paraId="513492C3" w14:textId="77777777" w:rsidTr="00CD04AB">
        <w:tc>
          <w:tcPr>
            <w:tcW w:w="0" w:type="auto"/>
            <w:shd w:val="clear" w:color="auto" w:fill="FFFFFF"/>
            <w:vAlign w:val="center"/>
          </w:tcPr>
          <w:p w14:paraId="443146C9" w14:textId="19E0E817" w:rsidR="00CD04AB" w:rsidRPr="00CD04AB" w:rsidRDefault="00CD04AB" w:rsidP="00522E6F">
            <w:pPr>
              <w:rPr>
                <w:rFonts w:ascii="Calibri" w:eastAsia="Calibri" w:hAnsi="Calibri" w:cs="Times New Roman"/>
              </w:rPr>
            </w:pPr>
            <w:r w:rsidRPr="00CD04AB">
              <w:rPr>
                <w:rFonts w:ascii="Calibri" w:eastAsia="Times New Roman" w:hAnsi="Calibri" w:cs="Times New Roman"/>
                <w:color w:val="000000"/>
              </w:rPr>
              <w:t>Peters, C. (2014)</w:t>
            </w:r>
            <w:r w:rsidR="004D5949" w:rsidRPr="00CD04AB">
              <w:rPr>
                <w:rFonts w:ascii="Calibri" w:eastAsia="Times New Roman" w:hAnsi="Calibri" w:cs="Times New Roman"/>
                <w:color w:val="000000"/>
              </w:rPr>
              <w:fldChar w:fldCharType="begin"/>
            </w:r>
            <w:r w:rsidR="00955D58">
              <w:rPr>
                <w:rFonts w:ascii="Calibri" w:eastAsia="Times New Roman" w:hAnsi="Calibri" w:cs="Times New Roman"/>
                <w:color w:val="000000"/>
              </w:rPr>
              <w:instrText xml:space="preserve"> ADDIN EN.CITE &lt;EndNote&gt;&lt;Cite&gt;&lt;Author&gt;Peters&lt;/Author&gt;&lt;Year&gt;2015&lt;/Year&gt;&lt;RecNum&gt;11837&lt;/RecNum&gt;&lt;DisplayText&gt;(88)&lt;/DisplayText&gt;&lt;record&gt;&lt;rec-number&gt;11837&lt;/rec-number&gt;&lt;foreign-keys&gt;&lt;key app="EN" db-id="x5x002s5vsf9s9exsxlpr2r80ptsx9wa55a5"&gt;11837&lt;/key&gt;&lt;/foreign-keys&gt;&lt;ref-type name="Journal Article"&gt;17&lt;/ref-type&gt;&lt;contributors&gt;&lt;authors&gt;&lt;author&gt;Peters, C. L.&lt;/author&gt;&lt;author&gt;Anderson, L. A.&lt;/author&gt;&lt;author&gt;Diaz-Ledezma, C.&lt;/author&gt;&lt;author&gt;Anderson, M. B.&lt;/author&gt;&lt;author&gt;Parvizi, J.&lt;/author&gt;&lt;/authors&gt;&lt;/contributors&gt;&lt;auth-address&gt;Department of Orthopaedic Surgery, University of Utah School of Medicine, 590 Wakara Way, Salt Lake City, UT, 84108, USA, Chris.Peters@hsc.utah.edu.&lt;/auth-address&gt;&lt;titles&gt;&lt;title&gt;Does the nature of chondrolabral injury affect the results of open surgery for femoroacetabular impingement?&lt;/title&gt;&lt;secondary-title&gt;Clin Orthop Relat Res&lt;/secondary-title&gt;&lt;/titles&gt;&lt;periodical&gt;&lt;full-title&gt;Clin Orthop Relat Res&lt;/full-title&gt;&lt;/periodical&gt;&lt;pages&gt;1342-8&lt;/pages&gt;&lt;volume&gt;473&lt;/volume&gt;&lt;number&gt;4&lt;/number&gt;&lt;edition&gt;2014/11/08&lt;/edition&gt;&lt;keywords&gt;&lt;keyword&gt;Adolescent&lt;/keyword&gt;&lt;keyword&gt;Adult&lt;/keyword&gt;&lt;keyword&gt;Body Mass Index&lt;/keyword&gt;&lt;keyword&gt;Cartilage, Articular/ injuries&lt;/keyword&gt;&lt;keyword&gt;Female&lt;/keyword&gt;&lt;keyword&gt;Femoracetabular Impingement/ surgery&lt;/keyword&gt;&lt;keyword&gt;Humans&lt;/keyword&gt;&lt;keyword&gt;Middle Aged&lt;/keyword&gt;&lt;keyword&gt;Outcome Assessment (Health Care)&lt;/keyword&gt;&lt;keyword&gt;Retrospective Studies&lt;/keyword&gt;&lt;keyword&gt;Sex Factors&lt;/keyword&gt;&lt;keyword&gt;Treatment Failure&lt;/keyword&gt;&lt;keyword&gt;Young Adult&lt;/keyword&gt;&lt;/keywords&gt;&lt;dates&gt;&lt;year&gt;2015&lt;/year&gt;&lt;pub-dates&gt;&lt;date&gt;Apr&lt;/date&gt;&lt;/pub-dates&gt;&lt;/dates&gt;&lt;isbn&gt;1528-1132 (Electronic)&amp;#xD;0009-921X (Linking)&lt;/isbn&gt;&lt;accession-num&gt;25377134&lt;/accession-num&gt;&lt;urls&gt;&lt;/urls&gt;&lt;custom2&gt;4353509&lt;/custom2&gt;&lt;electronic-resource-num&gt;10.1007/s11999-014-4039-2&lt;/electronic-resource-num&gt;&lt;remote-database-provider&gt;NLM&lt;/remote-database-provider&gt;&lt;language&gt;eng&lt;/language&gt;&lt;/record&gt;&lt;/Cite&gt;&lt;/EndNote&gt;</w:instrText>
            </w:r>
            <w:r w:rsidR="004D5949" w:rsidRPr="00CD04AB">
              <w:rPr>
                <w:rFonts w:ascii="Calibri" w:eastAsia="Times New Roman" w:hAnsi="Calibri" w:cs="Times New Roman"/>
                <w:color w:val="000000"/>
              </w:rPr>
              <w:fldChar w:fldCharType="separate"/>
            </w:r>
            <w:r w:rsidR="00955D58">
              <w:rPr>
                <w:rFonts w:ascii="Calibri" w:eastAsia="Times New Roman" w:hAnsi="Calibri" w:cs="Times New Roman"/>
                <w:noProof/>
                <w:color w:val="000000"/>
              </w:rPr>
              <w:t>(</w:t>
            </w:r>
            <w:hyperlink w:anchor="_ENREF_88" w:tooltip="Peters, 2015 #11837" w:history="1">
              <w:r w:rsidR="00522E6F">
                <w:rPr>
                  <w:rFonts w:ascii="Calibri" w:eastAsia="Times New Roman" w:hAnsi="Calibri" w:cs="Times New Roman"/>
                  <w:noProof/>
                  <w:color w:val="000000"/>
                </w:rPr>
                <w:t>88</w:t>
              </w:r>
            </w:hyperlink>
            <w:r w:rsidR="00955D58">
              <w:rPr>
                <w:rFonts w:ascii="Calibri" w:eastAsia="Times New Roman" w:hAnsi="Calibri" w:cs="Times New Roman"/>
                <w:noProof/>
                <w:color w:val="000000"/>
              </w:rPr>
              <w:t>)</w:t>
            </w:r>
            <w:r w:rsidR="004D5949" w:rsidRPr="00CD04AB">
              <w:rPr>
                <w:rFonts w:ascii="Calibri" w:eastAsia="Times New Roman" w:hAnsi="Calibri" w:cs="Times New Roman"/>
                <w:color w:val="000000"/>
              </w:rPr>
              <w:fldChar w:fldCharType="end"/>
            </w:r>
          </w:p>
        </w:tc>
        <w:tc>
          <w:tcPr>
            <w:tcW w:w="0" w:type="auto"/>
            <w:shd w:val="clear" w:color="auto" w:fill="FFFFFF"/>
          </w:tcPr>
          <w:p w14:paraId="31755314"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7D00F9BB"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979887A"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36756871" w14:textId="77777777" w:rsidR="00CD04AB" w:rsidRPr="00CD04AB" w:rsidRDefault="00CD04AB" w:rsidP="00CD04AB">
            <w:pPr>
              <w:jc w:val="center"/>
              <w:rPr>
                <w:rFonts w:ascii="Calibri" w:eastAsia="Calibri" w:hAnsi="Calibri" w:cs="Times New Roman"/>
              </w:rPr>
            </w:pPr>
          </w:p>
        </w:tc>
      </w:tr>
      <w:tr w:rsidR="00522E6F" w:rsidRPr="00CD04AB" w14:paraId="4B29325F" w14:textId="77777777" w:rsidTr="00CD04AB">
        <w:tc>
          <w:tcPr>
            <w:tcW w:w="0" w:type="auto"/>
            <w:shd w:val="clear" w:color="auto" w:fill="FFFFFF"/>
          </w:tcPr>
          <w:p w14:paraId="68EF2944" w14:textId="5F8DB84E" w:rsidR="00CD04AB" w:rsidRPr="00CD04AB" w:rsidRDefault="00CD04AB" w:rsidP="00522E6F">
            <w:pPr>
              <w:rPr>
                <w:rFonts w:ascii="Calibri" w:eastAsia="Calibri" w:hAnsi="Calibri" w:cs="Times New Roman"/>
              </w:rPr>
            </w:pPr>
            <w:r w:rsidRPr="00CD04AB">
              <w:rPr>
                <w:rFonts w:ascii="Calibri" w:eastAsia="Calibri" w:hAnsi="Calibri" w:cs="Times New Roman"/>
              </w:rPr>
              <w:t>Sansone, M. (2015)</w:t>
            </w:r>
            <w:r w:rsidR="004D5949" w:rsidRPr="00CD04AB">
              <w:rPr>
                <w:rFonts w:ascii="Calibri" w:eastAsia="Calibri" w:hAnsi="Calibri" w:cs="Times New Roman"/>
              </w:rPr>
              <w:fldChar w:fldCharType="begin"/>
            </w:r>
            <w:r w:rsidR="00955D58">
              <w:rPr>
                <w:rFonts w:ascii="Calibri" w:eastAsia="Calibri" w:hAnsi="Calibri" w:cs="Times New Roman"/>
              </w:rPr>
              <w:instrText xml:space="preserve"> ADDIN EN.CITE &lt;EndNote&gt;&lt;Cite&gt;&lt;Author&gt;Sansone&lt;/Author&gt;&lt;Year&gt;2015&lt;/Year&gt;&lt;RecNum&gt;11900&lt;/RecNum&gt;&lt;DisplayText&gt;(109)&lt;/DisplayText&gt;&lt;record&gt;&lt;rec-number&gt;11900&lt;/rec-number&gt;&lt;foreign-keys&gt;&lt;key app="EN" db-id="x5x002s5vsf9s9exsxlpr2r80ptsx9wa55a5"&gt;11900&lt;/key&gt;&lt;/foreign-keys&gt;&lt;ref-type name="Journal Article"&gt;17&lt;/ref-type&gt;&lt;contributors&gt;&lt;authors&gt;&lt;author&gt;Sansone, M.&lt;/author&gt;&lt;author&gt;Ahlden, M.&lt;/author&gt;&lt;author&gt;Jonasson, P.&lt;/author&gt;&lt;author&gt;Thomee, C.&lt;/author&gt;&lt;author&gt;Sward, L.&lt;/author&gt;&lt;author&gt;Baranto, A.&lt;/author&gt;&lt;author&gt;Karlsson, J.&lt;/author&gt;&lt;author&gt;Thomee, R.&lt;/author&gt;&lt;/authors&gt;&lt;/contributors&gt;&lt;auth-address&gt;Department of Orthopaedics, Institute of Clinical Sciences, Sahlgrenska Academy, Gothenburg University, Sahlgrenska University Hospital/Molndal, Molndal, Sweden.&amp;#xD;Orthocenter/IFK-Kliniken, Gothenburg, Sweden.&amp;#xD;Section of Physiotherapy, Department of Clinical Neuroscience and Rehabilitation, Institute of Neuroscience and Physiology, Sahlgrenska Academy, University of Gothenburg, Goteborg, Sweden.&lt;/auth-address&gt;&lt;titles&gt;&lt;title&gt;Good Results After Hip Arthroscopy for Femoroacetabular Impingement in Top-Level Athletes&lt;/title&gt;&lt;secondary-title&gt;Orthop J Sports Med&lt;/secondary-title&gt;&lt;/titles&gt;&lt;periodical&gt;&lt;full-title&gt;Orthop J Sports Med&lt;/full-title&gt;&lt;/periodical&gt;&lt;pages&gt;2325967115569691&lt;/pages&gt;&lt;volume&gt;3&lt;/volume&gt;&lt;number&gt;2&lt;/number&gt;&lt;edition&gt;2015/11/05&lt;/edition&gt;&lt;dates&gt;&lt;year&gt;2015&lt;/year&gt;&lt;pub-dates&gt;&lt;date&gt;Feb&lt;/date&gt;&lt;/pub-dates&gt;&lt;/dates&gt;&lt;isbn&gt;2325-9671 (Electronic)&amp;#xD;2325-9671 (Linking)&lt;/isbn&gt;&lt;accession-num&gt;26535379&lt;/accession-num&gt;&lt;urls&gt;&lt;/urls&gt;&lt;custom2&gt;4555608&lt;/custom2&gt;&lt;electronic-resource-num&gt;10.1177/2325967115569691&lt;/electronic-resource-num&gt;&lt;remote-database-provider&gt;NLM&lt;/remote-database-provider&gt;&lt;language&gt;eng&lt;/language&gt;&lt;/record&gt;&lt;/Cite&gt;&lt;/EndNote&gt;</w:instrText>
            </w:r>
            <w:r w:rsidR="004D5949" w:rsidRPr="00CD04AB">
              <w:rPr>
                <w:rFonts w:ascii="Calibri" w:eastAsia="Calibri" w:hAnsi="Calibri" w:cs="Times New Roman"/>
              </w:rPr>
              <w:fldChar w:fldCharType="separate"/>
            </w:r>
            <w:r w:rsidR="00955D58">
              <w:rPr>
                <w:rFonts w:ascii="Calibri" w:eastAsia="Calibri" w:hAnsi="Calibri" w:cs="Times New Roman"/>
                <w:noProof/>
              </w:rPr>
              <w:t>(</w:t>
            </w:r>
            <w:hyperlink w:anchor="_ENREF_109" w:tooltip="Sansone, 2015 #11900" w:history="1">
              <w:r w:rsidR="00522E6F">
                <w:rPr>
                  <w:rFonts w:ascii="Calibri" w:eastAsia="Calibri" w:hAnsi="Calibri" w:cs="Times New Roman"/>
                  <w:noProof/>
                </w:rPr>
                <w:t>109</w:t>
              </w:r>
            </w:hyperlink>
            <w:r w:rsidR="00955D58">
              <w:rPr>
                <w:rFonts w:ascii="Calibri" w:eastAsia="Calibri" w:hAnsi="Calibri" w:cs="Times New Roman"/>
                <w:noProof/>
              </w:rPr>
              <w:t>)</w:t>
            </w:r>
            <w:r w:rsidR="004D5949" w:rsidRPr="00CD04AB">
              <w:rPr>
                <w:rFonts w:ascii="Calibri" w:eastAsia="Calibri" w:hAnsi="Calibri" w:cs="Times New Roman"/>
              </w:rPr>
              <w:fldChar w:fldCharType="end"/>
            </w:r>
          </w:p>
        </w:tc>
        <w:tc>
          <w:tcPr>
            <w:tcW w:w="0" w:type="auto"/>
            <w:shd w:val="clear" w:color="auto" w:fill="FFFFFF"/>
          </w:tcPr>
          <w:p w14:paraId="3A0EFB28"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6BC6051F"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26BF5D11" w14:textId="77777777" w:rsidR="00CD04AB" w:rsidRPr="00CD04AB" w:rsidRDefault="00CD04AB" w:rsidP="00CD04AB">
            <w:pPr>
              <w:jc w:val="center"/>
              <w:rPr>
                <w:rFonts w:ascii="Calibri" w:eastAsia="Calibri" w:hAnsi="Calibri" w:cs="Times New Roman"/>
              </w:rPr>
            </w:pPr>
          </w:p>
        </w:tc>
        <w:tc>
          <w:tcPr>
            <w:tcW w:w="0" w:type="auto"/>
            <w:shd w:val="clear" w:color="auto" w:fill="FFFFFF"/>
          </w:tcPr>
          <w:p w14:paraId="166210BF" w14:textId="77777777" w:rsidR="00CD04AB" w:rsidRPr="00CD04AB" w:rsidRDefault="00CD04AB" w:rsidP="00CD04AB">
            <w:pPr>
              <w:jc w:val="center"/>
              <w:rPr>
                <w:rFonts w:ascii="Calibri" w:eastAsia="Calibri" w:hAnsi="Calibri" w:cs="Times New Roman"/>
              </w:rPr>
            </w:pPr>
          </w:p>
        </w:tc>
      </w:tr>
    </w:tbl>
    <w:p w14:paraId="04DCD932" w14:textId="77777777" w:rsidR="00D021C5" w:rsidRDefault="00D021C5" w:rsidP="00D021C5">
      <w:r w:rsidRPr="00C22753">
        <w:t>MRI</w:t>
      </w:r>
      <w:r>
        <w:t xml:space="preserve">, magnetic resonance imaging; </w:t>
      </w:r>
      <w:r w:rsidRPr="00C22753">
        <w:t>MRA</w:t>
      </w:r>
      <w:r>
        <w:t xml:space="preserve">, magnetic resonance arthrogram; </w:t>
      </w:r>
      <w:r w:rsidRPr="00C22753">
        <w:t>CEA</w:t>
      </w:r>
      <w:r>
        <w:t>, center edge angle</w:t>
      </w:r>
    </w:p>
    <w:p w14:paraId="110BBC01" w14:textId="75D6E3CB" w:rsidR="008620C7" w:rsidRDefault="008620C7" w:rsidP="003817C6"/>
    <w:p w14:paraId="1974CE5F" w14:textId="77777777" w:rsidR="00D97AE7" w:rsidRDefault="00D97AE7" w:rsidP="003817C6"/>
    <w:p w14:paraId="70EB0B69" w14:textId="77777777" w:rsidR="00D97AE7" w:rsidRDefault="00D97AE7" w:rsidP="003817C6"/>
    <w:p w14:paraId="59ECCC52" w14:textId="77777777" w:rsidR="00D97AE7" w:rsidRDefault="00D97AE7" w:rsidP="003817C6"/>
    <w:p w14:paraId="70F0D1CC" w14:textId="77777777" w:rsidR="00D97AE7" w:rsidRDefault="00D97AE7" w:rsidP="003817C6"/>
    <w:p w14:paraId="7672737B" w14:textId="77777777" w:rsidR="00D97AE7" w:rsidRDefault="00D97AE7" w:rsidP="003817C6"/>
    <w:p w14:paraId="6287E9E0" w14:textId="77777777" w:rsidR="00D97AE7" w:rsidRDefault="00D97AE7" w:rsidP="003817C6"/>
    <w:p w14:paraId="08A907FA" w14:textId="77777777" w:rsidR="00D97AE7" w:rsidRDefault="00D97AE7" w:rsidP="003817C6"/>
    <w:p w14:paraId="1BAEF31C" w14:textId="77777777" w:rsidR="00D97AE7" w:rsidRDefault="00D97AE7" w:rsidP="003817C6"/>
    <w:p w14:paraId="461BEAE0" w14:textId="77777777" w:rsidR="00D97AE7" w:rsidRDefault="00D97AE7" w:rsidP="003817C6"/>
    <w:p w14:paraId="2CFF70D7" w14:textId="77777777" w:rsidR="00D97AE7" w:rsidRDefault="00D97AE7" w:rsidP="003817C6"/>
    <w:p w14:paraId="2F7B8091" w14:textId="77777777" w:rsidR="00D97AE7" w:rsidRDefault="00D97AE7" w:rsidP="003817C6"/>
    <w:p w14:paraId="3340CF9D" w14:textId="77777777" w:rsidR="00D97AE7" w:rsidRDefault="00D97AE7" w:rsidP="003817C6"/>
    <w:p w14:paraId="42F9776F" w14:textId="77777777" w:rsidR="00D97AE7" w:rsidRDefault="00D97AE7" w:rsidP="003817C6"/>
    <w:p w14:paraId="6D8181C2" w14:textId="77777777" w:rsidR="00D97AE7" w:rsidRDefault="00D97AE7" w:rsidP="003817C6"/>
    <w:p w14:paraId="12CA8DF1" w14:textId="77777777" w:rsidR="00D97AE7" w:rsidRDefault="00D97AE7" w:rsidP="003817C6"/>
    <w:p w14:paraId="17FC727F" w14:textId="77777777" w:rsidR="00D97AE7" w:rsidRDefault="00D97AE7" w:rsidP="003817C6"/>
    <w:p w14:paraId="67BC8727" w14:textId="77777777" w:rsidR="00D97AE7" w:rsidRDefault="00D97AE7" w:rsidP="003817C6"/>
    <w:p w14:paraId="2F837A95" w14:textId="77777777" w:rsidR="00D97AE7" w:rsidRDefault="00D97AE7" w:rsidP="003817C6"/>
    <w:p w14:paraId="00C8C387" w14:textId="77777777" w:rsidR="00D97AE7" w:rsidRDefault="00D97AE7" w:rsidP="003817C6"/>
    <w:p w14:paraId="12033C3B" w14:textId="77777777" w:rsidR="00D97AE7" w:rsidRDefault="00D97AE7" w:rsidP="003817C6"/>
    <w:p w14:paraId="5D84601E" w14:textId="77777777" w:rsidR="00D97AE7" w:rsidRDefault="00D97AE7" w:rsidP="003817C6"/>
    <w:p w14:paraId="6A81CF23" w14:textId="77777777" w:rsidR="00D97AE7" w:rsidRDefault="00D97AE7" w:rsidP="003817C6"/>
    <w:p w14:paraId="595B0668" w14:textId="77777777" w:rsidR="00D97AE7" w:rsidRDefault="00D97AE7" w:rsidP="003817C6"/>
    <w:p w14:paraId="3C234E92" w14:textId="77777777" w:rsidR="00D97AE7" w:rsidRDefault="00D97AE7" w:rsidP="003817C6"/>
    <w:p w14:paraId="589528AF" w14:textId="77777777" w:rsidR="00D97AE7" w:rsidRDefault="00D97AE7" w:rsidP="003817C6"/>
    <w:p w14:paraId="496C180A" w14:textId="77777777" w:rsidR="00D97AE7" w:rsidRDefault="00D97AE7" w:rsidP="003817C6"/>
    <w:p w14:paraId="654882C4" w14:textId="77777777" w:rsidR="00D97AE7" w:rsidRDefault="00D97AE7" w:rsidP="003817C6"/>
    <w:p w14:paraId="402F3B3C" w14:textId="47E57808" w:rsidR="001A1B9F" w:rsidRDefault="008620C7" w:rsidP="003817C6">
      <w:r>
        <w:lastRenderedPageBreak/>
        <w:t>Appendix 4</w:t>
      </w:r>
      <w:r w:rsidRPr="008620C7">
        <w:t>.</w:t>
      </w:r>
      <w:r>
        <w:t xml:space="preserve"> Studies reporting</w:t>
      </w:r>
      <w:r w:rsidR="00B55B59">
        <w:t xml:space="preserve"> use of any form of non-surgical</w:t>
      </w:r>
      <w:r>
        <w:t xml:space="preserve"> treatment as </w:t>
      </w:r>
      <w:r w:rsidR="007C28E2">
        <w:t>a surgical criterion</w:t>
      </w:r>
      <w:r>
        <w:t xml:space="preserve"> for FAI</w:t>
      </w:r>
      <w:r w:rsidR="002729C0">
        <w:t>S</w:t>
      </w:r>
      <w:bookmarkStart w:id="0" w:name="_GoBack"/>
      <w:bookmarkEnd w:id="0"/>
      <w:r>
        <w:t xml:space="preserve"> surgery.</w:t>
      </w:r>
    </w:p>
    <w:tbl>
      <w:tblPr>
        <w:tblStyle w:val="TableGrid11"/>
        <w:tblW w:w="0" w:type="auto"/>
        <w:tblLook w:val="04A0" w:firstRow="1" w:lastRow="0" w:firstColumn="1" w:lastColumn="0" w:noHBand="0" w:noVBand="1"/>
      </w:tblPr>
      <w:tblGrid>
        <w:gridCol w:w="2976"/>
        <w:gridCol w:w="1271"/>
      </w:tblGrid>
      <w:tr w:rsidR="00522E6F" w:rsidRPr="00E84ADA" w14:paraId="11A8CA17" w14:textId="77777777" w:rsidTr="008D682C">
        <w:trPr>
          <w:trHeight w:val="899"/>
        </w:trPr>
        <w:tc>
          <w:tcPr>
            <w:tcW w:w="2976" w:type="dxa"/>
            <w:shd w:val="clear" w:color="auto" w:fill="808080" w:themeFill="background1" w:themeFillShade="80"/>
          </w:tcPr>
          <w:p w14:paraId="4C83884A" w14:textId="77777777" w:rsidR="00522E6F" w:rsidRPr="00E84ADA" w:rsidRDefault="00522E6F" w:rsidP="008D682C">
            <w:pPr>
              <w:rPr>
                <w:rFonts w:ascii="Calibri" w:eastAsia="Calibri" w:hAnsi="Calibri" w:cs="Times New Roman"/>
                <w:b/>
              </w:rPr>
            </w:pPr>
            <w:r w:rsidRPr="00E84ADA">
              <w:rPr>
                <w:rFonts w:ascii="Calibri" w:eastAsia="Calibri" w:hAnsi="Calibri" w:cs="Times New Roman"/>
                <w:b/>
              </w:rPr>
              <w:t>Study</w:t>
            </w:r>
          </w:p>
        </w:tc>
        <w:tc>
          <w:tcPr>
            <w:tcW w:w="996" w:type="dxa"/>
            <w:shd w:val="clear" w:color="auto" w:fill="808080" w:themeFill="background1" w:themeFillShade="80"/>
          </w:tcPr>
          <w:p w14:paraId="25037B95" w14:textId="217E640C" w:rsidR="00522E6F" w:rsidRPr="00E84ADA" w:rsidRDefault="00B55B59" w:rsidP="008D682C">
            <w:pPr>
              <w:rPr>
                <w:rFonts w:ascii="Calibri" w:eastAsia="Calibri" w:hAnsi="Calibri" w:cs="Times New Roman"/>
                <w:b/>
              </w:rPr>
            </w:pPr>
            <w:r>
              <w:rPr>
                <w:rFonts w:ascii="Calibri" w:eastAsia="Calibri" w:hAnsi="Calibri" w:cs="Times New Roman"/>
                <w:b/>
              </w:rPr>
              <w:t>Non-Surgical Treatment</w:t>
            </w:r>
          </w:p>
        </w:tc>
      </w:tr>
      <w:tr w:rsidR="00522E6F" w:rsidRPr="00E84ADA" w14:paraId="1C645959" w14:textId="77777777" w:rsidTr="008D682C">
        <w:tc>
          <w:tcPr>
            <w:tcW w:w="0" w:type="auto"/>
            <w:shd w:val="clear" w:color="auto" w:fill="FFFFFF" w:themeFill="background1"/>
          </w:tcPr>
          <w:p w14:paraId="135D885C" w14:textId="345B0CBC" w:rsidR="00522E6F" w:rsidRPr="00E84ADA" w:rsidRDefault="00522E6F" w:rsidP="00522E6F">
            <w:pPr>
              <w:rPr>
                <w:rFonts w:ascii="Calibri" w:eastAsia="Calibri" w:hAnsi="Calibri" w:cs="Times New Roman"/>
              </w:rPr>
            </w:pPr>
            <w:r w:rsidRPr="00E84ADA">
              <w:rPr>
                <w:rFonts w:ascii="Calibri" w:eastAsia="Calibri" w:hAnsi="Calibri" w:cs="Times New Roman"/>
              </w:rPr>
              <w:t>Fabricant, R. (2012)</w:t>
            </w:r>
            <w:r w:rsidRPr="00E84ADA">
              <w:rPr>
                <w:rFonts w:ascii="Calibri" w:eastAsia="Calibri" w:hAnsi="Calibri" w:cs="Times New Roman"/>
              </w:rPr>
              <w:fldChar w:fldCharType="begin">
                <w:fldData xml:space="preserve">PEVuZE5vdGU+PENpdGU+PEF1dGhvcj5GYWJyaWNhbnQ8L0F1dGhvcj48WWVhcj4yMDEyPC9ZZWFy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GYWJyaWNhbnQ8L0F1dGhvcj48WWVhcj4yMDEyPC9ZZWFy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29" w:tooltip="Fabricant, 2012 #11870" w:history="1">
              <w:r>
                <w:rPr>
                  <w:rFonts w:ascii="Calibri" w:eastAsia="Calibri" w:hAnsi="Calibri" w:cs="Times New Roman"/>
                  <w:noProof/>
                </w:rPr>
                <w:t>29</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0644E726"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5D44F58A" w14:textId="77777777" w:rsidTr="008D682C">
        <w:tc>
          <w:tcPr>
            <w:tcW w:w="0" w:type="auto"/>
            <w:shd w:val="clear" w:color="auto" w:fill="FFFFFF" w:themeFill="background1"/>
          </w:tcPr>
          <w:p w14:paraId="50C47C2E" w14:textId="5F0224C0" w:rsidR="00522E6F" w:rsidRPr="00E84ADA" w:rsidRDefault="00522E6F" w:rsidP="00522E6F">
            <w:pPr>
              <w:rPr>
                <w:rFonts w:ascii="Calibri" w:eastAsia="Calibri" w:hAnsi="Calibri" w:cs="Times New Roman"/>
              </w:rPr>
            </w:pPr>
            <w:r w:rsidRPr="00E84ADA">
              <w:rPr>
                <w:rFonts w:ascii="Calibri" w:eastAsia="Calibri" w:hAnsi="Calibri" w:cs="Times New Roman"/>
              </w:rPr>
              <w:t>Parvizi, J. (2012)</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Parvizi&lt;/Author&gt;&lt;Year&gt;2012&lt;/Year&gt;&lt;RecNum&gt;11864&lt;/RecNum&gt;&lt;DisplayText&gt;(32)&lt;/DisplayText&gt;&lt;record&gt;&lt;rec-number&gt;11864&lt;/rec-number&gt;&lt;foreign-keys&gt;&lt;key app="EN" db-id="x5x002s5vsf9s9exsxlpr2r80ptsx9wa55a5"&gt;11864&lt;/key&gt;&lt;/foreign-keys&gt;&lt;ref-type name="Journal Article"&gt;17&lt;/ref-type&gt;&lt;contributors&gt;&lt;authors&gt;&lt;author&gt;Parvizi, J.&lt;/author&gt;&lt;author&gt;Huang, R.&lt;/author&gt;&lt;author&gt;Diaz-Ledezma, C.&lt;/author&gt;&lt;author&gt;Og, B.&lt;/author&gt;&lt;/authors&gt;&lt;/contributors&gt;&lt;auth-address&gt;Rothman Institute of Orthopedics at Thomas Jefferson Hospital,Philadelphia, PA, USA.&lt;/auth-address&gt;&lt;titles&gt;&lt;title&gt;Mini-open femoroacetabular osteoplasty: how do these patients do?&lt;/title&gt;&lt;secondary-title&gt;Journal of Arthroplasty&lt;/secondary-title&gt;&lt;/titles&gt;&lt;periodical&gt;&lt;full-title&gt;Journal of Arthroplasty&lt;/full-title&gt;&lt;abbr-1&gt;J. Arthroplasty&lt;/abbr-1&gt;&lt;abbr-2&gt;J Arthroplasty&lt;/abbr-2&gt;&lt;/periodical&gt;&lt;pages&gt;122-5 e1&lt;/pages&gt;&lt;volume&gt;27&lt;/volume&gt;&lt;number&gt;8 Suppl&lt;/number&gt;&lt;edition&gt;2012/06/12&lt;/edition&gt;&lt;keywords&gt;&lt;keyword&gt;Adult&lt;/keyword&gt;&lt;keyword&gt;Female&lt;/keyword&gt;&lt;keyword&gt;Femoracetabular Impingement/ surgery&lt;/keyword&gt;&lt;keyword&gt;Hip Joint/ surgery&lt;/keyword&gt;&lt;keyword&gt;Humans&lt;/keyword&gt;&lt;keyword&gt;Male&lt;/keyword&gt;&lt;keyword&gt;Middle Aged&lt;/keyword&gt;&lt;keyword&gt;Orthopedic Procedures/ methods&lt;/keyword&gt;&lt;keyword&gt;Treatment Outcome&lt;/keyword&gt;&lt;keyword&gt;Young Adult&lt;/keyword&gt;&lt;/keywords&gt;&lt;dates&gt;&lt;year&gt;2012&lt;/year&gt;&lt;pub-dates&gt;&lt;date&gt;Sep&lt;/date&gt;&lt;/pub-dates&gt;&lt;/dates&gt;&lt;isbn&gt;1532-8406 (Electronic)&amp;#xD;0883-5403 (Linking)&lt;/isbn&gt;&lt;accession-num&gt;22682041&lt;/accession-num&gt;&lt;urls&gt;&lt;/urls&gt;&lt;electronic-resource-num&gt;10.1016/j.arth.2012.03.047&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32" w:tooltip="Parvizi, 2012 #11864" w:history="1">
              <w:r>
                <w:rPr>
                  <w:rFonts w:ascii="Calibri" w:eastAsia="Calibri" w:hAnsi="Calibri" w:cs="Times New Roman"/>
                  <w:noProof/>
                </w:rPr>
                <w:t>32</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1CDCCA2E"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351031F8" w14:textId="77777777" w:rsidTr="008D682C">
        <w:tc>
          <w:tcPr>
            <w:tcW w:w="0" w:type="auto"/>
            <w:shd w:val="clear" w:color="auto" w:fill="FFFFFF" w:themeFill="background1"/>
          </w:tcPr>
          <w:p w14:paraId="398C9D21" w14:textId="1BC488E7" w:rsidR="00522E6F" w:rsidRPr="00E84ADA" w:rsidRDefault="00522E6F" w:rsidP="00522E6F">
            <w:pPr>
              <w:rPr>
                <w:rFonts w:ascii="Calibri" w:eastAsia="Calibri" w:hAnsi="Calibri" w:cs="Times New Roman"/>
              </w:rPr>
            </w:pPr>
            <w:r w:rsidRPr="00E84ADA">
              <w:rPr>
                <w:rFonts w:ascii="Calibri" w:eastAsia="Calibri" w:hAnsi="Calibri" w:cs="Times New Roman"/>
              </w:rPr>
              <w:t>Klingenstein, G. (2013)</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Klingenstein&lt;/Author&gt;&lt;Year&gt;2013&lt;/Year&gt;&lt;RecNum&gt;9672&lt;/RecNum&gt;&lt;DisplayText&gt;(45)&lt;/DisplayText&gt;&lt;record&gt;&lt;rec-number&gt;9672&lt;/rec-number&gt;&lt;foreign-keys&gt;&lt;key app="EN" db-id="x5x002s5vsf9s9exsxlpr2r80ptsx9wa55a5"&gt;9672&lt;/key&gt;&lt;/foreign-keys&gt;&lt;ref-type name="Journal Article"&gt;17&lt;/ref-type&gt;&lt;contributors&gt;&lt;authors&gt;&lt;author&gt;Klingenstein, G. G.&lt;/author&gt;&lt;author&gt;Zbeda, R. M.&lt;/author&gt;&lt;author&gt;Bedi, A.&lt;/author&gt;&lt;author&gt;Magennis, E.&lt;/author&gt;&lt;author&gt;Kelly, B. T.&lt;/author&gt;&lt;/authors&gt;&lt;/contributors&gt;&lt;auth-address&gt;Reconstructive Orthopedics, 737 Main Street, Lumberton, NJ, USA skidoc@gmail.com&lt;/auth-address&gt;&lt;titles&gt;&lt;title&gt;Prevalence and preoperative demographic and radiographic predictors of bilateral femoroacetabular impingement&lt;/title&gt;&lt;secondary-title&gt;American Journal of Sports Medicine&lt;/secondary-title&gt;&lt;/titles&gt;&lt;periodical&gt;&lt;full-title&gt;American Journal of Sports Medicine&lt;/full-title&gt;&lt;abbr-1&gt;Am. J. Sports Med.&lt;/abbr-1&gt;&lt;abbr-2&gt;Am J Sports Med&lt;/abbr-2&gt;&lt;/periodical&gt;&lt;pages&gt;762-8&lt;/pages&gt;&lt;volume&gt;41&lt;/volume&gt;&lt;number&gt;4&lt;/number&gt;&lt;edition&gt;2013/02/21&lt;/edition&gt;&lt;keywords&gt;&lt;keyword&gt;Adolescent&lt;/keyword&gt;&lt;keyword&gt;Adult&lt;/keyword&gt;&lt;keyword&gt;Arthroscopy&lt;/keyword&gt;&lt;keyword&gt;Female&lt;/keyword&gt;&lt;keyword&gt;Femoracetabular Impingement/epidemiology/radiography/ surgery&lt;/keyword&gt;&lt;keyword&gt;Humans&lt;/keyword&gt;&lt;keyword&gt;Logistic Models&lt;/keyword&gt;&lt;keyword&gt;Male&lt;/keyword&gt;&lt;keyword&gt;New Jersey/epidemiology&lt;/keyword&gt;&lt;keyword&gt;Predictive Value of Tests&lt;/keyword&gt;&lt;keyword&gt;Prevalence&lt;/keyword&gt;&lt;keyword&gt;Young Adult&lt;/keyword&gt;&lt;/keywords&gt;&lt;dates&gt;&lt;year&gt;2013&lt;/year&gt;&lt;pub-dates&gt;&lt;date&gt;Apr&lt;/date&gt;&lt;/pub-dates&gt;&lt;/dates&gt;&lt;isbn&gt;1552-3365 (Electronic)&amp;#xD;0363-5465 (Linking)&lt;/isbn&gt;&lt;accession-num&gt;23423313&lt;/accession-num&gt;&lt;urls&gt;&lt;/urls&gt;&lt;electronic-resource-num&gt;10.1177/0363546513476854&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45" w:tooltip="Klingenstein, 2013 #9672" w:history="1">
              <w:r>
                <w:rPr>
                  <w:rFonts w:ascii="Calibri" w:eastAsia="Calibri" w:hAnsi="Calibri" w:cs="Times New Roman"/>
                  <w:noProof/>
                </w:rPr>
                <w:t>45</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6274C757"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3EBFED5B" w14:textId="77777777" w:rsidTr="008D682C">
        <w:tc>
          <w:tcPr>
            <w:tcW w:w="0" w:type="auto"/>
            <w:shd w:val="clear" w:color="auto" w:fill="FFFFFF" w:themeFill="background1"/>
          </w:tcPr>
          <w:p w14:paraId="4959B702" w14:textId="408B6200" w:rsidR="00522E6F" w:rsidRPr="00E84ADA" w:rsidRDefault="00522E6F" w:rsidP="00522E6F">
            <w:pPr>
              <w:rPr>
                <w:rFonts w:ascii="Calibri" w:eastAsia="Calibri" w:hAnsi="Calibri" w:cs="Times New Roman"/>
              </w:rPr>
            </w:pPr>
            <w:r w:rsidRPr="00E84ADA">
              <w:rPr>
                <w:rFonts w:ascii="Calibri" w:eastAsia="Calibri" w:hAnsi="Calibri" w:cs="Times New Roman"/>
              </w:rPr>
              <w:t>Yun, H. (2009)</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Yun&lt;/Author&gt;&lt;Year&gt;2009&lt;/Year&gt;&lt;RecNum&gt;11883&lt;/RecNum&gt;&lt;DisplayText&gt;(12)&lt;/DisplayText&gt;&lt;record&gt;&lt;rec-number&gt;11883&lt;/rec-number&gt;&lt;foreign-keys&gt;&lt;key app="EN" db-id="x5x002s5vsf9s9exsxlpr2r80ptsx9wa55a5"&gt;11883&lt;/key&gt;&lt;/foreign-keys&gt;&lt;ref-type name="Journal Article"&gt;17&lt;/ref-type&gt;&lt;contributors&gt;&lt;authors&gt;&lt;author&gt;Yun, H. H.&lt;/author&gt;&lt;author&gt;Shon, W. Y.&lt;/author&gt;&lt;author&gt;Yun, J. Y.&lt;/author&gt;&lt;/authors&gt;&lt;/contributors&gt;&lt;auth-address&gt;Department of Orthopedic Surgery, Guro Hospital, Korea University School of Medicine, Seoul, Korea.&lt;/auth-address&gt;&lt;titles&gt;&lt;title&gt;Treatment of femoroacetabular impingement with surgical dislocation&lt;/title&gt;&lt;secondary-title&gt;Clin Orthop Surg&lt;/secondary-title&gt;&lt;/titles&gt;&lt;periodical&gt;&lt;full-title&gt;Clin Orthop Surg&lt;/full-title&gt;&lt;/periodical&gt;&lt;pages&gt;146-54&lt;/pages&gt;&lt;volume&gt;1&lt;/volume&gt;&lt;number&gt;3&lt;/number&gt;&lt;edition&gt;2009/11/04&lt;/edition&gt;&lt;keywords&gt;&lt;keyword&gt;Acetabulum/surgery&lt;/keyword&gt;&lt;keyword&gt;Adult&lt;/keyword&gt;&lt;keyword&gt;Female&lt;/keyword&gt;&lt;keyword&gt;Femoracetabular Impingement/radiography/ surgery&lt;/keyword&gt;&lt;keyword&gt;Femur Head/surgery&lt;/keyword&gt;&lt;keyword&gt;Humans&lt;/keyword&gt;&lt;keyword&gt;Ligaments, Articular/surgery&lt;/keyword&gt;&lt;keyword&gt;Male&lt;/keyword&gt;&lt;keyword&gt;Middle Aged&lt;/keyword&gt;&lt;keyword&gt;Orthopedic Procedures/methods&lt;/keyword&gt;&lt;keyword&gt;Osteotomy&lt;/keyword&gt;&lt;keyword&gt;Treatment Outcome&lt;/keyword&gt;&lt;keyword&gt;Young Adult&lt;/keyword&gt;&lt;/keywords&gt;&lt;dates&gt;&lt;year&gt;2009&lt;/year&gt;&lt;pub-dates&gt;&lt;date&gt;Sep&lt;/date&gt;&lt;/pub-dates&gt;&lt;/dates&gt;&lt;isbn&gt;2005-4408 (Electronic)&amp;#xD;2005-291X (Linking)&lt;/isbn&gt;&lt;accession-num&gt;19885050&lt;/accession-num&gt;&lt;urls&gt;&lt;/urls&gt;&lt;custom2&gt;2766742&lt;/custom2&gt;&lt;electronic-resource-num&gt;10.4055/cios.2009.1.3.146&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12" w:tooltip="Yun, 2009 #11883" w:history="1">
              <w:r>
                <w:rPr>
                  <w:rFonts w:ascii="Calibri" w:eastAsia="Calibri" w:hAnsi="Calibri" w:cs="Times New Roman"/>
                  <w:noProof/>
                </w:rPr>
                <w:t>12</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11CE9F3F"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122D78A4" w14:textId="77777777" w:rsidTr="008D682C">
        <w:tc>
          <w:tcPr>
            <w:tcW w:w="0" w:type="auto"/>
            <w:shd w:val="clear" w:color="auto" w:fill="FFFFFF" w:themeFill="background1"/>
          </w:tcPr>
          <w:p w14:paraId="6401A21C" w14:textId="58DA2433" w:rsidR="00522E6F" w:rsidRPr="00E84ADA" w:rsidRDefault="00522E6F" w:rsidP="00522E6F">
            <w:pPr>
              <w:rPr>
                <w:rFonts w:ascii="Calibri" w:eastAsia="Calibri" w:hAnsi="Calibri" w:cs="Times New Roman"/>
              </w:rPr>
            </w:pPr>
            <w:r w:rsidRPr="00E84ADA">
              <w:rPr>
                <w:rFonts w:ascii="Calibri" w:eastAsia="Calibri" w:hAnsi="Calibri" w:cs="Times New Roman"/>
              </w:rPr>
              <w:t>Javed, A. (2011)</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Javed&lt;/Author&gt;&lt;Year&gt;2011&lt;/Year&gt;&lt;RecNum&gt;11875&lt;/RecNum&gt;&lt;DisplayText&gt;(27)&lt;/DisplayText&gt;&lt;record&gt;&lt;rec-number&gt;11875&lt;/rec-number&gt;&lt;foreign-keys&gt;&lt;key app="EN" db-id="x5x002s5vsf9s9exsxlpr2r80ptsx9wa55a5"&gt;11875&lt;/key&gt;&lt;/foreign-keys&gt;&lt;ref-type name="Journal Article"&gt;17&lt;/ref-type&gt;&lt;contributors&gt;&lt;authors&gt;&lt;author&gt;Javed, A.&lt;/author&gt;&lt;author&gt;O&amp;apos;Donnell, J. M.&lt;/author&gt;&lt;/authors&gt;&lt;/contributors&gt;&lt;auth-address&gt;St. Vincent and Mercy Private Hospital, Melbourne, Australia. dr.arshad.javed@gmail.com&lt;/auth-address&gt;&lt;titles&gt;&lt;title&gt;Arthroscopic femoral osteochondroplasty for cam femoroacetabular impingement in patients over 60 years of age&lt;/title&gt;&lt;secondary-title&gt;Journal of Bone and Joint Surgery. British Volume&lt;/secondary-title&gt;&lt;/titles&gt;&lt;periodical&gt;&lt;full-title&gt;Journal of Bone and Joint Surgery. British Volume&lt;/full-title&gt;&lt;abbr-1&gt;J. Bone Joint Surg. Br.&lt;/abbr-1&gt;&lt;abbr-2&gt;J Bone Joint Surg Br&lt;/abbr-2&gt;&lt;abbr-3&gt;Journal of Bone &amp;amp; Joint Surgery. British Volume&lt;/abbr-3&gt;&lt;/periodical&gt;&lt;pages&gt;326-31&lt;/pages&gt;&lt;volume&gt;93&lt;/volume&gt;&lt;number&gt;3&lt;/number&gt;&lt;edition&gt;2011/03/02&lt;/edition&gt;&lt;keywords&gt;&lt;keyword&gt;Age Distribution&lt;/keyword&gt;&lt;keyword&gt;Aged&lt;/keyword&gt;&lt;keyword&gt;Aged, 80 and over&lt;/keyword&gt;&lt;keyword&gt;Arthroscopy/methods&lt;/keyword&gt;&lt;keyword&gt;Cartilage, Articular/ surgery&lt;/keyword&gt;&lt;keyword&gt;Female&lt;/keyword&gt;&lt;keyword&gt;Femoracetabular Impingement/radiography/ surgery&lt;/keyword&gt;&lt;keyword&gt;Femur/radiography/ surgery&lt;/keyword&gt;&lt;keyword&gt;Follow-Up Studies&lt;/keyword&gt;&lt;keyword&gt;Humans&lt;/keyword&gt;&lt;keyword&gt;Male&lt;/keyword&gt;&lt;keyword&gt;Middle Aged&lt;/keyword&gt;&lt;keyword&gt;Patient Satisfaction&lt;/keyword&gt;&lt;keyword&gt;Treatment Outcome&lt;/keyword&gt;&lt;/keywords&gt;&lt;dates&gt;&lt;year&gt;2011&lt;/year&gt;&lt;pub-dates&gt;&lt;date&gt;Mar&lt;/date&gt;&lt;/pub-dates&gt;&lt;/dates&gt;&lt;isbn&gt;0301-620X (Print)&amp;#xD;0301-620X (Linking)&lt;/isbn&gt;&lt;accession-num&gt;21357953&lt;/accession-num&gt;&lt;urls&gt;&lt;/urls&gt;&lt;electronic-resource-num&gt;10.1302/0301-620x.93b3.25262&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27" w:tooltip="Javed, 2011 #11875" w:history="1">
              <w:r>
                <w:rPr>
                  <w:rFonts w:ascii="Calibri" w:eastAsia="Calibri" w:hAnsi="Calibri" w:cs="Times New Roman"/>
                  <w:noProof/>
                </w:rPr>
                <w:t>27</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2DB4F526"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7E593CD5" w14:textId="77777777" w:rsidTr="008D682C">
        <w:tc>
          <w:tcPr>
            <w:tcW w:w="0" w:type="auto"/>
            <w:shd w:val="clear" w:color="auto" w:fill="FFFFFF" w:themeFill="background1"/>
          </w:tcPr>
          <w:p w14:paraId="7579EA24" w14:textId="7371E71B" w:rsidR="00522E6F" w:rsidRPr="00E84ADA" w:rsidRDefault="00522E6F" w:rsidP="00522E6F">
            <w:pPr>
              <w:rPr>
                <w:rFonts w:ascii="Calibri" w:eastAsia="Calibri" w:hAnsi="Calibri" w:cs="Times New Roman"/>
              </w:rPr>
            </w:pPr>
            <w:r w:rsidRPr="00E84ADA">
              <w:rPr>
                <w:rFonts w:ascii="Calibri" w:eastAsia="Calibri" w:hAnsi="Calibri" w:cs="Times New Roman"/>
              </w:rPr>
              <w:t>Naal, F. (2012)</w:t>
            </w:r>
            <w:r w:rsidRPr="00E84ADA">
              <w:rPr>
                <w:rFonts w:ascii="Calibri" w:eastAsia="Calibri" w:hAnsi="Calibri" w:cs="Times New Roman"/>
              </w:rPr>
              <w:fldChar w:fldCharType="begin">
                <w:fldData xml:space="preserve">PEVuZE5vdGU+PENpdGU+PEF1dGhvcj5OYWFsPC9BdXRob3I+PFllYXI+MjAxMjwvWWVhcj48UmVj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OYWFsPC9BdXRob3I+PFllYXI+MjAxMjwvWWVhcj48UmVj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35" w:tooltip="Naal, 2012 #11866" w:history="1">
              <w:r>
                <w:rPr>
                  <w:rFonts w:ascii="Calibri" w:eastAsia="Calibri" w:hAnsi="Calibri" w:cs="Times New Roman"/>
                  <w:noProof/>
                </w:rPr>
                <w:t>35</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61185A9E"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2A3ECB44" w14:textId="77777777" w:rsidTr="008D682C">
        <w:tc>
          <w:tcPr>
            <w:tcW w:w="0" w:type="auto"/>
            <w:shd w:val="clear" w:color="auto" w:fill="FFFFFF" w:themeFill="background1"/>
          </w:tcPr>
          <w:p w14:paraId="407FA4A0" w14:textId="6654693F" w:rsidR="00522E6F" w:rsidRPr="00E84ADA" w:rsidRDefault="00522E6F" w:rsidP="00522E6F">
            <w:pPr>
              <w:rPr>
                <w:rFonts w:ascii="Calibri" w:eastAsia="Calibri" w:hAnsi="Calibri" w:cs="Times New Roman"/>
              </w:rPr>
            </w:pPr>
            <w:r w:rsidRPr="00E84ADA">
              <w:rPr>
                <w:rFonts w:ascii="Calibri" w:eastAsia="Calibri" w:hAnsi="Calibri" w:cs="Times New Roman"/>
              </w:rPr>
              <w:t>Srinivasan, S. (2013)</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Srinivasan&lt;/Author&gt;&lt;Year&gt;2013&lt;/Year&gt;&lt;RecNum&gt;11855&lt;/RecNum&gt;&lt;DisplayText&gt;(46)&lt;/DisplayText&gt;&lt;record&gt;&lt;rec-number&gt;11855&lt;/rec-number&gt;&lt;foreign-keys&gt;&lt;key app="EN" db-id="x5x002s5vsf9s9exsxlpr2r80ptsx9wa55a5"&gt;11855&lt;/key&gt;&lt;/foreign-keys&gt;&lt;ref-type name="Journal Article"&gt;17&lt;/ref-type&gt;&lt;contributors&gt;&lt;authors&gt;&lt;author&gt;Srinivasan, S. C.&lt;/author&gt;&lt;author&gt;Hosny, H. A.&lt;/author&gt;&lt;author&gt;Williams, M. R.&lt;/author&gt;&lt;/authors&gt;&lt;/contributors&gt;&lt;auth-address&gt;Department of Trauma and Orthopaedics, Derriford Hospital, Plymouth, UK. sreebala.srinivasan@nhs.net&lt;/auth-address&gt;&lt;titles&gt;&lt;title&gt;Combined hip arthroscopy and limited open osteochondroplasty for anterior femoroacetabular impingement: early patient reported outcomes&lt;/title&gt;&lt;secondary-title&gt;Hip International&lt;/secondary-title&gt;&lt;/titles&gt;&lt;periodical&gt;&lt;full-title&gt;Hip International&lt;/full-title&gt;&lt;abbr-1&gt;Hip int&lt;/abbr-1&gt;&lt;/periodical&gt;&lt;pages&gt;218-24&lt;/pages&gt;&lt;volume&gt;23&lt;/volume&gt;&lt;number&gt;2&lt;/number&gt;&lt;edition&gt;2013/02/19&lt;/edition&gt;&lt;keywords&gt;&lt;keyword&gt;Adult&lt;/keyword&gt;&lt;keyword&gt;Arthroscopy/adverse effects/ methods&lt;/keyword&gt;&lt;keyword&gt;Female&lt;/keyword&gt;&lt;keyword&gt;Femoracetabular Impingement/ surgery&lt;/keyword&gt;&lt;keyword&gt;Hip Joint/physiopathology/ surgery&lt;/keyword&gt;&lt;keyword&gt;Humans&lt;/keyword&gt;&lt;keyword&gt;Male&lt;/keyword&gt;&lt;keyword&gt;Middle Aged&lt;/keyword&gt;&lt;keyword&gt;Pain/etiology/physiopathology&lt;/keyword&gt;&lt;keyword&gt;Pain Measurement&lt;/keyword&gt;&lt;keyword&gt;Postoperative Complications/etiology&lt;/keyword&gt;&lt;keyword&gt;Retrospective Studies&lt;/keyword&gt;&lt;keyword&gt;Severity of Illness Index&lt;/keyword&gt;&lt;keyword&gt;Surveys and Questionnaires&lt;/keyword&gt;&lt;keyword&gt;Treatment Outcome&lt;/keyword&gt;&lt;keyword&gt;Young Adult&lt;/keyword&gt;&lt;/keywords&gt;&lt;dates&gt;&lt;year&gt;2013&lt;/year&gt;&lt;pub-dates&gt;&lt;date&gt;Mar-Apr&lt;/date&gt;&lt;/pub-dates&gt;&lt;/dates&gt;&lt;isbn&gt;1724-6067 (Electronic)&amp;#xD;1120-7000 (Linking)&lt;/isbn&gt;&lt;accession-num&gt;23417529&lt;/accession-num&gt;&lt;urls&gt;&lt;/urls&gt;&lt;electronic-resource-num&gt;10.5301/hip.2013.10728&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46" w:tooltip="Srinivasan, 2013 #11855" w:history="1">
              <w:r>
                <w:rPr>
                  <w:rFonts w:ascii="Calibri" w:eastAsia="Calibri" w:hAnsi="Calibri" w:cs="Times New Roman"/>
                  <w:noProof/>
                </w:rPr>
                <w:t>46</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7BDB61AB"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576EB922" w14:textId="77777777" w:rsidTr="008D682C">
        <w:tc>
          <w:tcPr>
            <w:tcW w:w="0" w:type="auto"/>
            <w:shd w:val="clear" w:color="auto" w:fill="FFFFFF" w:themeFill="background1"/>
          </w:tcPr>
          <w:p w14:paraId="4608CA24" w14:textId="6E091C9C" w:rsidR="00522E6F" w:rsidRPr="00E84ADA" w:rsidRDefault="00522E6F" w:rsidP="00522E6F">
            <w:pPr>
              <w:rPr>
                <w:rFonts w:ascii="Calibri" w:eastAsia="Calibri" w:hAnsi="Calibri" w:cs="Times New Roman"/>
              </w:rPr>
            </w:pPr>
            <w:r w:rsidRPr="00E84ADA">
              <w:rPr>
                <w:rFonts w:ascii="Calibri" w:eastAsia="Calibri" w:hAnsi="Calibri" w:cs="Times New Roman"/>
              </w:rPr>
              <w:t>Sink, E. (2013)</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Sink&lt;/Author&gt;&lt;Year&gt;2013&lt;/Year&gt;&lt;RecNum&gt;9702&lt;/RecNum&gt;&lt;DisplayText&gt;(42)&lt;/DisplayText&gt;&lt;record&gt;&lt;rec-number&gt;9702&lt;/rec-number&gt;&lt;foreign-keys&gt;&lt;key app="EN" db-id="x5x002s5vsf9s9exsxlpr2r80ptsx9wa55a5"&gt;9702&lt;/key&gt;&lt;/foreign-keys&gt;&lt;ref-type name="Journal Article"&gt;17&lt;/ref-type&gt;&lt;contributors&gt;&lt;authors&gt;&lt;author&gt;Sink, E. L.&lt;/author&gt;&lt;author&gt;Fabricant, P. D.&lt;/author&gt;&lt;author&gt;Pan, Z.&lt;/author&gt;&lt;author&gt;Dayton, M. R.&lt;/author&gt;&lt;author&gt;Novais, E.&lt;/author&gt;&lt;/authors&gt;&lt;/contributors&gt;&lt;auth-address&gt;Hospital for Special Surgery, 535 East 70th Street, New York, NY 10021, USA. sinke@hss.edu&lt;/auth-address&gt;&lt;titles&gt;&lt;title&gt;Results of treatment of femoroacetabular impingement in adolescents with a surgical hip dislocation approach&lt;/title&gt;&lt;secondary-title&gt;Clin Orthop Relat Res&lt;/secondary-title&gt;&lt;/titles&gt;&lt;periodical&gt;&lt;full-title&gt;Clin Orthop Relat Res&lt;/full-title&gt;&lt;/periodical&gt;&lt;pages&gt;2563-9&lt;/pages&gt;&lt;volume&gt;471&lt;/volume&gt;&lt;number&gt;8&lt;/number&gt;&lt;edition&gt;2013/05/09&lt;/edition&gt;&lt;keywords&gt;&lt;keyword&gt;Adolescent&lt;/keyword&gt;&lt;keyword&gt;Biomechanical Phenomena&lt;/keyword&gt;&lt;keyword&gt;Female&lt;/keyword&gt;&lt;keyword&gt;Femoracetabular Impingement/diagnosis/physiopathology/psychology/ surgery&lt;/keyword&gt;&lt;keyword&gt;Hip Dislocation&lt;/keyword&gt;&lt;keyword&gt;Hip Joint/physiopathology/ surgery&lt;/keyword&gt;&lt;keyword&gt;Humans&lt;/keyword&gt;&lt;keyword&gt;Male&lt;/keyword&gt;&lt;keyword&gt;Orthopedic Procedures/adverse effects&lt;/keyword&gt;&lt;keyword&gt;Quality of Life&lt;/keyword&gt;&lt;keyword&gt;Range of Motion, Articular&lt;/keyword&gt;&lt;keyword&gt;Recovery of Function&lt;/keyword&gt;&lt;keyword&gt;Reoperation&lt;/keyword&gt;&lt;keyword&gt;Retrospective Studies&lt;/keyword&gt;&lt;keyword&gt;Treatment Outcome&lt;/keyword&gt;&lt;keyword&gt;Young Adult&lt;/keyword&gt;&lt;/keywords&gt;&lt;dates&gt;&lt;year&gt;2013&lt;/year&gt;&lt;pub-dates&gt;&lt;date&gt;Aug&lt;/date&gt;&lt;/pub-dates&gt;&lt;/dates&gt;&lt;isbn&gt;1528-1132 (Electronic)&amp;#xD;0009-921X (Linking)&lt;/isbn&gt;&lt;accession-num&gt;23653097&lt;/accession-num&gt;&lt;urls&gt;&lt;/urls&gt;&lt;custom2&gt;3705058&lt;/custom2&gt;&lt;electronic-resource-num&gt;10.1007/s11999-013-3004-9&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42" w:tooltip="Sink, 2013 #9702" w:history="1">
              <w:r>
                <w:rPr>
                  <w:rFonts w:ascii="Calibri" w:eastAsia="Calibri" w:hAnsi="Calibri" w:cs="Times New Roman"/>
                  <w:noProof/>
                </w:rPr>
                <w:t>42</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5A3FAA22"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322CB5F1" w14:textId="77777777" w:rsidTr="008D682C">
        <w:tc>
          <w:tcPr>
            <w:tcW w:w="0" w:type="auto"/>
            <w:shd w:val="clear" w:color="auto" w:fill="FFFFFF" w:themeFill="background1"/>
          </w:tcPr>
          <w:p w14:paraId="4DC144F0" w14:textId="5C972979" w:rsidR="00522E6F" w:rsidRPr="00E84ADA" w:rsidRDefault="00522E6F" w:rsidP="00522E6F">
            <w:pPr>
              <w:rPr>
                <w:rFonts w:ascii="Calibri" w:eastAsia="Calibri" w:hAnsi="Calibri" w:cs="Times New Roman"/>
              </w:rPr>
            </w:pPr>
            <w:r w:rsidRPr="00E84ADA">
              <w:rPr>
                <w:rFonts w:ascii="Calibri" w:eastAsia="Calibri" w:hAnsi="Calibri" w:cs="Times New Roman"/>
              </w:rPr>
              <w:t>Mei-Dan, O. (2014)</w:t>
            </w:r>
            <w:r w:rsidRPr="00E84ADA">
              <w:rPr>
                <w:rFonts w:ascii="Calibri" w:eastAsia="Calibri" w:hAnsi="Calibri" w:cs="Times New Roman"/>
              </w:rPr>
              <w:fldChar w:fldCharType="begin">
                <w:fldData xml:space="preserve">PEVuZE5vdGU+PENpdGU+PEF1dGhvcj5NZWktRGFuPC9BdXRob3I+PFllYXI+MjAxNDwvWWVhcj48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NZWktRGFuPC9BdXRob3I+PFllYXI+MjAxNDwvWWVhcj48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49" w:tooltip="Mei-Dan, 2014 #11849" w:history="1">
              <w:r>
                <w:rPr>
                  <w:rFonts w:ascii="Calibri" w:eastAsia="Calibri" w:hAnsi="Calibri" w:cs="Times New Roman"/>
                  <w:noProof/>
                </w:rPr>
                <w:t>49</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0A7E8122"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0CD8FB3A" w14:textId="77777777" w:rsidTr="008D682C">
        <w:tc>
          <w:tcPr>
            <w:tcW w:w="0" w:type="auto"/>
            <w:shd w:val="clear" w:color="auto" w:fill="FFFFFF" w:themeFill="background1"/>
          </w:tcPr>
          <w:p w14:paraId="784CA80D" w14:textId="49B3C5F4" w:rsidR="00522E6F" w:rsidRPr="00E84ADA" w:rsidRDefault="00522E6F" w:rsidP="00522E6F">
            <w:pPr>
              <w:rPr>
                <w:rFonts w:ascii="Calibri" w:eastAsia="Calibri" w:hAnsi="Calibri" w:cs="Times New Roman"/>
              </w:rPr>
            </w:pPr>
            <w:r w:rsidRPr="00E84ADA">
              <w:rPr>
                <w:rFonts w:ascii="Calibri" w:eastAsia="Calibri" w:hAnsi="Calibri" w:cs="Times New Roman"/>
              </w:rPr>
              <w:t>Potter, M. (2014)</w:t>
            </w:r>
            <w:r w:rsidRPr="00E84ADA">
              <w:rPr>
                <w:rFonts w:ascii="Calibri" w:eastAsia="Calibri" w:hAnsi="Calibri" w:cs="Times New Roman"/>
              </w:rPr>
              <w:fldChar w:fldCharType="begin">
                <w:fldData xml:space="preserve">PEVuZE5vdGU+PENpdGU+PEF1dGhvcj5Qb3R0ZXI8L0F1dGhvcj48WWVhcj4yMDE0PC9ZZWFyPjxS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Qb3R0ZXI8L0F1dGhvcj48WWVhcj4yMDE0PC9ZZWFyPjxS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83" w:tooltip="Potter, 2014 #11848" w:history="1">
              <w:r>
                <w:rPr>
                  <w:rFonts w:ascii="Calibri" w:eastAsia="Calibri" w:hAnsi="Calibri" w:cs="Times New Roman"/>
                  <w:noProof/>
                </w:rPr>
                <w:t>83</w:t>
              </w:r>
            </w:hyperlink>
            <w:r>
              <w:rPr>
                <w:rFonts w:ascii="Calibri" w:eastAsia="Calibri" w:hAnsi="Calibri" w:cs="Times New Roman"/>
                <w:noProof/>
              </w:rPr>
              <w:t>)</w:t>
            </w:r>
            <w:r w:rsidRPr="00E84ADA">
              <w:rPr>
                <w:rFonts w:ascii="Calibri" w:eastAsia="Calibri" w:hAnsi="Calibri" w:cs="Times New Roman"/>
              </w:rPr>
              <w:fldChar w:fldCharType="end"/>
            </w:r>
            <w:r w:rsidRPr="00E84ADA">
              <w:rPr>
                <w:rFonts w:ascii="Calibri" w:eastAsia="Times New Roman" w:hAnsi="Calibri" w:cs="Times New Roman"/>
                <w:color w:val="000000"/>
                <w:vertAlign w:val="superscript"/>
              </w:rPr>
              <w:t xml:space="preserve"> </w:t>
            </w:r>
          </w:p>
        </w:tc>
        <w:tc>
          <w:tcPr>
            <w:tcW w:w="0" w:type="auto"/>
            <w:shd w:val="clear" w:color="auto" w:fill="FFFFFF" w:themeFill="background1"/>
          </w:tcPr>
          <w:p w14:paraId="2FD80232"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24AF200E" w14:textId="77777777" w:rsidTr="008D682C">
        <w:tc>
          <w:tcPr>
            <w:tcW w:w="0" w:type="auto"/>
            <w:shd w:val="clear" w:color="auto" w:fill="FFFFFF" w:themeFill="background1"/>
          </w:tcPr>
          <w:p w14:paraId="7B2AA959" w14:textId="2A1E2674" w:rsidR="00522E6F" w:rsidRPr="00E84ADA" w:rsidRDefault="00522E6F" w:rsidP="00522E6F">
            <w:pPr>
              <w:rPr>
                <w:rFonts w:ascii="Calibri" w:eastAsia="Calibri" w:hAnsi="Calibri" w:cs="Times New Roman"/>
              </w:rPr>
            </w:pPr>
            <w:r w:rsidRPr="00E84ADA">
              <w:rPr>
                <w:rFonts w:ascii="Calibri" w:eastAsia="Calibri" w:hAnsi="Calibri" w:cs="Times New Roman"/>
              </w:rPr>
              <w:t>Gupta, A. (2014)</w:t>
            </w:r>
            <w:r w:rsidRPr="00E84ADA">
              <w:rPr>
                <w:rFonts w:ascii="Calibri" w:eastAsia="Calibri" w:hAnsi="Calibri" w:cs="Times New Roman"/>
              </w:rPr>
              <w:fldChar w:fldCharType="begin">
                <w:fldData xml:space="preserve">PEVuZE5vdGU+PENpdGU+PEF1dGhvcj5HdXB0YTwvQXV0aG9yPjxZZWFyPjIwMTQ8L1llYXI+PFJl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HdXB0YTwvQXV0aG9yPjxZZWFyPjIwMTQ8L1llYXI+PFJl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53" w:tooltip="Gupta, 2014 #11841" w:history="1">
              <w:r>
                <w:rPr>
                  <w:rFonts w:ascii="Calibri" w:eastAsia="Calibri" w:hAnsi="Calibri" w:cs="Times New Roman"/>
                  <w:noProof/>
                </w:rPr>
                <w:t>53</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2EAFADE6"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4CD3BBAA" w14:textId="77777777" w:rsidTr="008D682C">
        <w:tc>
          <w:tcPr>
            <w:tcW w:w="0" w:type="auto"/>
            <w:shd w:val="clear" w:color="auto" w:fill="FFFFFF" w:themeFill="background1"/>
          </w:tcPr>
          <w:p w14:paraId="6D6D8835" w14:textId="0B26F2C0" w:rsidR="00522E6F" w:rsidRPr="00E84ADA" w:rsidRDefault="00522E6F" w:rsidP="00522E6F">
            <w:pPr>
              <w:rPr>
                <w:rFonts w:ascii="Calibri" w:eastAsia="Calibri" w:hAnsi="Calibri" w:cs="Times New Roman"/>
              </w:rPr>
            </w:pPr>
            <w:r w:rsidRPr="00E84ADA">
              <w:rPr>
                <w:rFonts w:ascii="Calibri" w:eastAsia="Calibri" w:hAnsi="Calibri" w:cs="Times New Roman"/>
              </w:rPr>
              <w:t>Ricciardi, B. (2015)</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Ricciardi&lt;/Author&gt;&lt;Year&gt;2015&lt;/Year&gt;&lt;RecNum&gt;10092&lt;/RecNum&gt;&lt;DisplayText&gt;(58)&lt;/DisplayText&gt;&lt;record&gt;&lt;rec-number&gt;10092&lt;/rec-number&gt;&lt;foreign-keys&gt;&lt;key app="EN" db-id="x5x002s5vsf9s9exsxlpr2r80ptsx9wa55a5"&gt;10092&lt;/key&gt;&lt;/foreign-keys&gt;&lt;ref-type name="Journal Article"&gt;17&lt;/ref-type&gt;&lt;contributors&gt;&lt;authors&gt;&lt;author&gt;Ricciardi, B. F.&lt;/author&gt;&lt;author&gt;Fabricant, P. D.&lt;/author&gt;&lt;author&gt;Fields, K. G.&lt;/author&gt;&lt;author&gt;Poultsides, L.&lt;/author&gt;&lt;author&gt;Zaltz, I.&lt;/author&gt;&lt;author&gt;Sink, E. L.&lt;/author&gt;&lt;/authors&gt;&lt;/contributors&gt;&lt;auth-address&gt;Center for Hip Pain and Preservation, Hospital for Special Surgery, 541 East 71th Street, New York, NY, 10021, USA.&lt;/auth-address&gt;&lt;titles&gt;&lt;title&gt;What are the demographic and radiographic characteristics of patients with symptomatic extraarticular femoroacetabular impingement?&lt;/title&gt;&lt;secondary-title&gt;Clin Orthop Relat Res&lt;/secondary-title&gt;&lt;/titles&gt;&lt;periodical&gt;&lt;full-title&gt;Clin Orthop Relat Res&lt;/full-title&gt;&lt;/periodical&gt;&lt;pages&gt;1299-308&lt;/pages&gt;&lt;volume&gt;473&lt;/volume&gt;&lt;number&gt;4&lt;/number&gt;&lt;edition&gt;2014/10/26&lt;/edition&gt;&lt;dates&gt;&lt;year&gt;2015&lt;/year&gt;&lt;pub-dates&gt;&lt;date&gt;Apr&lt;/date&gt;&lt;/pub-dates&gt;&lt;/dates&gt;&lt;isbn&gt;1528-1132 (Electronic)&amp;#xD;0009-921X (Linking)&lt;/isbn&gt;&lt;accession-num&gt;25344401&lt;/accession-num&gt;&lt;urls&gt;&lt;/urls&gt;&lt;custom2&gt;4353520&lt;/custom2&gt;&lt;electronic-resource-num&gt;10.1007/s11999-014-4001-3&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58" w:tooltip="Ricciardi, 2015 #10092" w:history="1">
              <w:r>
                <w:rPr>
                  <w:rFonts w:ascii="Calibri" w:eastAsia="Calibri" w:hAnsi="Calibri" w:cs="Times New Roman"/>
                  <w:noProof/>
                </w:rPr>
                <w:t>58</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1E0F5244"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3FF5F712" w14:textId="77777777" w:rsidTr="008D682C">
        <w:tc>
          <w:tcPr>
            <w:tcW w:w="0" w:type="auto"/>
            <w:shd w:val="clear" w:color="auto" w:fill="FFFFFF" w:themeFill="background1"/>
            <w:vAlign w:val="center"/>
          </w:tcPr>
          <w:p w14:paraId="71D3551A" w14:textId="396038BB"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Impellizzeri, F. (2015)</w:t>
            </w:r>
            <w:r w:rsidRPr="00E84ADA">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Impellizzeri&lt;/Author&gt;&lt;Year&gt;2015&lt;/Year&gt;&lt;RecNum&gt;11831&lt;/RecNum&gt;&lt;DisplayText&gt;(60)&lt;/DisplayText&gt;&lt;record&gt;&lt;rec-number&gt;11831&lt;/rec-number&gt;&lt;foreign-keys&gt;&lt;key app="EN" db-id="x5x002s5vsf9s9exsxlpr2r80ptsx9wa55a5"&gt;11831&lt;/key&gt;&lt;/foreign-keys&gt;&lt;ref-type name="Journal Article"&gt;17&lt;/ref-type&gt;&lt;contributors&gt;&lt;authors&gt;&lt;author&gt;Impellizzeri, F. M.&lt;/author&gt;&lt;author&gt;Mannion, A. F.&lt;/author&gt;&lt;author&gt;Naal, F. D.&lt;/author&gt;&lt;author&gt;Leunig, M.&lt;/author&gt;&lt;/authors&gt;&lt;/contributors&gt;&lt;auth-address&gt;Department of Research and Development, Schulthess Clinic, Zurich, Switzerland. Electronic address: franco.impellizzeri@gmail.com.&amp;#xD;Department of Research and Development, Schulthess Clinic, Zurich, Switzerland.&lt;/auth-address&gt;&lt;titles&gt;&lt;title&gt;Validation of the Core Outcome Measures Index in Patients With Femoroacetabular Impingement&lt;/title&gt;&lt;secondary-title&gt;Arthroscopy&lt;/secondary-title&gt;&lt;/titles&gt;&lt;periodical&gt;&lt;full-title&gt;Arthroscopy&lt;/full-title&gt;&lt;abbr-1&gt;Arthroscopy&lt;/abbr-1&gt;&lt;abbr-2&gt;Arthroscopy&lt;/abbr-2&gt;&lt;/periodical&gt;&lt;pages&gt;1238-46&lt;/pages&gt;&lt;volume&gt;31&lt;/volume&gt;&lt;number&gt;7&lt;/number&gt;&lt;edition&gt;2015/03/17&lt;/edition&gt;&lt;keywords&gt;&lt;keyword&gt;Adult&lt;/keyword&gt;&lt;keyword&gt;Disabled Persons&lt;/keyword&gt;&lt;keyword&gt;Female&lt;/keyword&gt;&lt;keyword&gt;Femoracetabular Impingement/diagnosis/rehabilitation/ surgery&lt;/keyword&gt;&lt;keyword&gt;Health Surveys&lt;/keyword&gt;&lt;keyword&gt;Humans&lt;/keyword&gt;&lt;keyword&gt;Male&lt;/keyword&gt;&lt;keyword&gt;Outcome Assessment (Health Care)/ methods&lt;/keyword&gt;&lt;keyword&gt;Postoperative Period&lt;/keyword&gt;&lt;keyword&gt;Quality of Life&lt;/keyword&gt;&lt;keyword&gt;Surveys and Questionnaires&lt;/keyword&gt;&lt;/keywords&gt;&lt;dates&gt;&lt;year&gt;2015&lt;/year&gt;&lt;pub-dates&gt;&lt;date&gt;Jul&lt;/date&gt;&lt;/pub-dates&gt;&lt;/dates&gt;&lt;isbn&gt;1526-3231 (Electronic)&amp;#xD;0749-8063 (Linking)&lt;/isbn&gt;&lt;accession-num&gt;25771423&lt;/accession-num&gt;&lt;urls&gt;&lt;/urls&gt;&lt;electronic-resource-num&gt;10.1016/j.arthro.2015.01.014&lt;/electronic-resource-num&gt;&lt;remote-database-provider&gt;NLM&lt;/remote-database-provider&gt;&lt;language&gt;eng&lt;/language&gt;&lt;/record&gt;&lt;/Cite&gt;&lt;/EndNote&gt;</w:instrText>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60" w:tooltip="Impellizzeri, 2015 #11831" w:history="1">
              <w:r>
                <w:rPr>
                  <w:rFonts w:ascii="Calibri" w:eastAsia="Times New Roman" w:hAnsi="Calibri" w:cs="Times New Roman"/>
                  <w:noProof/>
                  <w:color w:val="000000"/>
                </w:rPr>
                <w:t>60</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shd w:val="clear" w:color="auto" w:fill="FFFFFF" w:themeFill="background1"/>
          </w:tcPr>
          <w:p w14:paraId="5374B94F"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5DCDD6BE" w14:textId="77777777" w:rsidTr="008D682C">
        <w:tc>
          <w:tcPr>
            <w:tcW w:w="0" w:type="auto"/>
            <w:shd w:val="clear" w:color="auto" w:fill="FFFFFF" w:themeFill="background1"/>
            <w:vAlign w:val="center"/>
          </w:tcPr>
          <w:p w14:paraId="5A14528B" w14:textId="568F4652"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Yanke, A. (2015)</w:t>
            </w:r>
            <w:r w:rsidRPr="00E84ADA">
              <w:rPr>
                <w:rFonts w:ascii="Calibri" w:eastAsia="Times New Roman" w:hAnsi="Calibri" w:cs="Times New Roman"/>
                <w:color w:val="000000"/>
              </w:rPr>
              <w:fldChar w:fldCharType="begin">
                <w:fldData xml:space="preserve">PEVuZE5vdGU+PENpdGU+PEF1dGhvcj5ZYW5rZTwvQXV0aG9yPjxZZWFyPjIwMTU8L1llYXI+PFJl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ZYW5rZTwvQXV0aG9yPjxZZWFyPjIwMTU8L1llYXI+PFJl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sidRPr="00E84ADA">
              <w:rPr>
                <w:rFonts w:ascii="Calibri" w:eastAsia="Times New Roman" w:hAnsi="Calibri" w:cs="Times New Roman"/>
                <w:color w:val="000000"/>
              </w:rPr>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61" w:tooltip="Yanke, 2015 #11828" w:history="1">
              <w:r>
                <w:rPr>
                  <w:rFonts w:ascii="Calibri" w:eastAsia="Times New Roman" w:hAnsi="Calibri" w:cs="Times New Roman"/>
                  <w:noProof/>
                  <w:color w:val="000000"/>
                </w:rPr>
                <w:t>61</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shd w:val="clear" w:color="auto" w:fill="FFFFFF" w:themeFill="background1"/>
          </w:tcPr>
          <w:p w14:paraId="58AF72A4"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6F0036DD" w14:textId="77777777" w:rsidTr="008D682C">
        <w:tc>
          <w:tcPr>
            <w:tcW w:w="0" w:type="auto"/>
            <w:shd w:val="clear" w:color="auto" w:fill="FFFFFF" w:themeFill="background1"/>
          </w:tcPr>
          <w:p w14:paraId="3CB416B5" w14:textId="003FD21E" w:rsidR="00522E6F" w:rsidRPr="00E84ADA" w:rsidRDefault="00522E6F" w:rsidP="00522E6F">
            <w:pPr>
              <w:rPr>
                <w:rFonts w:ascii="Calibri" w:eastAsia="Calibri" w:hAnsi="Calibri" w:cs="Times New Roman"/>
              </w:rPr>
            </w:pPr>
            <w:r w:rsidRPr="00E84ADA">
              <w:rPr>
                <w:rFonts w:ascii="Calibri" w:eastAsia="Calibri" w:hAnsi="Calibri" w:cs="Times New Roman"/>
              </w:rPr>
              <w:t>Philippon, M. (2007)</w:t>
            </w:r>
            <w:r w:rsidRPr="00E84ADA">
              <w:rPr>
                <w:rFonts w:ascii="Calibri" w:eastAsia="Calibri" w:hAnsi="Calibri" w:cs="Times New Roman"/>
              </w:rPr>
              <w:fldChar w:fldCharType="begin">
                <w:fldData xml:space="preserve">PEVuZE5vdGU+PENpdGU+PEF1dGhvcj5QaGlsaXBwb248L0F1dGhvcj48WWVhcj4yMDA3PC9ZZWFy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QaGlsaXBwb248L0F1dGhvcj48WWVhcj4yMDA3PC9ZZWFy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3" w:tooltip="Philippon, 2007 #11892" w:history="1">
              <w:r>
                <w:rPr>
                  <w:rFonts w:ascii="Calibri" w:eastAsia="Calibri" w:hAnsi="Calibri" w:cs="Times New Roman"/>
                  <w:noProof/>
                </w:rPr>
                <w:t>3</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63D7F5DE"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6ED6001E" w14:textId="77777777" w:rsidTr="008D682C">
        <w:tc>
          <w:tcPr>
            <w:tcW w:w="0" w:type="auto"/>
            <w:shd w:val="clear" w:color="auto" w:fill="FFFFFF" w:themeFill="background1"/>
          </w:tcPr>
          <w:p w14:paraId="7645A7BB" w14:textId="2D65C558" w:rsidR="00522E6F" w:rsidRPr="00E84ADA" w:rsidRDefault="00522E6F" w:rsidP="00522E6F">
            <w:pPr>
              <w:rPr>
                <w:rFonts w:ascii="Calibri" w:eastAsia="Calibri" w:hAnsi="Calibri" w:cs="Times New Roman"/>
              </w:rPr>
            </w:pPr>
            <w:r w:rsidRPr="00E84ADA">
              <w:rPr>
                <w:rFonts w:ascii="Calibri" w:eastAsia="Calibri" w:hAnsi="Calibri" w:cs="Times New Roman"/>
              </w:rPr>
              <w:t>Espinosa, N. (2006)</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Espinosa&lt;/Author&gt;&lt;Year&gt;2006&lt;/Year&gt;&lt;RecNum&gt;11893&lt;/RecNum&gt;&lt;DisplayText&gt;(2)&lt;/DisplayText&gt;&lt;record&gt;&lt;rec-number&gt;11893&lt;/rec-number&gt;&lt;foreign-keys&gt;&lt;key app="EN" db-id="x5x002s5vsf9s9exsxlpr2r80ptsx9wa55a5"&gt;11893&lt;/key&gt;&lt;/foreign-keys&gt;&lt;ref-type name="Journal Article"&gt;17&lt;/ref-type&gt;&lt;contributors&gt;&lt;authors&gt;&lt;author&gt;Espinosa, N.&lt;/author&gt;&lt;author&gt;Rothenfluh, D. A.&lt;/author&gt;&lt;author&gt;Beck, M.&lt;/author&gt;&lt;author&gt;Ganz, R.&lt;/author&gt;&lt;author&gt;Leunig, M.&lt;/author&gt;&lt;/authors&gt;&lt;/contributors&gt;&lt;auth-address&gt;Department of Orthopaedic Surgery, University of Berne, Inselspital, Switzerland. norman.espinosa@balgrist.ch&lt;/auth-address&gt;&lt;titles&gt;&lt;title&gt;Treatment of femoro-acetabular impingement: preliminary results of labral refixation&lt;/title&gt;&lt;secondary-title&gt;J Bone Joint Surg Am&lt;/secondary-title&gt;&lt;alt-title&gt;The Journal of bone and joint surgery. American volume&lt;/alt-title&gt;&lt;/titles&gt;&lt;periodical&gt;&lt;full-title&gt;Journal of Bone and Joint Surgery&lt;/full-title&gt;&lt;abbr-1&gt;J. Bone Joint Surg. Am.&lt;/abbr-1&gt;&lt;abbr-2&gt;J Bone Joint Surg Am&lt;/abbr-2&gt;&lt;abbr-3&gt;Journal of Bone &amp;amp; Joint Surgery&lt;/abbr-3&gt;&lt;/periodical&gt;&lt;pages&gt;925-35&lt;/pages&gt;&lt;volume&gt;88&lt;/volume&gt;&lt;number&gt;5&lt;/number&gt;&lt;edition&gt;2006/05/03&lt;/edition&gt;&lt;keywords&gt;&lt;keyword&gt;*Acetabulum&lt;/keyword&gt;&lt;keyword&gt;Adult&lt;/keyword&gt;&lt;keyword&gt;Cartilage, Articular/pathology/radiography/*surgery&lt;/keyword&gt;&lt;keyword&gt;Female&lt;/keyword&gt;&lt;keyword&gt;*Femur&lt;/keyword&gt;&lt;keyword&gt;Follow-Up Studies&lt;/keyword&gt;&lt;keyword&gt;Hip Joint/pathology/radiography/*surgery&lt;/keyword&gt;&lt;keyword&gt;Humans&lt;/keyword&gt;&lt;keyword&gt;Joint Diseases/pathology/radiography/*surgery&lt;/keyword&gt;&lt;keyword&gt;Male&lt;/keyword&gt;&lt;keyword&gt;Range of Motion, Articular&lt;/keyword&gt;&lt;keyword&gt;Retrospective Studies&lt;/keyword&gt;&lt;keyword&gt;Treatment Outcome&lt;/keyword&gt;&lt;/keywords&gt;&lt;dates&gt;&lt;year&gt;2006&lt;/year&gt;&lt;pub-dates&gt;&lt;date&gt;May&lt;/date&gt;&lt;/pub-dates&gt;&lt;/dates&gt;&lt;isbn&gt;0021-9355 (Print)&amp;#xD;0021-9355&lt;/isbn&gt;&lt;accession-num&gt;16651565&lt;/accession-num&gt;&lt;urls&gt;&lt;/urls&gt;&lt;electronic-resource-num&gt;10.2106/jbjs.e.00290&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2" w:tooltip="Espinosa, 2006 #11893" w:history="1">
              <w:r>
                <w:rPr>
                  <w:rFonts w:ascii="Calibri" w:eastAsia="Calibri" w:hAnsi="Calibri" w:cs="Times New Roman"/>
                  <w:noProof/>
                </w:rPr>
                <w:t>2</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69409D0E"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263A9A54" w14:textId="77777777" w:rsidTr="008D682C">
        <w:tc>
          <w:tcPr>
            <w:tcW w:w="0" w:type="auto"/>
            <w:shd w:val="clear" w:color="auto" w:fill="FFFFFF" w:themeFill="background1"/>
          </w:tcPr>
          <w:p w14:paraId="22CF7D88" w14:textId="5B234556" w:rsidR="00522E6F" w:rsidRPr="00E84ADA" w:rsidRDefault="00522E6F" w:rsidP="00522E6F">
            <w:pPr>
              <w:rPr>
                <w:rFonts w:ascii="Calibri" w:eastAsia="Calibri" w:hAnsi="Calibri" w:cs="Times New Roman"/>
              </w:rPr>
            </w:pPr>
            <w:r w:rsidRPr="00E84ADA">
              <w:rPr>
                <w:rFonts w:ascii="Calibri" w:eastAsia="Calibri" w:hAnsi="Calibri" w:cs="Times New Roman"/>
              </w:rPr>
              <w:t>Graves, M. (2009)</w:t>
            </w:r>
            <w:r w:rsidRPr="00E84ADA">
              <w:rPr>
                <w:rFonts w:ascii="Calibri" w:eastAsia="Calibri" w:hAnsi="Calibri" w:cs="Times New Roman"/>
              </w:rPr>
              <w:fldChar w:fldCharType="begin">
                <w:fldData xml:space="preserve">PEVuZE5vdGU+PENpdGU+PEF1dGhvcj5HcmF2ZXM8L0F1dGhvcj48WWVhcj4yMDA5PC9ZZWFyPjxS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PcnRob3BhZWRpY3MgYW5kIFJlbGF0ZWQgUmVzZWFy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HcmF2ZXM8L0F1dGhvcj48WWVhcj4yMDA5PC9ZZWFyPjxS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8" w:tooltip="Graves, 2009 #11889" w:history="1">
              <w:r>
                <w:rPr>
                  <w:rFonts w:ascii="Calibri" w:eastAsia="Calibri" w:hAnsi="Calibri" w:cs="Times New Roman"/>
                  <w:noProof/>
                </w:rPr>
                <w:t>8</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0D0F7CFC"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1355E9C8" w14:textId="77777777" w:rsidTr="008D682C">
        <w:tc>
          <w:tcPr>
            <w:tcW w:w="0" w:type="auto"/>
            <w:shd w:val="clear" w:color="auto" w:fill="FFFFFF" w:themeFill="background1"/>
          </w:tcPr>
          <w:p w14:paraId="313F46A2" w14:textId="7D591D40" w:rsidR="00522E6F" w:rsidRPr="00E84ADA" w:rsidRDefault="00522E6F" w:rsidP="00522E6F">
            <w:pPr>
              <w:rPr>
                <w:rFonts w:ascii="Calibri" w:eastAsia="Calibri" w:hAnsi="Calibri" w:cs="Times New Roman"/>
              </w:rPr>
            </w:pPr>
            <w:r w:rsidRPr="00E84ADA">
              <w:rPr>
                <w:rFonts w:ascii="Calibri" w:eastAsia="Calibri" w:hAnsi="Calibri" w:cs="Times New Roman"/>
              </w:rPr>
              <w:t>Hartmann, A. (2009)</w:t>
            </w:r>
            <w:r w:rsidRPr="00E84ADA">
              <w:rPr>
                <w:rFonts w:ascii="Calibri" w:eastAsia="Calibri" w:hAnsi="Calibri" w:cs="Times New Roman"/>
              </w:rPr>
              <w:fldChar w:fldCharType="begin">
                <w:fldData xml:space="preserve">PEVuZE5vdGU+PENpdGU+PEF1dGhvcj5IYXJ0bWFubjwvQXV0aG9yPjxZZWFyPjIwMDk8L1llYXI+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IYXJ0bWFubjwvQXV0aG9yPjxZZWFyPjIwMDk8L1llYXI+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10" w:tooltip="Hartmann, 2009 #11887" w:history="1">
              <w:r>
                <w:rPr>
                  <w:rFonts w:ascii="Calibri" w:eastAsia="Calibri" w:hAnsi="Calibri" w:cs="Times New Roman"/>
                  <w:noProof/>
                </w:rPr>
                <w:t>10</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63857E94"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525223DE" w14:textId="77777777" w:rsidTr="008D682C">
        <w:tc>
          <w:tcPr>
            <w:tcW w:w="0" w:type="auto"/>
            <w:shd w:val="clear" w:color="auto" w:fill="FFFFFF" w:themeFill="background1"/>
          </w:tcPr>
          <w:p w14:paraId="61F6545A" w14:textId="7E41AED4" w:rsidR="00522E6F" w:rsidRPr="00E84ADA" w:rsidRDefault="00522E6F" w:rsidP="00522E6F">
            <w:pPr>
              <w:rPr>
                <w:rFonts w:ascii="Calibri" w:eastAsia="Calibri" w:hAnsi="Calibri" w:cs="Times New Roman"/>
              </w:rPr>
            </w:pPr>
            <w:r w:rsidRPr="00E84ADA">
              <w:rPr>
                <w:rFonts w:ascii="Calibri" w:eastAsia="Calibri" w:hAnsi="Calibri" w:cs="Times New Roman"/>
              </w:rPr>
              <w:t>Philippon, M (2010)</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Philippon&lt;/Author&gt;&lt;Year&gt;2010&lt;/Year&gt;&lt;RecNum&gt;8399&lt;/RecNum&gt;&lt;DisplayText&gt;(13)&lt;/DisplayText&gt;&lt;record&gt;&lt;rec-number&gt;8399&lt;/rec-number&gt;&lt;foreign-keys&gt;&lt;key app="EN" db-id="x5x002s5vsf9s9exsxlpr2r80ptsx9wa55a5"&gt;8399&lt;/key&gt;&lt;/foreign-keys&gt;&lt;ref-type name="Journal Article"&gt;17&lt;/ref-type&gt;&lt;contributors&gt;&lt;authors&gt;&lt;author&gt;Philippon, M. J.&lt;/author&gt;&lt;author&gt;Weiss, D. R.&lt;/author&gt;&lt;author&gt;Kuppersmith, D. A.&lt;/author&gt;&lt;author&gt;Briggs, K. K.&lt;/author&gt;&lt;author&gt;Hay, C. J.&lt;/author&gt;&lt;/authors&gt;&lt;/contributors&gt;&lt;auth-address&gt;Steadman Philippon Research Institute, 181 W. Meadow Drive, Suite 1000, Vail, CO 81657, USA.&lt;/auth-address&gt;&lt;titles&gt;&lt;title&gt;Arthroscopic labral repair and treatment of femoroacetabular impingement in professional hockey players&lt;/title&gt;&lt;secondary-title&gt;American Journal of Sports Medicine&lt;/secondary-title&gt;&lt;/titles&gt;&lt;periodical&gt;&lt;full-title&gt;American Journal of Sports Medicine&lt;/full-title&gt;&lt;abbr-1&gt;Am. J. Sports Med.&lt;/abbr-1&gt;&lt;abbr-2&gt;Am J Sports Med&lt;/abbr-2&gt;&lt;/periodical&gt;&lt;pages&gt;99-104&lt;/pages&gt;&lt;volume&gt;38&lt;/volume&gt;&lt;number&gt;1&lt;/number&gt;&lt;edition&gt;2009/12/08&lt;/edition&gt;&lt;keywords&gt;&lt;keyword&gt;Acetabulum/radiography/surgery&lt;/keyword&gt;&lt;keyword&gt;Adolescent&lt;/keyword&gt;&lt;keyword&gt;Adult&lt;/keyword&gt;&lt;keyword&gt;Arthroscopy&lt;/keyword&gt;&lt;keyword&gt;Health Status Indicators&lt;/keyword&gt;&lt;keyword&gt;Hip Injuries/radiography/ surgery&lt;/keyword&gt;&lt;keyword&gt;Hip Joint/radiography/ surgery&lt;/keyword&gt;&lt;keyword&gt;Hockey/ injuries&lt;/keyword&gt;&lt;keyword&gt;Humans&lt;/keyword&gt;&lt;keyword&gt;Male&lt;/keyword&gt;&lt;keyword&gt;Patient Satisfaction&lt;/keyword&gt;&lt;keyword&gt;Retrospective Studies&lt;/keyword&gt;&lt;keyword&gt;Statistics as Topic&lt;/keyword&gt;&lt;keyword&gt;Treatment Outcome&lt;/keyword&gt;&lt;keyword&gt;Young Adult&lt;/keyword&gt;&lt;/keywords&gt;&lt;dates&gt;&lt;year&gt;2010&lt;/year&gt;&lt;pub-dates&gt;&lt;date&gt;Jan&lt;/date&gt;&lt;/pub-dates&gt;&lt;/dates&gt;&lt;isbn&gt;1552-3365 (Electronic)&amp;#xD;0363-5465 (Linking)&lt;/isbn&gt;&lt;accession-num&gt;19966097&lt;/accession-num&gt;&lt;urls&gt;&lt;/urls&gt;&lt;electronic-resource-num&gt;10.1177/0363546509346393&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13" w:tooltip="Philippon, 2010 #8399" w:history="1">
              <w:r>
                <w:rPr>
                  <w:rFonts w:ascii="Calibri" w:eastAsia="Calibri" w:hAnsi="Calibri" w:cs="Times New Roman"/>
                  <w:noProof/>
                </w:rPr>
                <w:t>13</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420EF176"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62434675" w14:textId="77777777" w:rsidTr="008D682C">
        <w:tc>
          <w:tcPr>
            <w:tcW w:w="0" w:type="auto"/>
            <w:shd w:val="clear" w:color="auto" w:fill="FFFFFF" w:themeFill="background1"/>
          </w:tcPr>
          <w:p w14:paraId="3436D9FC" w14:textId="5656ED43" w:rsidR="00522E6F" w:rsidRPr="00E84ADA" w:rsidRDefault="00522E6F" w:rsidP="00522E6F">
            <w:pPr>
              <w:rPr>
                <w:rFonts w:ascii="Calibri" w:eastAsia="Calibri" w:hAnsi="Calibri" w:cs="Times New Roman"/>
              </w:rPr>
            </w:pPr>
            <w:r w:rsidRPr="00E84ADA">
              <w:rPr>
                <w:rFonts w:ascii="Calibri" w:eastAsia="Calibri" w:hAnsi="Calibri" w:cs="Times New Roman"/>
              </w:rPr>
              <w:t>Larson, C. (2011)</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Larson&lt;/Author&gt;&lt;Year&gt;2011&lt;/Year&gt;&lt;RecNum&gt;9631&lt;/RecNum&gt;&lt;DisplayText&gt;(65)&lt;/DisplayText&gt;&lt;record&gt;&lt;rec-number&gt;9631&lt;/rec-number&gt;&lt;foreign-keys&gt;&lt;key app="EN" db-id="x5x002s5vsf9s9exsxlpr2r80ptsx9wa55a5"&gt;9631&lt;/key&gt;&lt;/foreign-keys&gt;&lt;ref-type name="Journal Article"&gt;17&lt;/ref-type&gt;&lt;contributors&gt;&lt;authors&gt;&lt;author&gt;Larson, C. M.&lt;/author&gt;&lt;author&gt;Giveans, M. R.&lt;/author&gt;&lt;author&gt;Taylor, M.&lt;/author&gt;&lt;/authors&gt;&lt;/contributors&gt;&lt;auth-address&gt;Minnesota Orthopedic Sports Medicine Institute, 4010 West 65th Street, Edina, MN 55435, USA. chrislarson@tcomn.com&lt;/auth-address&gt;&lt;titles&gt;&lt;title&gt;Does arthroscopic FAI correction improve function with radiographic arthritis?&lt;/title&gt;&lt;secondary-title&gt;Clin Orthop Relat Res&lt;/secondary-title&gt;&lt;/titles&gt;&lt;periodical&gt;&lt;full-title&gt;Clin Orthop Relat Res&lt;/full-title&gt;&lt;/periodical&gt;&lt;pages&gt;1667-76&lt;/pages&gt;&lt;volume&gt;469&lt;/volume&gt;&lt;number&gt;6&lt;/number&gt;&lt;edition&gt;2010/12/25&lt;/edition&gt;&lt;keywords&gt;&lt;keyword&gt;Adult&lt;/keyword&gt;&lt;keyword&gt;Arthroscopy/ methods&lt;/keyword&gt;&lt;keyword&gt;Female&lt;/keyword&gt;&lt;keyword&gt;Follow-Up Studies&lt;/keyword&gt;&lt;keyword&gt;Hip Joint/ physiology/radiography/surgery&lt;/keyword&gt;&lt;keyword&gt;Humans&lt;/keyword&gt;&lt;keyword&gt;Male&lt;/keyword&gt;&lt;keyword&gt;Middle Aged&lt;/keyword&gt;&lt;keyword&gt;Osteoarthritis, Hip/physiopathology/radiography/ surgery&lt;/keyword&gt;&lt;keyword&gt;Range of Motion, Articular/ physiology&lt;/keyword&gt;&lt;keyword&gt;Recovery of Function&lt;/keyword&gt;&lt;keyword&gt;Retrospective Studies&lt;/keyword&gt;&lt;keyword&gt;Treatment Outcome&lt;/keyword&gt;&lt;keyword&gt;Young Adult&lt;/keyword&gt;&lt;/keywords&gt;&lt;dates&gt;&lt;year&gt;2011&lt;/year&gt;&lt;pub-dates&gt;&lt;date&gt;Jun&lt;/date&gt;&lt;/pub-dates&gt;&lt;/dates&gt;&lt;isbn&gt;1528-1132 (Electronic)&amp;#xD;0009-921X (Linking)&lt;/isbn&gt;&lt;accession-num&gt;21181460&lt;/accession-num&gt;&lt;urls&gt;&lt;/urls&gt;&lt;custom2&gt;3094626&lt;/custom2&gt;&lt;electronic-resource-num&gt;10.1007/s11999-010-1741-6&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65" w:tooltip="Larson, 2011 #9631" w:history="1">
              <w:r>
                <w:rPr>
                  <w:rFonts w:ascii="Calibri" w:eastAsia="Calibri" w:hAnsi="Calibri" w:cs="Times New Roman"/>
                  <w:noProof/>
                </w:rPr>
                <w:t>65</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37556653"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48D5141D" w14:textId="77777777" w:rsidTr="008D682C">
        <w:tc>
          <w:tcPr>
            <w:tcW w:w="0" w:type="auto"/>
            <w:shd w:val="clear" w:color="auto" w:fill="FFFFFF" w:themeFill="background1"/>
          </w:tcPr>
          <w:p w14:paraId="49F2DB35" w14:textId="7376E604" w:rsidR="00522E6F" w:rsidRPr="00E84ADA" w:rsidRDefault="00522E6F" w:rsidP="00522E6F">
            <w:pPr>
              <w:rPr>
                <w:rFonts w:ascii="Calibri" w:eastAsia="Calibri" w:hAnsi="Calibri" w:cs="Times New Roman"/>
              </w:rPr>
            </w:pPr>
            <w:r w:rsidRPr="00E84ADA">
              <w:rPr>
                <w:rFonts w:ascii="Calibri" w:eastAsia="Calibri" w:hAnsi="Calibri" w:cs="Times New Roman"/>
              </w:rPr>
              <w:t>Flecher, X. (2011)</w:t>
            </w:r>
            <w:r w:rsidRPr="00E84ADA">
              <w:rPr>
                <w:rFonts w:ascii="Calibri" w:eastAsia="Calibri" w:hAnsi="Calibri" w:cs="Times New Roman"/>
              </w:rPr>
              <w:fldChar w:fldCharType="begin">
                <w:fldData xml:space="preserve">PEVuZE5vdGU+PENpdGU+PEF1dGhvcj5GbGVjaGVyPC9BdXRob3I+PFllYXI+MjAxMTwvWWVhcj48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ODEtODwvcGFnZXM+PHZvbHVtZT45Nzwvdm9sdW1l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GbGVjaGVyPC9BdXRob3I+PFllYXI+MjAxMTwvWWVhcj48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ODEtODwvcGFnZXM+PHZvbHVtZT45Nzwvdm9sdW1l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26" w:tooltip="Flecher, 2011 #11874" w:history="1">
              <w:r>
                <w:rPr>
                  <w:rFonts w:ascii="Calibri" w:eastAsia="Calibri" w:hAnsi="Calibri" w:cs="Times New Roman"/>
                  <w:noProof/>
                </w:rPr>
                <w:t>26</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04D05EE4"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19E35BE9" w14:textId="77777777" w:rsidTr="008D682C">
        <w:tc>
          <w:tcPr>
            <w:tcW w:w="0" w:type="auto"/>
            <w:shd w:val="clear" w:color="auto" w:fill="FFFFFF" w:themeFill="background1"/>
          </w:tcPr>
          <w:p w14:paraId="31717AB9" w14:textId="273B3B51" w:rsidR="00522E6F" w:rsidRPr="00E84ADA" w:rsidRDefault="00522E6F" w:rsidP="00522E6F">
            <w:pPr>
              <w:rPr>
                <w:rFonts w:ascii="Calibri" w:eastAsia="Calibri" w:hAnsi="Calibri" w:cs="Times New Roman"/>
              </w:rPr>
            </w:pPr>
            <w:r w:rsidRPr="00E84ADA">
              <w:rPr>
                <w:rFonts w:ascii="Calibri" w:eastAsia="Calibri" w:hAnsi="Calibri" w:cs="Times New Roman"/>
              </w:rPr>
              <w:t>Nho, S. (2011)</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Nho&lt;/Author&gt;&lt;Year&gt;2011&lt;/Year&gt;&lt;RecNum&gt;11872&lt;/RecNum&gt;&lt;DisplayText&gt;(22)&lt;/DisplayText&gt;&lt;record&gt;&lt;rec-number&gt;11872&lt;/rec-number&gt;&lt;foreign-keys&gt;&lt;key app="EN" db-id="x5x002s5vsf9s9exsxlpr2r80ptsx9wa55a5"&gt;11872&lt;/key&gt;&lt;/foreign-keys&gt;&lt;ref-type name="Journal Article"&gt;17&lt;/ref-type&gt;&lt;contributors&gt;&lt;authors&gt;&lt;author&gt;Nho, S. J.&lt;/author&gt;&lt;author&gt;Magennis, E. M.&lt;/author&gt;&lt;author&gt;Singh, C. K.&lt;/author&gt;&lt;author&gt;Kelly, B. T.&lt;/author&gt;&lt;/authors&gt;&lt;/contributors&gt;&lt;auth-address&gt;Health Hip Clinic, Division of Sports Medicine, Rush University Medical Center, Chicago, Illinois, USA. snho@hotmail.com&lt;/auth-address&gt;&lt;titles&gt;&lt;title&gt;Outcomes after the arthroscopic treatment of femoroacetabular impingement in a mixed group of high-level athletes&lt;/title&gt;&lt;secondary-title&gt;American Journal of Sports Medicine&lt;/secondary-title&gt;&lt;/titles&gt;&lt;periodical&gt;&lt;full-title&gt;American Journal of Sports Medicine&lt;/full-title&gt;&lt;abbr-1&gt;Am. J. Sports Med.&lt;/abbr-1&gt;&lt;abbr-2&gt;Am J Sports Med&lt;/abbr-2&gt;&lt;/periodical&gt;&lt;pages&gt;14S-9S&lt;/pages&gt;&lt;volume&gt;39 Suppl&lt;/volume&gt;&lt;edition&gt;2011/07/08&lt;/edition&gt;&lt;keywords&gt;&lt;keyword&gt;Adolescent&lt;/keyword&gt;&lt;keyword&gt;Adult&lt;/keyword&gt;&lt;keyword&gt;Arthroscopy/ methods&lt;/keyword&gt;&lt;keyword&gt;Athletes&lt;/keyword&gt;&lt;keyword&gt;Female&lt;/keyword&gt;&lt;keyword&gt;Femoracetabular Impingement/radiography/ surgery&lt;/keyword&gt;&lt;keyword&gt;Humans&lt;/keyword&gt;&lt;keyword&gt;Male&lt;/keyword&gt;&lt;keyword&gt;Middle Aged&lt;/keyword&gt;&lt;keyword&gt;Outcome Assessment (Health Care)&lt;/keyword&gt;&lt;keyword&gt;Retrospective Studies&lt;/keyword&gt;&lt;keyword&gt;United States&lt;/keyword&gt;&lt;keyword&gt;Young Adult&lt;/keyword&gt;&lt;/keywords&gt;&lt;dates&gt;&lt;year&gt;2011&lt;/year&gt;&lt;pub-dates&gt;&lt;date&gt;Jul&lt;/date&gt;&lt;/pub-dates&gt;&lt;/dates&gt;&lt;isbn&gt;1552-3365 (Electronic)&amp;#xD;0363-5465 (Linking)&lt;/isbn&gt;&lt;accession-num&gt;21709027&lt;/accession-num&gt;&lt;urls&gt;&lt;/urls&gt;&lt;electronic-resource-num&gt;10.1177/0363546511401900&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22" w:tooltip="Nho, 2011 #11872" w:history="1">
              <w:r>
                <w:rPr>
                  <w:rFonts w:ascii="Calibri" w:eastAsia="Calibri" w:hAnsi="Calibri" w:cs="Times New Roman"/>
                  <w:noProof/>
                </w:rPr>
                <w:t>22</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697DCB0B"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32C03474" w14:textId="77777777" w:rsidTr="008D682C">
        <w:tc>
          <w:tcPr>
            <w:tcW w:w="0" w:type="auto"/>
            <w:shd w:val="clear" w:color="auto" w:fill="FFFFFF" w:themeFill="background1"/>
          </w:tcPr>
          <w:p w14:paraId="4249B73C" w14:textId="272B25C4" w:rsidR="00522E6F" w:rsidRPr="00E84ADA" w:rsidRDefault="00522E6F" w:rsidP="00522E6F">
            <w:pPr>
              <w:rPr>
                <w:rFonts w:ascii="Calibri" w:eastAsia="Calibri" w:hAnsi="Calibri" w:cs="Times New Roman"/>
              </w:rPr>
            </w:pPr>
            <w:r w:rsidRPr="00E84ADA">
              <w:rPr>
                <w:rFonts w:ascii="Calibri" w:eastAsia="Calibri" w:hAnsi="Calibri" w:cs="Times New Roman"/>
              </w:rPr>
              <w:t>Cohen, S. (2012)</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Cohen&lt;/Author&gt;&lt;Year&gt;2012&lt;/Year&gt;&lt;RecNum&gt;11865&lt;/RecNum&gt;&lt;DisplayText&gt;(33)&lt;/DisplayText&gt;&lt;record&gt;&lt;rec-number&gt;11865&lt;/rec-number&gt;&lt;foreign-keys&gt;&lt;key app="EN" db-id="x5x002s5vsf9s9exsxlpr2r80ptsx9wa55a5"&gt;11865&lt;/key&gt;&lt;/foreign-keys&gt;&lt;ref-type name="Journal Article"&gt;17&lt;/ref-type&gt;&lt;contributors&gt;&lt;authors&gt;&lt;author&gt;Cohen, S. B.&lt;/author&gt;&lt;author&gt;Huang, R.&lt;/author&gt;&lt;author&gt;Ciccotti, M. G.&lt;/author&gt;&lt;author&gt;Dodson, C. C.&lt;/author&gt;&lt;author&gt;Parvizi, J.&lt;/author&gt;&lt;/authors&gt;&lt;/contributors&gt;&lt;auth-address&gt;Rothman Institute at Thomas Jefferson University Hospital, 925 Chestnut Street, 5th Floor, Philadelphia, PA 19107, USA.&lt;/auth-address&gt;&lt;titles&gt;&lt;title&gt;Treatment of femoroacetabular impingement in athletes using a mini-direct anterior approach&lt;/title&gt;&lt;secondary-title&gt;American Journal of Sports Medicine&lt;/secondary-title&gt;&lt;/titles&gt;&lt;periodical&gt;&lt;full-title&gt;American Journal of Sports Medicine&lt;/full-title&gt;&lt;abbr-1&gt;Am. J. Sports Med.&lt;/abbr-1&gt;&lt;abbr-2&gt;Am J Sports Med&lt;/abbr-2&gt;&lt;/periodical&gt;&lt;pages&gt;1620-7&lt;/pages&gt;&lt;volume&gt;40&lt;/volume&gt;&lt;number&gt;7&lt;/number&gt;&lt;edition&gt;2012/05/09&lt;/edition&gt;&lt;keywords&gt;&lt;keyword&gt;Adolescent&lt;/keyword&gt;&lt;keyword&gt;Adult&lt;/keyword&gt;&lt;keyword&gt;Athletic Injuries/complications/radiography/ surgery&lt;/keyword&gt;&lt;keyword&gt;Cartilage, Articular/surgery&lt;/keyword&gt;&lt;keyword&gt;Femoracetabular Impingement/complications/radiography/ surgery&lt;/keyword&gt;&lt;keyword&gt;Follow-Up Studies&lt;/keyword&gt;&lt;keyword&gt;Hip Joint/radiography/ surgery&lt;/keyword&gt;&lt;keyword&gt;Humans&lt;/keyword&gt;&lt;keyword&gt;Middle Aged&lt;/keyword&gt;&lt;keyword&gt;Minimally Invasive Surgical Procedures/adverse effects/methods&lt;/keyword&gt;&lt;keyword&gt;Range of Motion, Articular&lt;/keyword&gt;&lt;keyword&gt;Treatment Outcome&lt;/keyword&gt;&lt;keyword&gt;Young Adult&lt;/keyword&gt;&lt;/keywords&gt;&lt;dates&gt;&lt;year&gt;2012&lt;/year&gt;&lt;pub-dates&gt;&lt;date&gt;Jul&lt;/date&gt;&lt;/pub-dates&gt;&lt;/dates&gt;&lt;isbn&gt;1552-3365 (Electronic)&amp;#xD;0363-5465 (Linking)&lt;/isbn&gt;&lt;accession-num&gt;22562788&lt;/accession-num&gt;&lt;urls&gt;&lt;/urls&gt;&lt;electronic-resource-num&gt;10.1177/0363546512445883&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33" w:tooltip="Cohen, 2012 #11865" w:history="1">
              <w:r>
                <w:rPr>
                  <w:rFonts w:ascii="Calibri" w:eastAsia="Calibri" w:hAnsi="Calibri" w:cs="Times New Roman"/>
                  <w:noProof/>
                </w:rPr>
                <w:t>33</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21075E7A"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0EB34714" w14:textId="77777777" w:rsidTr="008D682C">
        <w:tc>
          <w:tcPr>
            <w:tcW w:w="0" w:type="auto"/>
            <w:shd w:val="clear" w:color="auto" w:fill="FFFFFF" w:themeFill="background1"/>
          </w:tcPr>
          <w:p w14:paraId="12A92095" w14:textId="570BBD1F" w:rsidR="00522E6F" w:rsidRPr="00E84ADA" w:rsidRDefault="00522E6F" w:rsidP="00522E6F">
            <w:pPr>
              <w:rPr>
                <w:rFonts w:ascii="Calibri" w:eastAsia="Calibri" w:hAnsi="Calibri" w:cs="Times New Roman"/>
              </w:rPr>
            </w:pPr>
            <w:r w:rsidRPr="00E84ADA">
              <w:rPr>
                <w:rFonts w:ascii="Calibri" w:eastAsia="Calibri" w:hAnsi="Calibri" w:cs="Times New Roman"/>
              </w:rPr>
              <w:t>Philippon, M. (2012)</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Philippon&lt;/Author&gt;&lt;Year&gt;2012&lt;/Year&gt;&lt;RecNum&gt;9647&lt;/RecNum&gt;&lt;DisplayText&gt;(34)&lt;/DisplayText&gt;&lt;record&gt;&lt;rec-number&gt;9647&lt;/rec-number&gt;&lt;foreign-keys&gt;&lt;key app="EN" db-id="x5x002s5vsf9s9exsxlpr2r80ptsx9wa55a5"&gt;9647&lt;/key&gt;&lt;/foreign-keys&gt;&lt;ref-type name="Journal Article"&gt;17&lt;/ref-type&gt;&lt;contributors&gt;&lt;authors&gt;&lt;author&gt;Philippon, M. J.&lt;/author&gt;&lt;author&gt;Ejnisman, L.&lt;/author&gt;&lt;author&gt;Ellis, H. B.&lt;/author&gt;&lt;author&gt;Briggs, K. K.&lt;/author&gt;&lt;/authors&gt;&lt;/contributors&gt;&lt;auth-address&gt;Steadman Philippon Research Institute, Vail, Colorado, U.S.A. drphilippon@sprivail.org&lt;/auth-address&gt;&lt;titles&gt;&lt;title&gt;Outcomes 2 to 5 years following hip arthroscopy for femoroacetabular impingement in the patient aged 11 to 16 years&lt;/title&gt;&lt;secondary-title&gt;Arthroscopy&lt;/secondary-title&gt;&lt;/titles&gt;&lt;periodical&gt;&lt;full-title&gt;Arthroscopy&lt;/full-title&gt;&lt;abbr-1&gt;Arthroscopy&lt;/abbr-1&gt;&lt;abbr-2&gt;Arthroscopy&lt;/abbr-2&gt;&lt;/periodical&gt;&lt;pages&gt;1255-61&lt;/pages&gt;&lt;volume&gt;28&lt;/volume&gt;&lt;number&gt;9&lt;/number&gt;&lt;edition&gt;2012/05/09&lt;/edition&gt;&lt;keywords&gt;&lt;keyword&gt;Adolescent&lt;/keyword&gt;&lt;keyword&gt;Arthroscopy&lt;/keyword&gt;&lt;keyword&gt;Child&lt;/keyword&gt;&lt;keyword&gt;Female&lt;/keyword&gt;&lt;keyword&gt;Femoracetabular Impingement/ surgery&lt;/keyword&gt;&lt;keyword&gt;Follow-Up Studies&lt;/keyword&gt;&lt;keyword&gt;Hip Joint/ surgery&lt;/keyword&gt;&lt;keyword&gt;Humans&lt;/keyword&gt;&lt;keyword&gt;Male&lt;/keyword&gt;&lt;keyword&gt;Retrospective Studies&lt;/keyword&gt;&lt;keyword&gt;Treatment Outcome&lt;/keyword&gt;&lt;/keywords&gt;&lt;dates&gt;&lt;year&gt;2012&lt;/year&gt;&lt;pub-dates&gt;&lt;date&gt;Sep&lt;/date&gt;&lt;/pub-dates&gt;&lt;/dates&gt;&lt;isbn&gt;1526-3231 (Electronic)&amp;#xD;0749-8063 (Linking)&lt;/isbn&gt;&lt;accession-num&gt;22560486&lt;/accession-num&gt;&lt;urls&gt;&lt;/urls&gt;&lt;electronic-resource-num&gt;10.1016/j.arthro.2012.02.006&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34" w:tooltip="Philippon, 2012 #9647" w:history="1">
              <w:r>
                <w:rPr>
                  <w:rFonts w:ascii="Calibri" w:eastAsia="Calibri" w:hAnsi="Calibri" w:cs="Times New Roman"/>
                  <w:noProof/>
                </w:rPr>
                <w:t>34</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7D53B0D1"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007D6586" w14:textId="77777777" w:rsidTr="008D682C">
        <w:tc>
          <w:tcPr>
            <w:tcW w:w="0" w:type="auto"/>
            <w:shd w:val="clear" w:color="auto" w:fill="FFFFFF" w:themeFill="background1"/>
          </w:tcPr>
          <w:p w14:paraId="0EBA7534" w14:textId="6D946BF6" w:rsidR="00522E6F" w:rsidRPr="00E84ADA" w:rsidRDefault="00522E6F" w:rsidP="00522E6F">
            <w:pPr>
              <w:rPr>
                <w:rFonts w:ascii="Calibri" w:eastAsia="Calibri" w:hAnsi="Calibri" w:cs="Times New Roman"/>
              </w:rPr>
            </w:pPr>
            <w:r w:rsidRPr="00E84ADA">
              <w:rPr>
                <w:rFonts w:ascii="Calibri" w:eastAsia="Calibri" w:hAnsi="Calibri" w:cs="Times New Roman"/>
              </w:rPr>
              <w:t>Cooper, A. (2013)</w:t>
            </w:r>
            <w:r w:rsidRPr="00E84ADA">
              <w:rPr>
                <w:rFonts w:ascii="Calibri" w:eastAsia="Calibri" w:hAnsi="Calibri" w:cs="Times New Roman"/>
              </w:rPr>
              <w:fldChar w:fldCharType="begin">
                <w:fldData xml:space="preserve">PEVuZE5vdGU+PENpdGU+PEF1dGhvcj5Db29wZXI8L0F1dGhvcj48WWVhcj4yMDEzPC9ZZWFyPjxS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Db29wZXI8L0F1dGhvcj48WWVhcj4yMDEzPC9ZZWFyPjxS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38" w:tooltip="Cooper, 2013 #11863" w:history="1">
              <w:r>
                <w:rPr>
                  <w:rFonts w:ascii="Calibri" w:eastAsia="Calibri" w:hAnsi="Calibri" w:cs="Times New Roman"/>
                  <w:noProof/>
                </w:rPr>
                <w:t>38</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222F0271"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6BF42608" w14:textId="77777777" w:rsidTr="008D682C">
        <w:tc>
          <w:tcPr>
            <w:tcW w:w="0" w:type="auto"/>
            <w:shd w:val="clear" w:color="auto" w:fill="FFFFFF" w:themeFill="background1"/>
          </w:tcPr>
          <w:p w14:paraId="65AC6932" w14:textId="16440A37" w:rsidR="00522E6F" w:rsidRPr="00E84ADA" w:rsidRDefault="00522E6F" w:rsidP="00522E6F">
            <w:pPr>
              <w:rPr>
                <w:rFonts w:ascii="Calibri" w:eastAsia="Calibri" w:hAnsi="Calibri" w:cs="Times New Roman"/>
              </w:rPr>
            </w:pPr>
            <w:r w:rsidRPr="00E84ADA">
              <w:rPr>
                <w:rFonts w:ascii="Calibri" w:eastAsia="Calibri" w:hAnsi="Calibri" w:cs="Times New Roman"/>
              </w:rPr>
              <w:t>Palmer, D. (2012)</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Palmer&lt;/Author&gt;&lt;Year&gt;2012&lt;/Year&gt;&lt;RecNum&gt;11858&lt;/RecNum&gt;&lt;DisplayText&gt;(36)&lt;/DisplayText&gt;&lt;record&gt;&lt;rec-number&gt;11858&lt;/rec-number&gt;&lt;foreign-keys&gt;&lt;key app="EN" db-id="x5x002s5vsf9s9exsxlpr2r80ptsx9wa55a5"&gt;11858&lt;/key&gt;&lt;/foreign-keys&gt;&lt;ref-type name="Journal Article"&gt;17&lt;/ref-type&gt;&lt;contributors&gt;&lt;authors&gt;&lt;author&gt;Palmer, D. H.&lt;/author&gt;&lt;author&gt;Ganesh, V.&lt;/author&gt;&lt;author&gt;Comfort, T.&lt;/author&gt;&lt;author&gt;Tatman, P.&lt;/author&gt;&lt;/authors&gt;&lt;/contributors&gt;&lt;auth-address&gt;St. Croix Orthopaedics, PA, Stillwater, Minnesota, USA. palme024@aol.com&lt;/auth-address&gt;&lt;titles&gt;&lt;title&gt;Midterm outcomes in patients with cam femoroacetabular impingement treated arthroscopically&lt;/title&gt;&lt;secondary-title&gt;Arthroscopy&lt;/secondary-title&gt;&lt;/titles&gt;&lt;periodical&gt;&lt;full-title&gt;Arthroscopy&lt;/full-title&gt;&lt;abbr-1&gt;Arthroscopy&lt;/abbr-1&gt;&lt;abbr-2&gt;Arthroscopy&lt;/abbr-2&gt;&lt;/periodical&gt;&lt;pages&gt;1671-81&lt;/pages&gt;&lt;volume&gt;28&lt;/volume&gt;&lt;number&gt;11&lt;/number&gt;&lt;edition&gt;2012/09/11&lt;/edition&gt;&lt;keywords&gt;&lt;keyword&gt;Adolescent&lt;/keyword&gt;&lt;keyword&gt;Adult&lt;/keyword&gt;&lt;keyword&gt;Age Distribution&lt;/keyword&gt;&lt;keyword&gt;Aged&lt;/keyword&gt;&lt;keyword&gt;Aged, 80 and over&lt;/keyword&gt;&lt;keyword&gt;Arthroscopy/ methods&lt;/keyword&gt;&lt;keyword&gt;Female&lt;/keyword&gt;&lt;keyword&gt;Femoracetabular Impingement/diagnosis/physiopathology/ surgery&lt;/keyword&gt;&lt;keyword&gt;Follow-Up Studies&lt;/keyword&gt;&lt;keyword&gt;Hip Joint/physiopathology&lt;/keyword&gt;&lt;keyword&gt;Humans&lt;/keyword&gt;&lt;keyword&gt;Male&lt;/keyword&gt;&lt;keyword&gt;Middle Aged&lt;/keyword&gt;&lt;keyword&gt;Pain Measurement&lt;/keyword&gt;&lt;keyword&gt;Patient Satisfaction/ statistics &amp;amp; numerical data&lt;/keyword&gt;&lt;keyword&gt;Range of Motion, Articular&lt;/keyword&gt;&lt;keyword&gt;Sex Distribution&lt;/keyword&gt;&lt;keyword&gt;Treatment Outcome&lt;/keyword&gt;&lt;keyword&gt;Young Adult&lt;/keyword&gt;&lt;/keywords&gt;&lt;dates&gt;&lt;year&gt;2012&lt;/year&gt;&lt;pub-dates&gt;&lt;date&gt;Nov&lt;/date&gt;&lt;/pub-dates&gt;&lt;/dates&gt;&lt;isbn&gt;1526-3231 (Electronic)&amp;#xD;0749-8063 (Linking)&lt;/isbn&gt;&lt;accession-num&gt;22959221&lt;/accession-num&gt;&lt;urls&gt;&lt;/urls&gt;&lt;electronic-resource-num&gt;10.1016/j.arthro.2012.04.154&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36" w:tooltip="Palmer, 2012 #11858" w:history="1">
              <w:r>
                <w:rPr>
                  <w:rFonts w:ascii="Calibri" w:eastAsia="Calibri" w:hAnsi="Calibri" w:cs="Times New Roman"/>
                  <w:noProof/>
                </w:rPr>
                <w:t>36</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224C80C1"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63B7C2FC" w14:textId="77777777" w:rsidTr="008D682C">
        <w:tc>
          <w:tcPr>
            <w:tcW w:w="0" w:type="auto"/>
            <w:shd w:val="clear" w:color="auto" w:fill="FFFFFF" w:themeFill="background1"/>
          </w:tcPr>
          <w:p w14:paraId="1063EA69" w14:textId="768BB903" w:rsidR="00522E6F" w:rsidRPr="00E84ADA" w:rsidRDefault="00522E6F" w:rsidP="00522E6F">
            <w:pPr>
              <w:rPr>
                <w:rFonts w:ascii="Calibri" w:eastAsia="Calibri" w:hAnsi="Calibri" w:cs="Times New Roman"/>
              </w:rPr>
            </w:pPr>
            <w:r w:rsidRPr="00E84ADA">
              <w:rPr>
                <w:rFonts w:ascii="Calibri" w:eastAsia="Calibri" w:hAnsi="Calibri" w:cs="Times New Roman"/>
              </w:rPr>
              <w:t>Tran, P. (2013)</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Tran&lt;/Author&gt;&lt;Year&gt;2013&lt;/Year&gt;&lt;RecNum&gt;11859&lt;/RecNum&gt;&lt;DisplayText&gt;(40)&lt;/DisplayText&gt;&lt;record&gt;&lt;rec-number&gt;11859&lt;/rec-number&gt;&lt;foreign-keys&gt;&lt;key app="EN" db-id="x5x002s5vsf9s9exsxlpr2r80ptsx9wa55a5"&gt;11859&lt;/key&gt;&lt;/foreign-keys&gt;&lt;ref-type name="Journal Article"&gt;17&lt;/ref-type&gt;&lt;contributors&gt;&lt;authors&gt;&lt;author&gt;Tran, P.&lt;/author&gt;&lt;author&gt;Pritchard, M.&lt;/author&gt;&lt;author&gt;O&amp;apos;Donnell, J.&lt;/author&gt;&lt;/authors&gt;&lt;/contributors&gt;&lt;auth-address&gt;Orthopaedic Surgery, Western Health, Footscray, Victoria, Australia. contactphong@gmail.com&lt;/auth-address&gt;&lt;titles&gt;&lt;title&gt;Outcome of arthroscopic treatment for cam type femoroacetabular impingement in adolescents&lt;/title&gt;&lt;secondary-title&gt;ANZ Journal of Surgery&lt;/secondary-title&gt;&lt;/titles&gt;&lt;periodical&gt;&lt;full-title&gt;ANZ Journal of Surgery&lt;/full-title&gt;&lt;abbr-1&gt;ANZ J Surg&lt;/abbr-1&gt;&lt;/periodical&gt;&lt;pages&gt;382-6&lt;/pages&gt;&lt;volume&gt;83&lt;/volume&gt;&lt;number&gt;5&lt;/number&gt;&lt;edition&gt;2012/09/05&lt;/edition&gt;&lt;keywords&gt;&lt;keyword&gt;Adolescent&lt;/keyword&gt;&lt;keyword&gt;Arthroscopy&lt;/keyword&gt;&lt;keyword&gt;Child&lt;/keyword&gt;&lt;keyword&gt;Female&lt;/keyword&gt;&lt;keyword&gt;Femoracetabular Impingement/ surgery&lt;/keyword&gt;&lt;keyword&gt;Follow-Up Studies&lt;/keyword&gt;&lt;keyword&gt;Humans&lt;/keyword&gt;&lt;keyword&gt;Male&lt;/keyword&gt;&lt;keyword&gt;Patient Satisfaction/statistics &amp;amp; numerical data&lt;/keyword&gt;&lt;keyword&gt;Postoperative Complications&lt;/keyword&gt;&lt;keyword&gt;Prospective Studies&lt;/keyword&gt;&lt;keyword&gt;Recovery of Function&lt;/keyword&gt;&lt;keyword&gt;Retrospective Studies&lt;/keyword&gt;&lt;keyword&gt;Treatment Outcome&lt;/keyword&gt;&lt;/keywords&gt;&lt;dates&gt;&lt;year&gt;2013&lt;/year&gt;&lt;pub-dates&gt;&lt;date&gt;May&lt;/date&gt;&lt;/pub-dates&gt;&lt;/dates&gt;&lt;isbn&gt;1445-2197 (Electronic)&amp;#xD;1445-1433 (Linking)&lt;/isbn&gt;&lt;accession-num&gt;22943465&lt;/accession-num&gt;&lt;urls&gt;&lt;/urls&gt;&lt;electronic-resource-num&gt;10.1111/j.1445-2197.2012.06197.x&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40" w:tooltip="Tran, 2013 #11859" w:history="1">
              <w:r>
                <w:rPr>
                  <w:rFonts w:ascii="Calibri" w:eastAsia="Calibri" w:hAnsi="Calibri" w:cs="Times New Roman"/>
                  <w:noProof/>
                </w:rPr>
                <w:t>40</w:t>
              </w:r>
            </w:hyperlink>
            <w:r>
              <w:rPr>
                <w:rFonts w:ascii="Calibri" w:eastAsia="Calibri" w:hAnsi="Calibri" w:cs="Times New Roman"/>
                <w:noProof/>
              </w:rPr>
              <w:t>)</w:t>
            </w:r>
            <w:r w:rsidRPr="00E84ADA">
              <w:rPr>
                <w:rFonts w:ascii="Calibri" w:eastAsia="Calibri" w:hAnsi="Calibri" w:cs="Times New Roman"/>
              </w:rPr>
              <w:fldChar w:fldCharType="end"/>
            </w:r>
            <w:r w:rsidRPr="00E84ADA">
              <w:rPr>
                <w:rFonts w:ascii="Calibri" w:eastAsia="Times New Roman" w:hAnsi="Calibri" w:cs="Times New Roman"/>
                <w:color w:val="000000"/>
                <w:vertAlign w:val="superscript"/>
              </w:rPr>
              <w:t xml:space="preserve"> </w:t>
            </w:r>
          </w:p>
        </w:tc>
        <w:tc>
          <w:tcPr>
            <w:tcW w:w="0" w:type="auto"/>
            <w:shd w:val="clear" w:color="auto" w:fill="FFFFFF" w:themeFill="background1"/>
          </w:tcPr>
          <w:p w14:paraId="64246807"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26C05B47" w14:textId="77777777" w:rsidTr="008D682C">
        <w:tc>
          <w:tcPr>
            <w:tcW w:w="0" w:type="auto"/>
            <w:shd w:val="clear" w:color="auto" w:fill="FFFFFF" w:themeFill="background1"/>
          </w:tcPr>
          <w:p w14:paraId="1BC033B6" w14:textId="7B87BE8B" w:rsidR="00522E6F" w:rsidRPr="00E84ADA" w:rsidRDefault="00522E6F" w:rsidP="00522E6F">
            <w:pPr>
              <w:rPr>
                <w:rFonts w:ascii="Calibri" w:eastAsia="Calibri" w:hAnsi="Calibri" w:cs="Times New Roman"/>
              </w:rPr>
            </w:pPr>
            <w:r w:rsidRPr="00E84ADA">
              <w:rPr>
                <w:rFonts w:ascii="Calibri" w:eastAsia="Calibri" w:hAnsi="Calibri" w:cs="Times New Roman"/>
              </w:rPr>
              <w:t>Malviya, A. (2013)</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Malviya&lt;/Author&gt;&lt;Year&gt;2013&lt;/Year&gt;&lt;RecNum&gt;11854&lt;/RecNum&gt;&lt;DisplayText&gt;(44)&lt;/DisplayText&gt;&lt;record&gt;&lt;rec-number&gt;11854&lt;/rec-number&gt;&lt;foreign-keys&gt;&lt;key app="EN" db-id="x5x002s5vsf9s9exsxlpr2r80ptsx9wa55a5"&gt;11854&lt;/key&gt;&lt;/foreign-keys&gt;&lt;ref-type name="Journal Article"&gt;17&lt;/ref-type&gt;&lt;contributors&gt;&lt;authors&gt;&lt;author&gt;Malviya, A.&lt;/author&gt;&lt;author&gt;Paliobeis, C. P.&lt;/author&gt;&lt;author&gt;Villar, R. N.&lt;/author&gt;&lt;/authors&gt;&lt;/contributors&gt;&lt;auth-address&gt;Wansbeck General Hospital, Northumbria Healthcare NHS Foundation Trust, Ashington, UK.&lt;/auth-address&gt;&lt;titles&gt;&lt;title&gt;Do professional athletes perform better than recreational athletes after arthroscopy for femoroacetabular impingement?&lt;/title&gt;&lt;secondary-title&gt;Clin Orthop Relat Res&lt;/secondary-title&gt;&lt;/titles&gt;&lt;periodical&gt;&lt;full-title&gt;Clin Orthop Relat Res&lt;/full-title&gt;&lt;/periodical&gt;&lt;pages&gt;2477-83&lt;/pages&gt;&lt;volume&gt;471&lt;/volume&gt;&lt;number&gt;8&lt;/number&gt;&lt;edition&gt;2013/03/05&lt;/edition&gt;&lt;keywords&gt;&lt;keyword&gt;Adolescent&lt;/keyword&gt;&lt;keyword&gt;Adult&lt;/keyword&gt;&lt;keyword&gt;Arthroscopy/adverse effects&lt;/keyword&gt;&lt;keyword&gt;Athletes&lt;/keyword&gt;&lt;keyword&gt;Athletic Injuries/diagnosis/physiopathology/ surgery&lt;/keyword&gt;&lt;keyword&gt;Biomechanical Phenomena&lt;/keyword&gt;&lt;keyword&gt;Female&lt;/keyword&gt;&lt;keyword&gt;Femoracetabular Impingement/diagnosis/physiopathology/ surgery&lt;/keyword&gt;&lt;keyword&gt;Hip Joint/physiopathology/ surgery&lt;/keyword&gt;&lt;keyword&gt;Humans&lt;/keyword&gt;&lt;keyword&gt;Male&lt;/keyword&gt;&lt;keyword&gt;Middle Aged&lt;/keyword&gt;&lt;keyword&gt;Prospective Studies&lt;/keyword&gt;&lt;keyword&gt;Recovery of Function&lt;/keyword&gt;&lt;keyword&gt;Recreation&lt;/keyword&gt;&lt;keyword&gt;Surveys and Questionnaires&lt;/keyword&gt;&lt;keyword&gt;Time Factors&lt;/keyword&gt;&lt;keyword&gt;Treatment Outcome&lt;/keyword&gt;&lt;keyword&gt;Young Adult&lt;/keyword&gt;&lt;/keywords&gt;&lt;dates&gt;&lt;year&gt;2013&lt;/year&gt;&lt;pub-dates&gt;&lt;date&gt;Aug&lt;/date&gt;&lt;/pub-dates&gt;&lt;/dates&gt;&lt;isbn&gt;1528-1132 (Electronic)&amp;#xD;0009-921X (Linking)&lt;/isbn&gt;&lt;accession-num&gt;23456186&lt;/accession-num&gt;&lt;urls&gt;&lt;/urls&gt;&lt;custom2&gt;3705039&lt;/custom2&gt;&lt;electronic-resource-num&gt;10.1007/s11999-013-2787-z&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44" w:tooltip="Malviya, 2013 #11854" w:history="1">
              <w:r>
                <w:rPr>
                  <w:rFonts w:ascii="Calibri" w:eastAsia="Calibri" w:hAnsi="Calibri" w:cs="Times New Roman"/>
                  <w:noProof/>
                </w:rPr>
                <w:t>44</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378C91C1"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0EA71A4B" w14:textId="77777777" w:rsidTr="008D682C">
        <w:tc>
          <w:tcPr>
            <w:tcW w:w="0" w:type="auto"/>
            <w:shd w:val="clear" w:color="auto" w:fill="FFFFFF" w:themeFill="background1"/>
          </w:tcPr>
          <w:p w14:paraId="3C7A752E" w14:textId="0321C32E" w:rsidR="00522E6F" w:rsidRPr="00E84ADA" w:rsidRDefault="00522E6F" w:rsidP="00522E6F">
            <w:pPr>
              <w:rPr>
                <w:rFonts w:ascii="Calibri" w:eastAsia="Calibri" w:hAnsi="Calibri" w:cs="Times New Roman"/>
              </w:rPr>
            </w:pPr>
            <w:r w:rsidRPr="00E84ADA">
              <w:rPr>
                <w:rFonts w:ascii="Calibri" w:eastAsia="Calibri" w:hAnsi="Calibri" w:cs="Times New Roman"/>
              </w:rPr>
              <w:t>Trompeter, A. (2013)</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Trompeter&lt;/Author&gt;&lt;Year&gt;2013&lt;/Year&gt;&lt;RecNum&gt;11853&lt;/RecNum&gt;&lt;DisplayText&gt;(41)&lt;/DisplayText&gt;&lt;record&gt;&lt;rec-number&gt;11853&lt;/rec-number&gt;&lt;foreign-keys&gt;&lt;key app="EN" db-id="x5x002s5vsf9s9exsxlpr2r80ptsx9wa55a5"&gt;11853&lt;/key&gt;&lt;/foreign-keys&gt;&lt;ref-type name="Journal Article"&gt;17&lt;/ref-type&gt;&lt;contributors&gt;&lt;authors&gt;&lt;author&gt;Trompeter, A.&lt;/author&gt;&lt;author&gt;Colegate-Stone, T.&lt;/author&gt;&lt;author&gt;Khakha, R.&lt;/author&gt;&lt;author&gt;Hull, J.&lt;/author&gt;&lt;/authors&gt;&lt;/contributors&gt;&lt;auth-address&gt;Department of Trauma and Orthopaedics, Frimley Park Hospital, Frimley, Surrey - UK.&lt;/auth-address&gt;&lt;titles&gt;&lt;title&gt;Hip arthroscopy for femoroacetabular impingement: results of 118 consecutive cases in a district general hospital&lt;/title&gt;&lt;secondary-title&gt;Hip International&lt;/secondary-title&gt;&lt;/titles&gt;&lt;periodical&gt;&lt;full-title&gt;Hip International&lt;/full-title&gt;&lt;abbr-1&gt;Hip int&lt;/abbr-1&gt;&lt;/periodical&gt;&lt;pages&gt;400-5&lt;/pages&gt;&lt;volume&gt;23&lt;/volume&gt;&lt;number&gt;4&lt;/number&gt;&lt;edition&gt;2013/07/03&lt;/edition&gt;&lt;keywords&gt;&lt;keyword&gt;Adolescent&lt;/keyword&gt;&lt;keyword&gt;Adult&lt;/keyword&gt;&lt;keyword&gt;Arthroscopy&lt;/keyword&gt;&lt;keyword&gt;Femoracetabular Impingement/ surgery&lt;/keyword&gt;&lt;keyword&gt;Hospitals, District&lt;/keyword&gt;&lt;keyword&gt;Hospitals, General&lt;/keyword&gt;&lt;keyword&gt;Humans&lt;/keyword&gt;&lt;keyword&gt;Middle Aged&lt;/keyword&gt;&lt;keyword&gt;Treatment Outcome&lt;/keyword&gt;&lt;keyword&gt;Young Adult&lt;/keyword&gt;&lt;/keywords&gt;&lt;dates&gt;&lt;year&gt;2013&lt;/year&gt;&lt;pub-dates&gt;&lt;date&gt;Jul-Aug&lt;/date&gt;&lt;/pub-dates&gt;&lt;/dates&gt;&lt;isbn&gt;1724-6067 (Electronic)&amp;#xD;1120-7000 (Linking)&lt;/isbn&gt;&lt;accession-num&gt;23813161&lt;/accession-num&gt;&lt;urls&gt;&lt;/urls&gt;&lt;electronic-resource-num&gt;10.5301/hipint.5000034&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41" w:tooltip="Trompeter, 2013 #11853" w:history="1">
              <w:r>
                <w:rPr>
                  <w:rFonts w:ascii="Calibri" w:eastAsia="Calibri" w:hAnsi="Calibri" w:cs="Times New Roman"/>
                  <w:noProof/>
                </w:rPr>
                <w:t>41</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40EE3D01"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0D2B5145" w14:textId="77777777" w:rsidTr="008D682C">
        <w:tc>
          <w:tcPr>
            <w:tcW w:w="0" w:type="auto"/>
            <w:shd w:val="clear" w:color="auto" w:fill="FFFFFF" w:themeFill="background1"/>
          </w:tcPr>
          <w:p w14:paraId="3BA87B4D" w14:textId="2D0EBBD8" w:rsidR="00522E6F" w:rsidRPr="00E84ADA" w:rsidRDefault="00522E6F" w:rsidP="00522E6F">
            <w:pPr>
              <w:rPr>
                <w:rFonts w:ascii="Calibri" w:eastAsia="Calibri" w:hAnsi="Calibri" w:cs="Times New Roman"/>
              </w:rPr>
            </w:pPr>
            <w:r w:rsidRPr="00E84ADA">
              <w:rPr>
                <w:rFonts w:ascii="Calibri" w:eastAsia="Calibri" w:hAnsi="Calibri" w:cs="Times New Roman"/>
              </w:rPr>
              <w:t>Ellermann, J. (2014)</w:t>
            </w:r>
            <w:r w:rsidRPr="00E84ADA">
              <w:rPr>
                <w:rFonts w:ascii="Calibri" w:eastAsia="Calibri" w:hAnsi="Calibri" w:cs="Times New Roman"/>
              </w:rPr>
              <w:fldChar w:fldCharType="begin">
                <w:fldData xml:space="preserve">PEVuZE5vdGU+PENpdGU+PEF1dGhvcj5FbGxlcm1hbm48L0F1dGhvcj48WWVhcj4yMDE0PC9ZZWFy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FbGxlcm1hbm48L0F1dGhvcj48WWVhcj4yMDE0PC9ZZWFy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50" w:tooltip="Ellermann, 2014 #11734" w:history="1">
              <w:r>
                <w:rPr>
                  <w:rFonts w:ascii="Calibri" w:eastAsia="Calibri" w:hAnsi="Calibri" w:cs="Times New Roman"/>
                  <w:noProof/>
                </w:rPr>
                <w:t>50</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498EFA76"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1682EF97" w14:textId="77777777" w:rsidTr="008D682C">
        <w:tc>
          <w:tcPr>
            <w:tcW w:w="0" w:type="auto"/>
            <w:shd w:val="clear" w:color="auto" w:fill="FFFFFF" w:themeFill="background1"/>
          </w:tcPr>
          <w:p w14:paraId="51D973B8" w14:textId="22344284" w:rsidR="00522E6F" w:rsidRPr="00E84ADA" w:rsidRDefault="00522E6F" w:rsidP="00522E6F">
            <w:pPr>
              <w:rPr>
                <w:rFonts w:ascii="Calibri" w:eastAsia="Calibri" w:hAnsi="Calibri" w:cs="Times New Roman"/>
              </w:rPr>
            </w:pPr>
            <w:r w:rsidRPr="00E84ADA">
              <w:rPr>
                <w:rFonts w:ascii="Calibri" w:eastAsia="Calibri" w:hAnsi="Calibri" w:cs="Times New Roman"/>
              </w:rPr>
              <w:t>Jayasekera, N. (2014)</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Jayasekera&lt;/Author&gt;&lt;Year&gt;2014&lt;/Year&gt;&lt;RecNum&gt;11847&lt;/RecNum&gt;&lt;DisplayText&gt;(52)&lt;/DisplayText&gt;&lt;record&gt;&lt;rec-number&gt;11847&lt;/rec-number&gt;&lt;foreign-keys&gt;&lt;key app="EN" db-id="x5x002s5vsf9s9exsxlpr2r80ptsx9wa55a5"&gt;11847&lt;/key&gt;&lt;/foreign-keys&gt;&lt;ref-type name="Journal Article"&gt;17&lt;/ref-type&gt;&lt;contributors&gt;&lt;authors&gt;&lt;author&gt;Jayasekera, N.&lt;/author&gt;&lt;author&gt;Aprato, A.&lt;/author&gt;&lt;author&gt;Villar, R. N.&lt;/author&gt;&lt;/authors&gt;&lt;/contributors&gt;&lt;auth-address&gt;Villar Bajwa Practice, Spire Cambridge Lea Hospital, Cambridge, United Kingdom.&lt;/auth-address&gt;&lt;titles&gt;&lt;title&gt;Fat pad entrapment at the hip: a new diagnosis&lt;/title&gt;&lt;secondary-title&gt;PLoS ONE [Electronic Resource]&lt;/secondary-title&gt;&lt;/titles&gt;&lt;periodical&gt;&lt;full-title&gt;PLoS ONE [Electronic Resource]&lt;/full-title&gt;&lt;abbr-1&gt;PLoS ONE&lt;/abbr-1&gt;&lt;/periodical&gt;&lt;pages&gt;e83503&lt;/pages&gt;&lt;volume&gt;9&lt;/volume&gt;&lt;number&gt;2&lt;/number&gt;&lt;edition&gt;2014/03/04&lt;/edition&gt;&lt;keywords&gt;&lt;keyword&gt;Adipose Tissue/ pathology&lt;/keyword&gt;&lt;keyword&gt;Arthroscopy&lt;/keyword&gt;&lt;keyword&gt;Female&lt;/keyword&gt;&lt;keyword&gt;Femoracetabular Impingement/ diagnosis/pathology&lt;/keyword&gt;&lt;keyword&gt;Hip Joint/ pathology&lt;/keyword&gt;&lt;keyword&gt;Humans&lt;/keyword&gt;&lt;keyword&gt;Magnetic Resonance Imaging&lt;/keyword&gt;&lt;keyword&gt;Male&lt;/keyword&gt;&lt;keyword&gt;Prospective Studies&lt;/keyword&gt;&lt;/keywords&gt;&lt;dates&gt;&lt;year&gt;2014&lt;/year&gt;&lt;/dates&gt;&lt;isbn&gt;1932-6203 (Electronic)&amp;#xD;1932-6203 (Linking)&lt;/isbn&gt;&lt;accession-num&gt;24586225&lt;/accession-num&gt;&lt;urls&gt;&lt;/urls&gt;&lt;custom2&gt;3935831&lt;/custom2&gt;&lt;electronic-resource-num&gt;10.1371/journal.pone.0083503&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52" w:tooltip="Jayasekera, 2014 #11847" w:history="1">
              <w:r>
                <w:rPr>
                  <w:rFonts w:ascii="Calibri" w:eastAsia="Calibri" w:hAnsi="Calibri" w:cs="Times New Roman"/>
                  <w:noProof/>
                </w:rPr>
                <w:t>52</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1E3947C4"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76946075" w14:textId="77777777" w:rsidTr="008D682C">
        <w:tc>
          <w:tcPr>
            <w:tcW w:w="0" w:type="auto"/>
            <w:shd w:val="clear" w:color="auto" w:fill="FFFFFF" w:themeFill="background1"/>
          </w:tcPr>
          <w:p w14:paraId="382E2EFA" w14:textId="63D7C2B9" w:rsidR="00522E6F" w:rsidRPr="00E84ADA" w:rsidRDefault="00522E6F" w:rsidP="00522E6F">
            <w:pPr>
              <w:rPr>
                <w:rFonts w:ascii="Calibri" w:eastAsia="Calibri" w:hAnsi="Calibri" w:cs="Times New Roman"/>
              </w:rPr>
            </w:pPr>
            <w:r w:rsidRPr="00E84ADA">
              <w:rPr>
                <w:rFonts w:ascii="Calibri" w:eastAsia="Calibri" w:hAnsi="Calibri" w:cs="Times New Roman"/>
              </w:rPr>
              <w:t>Mladenovic, D. (2014)</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Mladenovic&lt;/Author&gt;&lt;Year&gt;2014&lt;/Year&gt;&lt;RecNum&gt;11843&lt;/RecNum&gt;&lt;DisplayText&gt;(54)&lt;/DisplayText&gt;&lt;record&gt;&lt;rec-number&gt;11843&lt;/rec-number&gt;&lt;foreign-keys&gt;&lt;key app="EN" db-id="x5x002s5vsf9s9exsxlpr2r80ptsx9wa55a5"&gt;11843&lt;/key&gt;&lt;/foreign-keys&gt;&lt;ref-type name="Journal Article"&gt;17&lt;/ref-type&gt;&lt;contributors&gt;&lt;authors&gt;&lt;author&gt;Mladenovic, D.&lt;/author&gt;&lt;author&gt;Andjelkovic, Z.&lt;/author&gt;&lt;author&gt;Vukasinovic, Z.&lt;/author&gt;&lt;author&gt;Mitkovic, M.&lt;/author&gt;&lt;author&gt;Milenkovic, S.&lt;/author&gt;&lt;author&gt;Micic, I.&lt;/author&gt;&lt;author&gt;Mladenovic, M.&lt;/author&gt;&lt;/authors&gt;&lt;/contributors&gt;&lt;titles&gt;&lt;title&gt;Early clinical results of surgical treatment of patients with femoroacetabular impingement&lt;/title&gt;&lt;secondary-title&gt;Srpski Arhiv Za Celokupno Lekarstvo&lt;/secondary-title&gt;&lt;/titles&gt;&lt;periodical&gt;&lt;full-title&gt;Srpski Arhiv Za Celokupno Lekarstvo&lt;/full-title&gt;&lt;abbr-1&gt;Srp. Arh. Celok. Lek.&lt;/abbr-1&gt;&lt;abbr-2&gt;Srp Arh Celok Lek&lt;/abbr-2&gt;&lt;/periodical&gt;&lt;pages&gt;325-9&lt;/pages&gt;&lt;volume&gt;142&lt;/volume&gt;&lt;number&gt;5-6&lt;/number&gt;&lt;edition&gt;2014/07/19&lt;/edition&gt;&lt;keywords&gt;&lt;keyword&gt;Adult&lt;/keyword&gt;&lt;keyword&gt;Arthroplasty, Replacement, Hip/adverse effects/statistics &amp;amp; numerical data&lt;/keyword&gt;&lt;keyword&gt;Female&lt;/keyword&gt;&lt;keyword&gt;Femoracetabular Impingement/epidemiology/ surgery&lt;/keyword&gt;&lt;keyword&gt;Femur/surgery&lt;/keyword&gt;&lt;keyword&gt;Follow-Up Studies&lt;/keyword&gt;&lt;keyword&gt;Hip Joint/physiology/surgery&lt;/keyword&gt;&lt;keyword&gt;Humans&lt;/keyword&gt;&lt;keyword&gt;Male&lt;/keyword&gt;&lt;keyword&gt;Middle Aged&lt;/keyword&gt;&lt;keyword&gt;Osteotomy/adverse effects/statistics &amp;amp; numerical data&lt;/keyword&gt;&lt;keyword&gt;Postoperative Complications/epidemiology&lt;/keyword&gt;&lt;keyword&gt;Range of Motion, Articular&lt;/keyword&gt;&lt;keyword&gt;Treatment Outcome&lt;/keyword&gt;&lt;keyword&gt;Young Adult&lt;/keyword&gt;&lt;/keywords&gt;&lt;dates&gt;&lt;year&gt;2014&lt;/year&gt;&lt;pub-dates&gt;&lt;date&gt;May-Jun&lt;/date&gt;&lt;/pub-dates&gt;&lt;/dates&gt;&lt;isbn&gt;0370-8179 (Print)&amp;#xD;0370-8179 (Linking)&lt;/isbn&gt;&lt;accession-num&gt;25033589&lt;/accession-num&gt;&lt;urls&gt;&lt;/urls&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54" w:tooltip="Mladenovic, 2014 #11843" w:history="1">
              <w:r>
                <w:rPr>
                  <w:rFonts w:ascii="Calibri" w:eastAsia="Calibri" w:hAnsi="Calibri" w:cs="Times New Roman"/>
                  <w:noProof/>
                </w:rPr>
                <w:t>54</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5ECCEC5C"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6E8332E4" w14:textId="77777777" w:rsidTr="008D682C">
        <w:tc>
          <w:tcPr>
            <w:tcW w:w="0" w:type="auto"/>
            <w:shd w:val="clear" w:color="auto" w:fill="FFFFFF" w:themeFill="background1"/>
          </w:tcPr>
          <w:p w14:paraId="35455CF2" w14:textId="42E228CB" w:rsidR="00522E6F" w:rsidRPr="00E84ADA" w:rsidRDefault="00522E6F" w:rsidP="00522E6F">
            <w:pPr>
              <w:rPr>
                <w:rFonts w:ascii="Calibri" w:eastAsia="Calibri" w:hAnsi="Calibri" w:cs="Times New Roman"/>
              </w:rPr>
            </w:pPr>
            <w:r w:rsidRPr="00E84ADA">
              <w:rPr>
                <w:rFonts w:ascii="Calibri" w:eastAsia="Calibri" w:hAnsi="Calibri" w:cs="Times New Roman"/>
              </w:rPr>
              <w:t>Nepple, J. (2014)</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Nepple&lt;/Author&gt;&lt;Year&gt;2014&lt;/Year&gt;&lt;RecNum&gt;11839&lt;/RecNum&gt;&lt;DisplayText&gt;(55)&lt;/DisplayText&gt;&lt;record&gt;&lt;rec-number&gt;11839&lt;/rec-number&gt;&lt;foreign-keys&gt;&lt;key app="EN" db-id="x5x002s5vsf9s9exsxlpr2r80ptsx9wa55a5"&gt;11839&lt;/key&gt;&lt;/foreign-keys&gt;&lt;ref-type name="Journal Article"&gt;17&lt;/ref-type&gt;&lt;contributors&gt;&lt;authors&gt;&lt;author&gt;Nepple, J. J.&lt;/author&gt;&lt;author&gt;Riggs, C. N.&lt;/author&gt;&lt;author&gt;Ross, J. R.&lt;/author&gt;&lt;author&gt;Clohisy, J. C.&lt;/author&gt;&lt;/authors&gt;&lt;/contributors&gt;&lt;auth-address&gt;Department of Orthopaedic Surgery, Washington University School of Medicine, One Barnes-Jewish Hospital Plaza, Campus Box 8233, St. Louis, MO 63110. E-mail address for J.J. Nepple: nepplej@wudosis.wustl.edu.&lt;/auth-address&gt;&lt;titles&gt;&lt;title&gt;Clinical presentation and disease characteristics of femoroacetabular impingement are sex-dependent&lt;/title&gt;&lt;secondary-title&gt;Journal of Bone and Joint Surgery&lt;/secondary-title&gt;&lt;/titles&gt;&lt;periodical&gt;&lt;full-title&gt;Journal of Bone and Joint Surgery&lt;/full-title&gt;&lt;abbr-1&gt;J. Bone Joint Surg. Am.&lt;/abbr-1&gt;&lt;abbr-2&gt;J Bone Joint Surg Am&lt;/abbr-2&gt;&lt;abbr-3&gt;Journal of Bone &amp;amp; Joint Surgery&lt;/abbr-3&gt;&lt;/periodical&gt;&lt;pages&gt;1683-9&lt;/pages&gt;&lt;volume&gt;96&lt;/volume&gt;&lt;number&gt;20&lt;/number&gt;&lt;edition&gt;2014/10/17&lt;/edition&gt;&lt;keywords&gt;&lt;keyword&gt;Adolescent&lt;/keyword&gt;&lt;keyword&gt;Adult&lt;/keyword&gt;&lt;keyword&gt;Cohort Studies&lt;/keyword&gt;&lt;keyword&gt;Female&lt;/keyword&gt;&lt;keyword&gt;Femoracetabular Impingement/classification/ diagnosis/surgery&lt;/keyword&gt;&lt;keyword&gt;Humans&lt;/keyword&gt;&lt;keyword&gt;Male&lt;/keyword&gt;&lt;keyword&gt;Middle Aged&lt;/keyword&gt;&lt;keyword&gt;Sex Factors&lt;/keyword&gt;&lt;keyword&gt;Young Adult&lt;/keyword&gt;&lt;/keywords&gt;&lt;dates&gt;&lt;year&gt;2014&lt;/year&gt;&lt;pub-dates&gt;&lt;date&gt;Oct 15&lt;/date&gt;&lt;/pub-dates&gt;&lt;/dates&gt;&lt;isbn&gt;1535-1386 (Electronic)&amp;#xD;0021-9355 (Linking)&lt;/isbn&gt;&lt;accession-num&gt;25320194&lt;/accession-num&gt;&lt;urls&gt;&lt;/urls&gt;&lt;electronic-resource-num&gt;10.2106/jbjs.m.01320&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55" w:tooltip="Nepple, 2014 #11839" w:history="1">
              <w:r>
                <w:rPr>
                  <w:rFonts w:ascii="Calibri" w:eastAsia="Calibri" w:hAnsi="Calibri" w:cs="Times New Roman"/>
                  <w:noProof/>
                </w:rPr>
                <w:t>55</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410B6DE1"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6E1656DE" w14:textId="77777777" w:rsidTr="008D682C">
        <w:tc>
          <w:tcPr>
            <w:tcW w:w="0" w:type="auto"/>
            <w:shd w:val="clear" w:color="auto" w:fill="FFFFFF" w:themeFill="background1"/>
            <w:vAlign w:val="center"/>
          </w:tcPr>
          <w:p w14:paraId="3A445315" w14:textId="286EE3D3"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Redmond, J. (2015)</w:t>
            </w:r>
            <w:r w:rsidRPr="00E84ADA">
              <w:rPr>
                <w:rFonts w:ascii="Calibri" w:eastAsia="Times New Roman" w:hAnsi="Calibri" w:cs="Times New Roman"/>
                <w:color w:val="000000"/>
              </w:rPr>
              <w:fldChar w:fldCharType="begin">
                <w:fldData xml:space="preserve">PEVuZE5vdGU+PENpdGU+PEF1dGhvcj5SZWRtb25kPC9BdXRob3I+PFllYXI+MjAxNTwvWWVhcj48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SZWRtb25kPC9BdXRob3I+PFllYXI+MjAxNTwvWWVhcj48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sidRPr="00E84ADA">
              <w:rPr>
                <w:rFonts w:ascii="Calibri" w:eastAsia="Times New Roman" w:hAnsi="Calibri" w:cs="Times New Roman"/>
                <w:color w:val="000000"/>
              </w:rPr>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59" w:tooltip="Redmond, 2015 #11835" w:history="1">
              <w:r>
                <w:rPr>
                  <w:rFonts w:ascii="Calibri" w:eastAsia="Times New Roman" w:hAnsi="Calibri" w:cs="Times New Roman"/>
                  <w:noProof/>
                  <w:color w:val="000000"/>
                </w:rPr>
                <w:t>59</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shd w:val="clear" w:color="auto" w:fill="FFFFFF" w:themeFill="background1"/>
          </w:tcPr>
          <w:p w14:paraId="6A342903"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7CC17914" w14:textId="77777777" w:rsidTr="008D682C">
        <w:tc>
          <w:tcPr>
            <w:tcW w:w="0" w:type="auto"/>
            <w:shd w:val="clear" w:color="auto" w:fill="FFFFFF" w:themeFill="background1"/>
            <w:vAlign w:val="center"/>
          </w:tcPr>
          <w:p w14:paraId="6A0F695F" w14:textId="108E4E1E"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Chahal, J. (2015)</w:t>
            </w:r>
            <w:r w:rsidRPr="00E84ADA">
              <w:rPr>
                <w:rFonts w:ascii="Calibri" w:eastAsia="Times New Roman" w:hAnsi="Calibri" w:cs="Times New Roman"/>
                <w:color w:val="000000"/>
              </w:rPr>
              <w:fldChar w:fldCharType="begin">
                <w:fldData xml:space="preserve">PEVuZE5vdGU+PENpdGU+PEF1dGhvcj5DaGFoYWw8L0F1dGhvcj48WWVhcj4yMDE1PC9ZZWFyPjxS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DaGFoYWw8L0F1dGhvcj48WWVhcj4yMDE1PC9ZZWFyPjxS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sidRPr="00E84ADA">
              <w:rPr>
                <w:rFonts w:ascii="Calibri" w:eastAsia="Times New Roman" w:hAnsi="Calibri" w:cs="Times New Roman"/>
                <w:color w:val="000000"/>
              </w:rPr>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4" w:tooltip="Chahal, 2015 #11829" w:history="1">
              <w:r>
                <w:rPr>
                  <w:rFonts w:ascii="Calibri" w:eastAsia="Times New Roman" w:hAnsi="Calibri" w:cs="Times New Roman"/>
                  <w:noProof/>
                  <w:color w:val="000000"/>
                </w:rPr>
                <w:t>94</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shd w:val="clear" w:color="auto" w:fill="FFFFFF" w:themeFill="background1"/>
          </w:tcPr>
          <w:p w14:paraId="6C4A62E9"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775BDFA7" w14:textId="77777777" w:rsidTr="008D682C">
        <w:tc>
          <w:tcPr>
            <w:tcW w:w="0" w:type="auto"/>
            <w:shd w:val="clear" w:color="auto" w:fill="FFFFFF" w:themeFill="background1"/>
          </w:tcPr>
          <w:p w14:paraId="254EFEF6" w14:textId="595D8AEF" w:rsidR="00522E6F" w:rsidRPr="00E84ADA" w:rsidRDefault="00522E6F" w:rsidP="00522E6F">
            <w:pPr>
              <w:rPr>
                <w:rFonts w:ascii="Calibri" w:eastAsia="Calibri" w:hAnsi="Calibri" w:cs="Times New Roman"/>
              </w:rPr>
            </w:pPr>
            <w:r w:rsidRPr="00E84ADA">
              <w:rPr>
                <w:rFonts w:ascii="Calibri" w:eastAsia="Calibri" w:hAnsi="Calibri" w:cs="Times New Roman"/>
              </w:rPr>
              <w:t>Byrd, J. (2009)</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Byrd&lt;/Author&gt;&lt;Year&gt;2009&lt;/Year&gt;&lt;RecNum&gt;6953&lt;/RecNum&gt;&lt;DisplayText&gt;(99)&lt;/DisplayText&gt;&lt;record&gt;&lt;rec-number&gt;6953&lt;/rec-number&gt;&lt;foreign-keys&gt;&lt;key app="EN" db-id="x5x002s5vsf9s9exsxlpr2r80ptsx9wa55a5"&gt;6953&lt;/key&gt;&lt;/foreign-keys&gt;&lt;ref-type name="Journal Article"&gt;17&lt;/ref-type&gt;&lt;contributors&gt;&lt;authors&gt;&lt;author&gt;Byrd, J. W.&lt;/author&gt;&lt;author&gt;Jones, K. S.&lt;/author&gt;&lt;/authors&gt;&lt;/contributors&gt;&lt;auth-address&gt;Nashville Sports Medicine Foundation, 2011 Church Street, Suite 100, Nashville, TN 37203, USA. info@nsmoc.com&lt;/auth-address&gt;&lt;titles&gt;&lt;title&gt;Arthroscopic femoroplasty in the management of cam-type femoroacetabular impingement&lt;/title&gt;&lt;secondary-title&gt;Clin Orthop Relat Res&lt;/secondary-title&gt;&lt;/titles&gt;&lt;periodical&gt;&lt;full-title&gt;Clin Orthop Relat Res&lt;/full-title&gt;&lt;/periodical&gt;&lt;pages&gt;739-46&lt;/pages&gt;&lt;volume&gt;467&lt;/volume&gt;&lt;number&gt;3&lt;/number&gt;&lt;edition&gt;2008/12/20&lt;/edition&gt;&lt;keywords&gt;&lt;keyword&gt;Acetabulum/pathology/physiopathology/ surgery&lt;/keyword&gt;&lt;keyword&gt;Adult&lt;/keyword&gt;&lt;keyword&gt;Arthroscopy/adverse effects&lt;/keyword&gt;&lt;keyword&gt;Female&lt;/keyword&gt;&lt;keyword&gt;Femur/pathology/physiopathology/ surgery&lt;/keyword&gt;&lt;keyword&gt;Humans&lt;/keyword&gt;&lt;keyword&gt;Joint Diseases/complications/pathology/physiopathology/ surgery&lt;/keyword&gt;&lt;keyword&gt;Male&lt;/keyword&gt;&lt;keyword&gt;Pain/etiology/prevention &amp;amp; control&lt;/keyword&gt;&lt;keyword&gt;Pain Measurement&lt;/keyword&gt;&lt;keyword&gt;Prospective Studies&lt;/keyword&gt;&lt;keyword&gt;Range of Motion, Articular&lt;/keyword&gt;&lt;keyword&gt;Recovery of Function&lt;/keyword&gt;&lt;keyword&gt;Time Factors&lt;/keyword&gt;&lt;keyword&gt;Tomography, X-Ray Computed&lt;/keyword&gt;&lt;keyword&gt;Treatment Outcome&lt;/keyword&gt;&lt;keyword&gt;Young Adult&lt;/keyword&gt;&lt;/keywords&gt;&lt;dates&gt;&lt;year&gt;2009&lt;/year&gt;&lt;pub-dates&gt;&lt;date&gt;Mar&lt;/date&gt;&lt;/pub-dates&gt;&lt;/dates&gt;&lt;isbn&gt;1528-1132 (Electronic)&amp;#xD;0009-921X (Linking)&lt;/isbn&gt;&lt;accession-num&gt;19096902&lt;/accession-num&gt;&lt;urls&gt;&lt;/urls&gt;&lt;custom2&gt;2635454&lt;/custom2&gt;&lt;electronic-resource-num&gt;10.1007/s11999-008-0659-8&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99" w:tooltip="Byrd, 2009 #6953" w:history="1">
              <w:r>
                <w:rPr>
                  <w:rFonts w:ascii="Calibri" w:eastAsia="Calibri" w:hAnsi="Calibri" w:cs="Times New Roman"/>
                  <w:noProof/>
                </w:rPr>
                <w:t>99</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6297DF3C"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231CB63E" w14:textId="77777777" w:rsidTr="008D682C">
        <w:tc>
          <w:tcPr>
            <w:tcW w:w="0" w:type="auto"/>
            <w:shd w:val="clear" w:color="auto" w:fill="FFFFFF" w:themeFill="background1"/>
          </w:tcPr>
          <w:p w14:paraId="1AA00839" w14:textId="2D5468E2" w:rsidR="00522E6F" w:rsidRPr="00E84ADA" w:rsidRDefault="00522E6F" w:rsidP="00522E6F">
            <w:pPr>
              <w:rPr>
                <w:rFonts w:ascii="Calibri" w:eastAsia="Calibri" w:hAnsi="Calibri" w:cs="Times New Roman"/>
              </w:rPr>
            </w:pPr>
            <w:r w:rsidRPr="00E84ADA">
              <w:rPr>
                <w:rFonts w:ascii="Calibri" w:eastAsia="Calibri" w:hAnsi="Calibri" w:cs="Times New Roman"/>
              </w:rPr>
              <w:t>Haviv, B. (2010)</w:t>
            </w:r>
            <w:r w:rsidRPr="00E84ADA">
              <w:rPr>
                <w:rFonts w:ascii="Calibri" w:eastAsia="Calibri" w:hAnsi="Calibri" w:cs="Times New Roman"/>
              </w:rPr>
              <w:fldChar w:fldCharType="begin">
                <w:fldData xml:space="preserve">PEVuZE5vdGU+PENpdGU+PEF1dGhvcj5IYXZpdjwvQXV0aG9yPjxZZWFyPjIwMTA8L1llYXI+PFJl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IYXZpdjwvQXV0aG9yPjxZZWFyPjIwMTA8L1llYXI+PFJl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70" w:tooltip="Haviv, 2010 #11882" w:history="1">
              <w:r>
                <w:rPr>
                  <w:rFonts w:ascii="Calibri" w:eastAsia="Calibri" w:hAnsi="Calibri" w:cs="Times New Roman"/>
                  <w:noProof/>
                </w:rPr>
                <w:t>70</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0868449B"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2D2DF3E2" w14:textId="77777777" w:rsidTr="008D682C">
        <w:tc>
          <w:tcPr>
            <w:tcW w:w="0" w:type="auto"/>
            <w:shd w:val="clear" w:color="auto" w:fill="FFFFFF" w:themeFill="background1"/>
          </w:tcPr>
          <w:p w14:paraId="1F882A63" w14:textId="4BB4D8B2" w:rsidR="00522E6F" w:rsidRPr="00E84ADA" w:rsidRDefault="00522E6F" w:rsidP="00522E6F">
            <w:pPr>
              <w:rPr>
                <w:rFonts w:ascii="Calibri" w:eastAsia="Calibri" w:hAnsi="Calibri" w:cs="Times New Roman"/>
              </w:rPr>
            </w:pPr>
            <w:r w:rsidRPr="00E84ADA">
              <w:rPr>
                <w:rFonts w:ascii="Calibri" w:eastAsia="Calibri" w:hAnsi="Calibri" w:cs="Times New Roman"/>
              </w:rPr>
              <w:lastRenderedPageBreak/>
              <w:t>Byrd, J. (2011)</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Byrd&lt;/Author&gt;&lt;Year&gt;2011&lt;/Year&gt;&lt;RecNum&gt;9645&lt;/RecNum&gt;&lt;DisplayText&gt;(23)&lt;/DisplayText&gt;&lt;record&gt;&lt;rec-number&gt;9645&lt;/rec-number&gt;&lt;foreign-keys&gt;&lt;key app="EN" db-id="x5x002s5vsf9s9exsxlpr2r80ptsx9wa55a5"&gt;9645&lt;/key&gt;&lt;/foreign-keys&gt;&lt;ref-type name="Journal Article"&gt;17&lt;/ref-type&gt;&lt;contributors&gt;&lt;authors&gt;&lt;author&gt;Byrd, J. W.&lt;/author&gt;&lt;author&gt;Jones, K. S.&lt;/author&gt;&lt;/authors&gt;&lt;/contributors&gt;&lt;auth-address&gt;Nashville Sports Medicine Foundation, 2011 Church Street, Suite 100, Nashville, TN 37203, USA. info@nsmfoundation.org&lt;/auth-address&gt;&lt;titles&gt;&lt;title&gt;Arthroscopic management of femoroacetabular impingement in athletes&lt;/title&gt;&lt;secondary-title&gt;American Journal of Sports Medicine&lt;/secondary-title&gt;&lt;/titles&gt;&lt;periodical&gt;&lt;full-title&gt;American Journal of Sports Medicine&lt;/full-title&gt;&lt;abbr-1&gt;Am. J. Sports Med.&lt;/abbr-1&gt;&lt;abbr-2&gt;Am J Sports Med&lt;/abbr-2&gt;&lt;/periodical&gt;&lt;pages&gt;7S-13S&lt;/pages&gt;&lt;volume&gt;39 Suppl&lt;/volume&gt;&lt;edition&gt;2011/07/08&lt;/edition&gt;&lt;keywords&gt;&lt;keyword&gt;Adolescent&lt;/keyword&gt;&lt;keyword&gt;Adult&lt;/keyword&gt;&lt;keyword&gt;Arthroscopy/ methods/rehabilitation&lt;/keyword&gt;&lt;keyword&gt;Athletes&lt;/keyword&gt;&lt;keyword&gt;Child&lt;/keyword&gt;&lt;keyword&gt;Female&lt;/keyword&gt;&lt;keyword&gt;Femoracetabular Impingement/ surgery&lt;/keyword&gt;&lt;keyword&gt;Hip/ physiopathology/surgery&lt;/keyword&gt;&lt;keyword&gt;Humans&lt;/keyword&gt;&lt;keyword&gt;Male&lt;/keyword&gt;&lt;keyword&gt;Middle Aged&lt;/keyword&gt;&lt;keyword&gt;Outcome Assessment (Health Care)&lt;/keyword&gt;&lt;keyword&gt;Prospective Studies&lt;/keyword&gt;&lt;keyword&gt;Young Adult&lt;/keyword&gt;&lt;/keywords&gt;&lt;dates&gt;&lt;year&gt;2011&lt;/year&gt;&lt;pub-dates&gt;&lt;date&gt;Jul&lt;/date&gt;&lt;/pub-dates&gt;&lt;/dates&gt;&lt;isbn&gt;1552-3365 (Electronic)&amp;#xD;0363-5465 (Linking)&lt;/isbn&gt;&lt;accession-num&gt;21709026&lt;/accession-num&gt;&lt;urls&gt;&lt;/urls&gt;&lt;electronic-resource-num&gt;10.1177/0363546511404144&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23" w:tooltip="Byrd, 2011 #9645" w:history="1">
              <w:r>
                <w:rPr>
                  <w:rFonts w:ascii="Calibri" w:eastAsia="Calibri" w:hAnsi="Calibri" w:cs="Times New Roman"/>
                  <w:noProof/>
                </w:rPr>
                <w:t>23</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45CEE4D7"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57A00F0A" w14:textId="77777777" w:rsidTr="008D682C">
        <w:tc>
          <w:tcPr>
            <w:tcW w:w="0" w:type="auto"/>
            <w:shd w:val="clear" w:color="auto" w:fill="FFFFFF" w:themeFill="background1"/>
          </w:tcPr>
          <w:p w14:paraId="56F1EE88" w14:textId="7FE23F5B" w:rsidR="00522E6F" w:rsidRPr="00E84ADA" w:rsidRDefault="00522E6F" w:rsidP="00522E6F">
            <w:pPr>
              <w:rPr>
                <w:rFonts w:ascii="Calibri" w:eastAsia="Calibri" w:hAnsi="Calibri" w:cs="Times New Roman"/>
              </w:rPr>
            </w:pPr>
            <w:r w:rsidRPr="00E84ADA">
              <w:rPr>
                <w:rFonts w:ascii="Calibri" w:eastAsia="Calibri" w:hAnsi="Calibri" w:cs="Times New Roman"/>
              </w:rPr>
              <w:t>Bedi, A. (2011)</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Bedi&lt;/Author&gt;&lt;Year&gt;2011&lt;/Year&gt;&lt;RecNum&gt;8788&lt;/RecNum&gt;&lt;DisplayText&gt;(21)&lt;/DisplayText&gt;&lt;record&gt;&lt;rec-number&gt;8788&lt;/rec-number&gt;&lt;foreign-keys&gt;&lt;key app="EN" db-id="x5x002s5vsf9s9exsxlpr2r80ptsx9wa55a5"&gt;8788&lt;/key&gt;&lt;key app="ENWeb" db-id="USu3vArtqiQAAGI0eq0"&gt;759&lt;/key&gt;&lt;/foreign-keys&gt;&lt;ref-type name="Journal Article"&gt;17&lt;/ref-type&gt;&lt;contributors&gt;&lt;authors&gt;&lt;author&gt;Bedi, A.&lt;/author&gt;&lt;author&gt;Zaltz, I.&lt;/author&gt;&lt;author&gt;De La Torre, K.&lt;/author&gt;&lt;author&gt;Kelly, B. T.&lt;/author&gt;&lt;/authors&gt;&lt;/contributors&gt;&lt;auth-address&gt;MedSport, University of Michigan, 24 Frank Lloyd Wright Drive, Lobby A, Ann Arbor, Michigan 48106, USA. abedi@umich.edu&lt;/auth-address&gt;&lt;titles&gt;&lt;title&gt;Radiographic comparison of surgical hip dislocation and hip arthroscopy for treatment of cam deformity in femoroacetabular impingement&lt;/title&gt;&lt;secondary-title&gt;American Journal of Sports Medicine&lt;/secondary-title&gt;&lt;/titles&gt;&lt;periodical&gt;&lt;full-title&gt;American Journal of Sports Medicine&lt;/full-title&gt;&lt;abbr-1&gt;Am. J. Sports Med.&lt;/abbr-1&gt;&lt;abbr-2&gt;Am J Sports Med&lt;/abbr-2&gt;&lt;/periodical&gt;&lt;pages&gt;20S-8S&lt;/pages&gt;&lt;volume&gt;39 Suppl&lt;/volume&gt;&lt;edition&gt;2011/07/08&lt;/edition&gt;&lt;keywords&gt;&lt;keyword&gt;Adult&lt;/keyword&gt;&lt;keyword&gt;Arthroscopy/ methods&lt;/keyword&gt;&lt;keyword&gt;Cohort Studies&lt;/keyword&gt;&lt;keyword&gt;Femoracetabular Impingement/physiopathology/radiography/ surgery&lt;/keyword&gt;&lt;keyword&gt;Hip Dislocation/physiopathology/ radiography/surgery&lt;/keyword&gt;&lt;keyword&gt;Humans&lt;/keyword&gt;&lt;keyword&gt;Male&lt;/keyword&gt;&lt;keyword&gt;Outcome Assessment (Health Care)&lt;/keyword&gt;&lt;/keywords&gt;&lt;dates&gt;&lt;year&gt;2011&lt;/year&gt;&lt;pub-dates&gt;&lt;date&gt;Jul&lt;/date&gt;&lt;/pub-dates&gt;&lt;/dates&gt;&lt;isbn&gt;1552-3365 (Electronic)&amp;#xD;0363-5465 (Linking)&lt;/isbn&gt;&lt;accession-num&gt;21709028&lt;/accession-num&gt;&lt;urls&gt;&lt;/urls&gt;&lt;electronic-resource-num&gt;10.1177/0363546511412734&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21" w:tooltip="Bedi, 2011 #8788" w:history="1">
              <w:r>
                <w:rPr>
                  <w:rFonts w:ascii="Calibri" w:eastAsia="Calibri" w:hAnsi="Calibri" w:cs="Times New Roman"/>
                  <w:noProof/>
                </w:rPr>
                <w:t>21</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1A58B18C"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1BF0B99C" w14:textId="77777777" w:rsidTr="008D682C">
        <w:tc>
          <w:tcPr>
            <w:tcW w:w="0" w:type="auto"/>
            <w:shd w:val="clear" w:color="auto" w:fill="FFFFFF" w:themeFill="background1"/>
          </w:tcPr>
          <w:p w14:paraId="326DE1E7" w14:textId="140B3EAD" w:rsidR="00522E6F" w:rsidRPr="00E84ADA" w:rsidRDefault="00522E6F" w:rsidP="00522E6F">
            <w:pPr>
              <w:rPr>
                <w:rFonts w:ascii="Calibri" w:eastAsia="Calibri" w:hAnsi="Calibri" w:cs="Times New Roman"/>
              </w:rPr>
            </w:pPr>
            <w:r w:rsidRPr="00E84ADA">
              <w:rPr>
                <w:rFonts w:ascii="Calibri" w:eastAsia="Calibri" w:hAnsi="Calibri" w:cs="Times New Roman"/>
              </w:rPr>
              <w:t>Byrd, J. (2011)</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Byrd&lt;/Author&gt;&lt;Year&gt;2011&lt;/Year&gt;&lt;RecNum&gt;9644&lt;/RecNum&gt;&lt;DisplayText&gt;(17)&lt;/DisplayText&gt;&lt;record&gt;&lt;rec-number&gt;9644&lt;/rec-number&gt;&lt;foreign-keys&gt;&lt;key app="EN" db-id="x5x002s5vsf9s9exsxlpr2r80ptsx9wa55a5"&gt;9644&lt;/key&gt;&lt;/foreign-keys&gt;&lt;ref-type name="Journal Article"&gt;17&lt;/ref-type&gt;&lt;contributors&gt;&lt;authors&gt;&lt;author&gt;Byrd, J. W.&lt;/author&gt;&lt;author&gt;Jones, K. S.&lt;/author&gt;&lt;/authors&gt;&lt;/contributors&gt;&lt;auth-address&gt;Nashville Sports Medicine Foundation, Nashville, Tennessee 37203, USA. kay@nsmoc.com&lt;/auth-address&gt;&lt;titles&gt;&lt;title&gt;Arthroscopic management of femoroacetabular impingement: minimum 2-year follow-up&lt;/title&gt;&lt;secondary-title&gt;Arthroscopy&lt;/secondary-title&gt;&lt;/titles&gt;&lt;periodical&gt;&lt;full-title&gt;Arthroscopy&lt;/full-title&gt;&lt;abbr-1&gt;Arthroscopy&lt;/abbr-1&gt;&lt;abbr-2&gt;Arthroscopy&lt;/abbr-2&gt;&lt;/periodical&gt;&lt;pages&gt;1379-88&lt;/pages&gt;&lt;volume&gt;27&lt;/volume&gt;&lt;number&gt;10&lt;/number&gt;&lt;edition&gt;2011/08/25&lt;/edition&gt;&lt;keywords&gt;&lt;keyword&gt;Acetabulum/pathology/surgery&lt;/keyword&gt;&lt;keyword&gt;Adolescent&lt;/keyword&gt;&lt;keyword&gt;Adult&lt;/keyword&gt;&lt;keyword&gt;Aged&lt;/keyword&gt;&lt;keyword&gt;Arthralgia/etiology/physiopathology&lt;/keyword&gt;&lt;keyword&gt;Arthroscopy/ methods&lt;/keyword&gt;&lt;keyword&gt;Female&lt;/keyword&gt;&lt;keyword&gt;Femoracetabular Impingement/pathology/rehabilitation/ surgery&lt;/keyword&gt;&lt;keyword&gt;Follow-Up Studies&lt;/keyword&gt;&lt;keyword&gt;Humans&lt;/keyword&gt;&lt;keyword&gt;Male&lt;/keyword&gt;&lt;keyword&gt;Middle Aged&lt;/keyword&gt;&lt;keyword&gt;Peripheral Nerve Injuries/epidemiology/etiology&lt;/keyword&gt;&lt;keyword&gt;Physical Therapy Modalities&lt;/keyword&gt;&lt;keyword&gt;Postoperative Complications/epidemiology&lt;/keyword&gt;&lt;keyword&gt;Prospective Studies&lt;/keyword&gt;&lt;keyword&gt;Severity of Illness Index&lt;/keyword&gt;&lt;keyword&gt;Treatment Outcome&lt;/keyword&gt;&lt;keyword&gt;Young Adult&lt;/keyword&gt;&lt;/keywords&gt;&lt;dates&gt;&lt;year&gt;2011&lt;/year&gt;&lt;pub-dates&gt;&lt;date&gt;Oct&lt;/date&gt;&lt;/pub-dates&gt;&lt;/dates&gt;&lt;isbn&gt;1526-3231 (Electronic)&amp;#xD;0749-8063 (Linking)&lt;/isbn&gt;&lt;accession-num&gt;21862276&lt;/accession-num&gt;&lt;urls&gt;&lt;/urls&gt;&lt;electronic-resource-num&gt;10.1016/j.arthro.2011.05.018&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17" w:tooltip="Byrd, 2011 #9644" w:history="1">
              <w:r>
                <w:rPr>
                  <w:rFonts w:ascii="Calibri" w:eastAsia="Calibri" w:hAnsi="Calibri" w:cs="Times New Roman"/>
                  <w:noProof/>
                </w:rPr>
                <w:t>17</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3C802AA4"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44A7DC57" w14:textId="77777777" w:rsidTr="008D682C">
        <w:tc>
          <w:tcPr>
            <w:tcW w:w="0" w:type="auto"/>
            <w:shd w:val="clear" w:color="auto" w:fill="FFFFFF" w:themeFill="background1"/>
          </w:tcPr>
          <w:p w14:paraId="7D0D5BF4" w14:textId="58134EB8" w:rsidR="00522E6F" w:rsidRPr="00E84ADA" w:rsidRDefault="00522E6F" w:rsidP="00522E6F">
            <w:pPr>
              <w:rPr>
                <w:rFonts w:ascii="Calibri" w:eastAsia="Calibri" w:hAnsi="Calibri" w:cs="Times New Roman"/>
              </w:rPr>
            </w:pPr>
            <w:r w:rsidRPr="00E84ADA">
              <w:rPr>
                <w:rFonts w:ascii="Calibri" w:eastAsia="Calibri" w:hAnsi="Calibri" w:cs="Times New Roman"/>
              </w:rPr>
              <w:t>Polat, G. (2013)</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Polat&lt;/Author&gt;&lt;Year&gt;2013&lt;/Year&gt;&lt;RecNum&gt;11850&lt;/RecNum&gt;&lt;DisplayText&gt;(100)&lt;/DisplayText&gt;&lt;record&gt;&lt;rec-number&gt;11850&lt;/rec-number&gt;&lt;foreign-keys&gt;&lt;key app="EN" db-id="x5x002s5vsf9s9exsxlpr2r80ptsx9wa55a5"&gt;11850&lt;/key&gt;&lt;/foreign-keys&gt;&lt;ref-type name="Journal Article"&gt;17&lt;/ref-type&gt;&lt;contributors&gt;&lt;authors&gt;&lt;author&gt;Polat, G.&lt;/author&gt;&lt;author&gt;Dikmen, G.&lt;/author&gt;&lt;author&gt;Erdil, M.&lt;/author&gt;&lt;author&gt;Asik, M.&lt;/author&gt;&lt;/authors&gt;&lt;/contributors&gt;&lt;auth-address&gt;Department of Orthopedics and Traumatology, Kanuni Sultan Suleyman Training and Research Hospital, Istanbul, Turkey.&lt;/auth-address&gt;&lt;titles&gt;&lt;title&gt;Arthroscopic treatment of femoroacetabular impingement: early outcomes&lt;/title&gt;&lt;secondary-title&gt;Acta Orthopaedica et Traumatologica Turcica&lt;/secondary-title&gt;&lt;/titles&gt;&lt;periodical&gt;&lt;full-title&gt;Acta Orthopaedica et Traumatologica Turcica&lt;/full-title&gt;&lt;abbr-1&gt;Acta Orthop Traumatol Turc&lt;/abbr-1&gt;&lt;/periodical&gt;&lt;pages&gt;311-7&lt;/pages&gt;&lt;volume&gt;47&lt;/volume&gt;&lt;number&gt;5&lt;/number&gt;&lt;edition&gt;2013/10/30&lt;/edition&gt;&lt;keywords&gt;&lt;keyword&gt;Adolescent&lt;/keyword&gt;&lt;keyword&gt;Adult&lt;/keyword&gt;&lt;keyword&gt;Arthroscopy/ methods&lt;/keyword&gt;&lt;keyword&gt;Female&lt;/keyword&gt;&lt;keyword&gt;Femoracetabular Impingement/diagnosis/physiopathology/ surgery&lt;/keyword&gt;&lt;keyword&gt;Follow-Up Studies&lt;/keyword&gt;&lt;keyword&gt;Hip Joint/pathology/physiopathology/ surgery&lt;/keyword&gt;&lt;keyword&gt;Humans&lt;/keyword&gt;&lt;keyword&gt;Male&lt;/keyword&gt;&lt;keyword&gt;Middle Aged&lt;/keyword&gt;&lt;keyword&gt;Range of Motion, Articular&lt;/keyword&gt;&lt;keyword&gt;Retrospective Studies&lt;/keyword&gt;&lt;keyword&gt;Time Factors&lt;/keyword&gt;&lt;keyword&gt;Treatment Outcome&lt;/keyword&gt;&lt;keyword&gt;Young Adult&lt;/keyword&gt;&lt;/keywords&gt;&lt;dates&gt;&lt;year&gt;2013&lt;/year&gt;&lt;/dates&gt;&lt;isbn&gt;1017-995X (Print)&amp;#xD;1017-995X (Linking)&lt;/isbn&gt;&lt;accession-num&gt;24164939&lt;/accession-num&gt;&lt;urls&gt;&lt;/urls&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100" w:tooltip="Polat, 2013 #11850" w:history="1">
              <w:r>
                <w:rPr>
                  <w:rFonts w:ascii="Calibri" w:eastAsia="Calibri" w:hAnsi="Calibri" w:cs="Times New Roman"/>
                  <w:noProof/>
                </w:rPr>
                <w:t>100</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048D8805"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41C47EFB" w14:textId="77777777" w:rsidTr="008D682C">
        <w:tc>
          <w:tcPr>
            <w:tcW w:w="0" w:type="auto"/>
            <w:shd w:val="clear" w:color="auto" w:fill="FFFFFF" w:themeFill="background1"/>
            <w:vAlign w:val="center"/>
          </w:tcPr>
          <w:p w14:paraId="76BCDC1B" w14:textId="3BC28B7D"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Botser, I.  (2014)</w:t>
            </w:r>
            <w:r w:rsidRPr="00E84ADA">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Botser&lt;/Author&gt;&lt;Year&gt;2014&lt;/Year&gt;&lt;RecNum&gt;11833&lt;/RecNum&gt;&lt;DisplayText&gt;(102)&lt;/DisplayText&gt;&lt;record&gt;&lt;rec-number&gt;11833&lt;/rec-number&gt;&lt;foreign-keys&gt;&lt;key app="EN" db-id="x5x002s5vsf9s9exsxlpr2r80ptsx9wa55a5"&gt;11833&lt;/key&gt;&lt;/foreign-keys&gt;&lt;ref-type name="Journal Article"&gt;17&lt;/ref-type&gt;&lt;contributors&gt;&lt;authors&gt;&lt;author&gt;Botser, I. B.&lt;/author&gt;&lt;author&gt;Jackson, T. J.&lt;/author&gt;&lt;author&gt;Smith, T. W.&lt;/author&gt;&lt;author&gt;Leonard, J. P.&lt;/author&gt;&lt;author&gt;Stake, C. E.&lt;/author&gt;&lt;author&gt;Domb, B. G.&lt;/author&gt;&lt;/authors&gt;&lt;/contributors&gt;&lt;auth-address&gt;American Hip Institute, Westmont, IL. drdomb@americanhipinstitute.org.&lt;/auth-address&gt;&lt;titles&gt;&lt;title&gt;Open surgical dislocation versus arthroscopic treatment of femoroacetabular impingement&lt;/title&gt;&lt;secondary-title&gt;Am J Orthop (Belle Mead NJ)&lt;/secondary-title&gt;&lt;/titles&gt;&lt;periodical&gt;&lt;full-title&gt;Am J Orthop (Belle Mead NJ)&lt;/full-title&gt;&lt;/periodical&gt;&lt;pages&gt;209-14&lt;/pages&gt;&lt;volume&gt;43&lt;/volume&gt;&lt;number&gt;5&lt;/number&gt;&lt;edition&gt;2014/05/20&lt;/edition&gt;&lt;keywords&gt;&lt;keyword&gt;Adolescent&lt;/keyword&gt;&lt;keyword&gt;Adult&lt;/keyword&gt;&lt;keyword&gt;Arthroscopy&lt;/keyword&gt;&lt;keyword&gt;Female&lt;/keyword&gt;&lt;keyword&gt;Femoracetabular Impingement/ surgery&lt;/keyword&gt;&lt;keyword&gt;Hip Joint/ surgery&lt;/keyword&gt;&lt;keyword&gt;Humans&lt;/keyword&gt;&lt;keyword&gt;Young Adult&lt;/keyword&gt;&lt;/keywords&gt;&lt;dates&gt;&lt;year&gt;2014&lt;/year&gt;&lt;pub-dates&gt;&lt;date&gt;May&lt;/date&gt;&lt;/pub-dates&gt;&lt;/dates&gt;&lt;isbn&gt;1934-3418 (Electronic)&amp;#xD;1078-4519 (Linking)&lt;/isbn&gt;&lt;accession-num&gt;24839626&lt;/accession-num&gt;&lt;urls&gt;&lt;/urls&gt;&lt;remote-database-provider&gt;NLM&lt;/remote-database-provider&gt;&lt;language&gt;eng&lt;/language&gt;&lt;/record&gt;&lt;/Cite&gt;&lt;/EndNote&gt;</w:instrText>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02" w:tooltip="Botser, 2014 #11833" w:history="1">
              <w:r>
                <w:rPr>
                  <w:rFonts w:ascii="Calibri" w:eastAsia="Times New Roman" w:hAnsi="Calibri" w:cs="Times New Roman"/>
                  <w:noProof/>
                  <w:color w:val="000000"/>
                </w:rPr>
                <w:t>102</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shd w:val="clear" w:color="auto" w:fill="FFFFFF" w:themeFill="background1"/>
          </w:tcPr>
          <w:p w14:paraId="4654E43B"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32CA34F0" w14:textId="77777777" w:rsidTr="008D682C">
        <w:tc>
          <w:tcPr>
            <w:tcW w:w="0" w:type="auto"/>
            <w:shd w:val="clear" w:color="auto" w:fill="FFFFFF" w:themeFill="background1"/>
          </w:tcPr>
          <w:p w14:paraId="2A482AF7" w14:textId="13D8BBF5" w:rsidR="00522E6F" w:rsidRPr="00E84ADA" w:rsidRDefault="00522E6F" w:rsidP="00522E6F">
            <w:pPr>
              <w:rPr>
                <w:rFonts w:ascii="Calibri" w:eastAsia="Calibri" w:hAnsi="Calibri" w:cs="Times New Roman"/>
              </w:rPr>
            </w:pPr>
            <w:r w:rsidRPr="00E84ADA">
              <w:rPr>
                <w:rFonts w:ascii="Calibri" w:eastAsia="Calibri" w:hAnsi="Calibri" w:cs="Times New Roman"/>
              </w:rPr>
              <w:t>Hingsammer, A. (2015)</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Hingsammer&lt;/Author&gt;&lt;Year&gt;2015&lt;/Year&gt;&lt;RecNum&gt;11842&lt;/RecNum&gt;&lt;DisplayText&gt;(62)&lt;/DisplayText&gt;&lt;record&gt;&lt;rec-number&gt;11842&lt;/rec-number&gt;&lt;foreign-keys&gt;&lt;key app="EN" db-id="x5x002s5vsf9s9exsxlpr2r80ptsx9wa55a5"&gt;11842&lt;/key&gt;&lt;/foreign-keys&gt;&lt;ref-type name="Journal Article"&gt;17&lt;/ref-type&gt;&lt;contributors&gt;&lt;authors&gt;&lt;author&gt;Hingsammer, A. M.&lt;/author&gt;&lt;author&gt;Lee, C. B.&lt;/author&gt;&lt;author&gt;LaReau, J.&lt;/author&gt;&lt;author&gt;Kalish, L. A.&lt;/author&gt;&lt;author&gt;Kim, Y. J.&lt;/author&gt;&lt;/authors&gt;&lt;/contributors&gt;&lt;auth-address&gt;Department of Orthopaedic Surgery, University Hospital Balgrist, University of Zurich, Forchstrasse 340, 8008, Zurich, Switzerland, andreashingsammer@hotmail.com.&lt;/auth-address&gt;&lt;titles&gt;&lt;title&gt;Is acetabular osteoplasty always required in mixed impingement?&lt;/title&gt;&lt;secondary-title&gt;Eur J Orthop Surg Traumatol&lt;/secondary-title&gt;&lt;/titles&gt;&lt;periodical&gt;&lt;full-title&gt;Eur J Orthop Surg Traumatol&lt;/full-title&gt;&lt;/periodical&gt;&lt;pages&gt;331-8&lt;/pages&gt;&lt;volume&gt;25&lt;/volume&gt;&lt;number&gt;2&lt;/number&gt;&lt;edition&gt;2014/07/23&lt;/edition&gt;&lt;keywords&gt;&lt;keyword&gt;Acetabuloplasty&lt;/keyword&gt;&lt;keyword&gt;Adolescent&lt;/keyword&gt;&lt;keyword&gt;Adult&lt;/keyword&gt;&lt;keyword&gt;Arthralgia/ etiology&lt;/keyword&gt;&lt;keyword&gt;Female&lt;/keyword&gt;&lt;keyword&gt;Femoracetabular Impingement/complications/physiopathology/ surgery&lt;/keyword&gt;&lt;keyword&gt;Femur Head/ surgery&lt;/keyword&gt;&lt;keyword&gt;Follow-Up Studies&lt;/keyword&gt;&lt;keyword&gt;Humans&lt;/keyword&gt;&lt;keyword&gt;Male&lt;/keyword&gt;&lt;keyword&gt;Pain Measurement&lt;/keyword&gt;&lt;keyword&gt;Range of Motion, Articular&lt;/keyword&gt;&lt;keyword&gt;Retrospective Studies&lt;/keyword&gt;&lt;keyword&gt;Treatment Outcome&lt;/keyword&gt;&lt;keyword&gt;Young Adult&lt;/keyword&gt;&lt;/keywords&gt;&lt;dates&gt;&lt;year&gt;2015&lt;/year&gt;&lt;pub-dates&gt;&lt;date&gt;Feb&lt;/date&gt;&lt;/pub-dates&gt;&lt;/dates&gt;&lt;isbn&gt;1633-8065 (Print)&amp;#xD;1633-8065 (Linking)&lt;/isbn&gt;&lt;accession-num&gt;25047732&lt;/accession-num&gt;&lt;urls&gt;&lt;/urls&gt;&lt;electronic-resource-num&gt;10.1007/s00590-014-1507-z&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62" w:tooltip="Hingsammer, 2015 #11842" w:history="1">
              <w:r>
                <w:rPr>
                  <w:rFonts w:ascii="Calibri" w:eastAsia="Calibri" w:hAnsi="Calibri" w:cs="Times New Roman"/>
                  <w:noProof/>
                </w:rPr>
                <w:t>62</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2DA52005"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66DBDF1B" w14:textId="77777777" w:rsidTr="008D682C">
        <w:tc>
          <w:tcPr>
            <w:tcW w:w="0" w:type="auto"/>
            <w:shd w:val="clear" w:color="auto" w:fill="FFFFFF" w:themeFill="background1"/>
            <w:vAlign w:val="center"/>
          </w:tcPr>
          <w:p w14:paraId="125D9BDB" w14:textId="63E230CD"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Redmond et al. (2015)</w:t>
            </w:r>
            <w:r w:rsidRPr="00E84ADA">
              <w:rPr>
                <w:rFonts w:ascii="Calibri" w:eastAsia="Times New Roman" w:hAnsi="Calibri" w:cs="Times New Roman"/>
                <w:color w:val="000000"/>
              </w:rPr>
              <w:fldChar w:fldCharType="begin">
                <w:fldData xml:space="preserve">PEVuZE5vdGU+PENpdGU+PEF1dGhvcj5SZWRtb25kPC9BdXRob3I+PFllYXI+MjAxNTwvWWVhcj48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SZWRtb25kPC9BdXRob3I+PFllYXI+MjAxNTwvWWVhcj48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sidRPr="00E84ADA">
              <w:rPr>
                <w:rFonts w:ascii="Calibri" w:eastAsia="Times New Roman" w:hAnsi="Calibri" w:cs="Times New Roman"/>
                <w:color w:val="000000"/>
              </w:rPr>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66" w:tooltip="Redmond, 2015 #11838" w:history="1">
              <w:r>
                <w:rPr>
                  <w:rFonts w:ascii="Calibri" w:eastAsia="Times New Roman" w:hAnsi="Calibri" w:cs="Times New Roman"/>
                  <w:noProof/>
                  <w:color w:val="000000"/>
                </w:rPr>
                <w:t>66</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shd w:val="clear" w:color="auto" w:fill="FFFFFF" w:themeFill="background1"/>
          </w:tcPr>
          <w:p w14:paraId="2C30CAAB"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7A97DFEB" w14:textId="77777777" w:rsidTr="008D682C">
        <w:tc>
          <w:tcPr>
            <w:tcW w:w="0" w:type="auto"/>
            <w:shd w:val="clear" w:color="auto" w:fill="FFFFFF" w:themeFill="background1"/>
          </w:tcPr>
          <w:p w14:paraId="1C0AF89C" w14:textId="41D7F025" w:rsidR="00522E6F" w:rsidRPr="00E84ADA" w:rsidRDefault="00522E6F" w:rsidP="00522E6F">
            <w:pPr>
              <w:rPr>
                <w:rFonts w:ascii="Calibri" w:eastAsia="Calibri" w:hAnsi="Calibri" w:cs="Times New Roman"/>
              </w:rPr>
            </w:pPr>
            <w:r w:rsidRPr="00E84ADA">
              <w:rPr>
                <w:rFonts w:ascii="Calibri" w:eastAsia="Calibri" w:hAnsi="Calibri" w:cs="Times New Roman"/>
              </w:rPr>
              <w:t>Rafols, C. (2015)</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Rafols&lt;/Author&gt;&lt;Year&gt;2015&lt;/Year&gt;&lt;RecNum&gt;11899&lt;/RecNum&gt;&lt;DisplayText&gt;(63)&lt;/DisplayText&gt;&lt;record&gt;&lt;rec-number&gt;11899&lt;/rec-number&gt;&lt;foreign-keys&gt;&lt;key app="EN" db-id="x5x002s5vsf9s9exsxlpr2r80ptsx9wa55a5"&gt;11899&lt;/key&gt;&lt;/foreign-keys&gt;&lt;ref-type name="Journal Article"&gt;17&lt;/ref-type&gt;&lt;contributors&gt;&lt;authors&gt;&lt;author&gt;Rafols, C.&lt;/author&gt;&lt;author&gt;Monckeberg, J. E.&lt;/author&gt;&lt;author&gt;Numair, J.&lt;/author&gt;&lt;author&gt;Botello, J.&lt;/author&gt;&lt;author&gt;Rosales, J.&lt;/author&gt;&lt;/authors&gt;&lt;/contributors&gt;&lt;auth-address&gt;MEDS Clinical Sport Center, Santiago, Chile.&amp;#xD;MEDS Clinical Sport Center, Santiago, Chile. Electronic address: juanmonckeberg@gmail.com.&lt;/auth-address&gt;&lt;titles&gt;&lt;title&gt;Platelet-Rich Plasma Augmentation of Arthroscopic Hip Surgery for Femoroacetabular Impingement: A Prospective Study With 24-Month Follow-up&lt;/title&gt;&lt;secondary-title&gt;Arthroscopy&lt;/secondary-title&gt;&lt;/titles&gt;&lt;periodical&gt;&lt;full-title&gt;Arthroscopy&lt;/full-title&gt;&lt;abbr-1&gt;Arthroscopy&lt;/abbr-1&gt;&lt;abbr-2&gt;Arthroscopy&lt;/abbr-2&gt;&lt;/periodical&gt;&lt;pages&gt;1886-92&lt;/pages&gt;&lt;volume&gt;31&lt;/volume&gt;&lt;number&gt;10&lt;/number&gt;&lt;edition&gt;2015/05/20&lt;/edition&gt;&lt;keywords&gt;&lt;keyword&gt;Adult&lt;/keyword&gt;&lt;keyword&gt;Arthroscopy/ methods&lt;/keyword&gt;&lt;keyword&gt;Female&lt;/keyword&gt;&lt;keyword&gt;Femoracetabular Impingement/ surgery&lt;/keyword&gt;&lt;keyword&gt;Follow-Up Studies&lt;/keyword&gt;&lt;keyword&gt;Humans&lt;/keyword&gt;&lt;keyword&gt;Injections, Intra-Articular&lt;/keyword&gt;&lt;keyword&gt;Magnetic Resonance Imaging&lt;/keyword&gt;&lt;keyword&gt;Male&lt;/keyword&gt;&lt;keyword&gt;Middle Aged&lt;/keyword&gt;&lt;keyword&gt;Pain Measurement/methods&lt;/keyword&gt;&lt;keyword&gt;Platelet-Rich Plasma&lt;/keyword&gt;&lt;keyword&gt;Prospective Studies&lt;/keyword&gt;&lt;keyword&gt;Time Factors&lt;/keyword&gt;&lt;keyword&gt;Treatment Outcome&lt;/keyword&gt;&lt;keyword&gt;Young Adult&lt;/keyword&gt;&lt;/keywords&gt;&lt;dates&gt;&lt;year&gt;2015&lt;/year&gt;&lt;pub-dates&gt;&lt;date&gt;Oct&lt;/date&gt;&lt;/pub-dates&gt;&lt;/dates&gt;&lt;isbn&gt;1526-3231 (Electronic)&amp;#xD;0749-8063 (Linking)&lt;/isbn&gt;&lt;accession-num&gt;25980923&lt;/accession-num&gt;&lt;urls&gt;&lt;/urls&gt;&lt;electronic-resource-num&gt;10.1016/j.arthro.2015.03.025&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63" w:tooltip="Rafols, 2015 #11899" w:history="1">
              <w:r>
                <w:rPr>
                  <w:rFonts w:ascii="Calibri" w:eastAsia="Calibri" w:hAnsi="Calibri" w:cs="Times New Roman"/>
                  <w:noProof/>
                </w:rPr>
                <w:t>63</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6BF03E6E"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36C89D69" w14:textId="77777777" w:rsidTr="008D682C">
        <w:tc>
          <w:tcPr>
            <w:tcW w:w="0" w:type="auto"/>
            <w:shd w:val="clear" w:color="auto" w:fill="FFFFFF" w:themeFill="background1"/>
          </w:tcPr>
          <w:p w14:paraId="2F76322F" w14:textId="020598AE" w:rsidR="00522E6F" w:rsidRPr="00E84ADA" w:rsidRDefault="00522E6F" w:rsidP="00522E6F">
            <w:pPr>
              <w:rPr>
                <w:rFonts w:ascii="Calibri" w:eastAsia="Calibri" w:hAnsi="Calibri" w:cs="Times New Roman"/>
              </w:rPr>
            </w:pPr>
            <w:r w:rsidRPr="00E84ADA">
              <w:rPr>
                <w:rFonts w:ascii="Calibri" w:eastAsia="Calibri" w:hAnsi="Calibri" w:cs="Times New Roman"/>
              </w:rPr>
              <w:t>Sansone, M. (2015)</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Sansone&lt;/Author&gt;&lt;Year&gt;2015&lt;/Year&gt;&lt;RecNum&gt;11900&lt;/RecNum&gt;&lt;DisplayText&gt;(109)&lt;/DisplayText&gt;&lt;record&gt;&lt;rec-number&gt;11900&lt;/rec-number&gt;&lt;foreign-keys&gt;&lt;key app="EN" db-id="x5x002s5vsf9s9exsxlpr2r80ptsx9wa55a5"&gt;11900&lt;/key&gt;&lt;/foreign-keys&gt;&lt;ref-type name="Journal Article"&gt;17&lt;/ref-type&gt;&lt;contributors&gt;&lt;authors&gt;&lt;author&gt;Sansone, M.&lt;/author&gt;&lt;author&gt;Ahlden, M.&lt;/author&gt;&lt;author&gt;Jonasson, P.&lt;/author&gt;&lt;author&gt;Thomee, C.&lt;/author&gt;&lt;author&gt;Sward, L.&lt;/author&gt;&lt;author&gt;Baranto, A.&lt;/author&gt;&lt;author&gt;Karlsson, J.&lt;/author&gt;&lt;author&gt;Thomee, R.&lt;/author&gt;&lt;/authors&gt;&lt;/contributors&gt;&lt;auth-address&gt;Department of Orthopaedics, Institute of Clinical Sciences, Sahlgrenska Academy, Gothenburg University, Sahlgrenska University Hospital/Molndal, Molndal, Sweden.&amp;#xD;Orthocenter/IFK-Kliniken, Gothenburg, Sweden.&amp;#xD;Section of Physiotherapy, Department of Clinical Neuroscience and Rehabilitation, Institute of Neuroscience and Physiology, Sahlgrenska Academy, University of Gothenburg, Goteborg, Sweden.&lt;/auth-address&gt;&lt;titles&gt;&lt;title&gt;Good Results After Hip Arthroscopy for Femoroacetabular Impingement in Top-Level Athletes&lt;/title&gt;&lt;secondary-title&gt;Orthop J Sports Med&lt;/secondary-title&gt;&lt;/titles&gt;&lt;periodical&gt;&lt;full-title&gt;Orthop J Sports Med&lt;/full-title&gt;&lt;/periodical&gt;&lt;pages&gt;2325967115569691&lt;/pages&gt;&lt;volume&gt;3&lt;/volume&gt;&lt;number&gt;2&lt;/number&gt;&lt;edition&gt;2015/11/05&lt;/edition&gt;&lt;dates&gt;&lt;year&gt;2015&lt;/year&gt;&lt;pub-dates&gt;&lt;date&gt;Feb&lt;/date&gt;&lt;/pub-dates&gt;&lt;/dates&gt;&lt;isbn&gt;2325-9671 (Electronic)&amp;#xD;2325-9671 (Linking)&lt;/isbn&gt;&lt;accession-num&gt;26535379&lt;/accession-num&gt;&lt;urls&gt;&lt;/urls&gt;&lt;custom2&gt;4555608&lt;/custom2&gt;&lt;electronic-resource-num&gt;10.1177/2325967115569691&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109" w:tooltip="Sansone, 2015 #11900" w:history="1">
              <w:r>
                <w:rPr>
                  <w:rFonts w:ascii="Calibri" w:eastAsia="Calibri" w:hAnsi="Calibri" w:cs="Times New Roman"/>
                  <w:noProof/>
                </w:rPr>
                <w:t>109</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shd w:val="clear" w:color="auto" w:fill="FFFFFF" w:themeFill="background1"/>
          </w:tcPr>
          <w:p w14:paraId="646FF9A2" w14:textId="77777777" w:rsidR="00522E6F" w:rsidRPr="00E84ADA" w:rsidRDefault="00522E6F" w:rsidP="008D682C">
            <w:pPr>
              <w:jc w:val="center"/>
              <w:rPr>
                <w:rFonts w:ascii="Calibri" w:eastAsia="Calibri" w:hAnsi="Calibri" w:cs="Times New Roman"/>
              </w:rPr>
            </w:pPr>
            <w:r w:rsidRPr="00E84ADA">
              <w:rPr>
                <w:rFonts w:ascii="Calibri" w:eastAsia="Calibri" w:hAnsi="Calibri" w:cs="Times New Roman"/>
              </w:rPr>
              <w:t>X</w:t>
            </w:r>
          </w:p>
        </w:tc>
      </w:tr>
      <w:tr w:rsidR="00522E6F" w:rsidRPr="00E84ADA" w14:paraId="1DA1B4F2" w14:textId="77777777" w:rsidTr="008D682C">
        <w:tc>
          <w:tcPr>
            <w:tcW w:w="0" w:type="auto"/>
            <w:vAlign w:val="center"/>
          </w:tcPr>
          <w:p w14:paraId="494B8BA7" w14:textId="3F4BBE6C"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Ferro, F. (2015)</w:t>
            </w:r>
            <w:r w:rsidRPr="00E84ADA">
              <w:rPr>
                <w:rFonts w:ascii="Calibri" w:eastAsia="Times New Roman" w:hAnsi="Calibri" w:cs="Times New Roman"/>
                <w:color w:val="000000"/>
              </w:rPr>
              <w:fldChar w:fldCharType="begin">
                <w:fldData xml:space="preserve">PEVuZE5vdGU+PENpdGU+PEF1dGhvcj5GZXJybzwvQXV0aG9yPjxZZWFyPjIwMTU8L1llYXI+PFJl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GZXJybzwvQXV0aG9yPjxZZWFyPjIwMTU8L1llYXI+PFJl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sidRPr="00E84ADA">
              <w:rPr>
                <w:rFonts w:ascii="Calibri" w:eastAsia="Times New Roman" w:hAnsi="Calibri" w:cs="Times New Roman"/>
                <w:color w:val="000000"/>
              </w:rPr>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3" w:tooltip="Ferro, 2015 #11834" w:history="1">
              <w:r>
                <w:rPr>
                  <w:rFonts w:ascii="Calibri" w:eastAsia="Times New Roman" w:hAnsi="Calibri" w:cs="Times New Roman"/>
                  <w:noProof/>
                  <w:color w:val="000000"/>
                </w:rPr>
                <w:t>93</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tcPr>
          <w:p w14:paraId="72395C95" w14:textId="77777777" w:rsidR="00522E6F" w:rsidRPr="00E84ADA" w:rsidRDefault="00522E6F" w:rsidP="008D682C">
            <w:pPr>
              <w:jc w:val="center"/>
              <w:rPr>
                <w:rFonts w:ascii="Calibri" w:eastAsia="Calibri" w:hAnsi="Calibri" w:cs="Times New Roman"/>
              </w:rPr>
            </w:pPr>
          </w:p>
        </w:tc>
      </w:tr>
      <w:tr w:rsidR="00522E6F" w:rsidRPr="00E84ADA" w14:paraId="439E3055" w14:textId="77777777" w:rsidTr="008D682C">
        <w:tc>
          <w:tcPr>
            <w:tcW w:w="0" w:type="auto"/>
          </w:tcPr>
          <w:p w14:paraId="5FA76248" w14:textId="2BC6A135" w:rsidR="00522E6F" w:rsidRPr="00E84ADA" w:rsidRDefault="00522E6F" w:rsidP="00522E6F">
            <w:pPr>
              <w:rPr>
                <w:rFonts w:ascii="Calibri" w:eastAsia="Calibri" w:hAnsi="Calibri" w:cs="Times New Roman"/>
              </w:rPr>
            </w:pPr>
            <w:r w:rsidRPr="00E84ADA">
              <w:rPr>
                <w:rFonts w:ascii="Calibri" w:eastAsia="Calibri" w:hAnsi="Calibri" w:cs="Times New Roman"/>
              </w:rPr>
              <w:t>Bardakos, N. (2008)</w:t>
            </w:r>
            <w:r w:rsidRPr="00E84ADA">
              <w:rPr>
                <w:rFonts w:ascii="Calibri" w:eastAsia="Calibri" w:hAnsi="Calibri" w:cs="Times New Roman"/>
              </w:rPr>
              <w:fldChar w:fldCharType="begin">
                <w:fldData xml:space="preserve">PEVuZE5vdGU+PENpdGU+PEF1dGhvcj5CYXJkYWtvczwvQXV0aG9yPjxZZWFyPjIwMDg8L1llYXI+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CYXJkYWtvczwvQXV0aG9yPjxZZWFyPjIwMDg8L1llYXI+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103" w:tooltip="Bardakos, 2008 #11890" w:history="1">
              <w:r>
                <w:rPr>
                  <w:rFonts w:ascii="Calibri" w:eastAsia="Calibri" w:hAnsi="Calibri" w:cs="Times New Roman"/>
                  <w:noProof/>
                </w:rPr>
                <w:t>103</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3372511A" w14:textId="77777777" w:rsidR="00522E6F" w:rsidRPr="00E84ADA" w:rsidRDefault="00522E6F" w:rsidP="008D682C">
            <w:pPr>
              <w:jc w:val="center"/>
              <w:rPr>
                <w:rFonts w:ascii="Calibri" w:eastAsia="Calibri" w:hAnsi="Calibri" w:cs="Times New Roman"/>
              </w:rPr>
            </w:pPr>
          </w:p>
        </w:tc>
      </w:tr>
      <w:tr w:rsidR="00522E6F" w:rsidRPr="00E84ADA" w14:paraId="59210BF9" w14:textId="77777777" w:rsidTr="008D682C">
        <w:tc>
          <w:tcPr>
            <w:tcW w:w="0" w:type="auto"/>
          </w:tcPr>
          <w:p w14:paraId="26B0F736" w14:textId="422BF2EA" w:rsidR="00522E6F" w:rsidRPr="00E84ADA" w:rsidRDefault="00522E6F" w:rsidP="00522E6F">
            <w:pPr>
              <w:rPr>
                <w:rFonts w:ascii="Calibri" w:eastAsia="Calibri" w:hAnsi="Calibri" w:cs="Times New Roman"/>
              </w:rPr>
            </w:pPr>
            <w:r w:rsidRPr="00E84ADA">
              <w:rPr>
                <w:rFonts w:ascii="Calibri" w:eastAsia="Calibri" w:hAnsi="Calibri" w:cs="Times New Roman"/>
              </w:rPr>
              <w:t>Horisberger, M. (2010)</w:t>
            </w:r>
            <w:r w:rsidRPr="00E84ADA">
              <w:rPr>
                <w:rFonts w:ascii="Calibri" w:eastAsia="Calibri" w:hAnsi="Calibri" w:cs="Times New Roman"/>
              </w:rPr>
              <w:fldChar w:fldCharType="begin">
                <w:fldData xml:space="preserve">PEVuZE5vdGU+PENpdGU+PEF1dGhvcj5Ib3Jpc2JlcmdlcjwvQXV0aG9yPjxZZWFyPjIwMTA8L1ll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Ib3Jpc2JlcmdlcjwvQXV0aG9yPjxZZWFyPjIwMTA8L1ll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69" w:tooltip="Horisberger, 2010 #6949" w:history="1">
              <w:r>
                <w:rPr>
                  <w:rFonts w:ascii="Calibri" w:eastAsia="Calibri" w:hAnsi="Calibri" w:cs="Times New Roman"/>
                  <w:noProof/>
                </w:rPr>
                <w:t>69</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6E088D49" w14:textId="77777777" w:rsidR="00522E6F" w:rsidRPr="00E84ADA" w:rsidRDefault="00522E6F" w:rsidP="008D682C">
            <w:pPr>
              <w:jc w:val="center"/>
              <w:rPr>
                <w:rFonts w:ascii="Calibri" w:eastAsia="Calibri" w:hAnsi="Calibri" w:cs="Times New Roman"/>
              </w:rPr>
            </w:pPr>
          </w:p>
        </w:tc>
      </w:tr>
      <w:tr w:rsidR="00522E6F" w:rsidRPr="00E84ADA" w14:paraId="4B1B077F" w14:textId="77777777" w:rsidTr="008D682C">
        <w:tc>
          <w:tcPr>
            <w:tcW w:w="0" w:type="auto"/>
            <w:vAlign w:val="center"/>
          </w:tcPr>
          <w:p w14:paraId="63D5435F" w14:textId="4E35A739"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Gédouin, J. (2010)</w:t>
            </w:r>
            <w:r w:rsidRPr="00E84ADA">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Gedouin&lt;/Author&gt;&lt;Year&gt;2010&lt;/Year&gt;&lt;RecNum&gt;11880&lt;/RecNum&gt;&lt;DisplayText&gt;(72)&lt;/DisplayText&gt;&lt;record&gt;&lt;rec-number&gt;11880&lt;/rec-number&gt;&lt;foreign-keys&gt;&lt;key app="EN" db-id="x5x002s5vsf9s9exsxlpr2r80ptsx9wa55a5"&gt;11880&lt;/key&gt;&lt;/foreign-keys&gt;&lt;ref-type name="Journal Article"&gt;17&lt;/ref-type&gt;&lt;contributors&gt;&lt;authors&gt;&lt;author&gt;Gedouin, J. E.&lt;/author&gt;&lt;author&gt;May, O.&lt;/author&gt;&lt;author&gt;Bonin, N.&lt;/author&gt;&lt;author&gt;Nogier, A.&lt;/author&gt;&lt;author&gt;Boyer, T.&lt;/author&gt;&lt;author&gt;Sadri, H.&lt;/author&gt;&lt;author&gt;Villar, R. N.&lt;/author&gt;&lt;author&gt;Laude, F.&lt;/author&gt;&lt;/authors&gt;&lt;/contributors&gt;&lt;auth-address&gt;Nouvelles cliniques nantaises, 3, rue Eric-Tabarly, 44277 Nantes, France. dr.gedouin@wanadoo.fr&lt;/auth-address&gt;&lt;titles&gt;&lt;title&gt;Assessment of arthroscopic management of femoroacetabular impingement. A prospective multicenter study&lt;/title&gt;&lt;secondary-title&gt;Orthopaedics &amp;amp; traumatology, surgery &amp;amp; research&lt;/secondary-title&gt;&lt;/titles&gt;&lt;periodical&gt;&lt;full-title&gt;Orthopaedics &amp;amp; traumatology, surgery &amp;amp; research&lt;/full-title&gt;&lt;abbr-1&gt;Orthop Traumatol Surg Res&lt;/abbr-1&gt;&lt;/periodical&gt;&lt;pages&gt;S59-67&lt;/pages&gt;&lt;volume&gt;96&lt;/volume&gt;&lt;number&gt;8 Suppl&lt;/number&gt;&lt;edition&gt;2010/11/03&lt;/edition&gt;&lt;keywords&gt;&lt;keyword&gt;Adolescent&lt;/keyword&gt;&lt;keyword&gt;Adult&lt;/keyword&gt;&lt;keyword&gt;Arthroscopy/ methods&lt;/keyword&gt;&lt;keyword&gt;Diagnosis, Differential&lt;/keyword&gt;&lt;keyword&gt;Female&lt;/keyword&gt;&lt;keyword&gt;Femoracetabular Impingement/diagnosis/ surgery&lt;/keyword&gt;&lt;keyword&gt;Follow-Up Studies&lt;/keyword&gt;&lt;keyword&gt;Humans&lt;/keyword&gt;&lt;keyword&gt;Male&lt;/keyword&gt;&lt;keyword&gt;Middle Aged&lt;/keyword&gt;&lt;keyword&gt;Prospective Studies&lt;/keyword&gt;&lt;keyword&gt;Time Factors&lt;/keyword&gt;&lt;keyword&gt;Treatment Outcome&lt;/keyword&gt;&lt;keyword&gt;Young Adult&lt;/keyword&gt;&lt;/keywords&gt;&lt;dates&gt;&lt;year&gt;2010&lt;/year&gt;&lt;pub-dates&gt;&lt;date&gt;Dec&lt;/date&gt;&lt;/pub-dates&gt;&lt;/dates&gt;&lt;isbn&gt;1877-0568 (Electronic)&amp;#xD;1877-0568 (Linking)&lt;/isbn&gt;&lt;accession-num&gt;21035415&lt;/accession-num&gt;&lt;urls&gt;&lt;/urls&gt;&lt;electronic-resource-num&gt;10.1016/j.otsr.2010.08.002&lt;/electronic-resource-num&gt;&lt;remote-database-provider&gt;NLM&lt;/remote-database-provider&gt;&lt;language&gt;eng&lt;/language&gt;&lt;/record&gt;&lt;/Cite&gt;&lt;/EndNote&gt;</w:instrText>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72" w:tooltip="Gedouin, 2010 #11880" w:history="1">
              <w:r>
                <w:rPr>
                  <w:rFonts w:ascii="Calibri" w:eastAsia="Times New Roman" w:hAnsi="Calibri" w:cs="Times New Roman"/>
                  <w:noProof/>
                  <w:color w:val="000000"/>
                </w:rPr>
                <w:t>72</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tcPr>
          <w:p w14:paraId="07866D48" w14:textId="77777777" w:rsidR="00522E6F" w:rsidRPr="00E84ADA" w:rsidRDefault="00522E6F" w:rsidP="008D682C">
            <w:pPr>
              <w:jc w:val="center"/>
              <w:rPr>
                <w:rFonts w:ascii="Calibri" w:eastAsia="Calibri" w:hAnsi="Calibri" w:cs="Times New Roman"/>
              </w:rPr>
            </w:pPr>
          </w:p>
        </w:tc>
      </w:tr>
      <w:tr w:rsidR="00522E6F" w:rsidRPr="00E84ADA" w14:paraId="1CB1F3CF" w14:textId="77777777" w:rsidTr="008D682C">
        <w:tc>
          <w:tcPr>
            <w:tcW w:w="0" w:type="auto"/>
          </w:tcPr>
          <w:p w14:paraId="66FB70A5" w14:textId="2078FDC6" w:rsidR="00522E6F" w:rsidRPr="00E84ADA" w:rsidRDefault="00522E6F" w:rsidP="00522E6F">
            <w:pPr>
              <w:rPr>
                <w:rFonts w:ascii="Calibri" w:eastAsia="Calibri" w:hAnsi="Calibri" w:cs="Times New Roman"/>
              </w:rPr>
            </w:pPr>
            <w:r w:rsidRPr="00E84ADA">
              <w:rPr>
                <w:rFonts w:ascii="Calibri" w:eastAsia="Calibri" w:hAnsi="Calibri" w:cs="Times New Roman"/>
              </w:rPr>
              <w:t>Malviya, A. (2012)</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Malviya&lt;/Author&gt;&lt;Year&gt;2012&lt;/Year&gt;&lt;RecNum&gt;11860&lt;/RecNum&gt;&lt;DisplayText&gt;(77)&lt;/DisplayText&gt;&lt;record&gt;&lt;rec-number&gt;11860&lt;/rec-number&gt;&lt;foreign-keys&gt;&lt;key app="EN" db-id="x5x002s5vsf9s9exsxlpr2r80ptsx9wa55a5"&gt;11860&lt;/key&gt;&lt;/foreign-keys&gt;&lt;ref-type name="Journal Article"&gt;17&lt;/ref-type&gt;&lt;contributors&gt;&lt;authors&gt;&lt;author&gt;Malviya, A.&lt;/author&gt;&lt;author&gt;Stafford, G. H.&lt;/author&gt;&lt;author&gt;Villar, R. N.&lt;/author&gt;&lt;/authors&gt;&lt;/contributors&gt;&lt;auth-address&gt;The Richard Villar Practice, Spire Cambridge Lea Hospital, Cambridge, UK. amalviya@nhs.net&lt;/auth-address&gt;&lt;titles&gt;&lt;title&gt;Is hip arthroscopy for femoroacetabular impingement only for athletes?&lt;/title&gt;&lt;secondary-title&gt;British Journal of Sports Medicine&lt;/secondary-title&gt;&lt;/titles&gt;&lt;periodical&gt;&lt;full-title&gt;British Journal of Sports Medicine&lt;/full-title&gt;&lt;abbr-1&gt;Br. J. Sports Med.&lt;/abbr-1&gt;&lt;abbr-2&gt;Br J Sports Med&lt;/abbr-2&gt;&lt;/periodical&gt;&lt;pages&gt;1016-8&lt;/pages&gt;&lt;volume&gt;46&lt;/volume&gt;&lt;number&gt;14&lt;/number&gt;&lt;edition&gt;2012/08/11&lt;/edition&gt;&lt;keywords&gt;&lt;keyword&gt;Activities of Daily Living&lt;/keyword&gt;&lt;keyword&gt;Adolescent&lt;/keyword&gt;&lt;keyword&gt;Adult&lt;/keyword&gt;&lt;keyword&gt;Arthroscopy/rehabilitation/ statistics &amp;amp; numerical data&lt;/keyword&gt;&lt;keyword&gt;Athletes/ statistics &amp;amp; numerical data&lt;/keyword&gt;&lt;keyword&gt;Disabled Persons/statistics &amp;amp; numerical data&lt;/keyword&gt;&lt;keyword&gt;Female&lt;/keyword&gt;&lt;keyword&gt;Femoracetabular Impingement/rehabilitation/ surgery&lt;/keyword&gt;&lt;keyword&gt;Humans&lt;/keyword&gt;&lt;keyword&gt;Male&lt;/keyword&gt;&lt;keyword&gt;Middle Aged&lt;/keyword&gt;&lt;keyword&gt;Patient Satisfaction&lt;/keyword&gt;&lt;keyword&gt;Prospective Studies&lt;/keyword&gt;&lt;keyword&gt;Quality of Life&lt;/keyword&gt;&lt;keyword&gt;Severity of Illness Index&lt;/keyword&gt;&lt;keyword&gt;Treatment Outcome&lt;/keyword&gt;&lt;keyword&gt;Young Adult&lt;/keyword&gt;&lt;/keywords&gt;&lt;dates&gt;&lt;year&gt;2012&lt;/year&gt;&lt;pub-dates&gt;&lt;date&gt;Nov&lt;/date&gt;&lt;/pub-dates&gt;&lt;/dates&gt;&lt;isbn&gt;1473-0480 (Electronic)&amp;#xD;0306-3674 (Linking)&lt;/isbn&gt;&lt;accession-num&gt;22878258&lt;/accession-num&gt;&lt;urls&gt;&lt;/urls&gt;&lt;electronic-resource-num&gt;10.1136/bjsports-2012-091184&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77" w:tooltip="Malviya, 2012 #11860" w:history="1">
              <w:r>
                <w:rPr>
                  <w:rFonts w:ascii="Calibri" w:eastAsia="Calibri" w:hAnsi="Calibri" w:cs="Times New Roman"/>
                  <w:noProof/>
                </w:rPr>
                <w:t>77</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571D5E27" w14:textId="77777777" w:rsidR="00522E6F" w:rsidRPr="00E84ADA" w:rsidRDefault="00522E6F" w:rsidP="008D682C">
            <w:pPr>
              <w:jc w:val="center"/>
              <w:rPr>
                <w:rFonts w:ascii="Calibri" w:eastAsia="Calibri" w:hAnsi="Calibri" w:cs="Times New Roman"/>
              </w:rPr>
            </w:pPr>
          </w:p>
        </w:tc>
      </w:tr>
      <w:tr w:rsidR="00522E6F" w:rsidRPr="00E84ADA" w14:paraId="3FA63EDE" w14:textId="77777777" w:rsidTr="008D682C">
        <w:tc>
          <w:tcPr>
            <w:tcW w:w="0" w:type="auto"/>
          </w:tcPr>
          <w:p w14:paraId="71E3066A" w14:textId="1A7C88DB" w:rsidR="00522E6F" w:rsidRPr="00E84ADA" w:rsidRDefault="00522E6F" w:rsidP="00522E6F">
            <w:pPr>
              <w:rPr>
                <w:rFonts w:ascii="Calibri" w:eastAsia="Calibri" w:hAnsi="Calibri" w:cs="Times New Roman"/>
              </w:rPr>
            </w:pPr>
            <w:r w:rsidRPr="00E84ADA">
              <w:rPr>
                <w:rFonts w:ascii="Calibri" w:eastAsia="Calibri" w:hAnsi="Calibri" w:cs="Times New Roman"/>
              </w:rPr>
              <w:t>Büchler, L. (2013)</w:t>
            </w:r>
            <w:r w:rsidRPr="00E84ADA">
              <w:rPr>
                <w:rFonts w:ascii="Calibri" w:eastAsia="Calibri" w:hAnsi="Calibri" w:cs="Times New Roman"/>
              </w:rPr>
              <w:fldChar w:fldCharType="begin">
                <w:fldData xml:space="preserve">PEVuZE5vdGU+PENpdGU+PEF1dGhvcj5CdWNobGVyPC9BdXRob3I+PFllYXI+MjAxMzwvWWVhcj48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Y1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CdWNobGVyPC9BdXRob3I+PFllYXI+MjAxMzwvWWVhcj48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105" w:tooltip="Buchler, 2013 #10402" w:history="1">
              <w:r>
                <w:rPr>
                  <w:rFonts w:ascii="Calibri" w:eastAsia="Calibri" w:hAnsi="Calibri" w:cs="Times New Roman"/>
                  <w:noProof/>
                </w:rPr>
                <w:t>105</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2D7A15E2" w14:textId="77777777" w:rsidR="00522E6F" w:rsidRPr="00E84ADA" w:rsidRDefault="00522E6F" w:rsidP="008D682C">
            <w:pPr>
              <w:jc w:val="center"/>
              <w:rPr>
                <w:rFonts w:ascii="Calibri" w:eastAsia="Calibri" w:hAnsi="Calibri" w:cs="Times New Roman"/>
              </w:rPr>
            </w:pPr>
          </w:p>
        </w:tc>
      </w:tr>
      <w:tr w:rsidR="00522E6F" w:rsidRPr="00E84ADA" w14:paraId="28CF39BF" w14:textId="77777777" w:rsidTr="008D682C">
        <w:tc>
          <w:tcPr>
            <w:tcW w:w="0" w:type="auto"/>
          </w:tcPr>
          <w:p w14:paraId="67C6943A" w14:textId="6109D634" w:rsidR="00522E6F" w:rsidRPr="00E84ADA" w:rsidRDefault="00522E6F" w:rsidP="00522E6F">
            <w:pPr>
              <w:rPr>
                <w:rFonts w:ascii="Calibri" w:eastAsia="Calibri" w:hAnsi="Calibri" w:cs="Times New Roman"/>
              </w:rPr>
            </w:pPr>
            <w:r w:rsidRPr="00E84ADA">
              <w:rPr>
                <w:rFonts w:ascii="Calibri" w:eastAsia="Calibri" w:hAnsi="Calibri" w:cs="Times New Roman"/>
              </w:rPr>
              <w:t>Park, M. (2014)</w:t>
            </w:r>
            <w:r w:rsidRPr="00E84ADA">
              <w:rPr>
                <w:rFonts w:ascii="Calibri" w:eastAsia="Calibri" w:hAnsi="Calibri" w:cs="Times New Roman"/>
              </w:rPr>
              <w:fldChar w:fldCharType="begin">
                <w:fldData xml:space="preserve">PEVuZE5vdGU+PENpdGU+PEF1dGhvcj5QYXJrPC9BdXRob3I+PFllYXI+MjAxNDwvWWVhcj48UmVj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QYXJrPC9BdXRob3I+PFllYXI+MjAxNDwvWWVhcj48UmVj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84" w:tooltip="Park, 2014 #11844" w:history="1">
              <w:r>
                <w:rPr>
                  <w:rFonts w:ascii="Calibri" w:eastAsia="Calibri" w:hAnsi="Calibri" w:cs="Times New Roman"/>
                  <w:noProof/>
                </w:rPr>
                <w:t>84</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48315D25" w14:textId="77777777" w:rsidR="00522E6F" w:rsidRPr="00E84ADA" w:rsidRDefault="00522E6F" w:rsidP="008D682C">
            <w:pPr>
              <w:jc w:val="center"/>
              <w:rPr>
                <w:rFonts w:ascii="Calibri" w:eastAsia="Calibri" w:hAnsi="Calibri" w:cs="Times New Roman"/>
              </w:rPr>
            </w:pPr>
          </w:p>
        </w:tc>
      </w:tr>
      <w:tr w:rsidR="00522E6F" w:rsidRPr="00E84ADA" w14:paraId="7C555207" w14:textId="77777777" w:rsidTr="008D682C">
        <w:tc>
          <w:tcPr>
            <w:tcW w:w="0" w:type="auto"/>
          </w:tcPr>
          <w:p w14:paraId="30E71E0B" w14:textId="4B71FA9C" w:rsidR="00522E6F" w:rsidRPr="00E84ADA" w:rsidRDefault="00522E6F" w:rsidP="00522E6F">
            <w:pPr>
              <w:rPr>
                <w:rFonts w:ascii="Calibri" w:eastAsia="Calibri" w:hAnsi="Calibri" w:cs="Times New Roman"/>
              </w:rPr>
            </w:pPr>
            <w:r w:rsidRPr="00E84ADA">
              <w:rPr>
                <w:rFonts w:ascii="Calibri" w:eastAsia="Calibri" w:hAnsi="Calibri" w:cs="Times New Roman"/>
              </w:rPr>
              <w:t>Matsuda, D. (2014)</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Matsuda&lt;/Author&gt;&lt;Year&gt;2014&lt;/Year&gt;&lt;RecNum&gt;11845&lt;/RecNum&gt;&lt;DisplayText&gt;(106)&lt;/DisplayText&gt;&lt;record&gt;&lt;rec-number&gt;11845&lt;/rec-number&gt;&lt;foreign-keys&gt;&lt;key app="EN" db-id="x5x002s5vsf9s9exsxlpr2r80ptsx9wa55a5"&gt;11845&lt;/key&gt;&lt;/foreign-keys&gt;&lt;ref-type name="Journal Article"&gt;17&lt;/ref-type&gt;&lt;contributors&gt;&lt;authors&gt;&lt;author&gt;Matsuda, D. K.&lt;/author&gt;&lt;author&gt;Schnieder, C. P.&lt;/author&gt;&lt;author&gt;Sehgal, B.&lt;/author&gt;&lt;/authors&gt;&lt;/contributors&gt;&lt;auth-address&gt;Kaiser West Los Angeles Medical Center, Los Angeles, California, U.S.A. Electronic address: dean.k.matsuda@kp.org.&amp;#xD;Kaiser West Los Angeles Medical Center, Los Angeles, California, U.S.A.&amp;#xD;Essentia Health, Fargo, North Dakota, U.S.A.&lt;/auth-address&gt;&lt;titles&gt;&lt;title&gt;The critical corner of cam femoroacetabular impingement: clinical support of an emerging concept&lt;/title&gt;&lt;secondary-title&gt;Arthroscopy&lt;/secondary-title&gt;&lt;/titles&gt;&lt;periodical&gt;&lt;full-title&gt;Arthroscopy&lt;/full-title&gt;&lt;abbr-1&gt;Arthroscopy&lt;/abbr-1&gt;&lt;abbr-2&gt;Arthroscopy&lt;/abbr-2&gt;&lt;/periodical&gt;&lt;pages&gt;575-80&lt;/pages&gt;&lt;volume&gt;30&lt;/volume&gt;&lt;number&gt;5&lt;/number&gt;&lt;edition&gt;2014/03/19&lt;/edition&gt;&lt;keywords&gt;&lt;keyword&gt;Adult&lt;/keyword&gt;&lt;keyword&gt;Arthroscopy&lt;/keyword&gt;&lt;keyword&gt;Decompression, Surgical&lt;/keyword&gt;&lt;keyword&gt;Female&lt;/keyword&gt;&lt;keyword&gt;Femoracetabular Impingement/diagnosis/ physiopathology/ surgery&lt;/keyword&gt;&lt;keyword&gt;Hip Joint/physiopathology/surgery&lt;/keyword&gt;&lt;keyword&gt;Humans&lt;/keyword&gt;&lt;keyword&gt;Male&lt;/keyword&gt;&lt;keyword&gt;Middle Aged&lt;/keyword&gt;&lt;keyword&gt;Monitoring, Intraoperative/methods&lt;/keyword&gt;&lt;keyword&gt;Range of Motion, Articular&lt;/keyword&gt;&lt;keyword&gt;Rotation&lt;/keyword&gt;&lt;/keywords&gt;&lt;dates&gt;&lt;year&gt;2014&lt;/year&gt;&lt;pub-dates&gt;&lt;date&gt;May&lt;/date&gt;&lt;/pub-dates&gt;&lt;/dates&gt;&lt;isbn&gt;1526-3231 (Electronic)&amp;#xD;0749-8063 (Linking)&lt;/isbn&gt;&lt;accession-num&gt;24630123&lt;/accession-num&gt;&lt;urls&gt;&lt;/urls&gt;&lt;electronic-resource-num&gt;10.1016/j.arthro.2014.01.009&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106" w:tooltip="Matsuda, 2014 #11845" w:history="1">
              <w:r>
                <w:rPr>
                  <w:rFonts w:ascii="Calibri" w:eastAsia="Calibri" w:hAnsi="Calibri" w:cs="Times New Roman"/>
                  <w:noProof/>
                </w:rPr>
                <w:t>106</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2D7854AE" w14:textId="77777777" w:rsidR="00522E6F" w:rsidRPr="00E84ADA" w:rsidRDefault="00522E6F" w:rsidP="008D682C">
            <w:pPr>
              <w:jc w:val="center"/>
              <w:rPr>
                <w:rFonts w:ascii="Calibri" w:eastAsia="Calibri" w:hAnsi="Calibri" w:cs="Times New Roman"/>
              </w:rPr>
            </w:pPr>
          </w:p>
        </w:tc>
      </w:tr>
      <w:tr w:rsidR="00522E6F" w:rsidRPr="00E84ADA" w14:paraId="7877E4FB" w14:textId="77777777" w:rsidTr="008D682C">
        <w:tc>
          <w:tcPr>
            <w:tcW w:w="0" w:type="auto"/>
          </w:tcPr>
          <w:p w14:paraId="7038C6EF" w14:textId="1906D29F" w:rsidR="00522E6F" w:rsidRPr="00E84ADA" w:rsidRDefault="00522E6F" w:rsidP="00522E6F">
            <w:pPr>
              <w:rPr>
                <w:rFonts w:ascii="Calibri" w:eastAsia="Calibri" w:hAnsi="Calibri" w:cs="Times New Roman"/>
              </w:rPr>
            </w:pPr>
            <w:r w:rsidRPr="00E84ADA">
              <w:rPr>
                <w:rFonts w:ascii="Calibri" w:eastAsia="Calibri" w:hAnsi="Calibri" w:cs="Times New Roman"/>
              </w:rPr>
              <w:t>Frank, R. (2014)</w:t>
            </w:r>
            <w:r w:rsidRPr="00E84ADA">
              <w:rPr>
                <w:rFonts w:ascii="Calibri" w:eastAsia="Calibri" w:hAnsi="Calibri" w:cs="Times New Roman"/>
              </w:rPr>
              <w:fldChar w:fldCharType="begin">
                <w:fldData xml:space="preserve">PEVuZE5vdGU+PENpdGU+PEF1dGhvcj5GcmFuazwvQXV0aG9yPjxZZWFyPjIwMTQ8L1llYXI+PFJl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jYzNC00MjwvcGFnZXM+PHZvbHVtZT40Mjwvdm9sdW1lPjxu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GcmFuazwvQXV0aG9yPjxZZWFyPjIwMTQ8L1llYXI+PFJl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jYzNC00MjwvcGFnZXM+PHZvbHVtZT40Mjwvdm9sdW1lPjxu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85" w:tooltip="Frank, 2014 #11840" w:history="1">
              <w:r>
                <w:rPr>
                  <w:rFonts w:ascii="Calibri" w:eastAsia="Calibri" w:hAnsi="Calibri" w:cs="Times New Roman"/>
                  <w:noProof/>
                </w:rPr>
                <w:t>85</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4D34AA59" w14:textId="77777777" w:rsidR="00522E6F" w:rsidRPr="00E84ADA" w:rsidRDefault="00522E6F" w:rsidP="008D682C">
            <w:pPr>
              <w:jc w:val="center"/>
              <w:rPr>
                <w:rFonts w:ascii="Calibri" w:eastAsia="Calibri" w:hAnsi="Calibri" w:cs="Times New Roman"/>
              </w:rPr>
            </w:pPr>
          </w:p>
        </w:tc>
      </w:tr>
      <w:tr w:rsidR="00522E6F" w:rsidRPr="00E84ADA" w14:paraId="4B89F283" w14:textId="77777777" w:rsidTr="008D682C">
        <w:tc>
          <w:tcPr>
            <w:tcW w:w="0" w:type="auto"/>
          </w:tcPr>
          <w:p w14:paraId="2A986A6B" w14:textId="07532373" w:rsidR="00522E6F" w:rsidRPr="00E84ADA" w:rsidRDefault="00522E6F" w:rsidP="00522E6F">
            <w:pPr>
              <w:rPr>
                <w:rFonts w:ascii="Calibri" w:eastAsia="Calibri" w:hAnsi="Calibri" w:cs="Times New Roman"/>
              </w:rPr>
            </w:pPr>
            <w:r w:rsidRPr="00E84ADA">
              <w:rPr>
                <w:rFonts w:ascii="Calibri" w:eastAsia="Calibri" w:hAnsi="Calibri" w:cs="Times New Roman"/>
              </w:rPr>
              <w:t>Khan, O. (2014)</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Khan&lt;/Author&gt;&lt;Year&gt;2014&lt;/Year&gt;&lt;RecNum&gt;11718&lt;/RecNum&gt;&lt;DisplayText&gt;(86)&lt;/DisplayText&gt;&lt;record&gt;&lt;rec-number&gt;11718&lt;/rec-number&gt;&lt;foreign-keys&gt;&lt;key app="EN" db-id="x5x002s5vsf9s9exsxlpr2r80ptsx9wa55a5"&gt;11718&lt;/key&gt;&lt;/foreign-keys&gt;&lt;ref-type name="Journal Article"&gt;17&lt;/ref-type&gt;&lt;contributors&gt;&lt;authors&gt;&lt;author&gt;Khan, O.&lt;/author&gt;&lt;author&gt;Witt, J.&lt;/author&gt;&lt;/authors&gt;&lt;/contributors&gt;&lt;auth-address&gt;University College London Hospitals, 250 Euston Rd, London, NW1 2PG, UK.&lt;/auth-address&gt;&lt;titles&gt;&lt;title&gt;Evaluation of the magnitude and location of Cam deformity using three dimensional CT analysis&lt;/title&gt;&lt;secondary-title&gt;Bone Joint J&lt;/secondary-title&gt;&lt;alt-title&gt;The bone &amp;amp; joint journal&lt;/alt-title&gt;&lt;/titles&gt;&lt;periodical&gt;&lt;full-title&gt;Bone Joint J&lt;/full-title&gt;&lt;/periodical&gt;&lt;pages&gt;1167-71&lt;/pages&gt;&lt;volume&gt;96-b&lt;/volume&gt;&lt;number&gt;9&lt;/number&gt;&lt;edition&gt;2014/09/04&lt;/edition&gt;&lt;keywords&gt;&lt;keyword&gt;Adolescent&lt;/keyword&gt;&lt;keyword&gt;Adult&lt;/keyword&gt;&lt;keyword&gt;Female&lt;/keyword&gt;&lt;keyword&gt;Femoracetabular Impingement/*radiography&lt;/keyword&gt;&lt;keyword&gt;Femur Head/*radiography&lt;/keyword&gt;&lt;keyword&gt;Humans&lt;/keyword&gt;&lt;keyword&gt;Imaging, Three-Dimensional/*methods&lt;/keyword&gt;&lt;keyword&gt;Male&lt;/keyword&gt;&lt;keyword&gt;Middle Aged&lt;/keyword&gt;&lt;keyword&gt;Multidetector Computed Tomography/*methods&lt;/keyword&gt;&lt;keyword&gt;Young Adult&lt;/keyword&gt;&lt;keyword&gt;Alpha angle&lt;/keyword&gt;&lt;keyword&gt;Ct&lt;/keyword&gt;&lt;keyword&gt;Femoroacetabular impingement&lt;/keyword&gt;&lt;keyword&gt;Imaging&lt;/keyword&gt;&lt;/keywords&gt;&lt;dates&gt;&lt;year&gt;2014&lt;/year&gt;&lt;pub-dates&gt;&lt;date&gt;Sep&lt;/date&gt;&lt;/pub-dates&gt;&lt;/dates&gt;&lt;accession-num&gt;25183585&lt;/accession-num&gt;&lt;urls&gt;&lt;/urls&gt;&lt;electronic-resource-num&gt;10.1302/0301-620x.96b9.33555&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86" w:tooltip="Khan, 2014 #11718" w:history="1">
              <w:r>
                <w:rPr>
                  <w:rFonts w:ascii="Calibri" w:eastAsia="Calibri" w:hAnsi="Calibri" w:cs="Times New Roman"/>
                  <w:noProof/>
                </w:rPr>
                <w:t>86</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343760D1" w14:textId="77777777" w:rsidR="00522E6F" w:rsidRPr="00E84ADA" w:rsidRDefault="00522E6F" w:rsidP="008D682C">
            <w:pPr>
              <w:jc w:val="center"/>
              <w:rPr>
                <w:rFonts w:ascii="Calibri" w:eastAsia="Calibri" w:hAnsi="Calibri" w:cs="Times New Roman"/>
              </w:rPr>
            </w:pPr>
          </w:p>
        </w:tc>
      </w:tr>
      <w:tr w:rsidR="00522E6F" w:rsidRPr="00E84ADA" w14:paraId="34270219" w14:textId="77777777" w:rsidTr="008D682C">
        <w:tc>
          <w:tcPr>
            <w:tcW w:w="0" w:type="auto"/>
          </w:tcPr>
          <w:p w14:paraId="06297B76" w14:textId="08EC6967" w:rsidR="00522E6F" w:rsidRPr="00E84ADA" w:rsidRDefault="00522E6F" w:rsidP="00522E6F">
            <w:pPr>
              <w:rPr>
                <w:rFonts w:ascii="Calibri" w:eastAsia="Calibri" w:hAnsi="Calibri" w:cs="Times New Roman"/>
              </w:rPr>
            </w:pPr>
            <w:r w:rsidRPr="00E84ADA">
              <w:rPr>
                <w:rFonts w:ascii="Calibri" w:eastAsia="Calibri" w:hAnsi="Calibri" w:cs="Times New Roman"/>
              </w:rPr>
              <w:t>Gicquel, T. (2014)</w:t>
            </w:r>
            <w:r w:rsidRPr="00E84ADA">
              <w:rPr>
                <w:rFonts w:ascii="Calibri" w:eastAsia="Calibri" w:hAnsi="Calibri" w:cs="Times New Roman"/>
              </w:rPr>
              <w:fldChar w:fldCharType="begin">
                <w:fldData xml:space="preserve">PEVuZE5vdGU+PENpdGU+PEF1dGhvcj5HaWNxdWVsPC9BdXRob3I+PFllYXI+MjAxNDwvWWVhcj48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HaWNxdWVsPC9BdXRob3I+PFllYXI+MjAxNDwvWWVhcj48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87" w:tooltip="Gicquel, 2014 #10281" w:history="1">
              <w:r>
                <w:rPr>
                  <w:rFonts w:ascii="Calibri" w:eastAsia="Calibri" w:hAnsi="Calibri" w:cs="Times New Roman"/>
                  <w:noProof/>
                </w:rPr>
                <w:t>87</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0072189D" w14:textId="77777777" w:rsidR="00522E6F" w:rsidRPr="00E84ADA" w:rsidRDefault="00522E6F" w:rsidP="008D682C">
            <w:pPr>
              <w:jc w:val="center"/>
              <w:rPr>
                <w:rFonts w:ascii="Calibri" w:eastAsia="Calibri" w:hAnsi="Calibri" w:cs="Times New Roman"/>
              </w:rPr>
            </w:pPr>
          </w:p>
        </w:tc>
      </w:tr>
      <w:tr w:rsidR="00522E6F" w:rsidRPr="00E84ADA" w14:paraId="7E19B684" w14:textId="77777777" w:rsidTr="008D682C">
        <w:tc>
          <w:tcPr>
            <w:tcW w:w="0" w:type="auto"/>
            <w:vAlign w:val="center"/>
          </w:tcPr>
          <w:p w14:paraId="5788425D" w14:textId="328716B9"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Ross, J. (2015)</w:t>
            </w:r>
            <w:r w:rsidRPr="00E84ADA">
              <w:rPr>
                <w:rFonts w:ascii="Calibri" w:eastAsia="Times New Roman" w:hAnsi="Calibri" w:cs="Times New Roman"/>
                <w:color w:val="000000"/>
              </w:rPr>
              <w:fldChar w:fldCharType="begin">
                <w:fldData xml:space="preserve">PEVuZE5vdGU+PENpdGU+PEF1dGhvcj5Sb3NzPC9BdXRob3I+PFllYXI+MjAxNTwvWWVhcj48UmVj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Sb3NzPC9BdXRob3I+PFllYXI+MjAxNTwvWWVhcj48UmVj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sidRPr="00E84ADA">
              <w:rPr>
                <w:rFonts w:ascii="Calibri" w:eastAsia="Times New Roman" w:hAnsi="Calibri" w:cs="Times New Roman"/>
                <w:color w:val="000000"/>
              </w:rPr>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2" w:tooltip="Ross, 2015 #11814" w:history="1">
              <w:r>
                <w:rPr>
                  <w:rFonts w:ascii="Calibri" w:eastAsia="Times New Roman" w:hAnsi="Calibri" w:cs="Times New Roman"/>
                  <w:noProof/>
                  <w:color w:val="000000"/>
                </w:rPr>
                <w:t>92</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tcPr>
          <w:p w14:paraId="2166C17E" w14:textId="77777777" w:rsidR="00522E6F" w:rsidRPr="00E84ADA" w:rsidRDefault="00522E6F" w:rsidP="008D682C">
            <w:pPr>
              <w:jc w:val="center"/>
              <w:rPr>
                <w:rFonts w:ascii="Calibri" w:eastAsia="Calibri" w:hAnsi="Calibri" w:cs="Times New Roman"/>
              </w:rPr>
            </w:pPr>
          </w:p>
        </w:tc>
      </w:tr>
      <w:tr w:rsidR="00522E6F" w:rsidRPr="00E84ADA" w14:paraId="06B07248" w14:textId="77777777" w:rsidTr="008D682C">
        <w:tc>
          <w:tcPr>
            <w:tcW w:w="0" w:type="auto"/>
            <w:vAlign w:val="center"/>
          </w:tcPr>
          <w:p w14:paraId="3B7BEB8D" w14:textId="1A167264"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Malagelada, F. (2015)</w:t>
            </w:r>
            <w:r w:rsidRPr="00E84ADA">
              <w:rPr>
                <w:rFonts w:ascii="Calibri" w:eastAsia="Times New Roman" w:hAnsi="Calibri" w:cs="Times New Roman"/>
                <w:color w:val="000000"/>
              </w:rPr>
              <w:fldChar w:fldCharType="begin">
                <w:fldData xml:space="preserve">PEVuZE5vdGU+PENpdGU+PEF1dGhvcj5NYWxhZ2VsYWRhPC9BdXRob3I+PFllYXI+MjAxNTwvWWVh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NYWxhZ2VsYWRhPC9BdXRob3I+PFllYXI+MjAxNTwvWWVh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sidRPr="00E84ADA">
              <w:rPr>
                <w:rFonts w:ascii="Calibri" w:eastAsia="Times New Roman" w:hAnsi="Calibri" w:cs="Times New Roman"/>
                <w:color w:val="000000"/>
              </w:rPr>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07" w:tooltip="Malagelada, 2015 #11832" w:history="1">
              <w:r>
                <w:rPr>
                  <w:rFonts w:ascii="Calibri" w:eastAsia="Times New Roman" w:hAnsi="Calibri" w:cs="Times New Roman"/>
                  <w:noProof/>
                  <w:color w:val="000000"/>
                </w:rPr>
                <w:t>107</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tcPr>
          <w:p w14:paraId="1C0854F8" w14:textId="77777777" w:rsidR="00522E6F" w:rsidRPr="00E84ADA" w:rsidRDefault="00522E6F" w:rsidP="008D682C">
            <w:pPr>
              <w:jc w:val="center"/>
              <w:rPr>
                <w:rFonts w:ascii="Calibri" w:eastAsia="Calibri" w:hAnsi="Calibri" w:cs="Times New Roman"/>
              </w:rPr>
            </w:pPr>
          </w:p>
        </w:tc>
      </w:tr>
      <w:tr w:rsidR="00522E6F" w:rsidRPr="00E84ADA" w14:paraId="66A910AB" w14:textId="77777777" w:rsidTr="008D682C">
        <w:tc>
          <w:tcPr>
            <w:tcW w:w="0" w:type="auto"/>
            <w:vAlign w:val="bottom"/>
          </w:tcPr>
          <w:p w14:paraId="3A1CF2DF" w14:textId="5D658130"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Ross et al. (2015)</w:t>
            </w:r>
            <w:r w:rsidRPr="00E84ADA">
              <w:rPr>
                <w:rFonts w:ascii="Calibri" w:eastAsia="Times New Roman" w:hAnsi="Calibri" w:cs="Times New Roman"/>
                <w:color w:val="000000"/>
              </w:rPr>
              <w:fldChar w:fldCharType="begin">
                <w:fldData xml:space="preserve">PEVuZE5vdGU+PENpdGU+PEF1dGhvcj5Sb3NzPC9BdXRob3I+PFllYXI+MjAxNTwvWWVhcj48UmVj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Sb3NzPC9BdXRob3I+PFllYXI+MjAxNTwvWWVhcj48UmVj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sidRPr="00E84ADA">
              <w:rPr>
                <w:rFonts w:ascii="Calibri" w:eastAsia="Times New Roman" w:hAnsi="Calibri" w:cs="Times New Roman"/>
                <w:color w:val="000000"/>
              </w:rPr>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7" w:tooltip="Ross, 2015 #11825" w:history="1">
              <w:r>
                <w:rPr>
                  <w:rFonts w:ascii="Calibri" w:eastAsia="Times New Roman" w:hAnsi="Calibri" w:cs="Times New Roman"/>
                  <w:noProof/>
                  <w:color w:val="000000"/>
                </w:rPr>
                <w:t>97</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tcPr>
          <w:p w14:paraId="039E3021" w14:textId="77777777" w:rsidR="00522E6F" w:rsidRPr="00E84ADA" w:rsidRDefault="00522E6F" w:rsidP="008D682C">
            <w:pPr>
              <w:jc w:val="center"/>
              <w:rPr>
                <w:rFonts w:ascii="Calibri" w:eastAsia="Calibri" w:hAnsi="Calibri" w:cs="Times New Roman"/>
              </w:rPr>
            </w:pPr>
          </w:p>
        </w:tc>
      </w:tr>
      <w:tr w:rsidR="00522E6F" w:rsidRPr="00E84ADA" w14:paraId="62409205" w14:textId="77777777" w:rsidTr="008D682C">
        <w:tc>
          <w:tcPr>
            <w:tcW w:w="0" w:type="auto"/>
            <w:vAlign w:val="center"/>
          </w:tcPr>
          <w:p w14:paraId="7EF1502D" w14:textId="4F884A37"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Roos, B. (2015)</w:t>
            </w:r>
            <w:r w:rsidRPr="00E84ADA">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Roos&lt;/Author&gt;&lt;Year&gt;2015&lt;/Year&gt;&lt;RecNum&gt;11826&lt;/RecNum&gt;&lt;DisplayText&gt;(108)&lt;/DisplayText&gt;&lt;record&gt;&lt;rec-number&gt;11826&lt;/rec-number&gt;&lt;foreign-keys&gt;&lt;key app="EN" db-id="x5x002s5vsf9s9exsxlpr2r80ptsx9wa55a5"&gt;11826&lt;/key&gt;&lt;/foreign-keys&gt;&lt;ref-type name="Journal Article"&gt;17&lt;/ref-type&gt;&lt;contributors&gt;&lt;authors&gt;&lt;author&gt;Roos, B. D.&lt;/author&gt;&lt;author&gt;Roos, M. V.&lt;/author&gt;&lt;author&gt;Junior, A. C.&lt;/author&gt;&lt;author&gt;Lima, E. M.&lt;/author&gt;&lt;author&gt;Gyboski, D. P.&lt;/author&gt;&lt;author&gt;Martins, L. S.&lt;/author&gt;&lt;/authors&gt;&lt;/contributors&gt;&lt;auth-address&gt;Hospital Ortopedico de Passo Fundo, Passo Fundo, RS, Brazil.&lt;/auth-address&gt;&lt;titles&gt;&lt;title&gt;Extracapsular approach for arthroscopic treatment of femoroacetabular impingement: clinical and radiographic results and complications&lt;/title&gt;&lt;secondary-title&gt;Rev Bras Ortop&lt;/secondary-title&gt;&lt;/titles&gt;&lt;periodical&gt;&lt;full-title&gt;Rev Bras Ortop&lt;/full-title&gt;&lt;/periodical&gt;&lt;pages&gt;430-7&lt;/pages&gt;&lt;volume&gt;50&lt;/volume&gt;&lt;number&gt;4&lt;/number&gt;&lt;edition&gt;2015/09/25&lt;/edition&gt;&lt;dates&gt;&lt;year&gt;2015&lt;/year&gt;&lt;pub-dates&gt;&lt;date&gt;Jul-Aug&lt;/date&gt;&lt;/pub-dates&gt;&lt;/dates&gt;&lt;isbn&gt;2255-4971 (Electronic)&amp;#xD;2255-4971 (Linking)&lt;/isbn&gt;&lt;accession-num&gt;26401501&lt;/accession-num&gt;&lt;urls&gt;&lt;/urls&gt;&lt;custom2&gt;4563045&lt;/custom2&gt;&lt;electronic-resource-num&gt;10.1016/j.rboe.2015.06.011&lt;/electronic-resource-num&gt;&lt;remote-database-provider&gt;NLM&lt;/remote-database-provider&gt;&lt;language&gt;eng&lt;/language&gt;&lt;/record&gt;&lt;/Cite&gt;&lt;/EndNote&gt;</w:instrText>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08" w:tooltip="Roos, 2015 #11826" w:history="1">
              <w:r>
                <w:rPr>
                  <w:rFonts w:ascii="Calibri" w:eastAsia="Times New Roman" w:hAnsi="Calibri" w:cs="Times New Roman"/>
                  <w:noProof/>
                  <w:color w:val="000000"/>
                </w:rPr>
                <w:t>108</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tcPr>
          <w:p w14:paraId="0A9DC94F" w14:textId="77777777" w:rsidR="00522E6F" w:rsidRPr="00E84ADA" w:rsidRDefault="00522E6F" w:rsidP="008D682C">
            <w:pPr>
              <w:jc w:val="center"/>
              <w:rPr>
                <w:rFonts w:ascii="Calibri" w:eastAsia="Calibri" w:hAnsi="Calibri" w:cs="Times New Roman"/>
              </w:rPr>
            </w:pPr>
          </w:p>
        </w:tc>
      </w:tr>
      <w:tr w:rsidR="00522E6F" w:rsidRPr="00E84ADA" w14:paraId="4CB6172F" w14:textId="77777777" w:rsidTr="008D682C">
        <w:tc>
          <w:tcPr>
            <w:tcW w:w="0" w:type="auto"/>
            <w:vAlign w:val="center"/>
          </w:tcPr>
          <w:p w14:paraId="622EBE1A" w14:textId="6F66CCD8"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Bulat, E. (2016)</w:t>
            </w:r>
            <w:r w:rsidRPr="00E84ADA">
              <w:rPr>
                <w:rFonts w:ascii="Calibri" w:eastAsia="Times New Roman" w:hAnsi="Calibri" w:cs="Times New Roman"/>
                <w:color w:val="000000"/>
              </w:rPr>
              <w:fldChar w:fldCharType="begin">
                <w:fldData xml:space="preserve">PEVuZE5vdGU+PENpdGU+PEF1dGhvcj5CdWxhdDwvQXV0aG9yPjxZZWFyPjIwMTY8L1llYXI+PFJl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CdWxhdDwvQXV0aG9yPjxZZWFyPjIwMTY8L1llYXI+PFJl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sidRPr="00E84ADA">
              <w:rPr>
                <w:rFonts w:ascii="Calibri" w:eastAsia="Times New Roman" w:hAnsi="Calibri" w:cs="Times New Roman"/>
                <w:color w:val="000000"/>
              </w:rPr>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8" w:tooltip="Bulat, 2016 #11827" w:history="1">
              <w:r>
                <w:rPr>
                  <w:rFonts w:ascii="Calibri" w:eastAsia="Times New Roman" w:hAnsi="Calibri" w:cs="Times New Roman"/>
                  <w:noProof/>
                  <w:color w:val="000000"/>
                </w:rPr>
                <w:t>98</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tcPr>
          <w:p w14:paraId="363FE80D" w14:textId="77777777" w:rsidR="00522E6F" w:rsidRPr="00E84ADA" w:rsidRDefault="00522E6F" w:rsidP="008D682C">
            <w:pPr>
              <w:jc w:val="center"/>
              <w:rPr>
                <w:rFonts w:ascii="Calibri" w:eastAsia="Calibri" w:hAnsi="Calibri" w:cs="Times New Roman"/>
              </w:rPr>
            </w:pPr>
          </w:p>
        </w:tc>
      </w:tr>
      <w:tr w:rsidR="00522E6F" w:rsidRPr="00E84ADA" w14:paraId="3BEB1983" w14:textId="77777777" w:rsidTr="008D682C">
        <w:tc>
          <w:tcPr>
            <w:tcW w:w="0" w:type="auto"/>
          </w:tcPr>
          <w:p w14:paraId="00A44576" w14:textId="7E0F8CD6" w:rsidR="00522E6F" w:rsidRPr="00E84ADA" w:rsidRDefault="00522E6F" w:rsidP="00522E6F">
            <w:pPr>
              <w:rPr>
                <w:rFonts w:ascii="Calibri" w:eastAsia="Calibri" w:hAnsi="Calibri" w:cs="Times New Roman"/>
              </w:rPr>
            </w:pPr>
            <w:r w:rsidRPr="00E84ADA">
              <w:rPr>
                <w:rFonts w:ascii="Calibri" w:eastAsia="Calibri" w:hAnsi="Calibri" w:cs="Times New Roman"/>
              </w:rPr>
              <w:t>Philippon, M. (2007)</w:t>
            </w:r>
            <w:r w:rsidRPr="00E84ADA">
              <w:rPr>
                <w:rFonts w:ascii="Calibri" w:eastAsia="Calibri" w:hAnsi="Calibri" w:cs="Times New Roman"/>
              </w:rPr>
              <w:fldChar w:fldCharType="begin">
                <w:fldData xml:space="preserve">PEVuZE5vdGU+PENpdGU+PEF1dGhvcj5QaGlsaXBwb248L0F1dGhvcj48WWVhcj4yMDA3PC9ZZWFy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QaGlsaXBwb248L0F1dGhvcj48WWVhcj4yMDA3PC9ZZWFy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67" w:tooltip="Philippon, 2007 #5522" w:history="1">
              <w:r>
                <w:rPr>
                  <w:rFonts w:ascii="Calibri" w:eastAsia="Calibri" w:hAnsi="Calibri" w:cs="Times New Roman"/>
                  <w:noProof/>
                </w:rPr>
                <w:t>67</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39097C1C" w14:textId="77777777" w:rsidR="00522E6F" w:rsidRPr="00E84ADA" w:rsidRDefault="00522E6F" w:rsidP="008D682C">
            <w:pPr>
              <w:jc w:val="center"/>
              <w:rPr>
                <w:rFonts w:ascii="Calibri" w:eastAsia="Calibri" w:hAnsi="Calibri" w:cs="Times New Roman"/>
              </w:rPr>
            </w:pPr>
          </w:p>
        </w:tc>
      </w:tr>
      <w:tr w:rsidR="00522E6F" w:rsidRPr="00E84ADA" w14:paraId="450B98FC" w14:textId="77777777" w:rsidTr="008D682C">
        <w:tc>
          <w:tcPr>
            <w:tcW w:w="0" w:type="auto"/>
          </w:tcPr>
          <w:p w14:paraId="453E85A4" w14:textId="7799442C" w:rsidR="00522E6F" w:rsidRPr="00E84ADA" w:rsidRDefault="00522E6F" w:rsidP="00522E6F">
            <w:pPr>
              <w:rPr>
                <w:rFonts w:ascii="Calibri" w:eastAsia="Calibri" w:hAnsi="Calibri" w:cs="Times New Roman"/>
              </w:rPr>
            </w:pPr>
            <w:r w:rsidRPr="00E84ADA">
              <w:rPr>
                <w:rFonts w:ascii="Calibri" w:eastAsia="Calibri" w:hAnsi="Calibri" w:cs="Times New Roman"/>
              </w:rPr>
              <w:t>Philippon, M. (2008)</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Philippon&lt;/Author&gt;&lt;Year&gt;2008&lt;/Year&gt;&lt;RecNum&gt;6095&lt;/RecNum&gt;&lt;DisplayText&gt;(4)&lt;/DisplayText&gt;&lt;record&gt;&lt;rec-number&gt;6095&lt;/rec-number&gt;&lt;foreign-keys&gt;&lt;key app="EN" db-id="x5x002s5vsf9s9exsxlpr2r80ptsx9wa55a5"&gt;6095&lt;/key&gt;&lt;/foreign-keys&gt;&lt;ref-type name="Journal Article"&gt;17&lt;/ref-type&gt;&lt;contributors&gt;&lt;authors&gt;&lt;author&gt;Philippon, M. J.&lt;/author&gt;&lt;author&gt;Yen, Y. M.&lt;/author&gt;&lt;author&gt;Briggs, K. K.&lt;/author&gt;&lt;author&gt;Kuppersmith, D. A.&lt;/author&gt;&lt;author&gt;Maxwell, R. B.&lt;/author&gt;&lt;/authors&gt;&lt;/contributors&gt;&lt;auth-address&gt;Steadman Hawkins Research Foundation, Vail, CO 81657, USA.&lt;/auth-address&gt;&lt;titles&gt;&lt;title&gt;Early outcomes after hip arthroscopy for femoroacetabular impingement in the athletic adolescent patient: a preliminary report&lt;/title&gt;&lt;secondary-title&gt;Journal of Pediatric Orthopedics&lt;/secondary-title&gt;&lt;/titles&gt;&lt;periodical&gt;&lt;full-title&gt;Journal of Pediatric Orthopedics&lt;/full-title&gt;&lt;abbr-1&gt;J. Pediatr. Orthop.&lt;/abbr-1&gt;&lt;abbr-2&gt;J Pediatr Orthop&lt;/abbr-2&gt;&lt;/periodical&gt;&lt;pages&gt;705-10&lt;/pages&gt;&lt;volume&gt;28&lt;/volume&gt;&lt;number&gt;7&lt;/number&gt;&lt;edition&gt;2008/09/25&lt;/edition&gt;&lt;keywords&gt;&lt;keyword&gt;Acetabulum/pathology/surgery&lt;/keyword&gt;&lt;keyword&gt;Activities of Daily Living&lt;/keyword&gt;&lt;keyword&gt;Adolescent&lt;/keyword&gt;&lt;keyword&gt;Arthroscopy/ methods&lt;/keyword&gt;&lt;keyword&gt;Child&lt;/keyword&gt;&lt;keyword&gt;Debridement&lt;/keyword&gt;&lt;keyword&gt;Female&lt;/keyword&gt;&lt;keyword&gt;Femur Head/pathology/surgery&lt;/keyword&gt;&lt;keyword&gt;Follow-Up Studies&lt;/keyword&gt;&lt;keyword&gt;Hip Joint/pathology/ surgery&lt;/keyword&gt;&lt;keyword&gt;Humans&lt;/keyword&gt;&lt;keyword&gt;Joint Diseases/pathology/ surgery&lt;/keyword&gt;&lt;keyword&gt;Male&lt;/keyword&gt;&lt;keyword&gt;Patient Satisfaction&lt;/keyword&gt;&lt;keyword&gt;Sports&lt;/keyword&gt;&lt;keyword&gt;Treatment Outcome&lt;/keyword&gt;&lt;/keywords&gt;&lt;dates&gt;&lt;year&gt;2008&lt;/year&gt;&lt;pub-dates&gt;&lt;date&gt;Oct-Nov&lt;/date&gt;&lt;/pub-dates&gt;&lt;/dates&gt;&lt;isbn&gt;1539-2570 (Electronic)&amp;#xD;0271-6798 (Linking)&lt;/isbn&gt;&lt;accession-num&gt;18812894&lt;/accession-num&gt;&lt;urls&gt;&lt;/urls&gt;&lt;electronic-resource-num&gt;10.1097/BPO.0b013e318186eb2e&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4" w:tooltip="Philippon, 2008 #6095" w:history="1">
              <w:r>
                <w:rPr>
                  <w:rFonts w:ascii="Calibri" w:eastAsia="Calibri" w:hAnsi="Calibri" w:cs="Times New Roman"/>
                  <w:noProof/>
                </w:rPr>
                <w:t>4</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0A99B042" w14:textId="77777777" w:rsidR="00522E6F" w:rsidRPr="00E84ADA" w:rsidRDefault="00522E6F" w:rsidP="008D682C">
            <w:pPr>
              <w:jc w:val="center"/>
              <w:rPr>
                <w:rFonts w:ascii="Calibri" w:eastAsia="Calibri" w:hAnsi="Calibri" w:cs="Times New Roman"/>
              </w:rPr>
            </w:pPr>
          </w:p>
        </w:tc>
      </w:tr>
      <w:tr w:rsidR="00522E6F" w:rsidRPr="00E84ADA" w14:paraId="4996D050" w14:textId="77777777" w:rsidTr="008D682C">
        <w:tc>
          <w:tcPr>
            <w:tcW w:w="0" w:type="auto"/>
          </w:tcPr>
          <w:p w14:paraId="68F8E08C" w14:textId="08C5D352" w:rsidR="00522E6F" w:rsidRPr="00E84ADA" w:rsidRDefault="00522E6F" w:rsidP="00522E6F">
            <w:pPr>
              <w:rPr>
                <w:rFonts w:ascii="Calibri" w:eastAsia="Calibri" w:hAnsi="Calibri" w:cs="Times New Roman"/>
              </w:rPr>
            </w:pPr>
            <w:r w:rsidRPr="00E84ADA">
              <w:rPr>
                <w:rFonts w:ascii="Calibri" w:eastAsia="Calibri" w:hAnsi="Calibri" w:cs="Times New Roman"/>
              </w:rPr>
              <w:t>Philippon, M. (2009)</w:t>
            </w:r>
            <w:r w:rsidRPr="00E84ADA">
              <w:rPr>
                <w:rFonts w:ascii="Calibri" w:eastAsia="Calibri" w:hAnsi="Calibri" w:cs="Times New Roman"/>
              </w:rPr>
              <w:fldChar w:fldCharType="begin">
                <w:fldData xml:space="preserve">PEVuZE5vdGU+PENpdGU+PEF1dGhvcj5QaGlsaXBwb248L0F1dGhvcj48WWVhcj4yMDA5PC9ZZWFy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QaGlsaXBwb248L0F1dGhvcj48WWVhcj4yMDA5PC9ZZWFy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6" w:tooltip="Philippon, 2009 #11888" w:history="1">
              <w:r>
                <w:rPr>
                  <w:rFonts w:ascii="Calibri" w:eastAsia="Calibri" w:hAnsi="Calibri" w:cs="Times New Roman"/>
                  <w:noProof/>
                </w:rPr>
                <w:t>6</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2ECB555E" w14:textId="77777777" w:rsidR="00522E6F" w:rsidRPr="00E84ADA" w:rsidRDefault="00522E6F" w:rsidP="008D682C">
            <w:pPr>
              <w:jc w:val="center"/>
              <w:rPr>
                <w:rFonts w:ascii="Calibri" w:eastAsia="Calibri" w:hAnsi="Calibri" w:cs="Times New Roman"/>
              </w:rPr>
            </w:pPr>
          </w:p>
        </w:tc>
      </w:tr>
      <w:tr w:rsidR="00522E6F" w:rsidRPr="00E84ADA" w14:paraId="183D26B8" w14:textId="77777777" w:rsidTr="008D682C">
        <w:tc>
          <w:tcPr>
            <w:tcW w:w="0" w:type="auto"/>
          </w:tcPr>
          <w:p w14:paraId="39C26CBF" w14:textId="65D8EEC4" w:rsidR="00522E6F" w:rsidRPr="00E84ADA" w:rsidRDefault="00522E6F" w:rsidP="00522E6F">
            <w:pPr>
              <w:rPr>
                <w:rFonts w:ascii="Calibri" w:eastAsia="Calibri" w:hAnsi="Calibri" w:cs="Times New Roman"/>
              </w:rPr>
            </w:pPr>
            <w:r w:rsidRPr="00E84ADA">
              <w:rPr>
                <w:rFonts w:ascii="Calibri" w:eastAsia="Calibri" w:hAnsi="Calibri" w:cs="Times New Roman"/>
              </w:rPr>
              <w:t>Horisberger, M. (2010)</w:t>
            </w:r>
            <w:r w:rsidRPr="00E84ADA">
              <w:rPr>
                <w:rFonts w:ascii="Calibri" w:eastAsia="Calibri" w:hAnsi="Calibri" w:cs="Times New Roman"/>
              </w:rPr>
              <w:fldChar w:fldCharType="begin">
                <w:fldData xml:space="preserve">PEVuZE5vdGU+PENpdGU+PEF1dGhvcj5Ib3Jpc2JlcmdlcjwvQXV0aG9yPjxZZWFyPjIwMTA8L1ll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Ib3Jpc2JlcmdlcjwvQXV0aG9yPjxZZWFyPjIwMTA8L1ll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71" w:tooltip="Horisberger, 2010 #5299" w:history="1">
              <w:r>
                <w:rPr>
                  <w:rFonts w:ascii="Calibri" w:eastAsia="Calibri" w:hAnsi="Calibri" w:cs="Times New Roman"/>
                  <w:noProof/>
                </w:rPr>
                <w:t>71</w:t>
              </w:r>
            </w:hyperlink>
            <w:r>
              <w:rPr>
                <w:rFonts w:ascii="Calibri" w:eastAsia="Calibri" w:hAnsi="Calibri" w:cs="Times New Roman"/>
                <w:noProof/>
              </w:rPr>
              <w:t>)</w:t>
            </w:r>
            <w:r w:rsidRPr="00E84ADA">
              <w:rPr>
                <w:rFonts w:ascii="Calibri" w:eastAsia="Calibri" w:hAnsi="Calibri" w:cs="Times New Roman"/>
              </w:rPr>
              <w:fldChar w:fldCharType="end"/>
            </w:r>
            <w:r w:rsidRPr="00E84ADA">
              <w:rPr>
                <w:rFonts w:ascii="Calibri" w:eastAsia="Times New Roman" w:hAnsi="Calibri" w:cs="Times New Roman"/>
                <w:color w:val="000000"/>
                <w:vertAlign w:val="superscript"/>
              </w:rPr>
              <w:t xml:space="preserve"> </w:t>
            </w:r>
          </w:p>
        </w:tc>
        <w:tc>
          <w:tcPr>
            <w:tcW w:w="0" w:type="auto"/>
          </w:tcPr>
          <w:p w14:paraId="72D2B380" w14:textId="77777777" w:rsidR="00522E6F" w:rsidRPr="00E84ADA" w:rsidRDefault="00522E6F" w:rsidP="008D682C">
            <w:pPr>
              <w:jc w:val="center"/>
              <w:rPr>
                <w:rFonts w:ascii="Calibri" w:eastAsia="Calibri" w:hAnsi="Calibri" w:cs="Times New Roman"/>
              </w:rPr>
            </w:pPr>
          </w:p>
        </w:tc>
      </w:tr>
      <w:tr w:rsidR="00522E6F" w:rsidRPr="00E84ADA" w14:paraId="2F57A99B" w14:textId="77777777" w:rsidTr="008D682C">
        <w:tc>
          <w:tcPr>
            <w:tcW w:w="0" w:type="auto"/>
          </w:tcPr>
          <w:p w14:paraId="7D032600" w14:textId="182DE578" w:rsidR="00522E6F" w:rsidRPr="00E84ADA" w:rsidRDefault="00522E6F" w:rsidP="00522E6F">
            <w:pPr>
              <w:rPr>
                <w:rFonts w:ascii="Calibri" w:eastAsia="Calibri" w:hAnsi="Calibri" w:cs="Times New Roman"/>
              </w:rPr>
            </w:pPr>
            <w:r w:rsidRPr="00E84ADA">
              <w:rPr>
                <w:rFonts w:ascii="Calibri" w:eastAsia="Calibri" w:hAnsi="Calibri" w:cs="Times New Roman"/>
              </w:rPr>
              <w:t>Wassilew, G. (2013)</w:t>
            </w:r>
            <w:r w:rsidRPr="00E84ADA">
              <w:rPr>
                <w:rFonts w:ascii="Calibri" w:eastAsia="Calibri" w:hAnsi="Calibri" w:cs="Times New Roman"/>
              </w:rPr>
              <w:fldChar w:fldCharType="begin">
                <w:fldData xml:space="preserve">PEVuZE5vdGU+PENpdGU+PEF1dGhvcj5XYXNzaWxldzwvQXV0aG9yPjxZZWFyPjIwMTM8L1llYXI+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XYXNzaWxldzwvQXV0aG9yPjxZZWFyPjIwMTM8L1llYXI+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37" w:tooltip="Wassilew, 2013 #11768" w:history="1">
              <w:r>
                <w:rPr>
                  <w:rFonts w:ascii="Calibri" w:eastAsia="Calibri" w:hAnsi="Calibri" w:cs="Times New Roman"/>
                  <w:noProof/>
                </w:rPr>
                <w:t>37</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7CD5C0F0" w14:textId="77777777" w:rsidR="00522E6F" w:rsidRPr="00E84ADA" w:rsidRDefault="00522E6F" w:rsidP="008D682C">
            <w:pPr>
              <w:jc w:val="center"/>
              <w:rPr>
                <w:rFonts w:ascii="Calibri" w:eastAsia="Calibri" w:hAnsi="Calibri" w:cs="Times New Roman"/>
              </w:rPr>
            </w:pPr>
          </w:p>
        </w:tc>
      </w:tr>
      <w:tr w:rsidR="00522E6F" w:rsidRPr="00E84ADA" w14:paraId="3102B523" w14:textId="77777777" w:rsidTr="008D682C">
        <w:tc>
          <w:tcPr>
            <w:tcW w:w="0" w:type="auto"/>
          </w:tcPr>
          <w:p w14:paraId="511260DF" w14:textId="1E39B737" w:rsidR="00522E6F" w:rsidRPr="00E84ADA" w:rsidRDefault="00522E6F" w:rsidP="00522E6F">
            <w:pPr>
              <w:rPr>
                <w:rFonts w:ascii="Calibri" w:eastAsia="Calibri" w:hAnsi="Calibri" w:cs="Times New Roman"/>
              </w:rPr>
            </w:pPr>
            <w:r w:rsidRPr="00E84ADA">
              <w:rPr>
                <w:rFonts w:ascii="Calibri" w:eastAsia="Calibri" w:hAnsi="Calibri" w:cs="Times New Roman"/>
              </w:rPr>
              <w:t>Zingg, P. (2013)</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Zingg&lt;/Author&gt;&lt;Year&gt;2013&lt;/Year&gt;&lt;RecNum&gt;11857&lt;/RecNum&gt;&lt;DisplayText&gt;(39)&lt;/DisplayText&gt;&lt;record&gt;&lt;rec-number&gt;11857&lt;/rec-number&gt;&lt;foreign-keys&gt;&lt;key app="EN" db-id="x5x002s5vsf9s9exsxlpr2r80ptsx9wa55a5"&gt;11857&lt;/key&gt;&lt;/foreign-keys&gt;&lt;ref-type name="Journal Article"&gt;17&lt;/ref-type&gt;&lt;contributors&gt;&lt;authors&gt;&lt;author&gt;Zingg, P. O.&lt;/author&gt;&lt;author&gt;Ulbrich, E. J.&lt;/author&gt;&lt;author&gt;Buehler, T. C.&lt;/author&gt;&lt;author&gt;Kalberer, F.&lt;/author&gt;&lt;author&gt;Poutawera, V. R.&lt;/author&gt;&lt;author&gt;Dora, C.&lt;/author&gt;&lt;/authors&gt;&lt;/contributors&gt;&lt;auth-address&gt;Department of Orthopaedics, University of Zurich, Balgrist, Forchstr. 340, 8008 Zurich, Switzerland. patrick.zingg@balgrist.ch&lt;/auth-address&gt;&lt;titles&gt;&lt;title&gt;Surgical hip dislocation versus hip arthroscopy for femoroacetabular impingement: clinical and morphological short-term results&lt;/title&gt;&lt;secondary-title&gt;Archives of Orthopaedic and Trauma Surgery&lt;/secondary-title&gt;&lt;/titles&gt;&lt;periodical&gt;&lt;full-title&gt;Archives of Orthopaedic and Trauma Surgery&lt;/full-title&gt;&lt;abbr-1&gt;Arch. Orthop. Trauma Surg.&lt;/abbr-1&gt;&lt;abbr-2&gt;Arch Orthop Trauma Surg&lt;/abbr-2&gt;&lt;abbr-3&gt;Archives of Orthopaedic &amp;amp; Trauma Surgery&lt;/abbr-3&gt;&lt;/periodical&gt;&lt;pages&gt;69-79&lt;/pages&gt;&lt;volume&gt;133&lt;/volume&gt;&lt;number&gt;1&lt;/number&gt;&lt;edition&gt;2012/10/16&lt;/edition&gt;&lt;keywords&gt;&lt;keyword&gt;Adolescent&lt;/keyword&gt;&lt;keyword&gt;Adult&lt;/keyword&gt;&lt;keyword&gt;Arthroscopy&lt;/keyword&gt;&lt;keyword&gt;Female&lt;/keyword&gt;&lt;keyword&gt;Femoracetabular Impingement/ surgery&lt;/keyword&gt;&lt;keyword&gt;Humans&lt;/keyword&gt;&lt;keyword&gt;Male&lt;/keyword&gt;&lt;keyword&gt;Manipulation, Orthopedic&lt;/keyword&gt;&lt;keyword&gt;Middle Aged&lt;/keyword&gt;&lt;keyword&gt;Treatment Outcome&lt;/keyword&gt;&lt;keyword&gt;Young Adult&lt;/keyword&gt;&lt;/keywords&gt;&lt;dates&gt;&lt;year&gt;2013&lt;/year&gt;&lt;pub-dates&gt;&lt;date&gt;Jan&lt;/date&gt;&lt;/pub-dates&gt;&lt;/dates&gt;&lt;isbn&gt;1434-3916 (Electronic)&amp;#xD;0936-8051 (Linking)&lt;/isbn&gt;&lt;accession-num&gt;23064993&lt;/accession-num&gt;&lt;urls&gt;&lt;/urls&gt;&lt;electronic-resource-num&gt;10.1007/s00402-012-1616-2&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39" w:tooltip="Zingg, 2013 #11857" w:history="1">
              <w:r>
                <w:rPr>
                  <w:rFonts w:ascii="Calibri" w:eastAsia="Calibri" w:hAnsi="Calibri" w:cs="Times New Roman"/>
                  <w:noProof/>
                </w:rPr>
                <w:t>39</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491B2261" w14:textId="77777777" w:rsidR="00522E6F" w:rsidRPr="00E84ADA" w:rsidRDefault="00522E6F" w:rsidP="008D682C">
            <w:pPr>
              <w:jc w:val="center"/>
              <w:rPr>
                <w:rFonts w:ascii="Calibri" w:eastAsia="Calibri" w:hAnsi="Calibri" w:cs="Times New Roman"/>
              </w:rPr>
            </w:pPr>
          </w:p>
        </w:tc>
      </w:tr>
      <w:tr w:rsidR="00522E6F" w:rsidRPr="00E84ADA" w14:paraId="58D5577F" w14:textId="77777777" w:rsidTr="008D682C">
        <w:tc>
          <w:tcPr>
            <w:tcW w:w="0" w:type="auto"/>
          </w:tcPr>
          <w:p w14:paraId="4FEBC7A5" w14:textId="79557505" w:rsidR="00522E6F" w:rsidRPr="00E84ADA" w:rsidRDefault="00522E6F" w:rsidP="00522E6F">
            <w:pPr>
              <w:rPr>
                <w:rFonts w:ascii="Calibri" w:eastAsia="Calibri" w:hAnsi="Calibri" w:cs="Times New Roman"/>
              </w:rPr>
            </w:pPr>
            <w:r w:rsidRPr="00E84ADA">
              <w:rPr>
                <w:rFonts w:ascii="Calibri" w:eastAsia="Calibri" w:hAnsi="Calibri" w:cs="Times New Roman"/>
              </w:rPr>
              <w:t>Rylander, J. (2013)</w:t>
            </w:r>
            <w:r w:rsidRPr="00E84ADA">
              <w:rPr>
                <w:rFonts w:ascii="Calibri" w:eastAsia="Calibri" w:hAnsi="Calibri" w:cs="Times New Roman"/>
              </w:rPr>
              <w:fldChar w:fldCharType="begin">
                <w:fldData xml:space="preserve">PEVuZE5vdGU+PENpdGU+PEF1dGhvcj5SeWxhbmRlcjwvQXV0aG9yPjxZZWFyPjIwMTM8L1llYXI+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SeWxhbmRlcjwvQXV0aG9yPjxZZWFyPjIwMTM8L1llYXI+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43" w:tooltip="Rylander, 2013 #9686" w:history="1">
              <w:r>
                <w:rPr>
                  <w:rFonts w:ascii="Calibri" w:eastAsia="Calibri" w:hAnsi="Calibri" w:cs="Times New Roman"/>
                  <w:noProof/>
                </w:rPr>
                <w:t>43</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2356ED2B" w14:textId="77777777" w:rsidR="00522E6F" w:rsidRPr="00E84ADA" w:rsidRDefault="00522E6F" w:rsidP="008D682C">
            <w:pPr>
              <w:jc w:val="center"/>
              <w:rPr>
                <w:rFonts w:ascii="Calibri" w:eastAsia="Calibri" w:hAnsi="Calibri" w:cs="Times New Roman"/>
              </w:rPr>
            </w:pPr>
          </w:p>
        </w:tc>
      </w:tr>
      <w:tr w:rsidR="00522E6F" w:rsidRPr="00E84ADA" w14:paraId="63842ED3" w14:textId="77777777" w:rsidTr="008D682C">
        <w:tc>
          <w:tcPr>
            <w:tcW w:w="0" w:type="auto"/>
          </w:tcPr>
          <w:p w14:paraId="0B8A8AEA" w14:textId="113B7998" w:rsidR="00522E6F" w:rsidRPr="00E84ADA" w:rsidRDefault="00522E6F" w:rsidP="00522E6F">
            <w:pPr>
              <w:rPr>
                <w:rFonts w:ascii="Calibri" w:eastAsia="Calibri" w:hAnsi="Calibri" w:cs="Times New Roman"/>
              </w:rPr>
            </w:pPr>
            <w:r w:rsidRPr="00E84ADA">
              <w:rPr>
                <w:rFonts w:ascii="Calibri" w:eastAsia="Calibri" w:hAnsi="Calibri" w:cs="Times New Roman"/>
              </w:rPr>
              <w:t>Steppacher, S. (2013)</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Steppacher&lt;/Author&gt;&lt;Year&gt;2014&lt;/Year&gt;&lt;RecNum&gt;11851&lt;/RecNum&gt;&lt;DisplayText&gt;(80)&lt;/DisplayText&gt;&lt;record&gt;&lt;rec-number&gt;11851&lt;/rec-number&gt;&lt;foreign-keys&gt;&lt;key app="EN" db-id="x5x002s5vsf9s9exsxlpr2r80ptsx9wa55a5"&gt;11851&lt;/key&gt;&lt;/foreign-keys&gt;&lt;ref-type name="Journal Article"&gt;17&lt;/ref-type&gt;&lt;contributors&gt;&lt;authors&gt;&lt;author&gt;Steppacher, S. D.&lt;/author&gt;&lt;author&gt;Huemmer, C.&lt;/author&gt;&lt;author&gt;Schwab, J. M.&lt;/author&gt;&lt;author&gt;Tannast, M.&lt;/author&gt;&lt;author&gt;Siebenrock, K. A.&lt;/author&gt;&lt;/authors&gt;&lt;/contributors&gt;&lt;auth-address&gt;Department of Orthopaedic Surgery, Inselspital, University of Bern, Freiburgstrasse, 3010, Bern, Switzerland.&lt;/auth-address&gt;&lt;titles&gt;&lt;title&gt;Surgical hip dislocation for treatment of femoroacetabular impingement: factors predicting 5-year survivorship&lt;/title&gt;&lt;secondary-title&gt;Clin Orthop Relat Res&lt;/secondary-title&gt;&lt;/titles&gt;&lt;periodical&gt;&lt;full-title&gt;Clin Orthop Relat Res&lt;/full-title&gt;&lt;/periodical&gt;&lt;pages&gt;337-48&lt;/pages&gt;&lt;volume&gt;472&lt;/volume&gt;&lt;number&gt;1&lt;/number&gt;&lt;edition&gt;2013/09/10&lt;/edition&gt;&lt;keywords&gt;&lt;keyword&gt;Adolescent&lt;/keyword&gt;&lt;keyword&gt;Adult&lt;/keyword&gt;&lt;keyword&gt;Arthroplasty, Replacement, Hip&lt;/keyword&gt;&lt;keyword&gt;Female&lt;/keyword&gt;&lt;keyword&gt;Femoracetabular Impingement/ surgery&lt;/keyword&gt;&lt;keyword&gt;Follow-Up Studies&lt;/keyword&gt;&lt;keyword&gt;Hip Dislocation&lt;/keyword&gt;&lt;keyword&gt;Hip Joint/ surgery&lt;/keyword&gt;&lt;keyword&gt;Humans&lt;/keyword&gt;&lt;keyword&gt;Male&lt;/keyword&gt;&lt;keyword&gt;Middle Aged&lt;/keyword&gt;&lt;keyword&gt;Orthopedic Procedures/ methods&lt;/keyword&gt;&lt;keyword&gt;Osteoarthritis, Hip/physiopathology/ surgery&lt;/keyword&gt;&lt;keyword&gt;Range of Motion, Articular/physiology&lt;/keyword&gt;&lt;keyword&gt;Recovery of Function/physiology&lt;/keyword&gt;&lt;keyword&gt;Treatment Outcome&lt;/keyword&gt;&lt;/keywords&gt;&lt;dates&gt;&lt;year&gt;2014&lt;/year&gt;&lt;pub-dates&gt;&lt;date&gt;Jan&lt;/date&gt;&lt;/pub-dates&gt;&lt;/dates&gt;&lt;isbn&gt;1528-1132 (Electronic)&amp;#xD;0009-921X (Linking)&lt;/isbn&gt;&lt;accession-num&gt;24014286&lt;/accession-num&gt;&lt;urls&gt;&lt;/urls&gt;&lt;custom2&gt;3889443&lt;/custom2&gt;&lt;electronic-resource-num&gt;10.1007/s11999-013-3268-0&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80" w:tooltip="Steppacher, 2014 #11851" w:history="1">
              <w:r>
                <w:rPr>
                  <w:rFonts w:ascii="Calibri" w:eastAsia="Calibri" w:hAnsi="Calibri" w:cs="Times New Roman"/>
                  <w:noProof/>
                </w:rPr>
                <w:t>80</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5CFFFC70" w14:textId="77777777" w:rsidR="00522E6F" w:rsidRPr="00E84ADA" w:rsidRDefault="00522E6F" w:rsidP="008D682C">
            <w:pPr>
              <w:jc w:val="center"/>
              <w:rPr>
                <w:rFonts w:ascii="Calibri" w:eastAsia="Calibri" w:hAnsi="Calibri" w:cs="Times New Roman"/>
              </w:rPr>
            </w:pPr>
          </w:p>
        </w:tc>
      </w:tr>
      <w:tr w:rsidR="00522E6F" w:rsidRPr="00E84ADA" w14:paraId="4691DD0C" w14:textId="77777777" w:rsidTr="008D682C">
        <w:tc>
          <w:tcPr>
            <w:tcW w:w="0" w:type="auto"/>
          </w:tcPr>
          <w:p w14:paraId="61054232" w14:textId="582E1DE5" w:rsidR="00522E6F" w:rsidRPr="00E84ADA" w:rsidRDefault="00522E6F" w:rsidP="00522E6F">
            <w:pPr>
              <w:rPr>
                <w:rFonts w:ascii="Calibri" w:eastAsia="Calibri" w:hAnsi="Calibri" w:cs="Times New Roman"/>
              </w:rPr>
            </w:pPr>
            <w:r w:rsidRPr="00E84ADA">
              <w:rPr>
                <w:rFonts w:ascii="Calibri" w:eastAsia="Calibri" w:hAnsi="Calibri" w:cs="Times New Roman"/>
              </w:rPr>
              <w:t>Naal, F. (2014)</w:t>
            </w:r>
            <w:r w:rsidRPr="00E84ADA">
              <w:rPr>
                <w:rFonts w:ascii="Calibri" w:eastAsia="Calibri" w:hAnsi="Calibri" w:cs="Times New Roman"/>
              </w:rPr>
              <w:fldChar w:fldCharType="begin">
                <w:fldData xml:space="preserve">PEVuZE5vdGU+PENpdGU+PEF1dGhvcj5OYWFsPC9BdXRob3I+PFllYXI+MjAxNDwvWWVhcj48UmVj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TY5MC01PC9wYWdlcz48dm9sdW1lPjQyPC92b2x1bWU+PG51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OYWFsPC9BdXRob3I+PFllYXI+MjAxNDwvWWVhcj48UmVj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90" w:tooltip="Naal, 2014 #11867" w:history="1">
              <w:r>
                <w:rPr>
                  <w:rFonts w:ascii="Calibri" w:eastAsia="Calibri" w:hAnsi="Calibri" w:cs="Times New Roman"/>
                  <w:noProof/>
                </w:rPr>
                <w:t>90</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21C9676F" w14:textId="77777777" w:rsidR="00522E6F" w:rsidRPr="00E84ADA" w:rsidRDefault="00522E6F" w:rsidP="008D682C">
            <w:pPr>
              <w:jc w:val="center"/>
              <w:rPr>
                <w:rFonts w:ascii="Calibri" w:eastAsia="Calibri" w:hAnsi="Calibri" w:cs="Times New Roman"/>
              </w:rPr>
            </w:pPr>
          </w:p>
        </w:tc>
      </w:tr>
      <w:tr w:rsidR="00522E6F" w:rsidRPr="00E84ADA" w14:paraId="75FF440B" w14:textId="77777777" w:rsidTr="008D682C">
        <w:tc>
          <w:tcPr>
            <w:tcW w:w="0" w:type="auto"/>
          </w:tcPr>
          <w:p w14:paraId="64D9F963" w14:textId="409D77F3" w:rsidR="00522E6F" w:rsidRPr="00E84ADA" w:rsidRDefault="00522E6F" w:rsidP="00522E6F">
            <w:pPr>
              <w:rPr>
                <w:rFonts w:ascii="Calibri" w:eastAsia="Calibri" w:hAnsi="Calibri" w:cs="Times New Roman"/>
              </w:rPr>
            </w:pPr>
            <w:r w:rsidRPr="00E84ADA">
              <w:rPr>
                <w:rFonts w:ascii="Calibri" w:eastAsia="Calibri" w:hAnsi="Calibri" w:cs="Times New Roman"/>
              </w:rPr>
              <w:t>Hingshammer, A. (2015)</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Hingsammer&lt;/Author&gt;&lt;Year&gt;2015&lt;/Year&gt;&lt;RecNum&gt;11898&lt;/RecNum&gt;&lt;DisplayText&gt;(96)&lt;/DisplayText&gt;&lt;record&gt;&lt;rec-number&gt;11898&lt;/rec-number&gt;&lt;foreign-keys&gt;&lt;key app="EN" db-id="x5x002s5vsf9s9exsxlpr2r80ptsx9wa55a5"&gt;11898&lt;/key&gt;&lt;/foreign-keys&gt;&lt;ref-type name="Journal Article"&gt;17&lt;/ref-type&gt;&lt;contributors&gt;&lt;authors&gt;&lt;author&gt;Hingsammer, A. M.&lt;/author&gt;&lt;author&gt;Stelzeneder, D.&lt;/author&gt;&lt;author&gt;Kalish, L. A.&lt;/author&gt;&lt;author&gt;Millis, M. B.&lt;/author&gt;&lt;author&gt;Kim, Y. J.&lt;/author&gt;&lt;/authors&gt;&lt;/contributors&gt;&lt;auth-address&gt;Department of Orthopaedic Surgery, University Hospital Balgrist, Zurich - Switzerland.&amp;#xD;Department of Orthopaedic Surgery, Medical University of Vienna/Vienna General Hospital, Vienna - Austria.&amp;#xD;Clinical Research Center, Boston Children&amp;apos;s Hospital, Boston, Massachusetts - USA.&amp;#xD;Department of Orthopaedic Surgery, Boston Children&amp;apos;s Hospital, Harvard Medical School, Boston, Massachusetts - USA.&lt;/auth-address&gt;&lt;titles&gt;&lt;title&gt;Prognostic factors for mid-term symptom relief after open surgical correction for femoroacetabular impingement&lt;/title&gt;&lt;secondary-title&gt;Hip International&lt;/secondary-title&gt;&lt;/titles&gt;&lt;periodical&gt;&lt;full-title&gt;Hip International&lt;/full-title&gt;&lt;abbr-1&gt;Hip int&lt;/abbr-1&gt;&lt;/periodical&gt;&lt;pages&gt;406-12&lt;/pages&gt;&lt;volume&gt;25&lt;/volume&gt;&lt;number&gt;5&lt;/number&gt;&lt;edition&gt;2015/06/26&lt;/edition&gt;&lt;dates&gt;&lt;year&gt;2015&lt;/year&gt;&lt;pub-dates&gt;&lt;date&gt;Sep-Oct&lt;/date&gt;&lt;/pub-dates&gt;&lt;/dates&gt;&lt;isbn&gt;1724-6067 (Electronic)&amp;#xD;1120-7000 (Linking)&lt;/isbn&gt;&lt;accession-num&gt;26109152&lt;/accession-num&gt;&lt;urls&gt;&lt;/urls&gt;&lt;electronic-resource-num&gt;10.5301/hipint.5000255&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96" w:tooltip="Hingsammer, 2015 #11898" w:history="1">
              <w:r>
                <w:rPr>
                  <w:rFonts w:ascii="Calibri" w:eastAsia="Calibri" w:hAnsi="Calibri" w:cs="Times New Roman"/>
                  <w:noProof/>
                </w:rPr>
                <w:t>96</w:t>
              </w:r>
            </w:hyperlink>
            <w:r>
              <w:rPr>
                <w:rFonts w:ascii="Calibri" w:eastAsia="Calibri" w:hAnsi="Calibri" w:cs="Times New Roman"/>
                <w:noProof/>
              </w:rPr>
              <w:t>)</w:t>
            </w:r>
            <w:r w:rsidRPr="00E84ADA">
              <w:rPr>
                <w:rFonts w:ascii="Calibri" w:eastAsia="Calibri" w:hAnsi="Calibri" w:cs="Times New Roman"/>
              </w:rPr>
              <w:fldChar w:fldCharType="end"/>
            </w:r>
            <w:r w:rsidRPr="00E84ADA">
              <w:rPr>
                <w:rFonts w:ascii="Calibri" w:eastAsia="Calibri" w:hAnsi="Calibri" w:cs="Times New Roman"/>
                <w:vertAlign w:val="superscript"/>
              </w:rPr>
              <w:t xml:space="preserve"> </w:t>
            </w:r>
          </w:p>
        </w:tc>
        <w:tc>
          <w:tcPr>
            <w:tcW w:w="0" w:type="auto"/>
          </w:tcPr>
          <w:p w14:paraId="1941379D" w14:textId="77777777" w:rsidR="00522E6F" w:rsidRPr="00E84ADA" w:rsidRDefault="00522E6F" w:rsidP="008D682C">
            <w:pPr>
              <w:jc w:val="center"/>
              <w:rPr>
                <w:rFonts w:ascii="Calibri" w:eastAsia="Calibri" w:hAnsi="Calibri" w:cs="Times New Roman"/>
              </w:rPr>
            </w:pPr>
          </w:p>
        </w:tc>
      </w:tr>
      <w:tr w:rsidR="00522E6F" w:rsidRPr="00E84ADA" w14:paraId="44C5667F" w14:textId="77777777" w:rsidTr="008D682C">
        <w:tc>
          <w:tcPr>
            <w:tcW w:w="0" w:type="auto"/>
          </w:tcPr>
          <w:p w14:paraId="5CE25B2C" w14:textId="197DBCE3" w:rsidR="00522E6F" w:rsidRPr="00E84ADA" w:rsidRDefault="00522E6F" w:rsidP="00522E6F">
            <w:pPr>
              <w:rPr>
                <w:rFonts w:ascii="Calibri" w:eastAsia="Calibri" w:hAnsi="Calibri" w:cs="Times New Roman"/>
              </w:rPr>
            </w:pPr>
            <w:r w:rsidRPr="00E84ADA">
              <w:rPr>
                <w:rFonts w:ascii="Calibri" w:eastAsia="Calibri" w:hAnsi="Calibri" w:cs="Times New Roman"/>
              </w:rPr>
              <w:t>Nepple, J. (2015)</w:t>
            </w:r>
            <w:r w:rsidRPr="00E84ADA">
              <w:rPr>
                <w:rFonts w:ascii="Calibri" w:eastAsia="Calibri" w:hAnsi="Calibri" w:cs="Times New Roman"/>
              </w:rPr>
              <w:fldChar w:fldCharType="begin">
                <w:fldData xml:space="preserve">PEVuZE5vdGU+PENpdGU+PEF1dGhvcj5OZXBwbGU8L0F1dGhvcj48WWVhcj4yMDE1PC9ZZWFyPjxS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TwvYWJici0xPjxhYmJyLTI+QXJ0aHJvc2NvcHk8L2Fi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=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OZXBwbGU8L0F1dGhvcj48WWVhcj4yMDE1PC9ZZWFyPjxS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=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57" w:tooltip="Nepple, 2015 #11897" w:history="1">
              <w:r>
                <w:rPr>
                  <w:rFonts w:ascii="Calibri" w:eastAsia="Calibri" w:hAnsi="Calibri" w:cs="Times New Roman"/>
                  <w:noProof/>
                </w:rPr>
                <w:t>57</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72D08684" w14:textId="77777777" w:rsidR="00522E6F" w:rsidRPr="00E84ADA" w:rsidRDefault="00522E6F" w:rsidP="008D682C">
            <w:pPr>
              <w:jc w:val="center"/>
              <w:rPr>
                <w:rFonts w:ascii="Calibri" w:eastAsia="Calibri" w:hAnsi="Calibri" w:cs="Times New Roman"/>
              </w:rPr>
            </w:pPr>
          </w:p>
        </w:tc>
      </w:tr>
      <w:tr w:rsidR="00522E6F" w:rsidRPr="00E84ADA" w14:paraId="608F23C8" w14:textId="77777777" w:rsidTr="008D682C">
        <w:tc>
          <w:tcPr>
            <w:tcW w:w="0" w:type="auto"/>
          </w:tcPr>
          <w:p w14:paraId="63F9E961" w14:textId="7A62815B" w:rsidR="00522E6F" w:rsidRPr="00E84ADA" w:rsidRDefault="00522E6F" w:rsidP="00522E6F">
            <w:pPr>
              <w:rPr>
                <w:rFonts w:ascii="Calibri" w:eastAsia="Calibri" w:hAnsi="Calibri" w:cs="Times New Roman"/>
              </w:rPr>
            </w:pPr>
            <w:r w:rsidRPr="00E84ADA">
              <w:rPr>
                <w:rFonts w:ascii="Calibri" w:eastAsia="Calibri" w:hAnsi="Calibri" w:cs="Times New Roman"/>
              </w:rPr>
              <w:t>Nossa, J. (2014)</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Nossa&lt;/Author&gt;&lt;Year&gt;2014&lt;/Year&gt;&lt;RecNum&gt;11901&lt;/RecNum&gt;&lt;DisplayText&gt;(47)&lt;/DisplayText&gt;&lt;record&gt;&lt;rec-number&gt;11901&lt;/rec-number&gt;&lt;foreign-keys&gt;&lt;key app="EN" db-id="x5x002s5vsf9s9exsxlpr2r80ptsx9wa55a5"&gt;11901&lt;/key&gt;&lt;/foreign-keys&gt;&lt;ref-type name="Journal Article"&gt;17&lt;/ref-type&gt;&lt;contributors&gt;&lt;authors&gt;&lt;author&gt;Nossa, J.M.&lt;/author&gt;&lt;author&gt;Aguilera, B.&lt;/author&gt;&lt;author&gt;Marquez, W.&lt;/author&gt;&lt;/authors&gt;&lt;/contributors&gt;&lt;titles&gt;&lt;title&gt;Factors associated with hip arthroscopy complications in the treatment of femoroacetabular impingement.&lt;/title&gt;&lt;secondary-title&gt;Current Orthopaedic Practice&lt;/secondary-title&gt;&lt;/titles&gt;&lt;periodical&gt;&lt;full-title&gt;Current Orthopaedic Practice&lt;/full-title&gt;&lt;/periodical&gt;&lt;pages&gt;362-366&lt;/pages&gt;&lt;volume&gt;25&lt;/volume&gt;&lt;number&gt;4&lt;/number&gt;&lt;dates&gt;&lt;year&gt;2014&lt;/year&gt;&lt;/dates&gt;&lt;urls&gt;&lt;/urls&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47" w:tooltip="Nossa, 2014 #11901" w:history="1">
              <w:r>
                <w:rPr>
                  <w:rFonts w:ascii="Calibri" w:eastAsia="Calibri" w:hAnsi="Calibri" w:cs="Times New Roman"/>
                  <w:noProof/>
                </w:rPr>
                <w:t>47</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057B26E0" w14:textId="77777777" w:rsidR="00522E6F" w:rsidRPr="00E84ADA" w:rsidRDefault="00522E6F" w:rsidP="008D682C">
            <w:pPr>
              <w:jc w:val="center"/>
              <w:rPr>
                <w:rFonts w:ascii="Calibri" w:eastAsia="Calibri" w:hAnsi="Calibri" w:cs="Times New Roman"/>
              </w:rPr>
            </w:pPr>
          </w:p>
        </w:tc>
      </w:tr>
      <w:tr w:rsidR="00522E6F" w:rsidRPr="00E84ADA" w14:paraId="2ABFB7C2" w14:textId="77777777" w:rsidTr="008D682C">
        <w:tc>
          <w:tcPr>
            <w:tcW w:w="0" w:type="auto"/>
          </w:tcPr>
          <w:p w14:paraId="6E5CA9A3" w14:textId="6AB42E13" w:rsidR="00522E6F" w:rsidRPr="00E84ADA" w:rsidRDefault="00522E6F" w:rsidP="00522E6F">
            <w:pPr>
              <w:rPr>
                <w:rFonts w:ascii="Calibri" w:eastAsia="Calibri" w:hAnsi="Calibri" w:cs="Times New Roman"/>
              </w:rPr>
            </w:pPr>
            <w:r w:rsidRPr="00E84ADA">
              <w:rPr>
                <w:rFonts w:ascii="Calibri" w:eastAsia="Calibri" w:hAnsi="Calibri" w:cs="Times New Roman"/>
              </w:rPr>
              <w:t>Kaya, M. (2014)</w:t>
            </w:r>
            <w:r w:rsidRPr="00E84ADA">
              <w:rPr>
                <w:rFonts w:ascii="Calibri" w:eastAsia="Calibri" w:hAnsi="Calibri" w:cs="Times New Roman"/>
              </w:rPr>
              <w:fldChar w:fldCharType="begin">
                <w:fldData xml:space="preserve">PEVuZE5vdGU+PENpdGU+PEF1dGhvcj5LYXlhPC9BdXRob3I+PFllYXI+MjAxNDwvWWVhcj48UmVj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xNTgyLTc8L3BhZ2VzPjx2b2x1bWU+MzA8L3ZvbHVt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LYXlhPC9BdXRob3I+PFllYXI+MjAxNDwvWWVhcj48UmVj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xNTgyLTc8L3BhZ2VzPjx2b2x1bWU+MzA8L3ZvbHVt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91" w:tooltip="Kaya, 2014 #11896" w:history="1">
              <w:r>
                <w:rPr>
                  <w:rFonts w:ascii="Calibri" w:eastAsia="Calibri" w:hAnsi="Calibri" w:cs="Times New Roman"/>
                  <w:noProof/>
                </w:rPr>
                <w:t>91</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73E4C753" w14:textId="77777777" w:rsidR="00522E6F" w:rsidRPr="00E84ADA" w:rsidRDefault="00522E6F" w:rsidP="008D682C">
            <w:pPr>
              <w:jc w:val="center"/>
              <w:rPr>
                <w:rFonts w:ascii="Calibri" w:eastAsia="Calibri" w:hAnsi="Calibri" w:cs="Times New Roman"/>
              </w:rPr>
            </w:pPr>
          </w:p>
        </w:tc>
      </w:tr>
      <w:tr w:rsidR="00522E6F" w:rsidRPr="00E84ADA" w14:paraId="76435C88" w14:textId="77777777" w:rsidTr="008D682C">
        <w:tc>
          <w:tcPr>
            <w:tcW w:w="0" w:type="auto"/>
            <w:vAlign w:val="center"/>
          </w:tcPr>
          <w:p w14:paraId="17F96A04" w14:textId="59D741BD"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Peters, C. (2014)</w:t>
            </w:r>
            <w:r w:rsidRPr="00E84ADA">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Peters&lt;/Author&gt;&lt;Year&gt;2015&lt;/Year&gt;&lt;RecNum&gt;11837&lt;/RecNum&gt;&lt;DisplayText&gt;(88)&lt;/DisplayText&gt;&lt;record&gt;&lt;rec-number&gt;11837&lt;/rec-number&gt;&lt;foreign-keys&gt;&lt;key app="EN" db-id="x5x002s5vsf9s9exsxlpr2r80ptsx9wa55a5"&gt;11837&lt;/key&gt;&lt;/foreign-keys&gt;&lt;ref-type name="Journal Article"&gt;17&lt;/ref-type&gt;&lt;contributors&gt;&lt;authors&gt;&lt;author&gt;Peters, C. L.&lt;/author&gt;&lt;author&gt;Anderson, L. A.&lt;/author&gt;&lt;author&gt;Diaz-Ledezma, C.&lt;/author&gt;&lt;author&gt;Anderson, M. B.&lt;/author&gt;&lt;author&gt;Parvizi, J.&lt;/author&gt;&lt;/authors&gt;&lt;/contributors&gt;&lt;auth-address&gt;Department of Orthopaedic Surgery, University of Utah School of Medicine, 590 Wakara Way, Salt Lake City, UT, 84108, USA, Chris.Peters@hsc.utah.edu.&lt;/auth-address&gt;&lt;titles&gt;&lt;title&gt;Does the nature of chondrolabral injury affect the results of open surgery for femoroacetabular impingement?&lt;/title&gt;&lt;secondary-title&gt;Clin Orthop Relat Res&lt;/secondary-title&gt;&lt;/titles&gt;&lt;periodical&gt;&lt;full-title&gt;Clin Orthop Relat Res&lt;/full-title&gt;&lt;/periodical&gt;&lt;pages&gt;1342-8&lt;/pages&gt;&lt;volume&gt;473&lt;/volume&gt;&lt;number&gt;4&lt;/number&gt;&lt;edition&gt;2014/11/08&lt;/edition&gt;&lt;keywords&gt;&lt;keyword&gt;Adolescent&lt;/keyword&gt;&lt;keyword&gt;Adult&lt;/keyword&gt;&lt;keyword&gt;Body Mass Index&lt;/keyword&gt;&lt;keyword&gt;Cartilage, Articular/ injuries&lt;/keyword&gt;&lt;keyword&gt;Female&lt;/keyword&gt;&lt;keyword&gt;Femoracetabular Impingement/ surgery&lt;/keyword&gt;&lt;keyword&gt;Humans&lt;/keyword&gt;&lt;keyword&gt;Middle Aged&lt;/keyword&gt;&lt;keyword&gt;Outcome Assessment (Health Care)&lt;/keyword&gt;&lt;keyword&gt;Retrospective Studies&lt;/keyword&gt;&lt;keyword&gt;Sex Factors&lt;/keyword&gt;&lt;keyword&gt;Treatment Failure&lt;/keyword&gt;&lt;keyword&gt;Young Adult&lt;/keyword&gt;&lt;/keywords&gt;&lt;dates&gt;&lt;year&gt;2015&lt;/year&gt;&lt;pub-dates&gt;&lt;date&gt;Apr&lt;/date&gt;&lt;/pub-dates&gt;&lt;/dates&gt;&lt;isbn&gt;1528-1132 (Electronic)&amp;#xD;0009-921X (Linking)&lt;/isbn&gt;&lt;accession-num&gt;25377134&lt;/accession-num&gt;&lt;urls&gt;&lt;/urls&gt;&lt;custom2&gt;4353509&lt;/custom2&gt;&lt;electronic-resource-num&gt;10.1007/s11999-014-4039-2&lt;/electronic-resource-num&gt;&lt;remote-database-provider&gt;NLM&lt;/remote-database-provider&gt;&lt;language&gt;eng&lt;/language&gt;&lt;/record&gt;&lt;/Cite&gt;&lt;/EndNote&gt;</w:instrText>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88" w:tooltip="Peters, 2015 #11837" w:history="1">
              <w:r>
                <w:rPr>
                  <w:rFonts w:ascii="Calibri" w:eastAsia="Times New Roman" w:hAnsi="Calibri" w:cs="Times New Roman"/>
                  <w:noProof/>
                  <w:color w:val="000000"/>
                </w:rPr>
                <w:t>88</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tcPr>
          <w:p w14:paraId="5664DB71" w14:textId="77777777" w:rsidR="00522E6F" w:rsidRPr="00E84ADA" w:rsidRDefault="00522E6F" w:rsidP="008D682C">
            <w:pPr>
              <w:jc w:val="center"/>
              <w:rPr>
                <w:rFonts w:ascii="Calibri" w:eastAsia="Calibri" w:hAnsi="Calibri" w:cs="Times New Roman"/>
              </w:rPr>
            </w:pPr>
          </w:p>
        </w:tc>
      </w:tr>
      <w:tr w:rsidR="00522E6F" w:rsidRPr="00E84ADA" w14:paraId="2F8F7FA0" w14:textId="77777777" w:rsidTr="008D682C">
        <w:tc>
          <w:tcPr>
            <w:tcW w:w="0" w:type="auto"/>
          </w:tcPr>
          <w:p w14:paraId="1141CF7C" w14:textId="0442CDF2" w:rsidR="00522E6F" w:rsidRPr="00E84ADA" w:rsidRDefault="00522E6F" w:rsidP="00522E6F">
            <w:pPr>
              <w:rPr>
                <w:rFonts w:ascii="Calibri" w:eastAsia="Calibri" w:hAnsi="Calibri" w:cs="Times New Roman"/>
              </w:rPr>
            </w:pPr>
            <w:r w:rsidRPr="00E84ADA">
              <w:rPr>
                <w:rFonts w:ascii="Calibri" w:eastAsia="Calibri" w:hAnsi="Calibri" w:cs="Times New Roman"/>
              </w:rPr>
              <w:t>Rupp, R. (2012)</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Rupp&lt;/Author&gt;&lt;Year&gt;2012&lt;/Year&gt;&lt;RecNum&gt;11868&lt;/RecNum&gt;&lt;DisplayText&gt;(76)&lt;/DisplayText&gt;&lt;record&gt;&lt;rec-number&gt;11868&lt;/rec-number&gt;&lt;foreign-keys&gt;&lt;key app="EN" db-id="x5x002s5vsf9s9exsxlpr2r80ptsx9wa55a5"&gt;11868&lt;/key&gt;&lt;/foreign-keys&gt;&lt;ref-type name="Journal Article"&gt;17&lt;/ref-type&gt;&lt;contributors&gt;&lt;authors&gt;&lt;author&gt;Rupp, R.&lt;/author&gt;&lt;author&gt;Duggan, B.&lt;/author&gt;&lt;/authors&gt;&lt;/contributors&gt;&lt;auth-address&gt;Tahoe Orthopedic and Sports Medicine, Zephyr Cove, Nevada, USA. robertruppmd@aol.com&lt;/auth-address&gt;&lt;titles&gt;&lt;title&gt;Peripheral versus central compartment starting point in hip arthroscopy for femoroacetabular impingement&lt;/title&gt;&lt;secondary-title&gt;Orthopedics&lt;/secondary-title&gt;&lt;/titles&gt;&lt;periodical&gt;&lt;full-title&gt;Orthopedics&lt;/full-title&gt;&lt;abbr-1&gt;Orthopedics&lt;/abbr-1&gt;&lt;abbr-2&gt;Orthopedics&lt;/abbr-2&gt;&lt;/periodical&gt;&lt;pages&gt;e148-53&lt;/pages&gt;&lt;volume&gt;35&lt;/volume&gt;&lt;number&gt;2&lt;/number&gt;&lt;edition&gt;2012/02/09&lt;/edition&gt;&lt;keywords&gt;&lt;keyword&gt;Adult&lt;/keyword&gt;&lt;keyword&gt;Aged&lt;/keyword&gt;&lt;keyword&gt;Arthroscopy/ methods&lt;/keyword&gt;&lt;keyword&gt;Cohort Studies&lt;/keyword&gt;&lt;keyword&gt;Decompression, Surgical/ methods&lt;/keyword&gt;&lt;keyword&gt;Female&lt;/keyword&gt;&lt;keyword&gt;Femoracetabular Impingement/radiography/ surgery&lt;/keyword&gt;&lt;keyword&gt;Hip Joint/ surgery&lt;/keyword&gt;&lt;keyword&gt;Humans&lt;/keyword&gt;&lt;keyword&gt;Male&lt;/keyword&gt;&lt;keyword&gt;Middle Aged&lt;/keyword&gt;&lt;keyword&gt;Treatment Outcome&lt;/keyword&gt;&lt;/keywords&gt;&lt;dates&gt;&lt;year&gt;2012&lt;/year&gt;&lt;pub-dates&gt;&lt;date&gt;Feb&lt;/date&gt;&lt;/pub-dates&gt;&lt;/dates&gt;&lt;isbn&gt;1938-2367 (Electronic)&amp;#xD;0147-7447 (Linking)&lt;/isbn&gt;&lt;accession-num&gt;22310398&lt;/accession-num&gt;&lt;urls&gt;&lt;/urls&gt;&lt;electronic-resource-num&gt;10.3928/01477447-20120123-02&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76" w:tooltip="Rupp, 2012 #11868" w:history="1">
              <w:r>
                <w:rPr>
                  <w:rFonts w:ascii="Calibri" w:eastAsia="Calibri" w:hAnsi="Calibri" w:cs="Times New Roman"/>
                  <w:noProof/>
                </w:rPr>
                <w:t>76</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24C1881D" w14:textId="77777777" w:rsidR="00522E6F" w:rsidRPr="00E84ADA" w:rsidRDefault="00522E6F" w:rsidP="008D682C">
            <w:pPr>
              <w:jc w:val="center"/>
              <w:rPr>
                <w:rFonts w:ascii="Calibri" w:eastAsia="Calibri" w:hAnsi="Calibri" w:cs="Times New Roman"/>
              </w:rPr>
            </w:pPr>
          </w:p>
        </w:tc>
      </w:tr>
      <w:tr w:rsidR="00522E6F" w:rsidRPr="00E84ADA" w14:paraId="184A6717" w14:textId="77777777" w:rsidTr="008D682C">
        <w:tc>
          <w:tcPr>
            <w:tcW w:w="0" w:type="auto"/>
          </w:tcPr>
          <w:p w14:paraId="2F1FF4B8" w14:textId="3FE5C876" w:rsidR="00522E6F" w:rsidRPr="00E84ADA" w:rsidRDefault="00522E6F" w:rsidP="00522E6F">
            <w:pPr>
              <w:rPr>
                <w:rFonts w:ascii="Calibri" w:eastAsia="Calibri" w:hAnsi="Calibri" w:cs="Times New Roman"/>
              </w:rPr>
            </w:pPr>
            <w:r w:rsidRPr="00E84ADA">
              <w:rPr>
                <w:rFonts w:ascii="Calibri" w:eastAsia="Calibri" w:hAnsi="Calibri" w:cs="Times New Roman"/>
              </w:rPr>
              <w:t>Walker, J. (2012)</w:t>
            </w:r>
            <w:r w:rsidRPr="00E84ADA">
              <w:rPr>
                <w:rFonts w:ascii="Calibri" w:eastAsia="Calibri" w:hAnsi="Calibri" w:cs="Times New Roman"/>
              </w:rPr>
              <w:fldChar w:fldCharType="begin">
                <w:fldData xml:space="preserve">PEVuZE5vdGU+PENpdGU+PEF1dGhvcj5XYWxrZXI8L0F1dGhvcj48WWVhcj4yMDEyPC9ZZWFyPjxS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XYWxrZXI8L0F1dGhvcj48WWVhcj4yMDEyPC9ZZWFyPjxS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31" w:tooltip="Walker, 2012 #11862" w:history="1">
              <w:r>
                <w:rPr>
                  <w:rFonts w:ascii="Calibri" w:eastAsia="Calibri" w:hAnsi="Calibri" w:cs="Times New Roman"/>
                  <w:noProof/>
                </w:rPr>
                <w:t>31</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77FBF747" w14:textId="77777777" w:rsidR="00522E6F" w:rsidRPr="00E84ADA" w:rsidRDefault="00522E6F" w:rsidP="008D682C">
            <w:pPr>
              <w:jc w:val="center"/>
              <w:rPr>
                <w:rFonts w:ascii="Calibri" w:eastAsia="Calibri" w:hAnsi="Calibri" w:cs="Times New Roman"/>
              </w:rPr>
            </w:pPr>
          </w:p>
        </w:tc>
      </w:tr>
      <w:tr w:rsidR="00522E6F" w:rsidRPr="00E84ADA" w14:paraId="7C7D8E84" w14:textId="77777777" w:rsidTr="008D682C">
        <w:tc>
          <w:tcPr>
            <w:tcW w:w="0" w:type="auto"/>
          </w:tcPr>
          <w:p w14:paraId="7961A06A" w14:textId="65CB6744" w:rsidR="00522E6F" w:rsidRPr="00E84ADA" w:rsidRDefault="00522E6F" w:rsidP="00522E6F">
            <w:pPr>
              <w:rPr>
                <w:rFonts w:ascii="Calibri" w:eastAsia="Calibri" w:hAnsi="Calibri" w:cs="Times New Roman"/>
              </w:rPr>
            </w:pPr>
            <w:r w:rsidRPr="00E84ADA">
              <w:rPr>
                <w:rFonts w:ascii="Calibri" w:eastAsia="Calibri" w:hAnsi="Calibri" w:cs="Times New Roman"/>
              </w:rPr>
              <w:t>Krych, A. (2013)</w:t>
            </w:r>
            <w:r w:rsidRPr="00E84ADA">
              <w:rPr>
                <w:rFonts w:ascii="Calibri" w:eastAsia="Calibri" w:hAnsi="Calibri" w:cs="Times New Roman"/>
              </w:rPr>
              <w:fldChar w:fldCharType="begin">
                <w:fldData xml:space="preserve">PEVuZE5vdGU+PENpdGU+PEF1dGhvcj5LcnljaDwvQXV0aG9yPjxZZWFyPjIwMTM8L1llYXI+PFJl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LcnljaDwvQXV0aG9yPjxZZWFyPjIwMTM8L1llYXI+PFJl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78" w:tooltip="Krych, 2013 #11856" w:history="1">
              <w:r>
                <w:rPr>
                  <w:rFonts w:ascii="Calibri" w:eastAsia="Calibri" w:hAnsi="Calibri" w:cs="Times New Roman"/>
                  <w:noProof/>
                </w:rPr>
                <w:t>78</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3153F227" w14:textId="77777777" w:rsidR="00522E6F" w:rsidRPr="00E84ADA" w:rsidRDefault="00522E6F" w:rsidP="008D682C">
            <w:pPr>
              <w:jc w:val="center"/>
              <w:rPr>
                <w:rFonts w:ascii="Calibri" w:eastAsia="Calibri" w:hAnsi="Calibri" w:cs="Times New Roman"/>
              </w:rPr>
            </w:pPr>
          </w:p>
        </w:tc>
      </w:tr>
      <w:tr w:rsidR="00522E6F" w:rsidRPr="00E84ADA" w14:paraId="428632F5" w14:textId="77777777" w:rsidTr="008D682C">
        <w:tc>
          <w:tcPr>
            <w:tcW w:w="0" w:type="auto"/>
          </w:tcPr>
          <w:p w14:paraId="77D161AD" w14:textId="11366211" w:rsidR="00522E6F" w:rsidRPr="00E84ADA" w:rsidRDefault="00522E6F" w:rsidP="00522E6F">
            <w:pPr>
              <w:rPr>
                <w:rFonts w:ascii="Calibri" w:eastAsia="Calibri" w:hAnsi="Calibri" w:cs="Times New Roman"/>
              </w:rPr>
            </w:pPr>
            <w:r w:rsidRPr="00E84ADA">
              <w:rPr>
                <w:rFonts w:ascii="Calibri" w:eastAsia="Calibri" w:hAnsi="Calibri" w:cs="Times New Roman"/>
              </w:rPr>
              <w:lastRenderedPageBreak/>
              <w:t>Aprato, A. (2013)</w:t>
            </w:r>
            <w:r w:rsidRPr="00E84ADA">
              <w:rPr>
                <w:rFonts w:ascii="Calibri" w:eastAsia="Calibri" w:hAnsi="Calibri" w:cs="Times New Roman"/>
              </w:rPr>
              <w:fldChar w:fldCharType="begin">
                <w:fldData xml:space="preserve">PEVuZE5vdGU+PENpdGU+PEF1dGhvcj5BcHJhdG88L0F1dGhvcj48WWVhcj4yMDEzPC9ZZWFyPjxS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BcHJhdG88L0F1dGhvcj48WWVhcj4yMDEzPC9ZZWFyPjxS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79" w:tooltip="Aprato, 2013 #9844" w:history="1">
              <w:r>
                <w:rPr>
                  <w:rFonts w:ascii="Calibri" w:eastAsia="Calibri" w:hAnsi="Calibri" w:cs="Times New Roman"/>
                  <w:noProof/>
                </w:rPr>
                <w:t>79</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369D1047" w14:textId="77777777" w:rsidR="00522E6F" w:rsidRPr="00E84ADA" w:rsidRDefault="00522E6F" w:rsidP="008D682C">
            <w:pPr>
              <w:jc w:val="center"/>
              <w:rPr>
                <w:rFonts w:ascii="Calibri" w:eastAsia="Calibri" w:hAnsi="Calibri" w:cs="Times New Roman"/>
              </w:rPr>
            </w:pPr>
          </w:p>
        </w:tc>
      </w:tr>
      <w:tr w:rsidR="00522E6F" w:rsidRPr="00E84ADA" w14:paraId="0DD9C795" w14:textId="77777777" w:rsidTr="008D682C">
        <w:tc>
          <w:tcPr>
            <w:tcW w:w="0" w:type="auto"/>
          </w:tcPr>
          <w:p w14:paraId="315DBF91" w14:textId="406AFE4B" w:rsidR="00522E6F" w:rsidRPr="00E84ADA" w:rsidRDefault="00522E6F" w:rsidP="00522E6F">
            <w:pPr>
              <w:rPr>
                <w:rFonts w:ascii="Calibri" w:eastAsia="Calibri" w:hAnsi="Calibri" w:cs="Times New Roman"/>
              </w:rPr>
            </w:pPr>
            <w:r w:rsidRPr="00E84ADA">
              <w:rPr>
                <w:rFonts w:ascii="Calibri" w:eastAsia="Calibri" w:hAnsi="Calibri" w:cs="Times New Roman"/>
              </w:rPr>
              <w:t>Domb, B. (2013)</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Domb&lt;/Author&gt;&lt;Year&gt;2013&lt;/Year&gt;&lt;RecNum&gt;11852&lt;/RecNum&gt;&lt;DisplayText&gt;(81)&lt;/DisplayText&gt;&lt;record&gt;&lt;rec-number&gt;11852&lt;/rec-number&gt;&lt;foreign-keys&gt;&lt;key app="EN" db-id="x5x002s5vsf9s9exsxlpr2r80ptsx9wa55a5"&gt;11852&lt;/key&gt;&lt;/foreign-keys&gt;&lt;ref-type name="Journal Article"&gt;17&lt;/ref-type&gt;&lt;contributors&gt;&lt;authors&gt;&lt;author&gt;Domb, B. G.&lt;/author&gt;&lt;author&gt;Stake, C. E.&lt;/author&gt;&lt;author&gt;Botser, I. B.&lt;/author&gt;&lt;author&gt;Jackson, T. J.&lt;/author&gt;&lt;/authors&gt;&lt;/contributors&gt;&lt;auth-address&gt;Hinsdale Orthopaedics, Hinsdale, IL, USA. DrDomb@americanhipinstitute.org&lt;/auth-address&gt;&lt;titles&gt;&lt;title&gt;Surgical dislocation of the hip versus arthroscopic treatment of femoroacetabular impingement: a prospective matched-pair study with average 2-year follow-up&lt;/title&gt;&lt;secondary-title&gt;Arthroscopy&lt;/secondary-title&gt;&lt;/titles&gt;&lt;periodical&gt;&lt;full-title&gt;Arthroscopy&lt;/full-title&gt;&lt;abbr-1&gt;Arthroscopy&lt;/abbr-1&gt;&lt;abbr-2&gt;Arthroscopy&lt;/abbr-2&gt;&lt;/periodical&gt;&lt;pages&gt;1506-13&lt;/pages&gt;&lt;volume&gt;29&lt;/volume&gt;&lt;number&gt;9&lt;/number&gt;&lt;edition&gt;2013/09/03&lt;/edition&gt;&lt;keywords&gt;&lt;keyword&gt;Adult&lt;/keyword&gt;&lt;keyword&gt;Arthroscopy/ methods&lt;/keyword&gt;&lt;keyword&gt;Device Removal&lt;/keyword&gt;&lt;keyword&gt;Female&lt;/keyword&gt;&lt;keyword&gt;Femoracetabular Impingement/ surgery&lt;/keyword&gt;&lt;keyword&gt;Femur/ surgery&lt;/keyword&gt;&lt;keyword&gt;Follow-Up Studies&lt;/keyword&gt;&lt;keyword&gt;Hip Dislocation&lt;/keyword&gt;&lt;keyword&gt;Hip Joint&lt;/keyword&gt;&lt;keyword&gt;Humans&lt;/keyword&gt;&lt;keyword&gt;Male&lt;/keyword&gt;&lt;keyword&gt;Matched-Pair Analysis&lt;/keyword&gt;&lt;keyword&gt;Patient Satisfaction&lt;/keyword&gt;&lt;keyword&gt;Prospective Studies&lt;/keyword&gt;&lt;keyword&gt;Reoperation&lt;/keyword&gt;&lt;keyword&gt;Time Factors&lt;/keyword&gt;&lt;keyword&gt;Treatment Outcome&lt;/keyword&gt;&lt;keyword&gt;Young Adult&lt;/keyword&gt;&lt;/keywords&gt;&lt;dates&gt;&lt;year&gt;2013&lt;/year&gt;&lt;pub-dates&gt;&lt;date&gt;Sep&lt;/date&gt;&lt;/pub-dates&gt;&lt;/dates&gt;&lt;isbn&gt;1526-3231 (Electronic)&amp;#xD;0749-8063 (Linking)&lt;/isbn&gt;&lt;accession-num&gt;23992988&lt;/accession-num&gt;&lt;urls&gt;&lt;/urls&gt;&lt;electronic-resource-num&gt;10.1016/j.arthro.2013.06.010&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81" w:tooltip="Domb, 2013 #11852" w:history="1">
              <w:r>
                <w:rPr>
                  <w:rFonts w:ascii="Calibri" w:eastAsia="Calibri" w:hAnsi="Calibri" w:cs="Times New Roman"/>
                  <w:noProof/>
                </w:rPr>
                <w:t>81</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748AD9FD" w14:textId="77777777" w:rsidR="00522E6F" w:rsidRPr="00E84ADA" w:rsidRDefault="00522E6F" w:rsidP="008D682C">
            <w:pPr>
              <w:jc w:val="center"/>
              <w:rPr>
                <w:rFonts w:ascii="Calibri" w:eastAsia="Calibri" w:hAnsi="Calibri" w:cs="Times New Roman"/>
              </w:rPr>
            </w:pPr>
          </w:p>
        </w:tc>
      </w:tr>
      <w:tr w:rsidR="00522E6F" w:rsidRPr="00E84ADA" w14:paraId="0E53063B" w14:textId="77777777" w:rsidTr="008D682C">
        <w:tc>
          <w:tcPr>
            <w:tcW w:w="0" w:type="auto"/>
          </w:tcPr>
          <w:p w14:paraId="76CA5E97" w14:textId="3D868C49" w:rsidR="00522E6F" w:rsidRPr="00E84ADA" w:rsidRDefault="00522E6F" w:rsidP="00522E6F">
            <w:pPr>
              <w:rPr>
                <w:rFonts w:ascii="Calibri" w:eastAsia="Calibri" w:hAnsi="Calibri" w:cs="Times New Roman"/>
              </w:rPr>
            </w:pPr>
            <w:r w:rsidRPr="00E84ADA">
              <w:rPr>
                <w:rFonts w:ascii="Calibri" w:eastAsia="Calibri" w:hAnsi="Calibri" w:cs="Times New Roman"/>
              </w:rPr>
              <w:t>Schilders, E. (2011)</w:t>
            </w:r>
            <w:r w:rsidRPr="00E84ADA">
              <w:rPr>
                <w:rFonts w:ascii="Calibri" w:eastAsia="Calibri" w:hAnsi="Calibri" w:cs="Times New Roman"/>
              </w:rPr>
              <w:fldChar w:fldCharType="begin">
                <w:fldData xml:space="preserve">PEVuZE5vdGU+PENpdGU+PEF1dGhvcj5TY2hpbGRlcnM8L0F1dGhvcj48WWVhcj4yMDExPC9ZZWFy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TY2hpbGRlcnM8L0F1dGhvcj48WWVhcj4yMDExPC9ZZWFy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18" w:tooltip="Schilders, 2011 #11871" w:history="1">
              <w:r>
                <w:rPr>
                  <w:rFonts w:ascii="Calibri" w:eastAsia="Calibri" w:hAnsi="Calibri" w:cs="Times New Roman"/>
                  <w:noProof/>
                </w:rPr>
                <w:t>18</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4C9BC14A" w14:textId="77777777" w:rsidR="00522E6F" w:rsidRPr="00E84ADA" w:rsidRDefault="00522E6F" w:rsidP="008D682C">
            <w:pPr>
              <w:jc w:val="center"/>
              <w:rPr>
                <w:rFonts w:ascii="Calibri" w:eastAsia="Calibri" w:hAnsi="Calibri" w:cs="Times New Roman"/>
              </w:rPr>
            </w:pPr>
          </w:p>
        </w:tc>
      </w:tr>
      <w:tr w:rsidR="00522E6F" w:rsidRPr="00E84ADA" w14:paraId="3230B3F0" w14:textId="77777777" w:rsidTr="008D682C">
        <w:tc>
          <w:tcPr>
            <w:tcW w:w="0" w:type="auto"/>
          </w:tcPr>
          <w:p w14:paraId="2222D0D0" w14:textId="1B6B4C0A" w:rsidR="00522E6F" w:rsidRPr="00E84ADA" w:rsidRDefault="00522E6F" w:rsidP="00522E6F">
            <w:pPr>
              <w:rPr>
                <w:rFonts w:ascii="Calibri" w:eastAsia="Calibri" w:hAnsi="Calibri" w:cs="Times New Roman"/>
              </w:rPr>
            </w:pPr>
            <w:r w:rsidRPr="00E84ADA">
              <w:rPr>
                <w:rFonts w:ascii="Calibri" w:eastAsia="Calibri" w:hAnsi="Calibri" w:cs="Times New Roman"/>
              </w:rPr>
              <w:t>Kappe, T. (2011)</w:t>
            </w:r>
            <w:r w:rsidRPr="00E84ADA">
              <w:rPr>
                <w:rFonts w:ascii="Calibri" w:eastAsia="Calibri" w:hAnsi="Calibri" w:cs="Times New Roman"/>
              </w:rPr>
              <w:fldChar w:fldCharType="begin">
                <w:fldData xml:space="preserve">PEVuZE5vdGU+PENpdGU+PEF1dGhvcj5LYXBwZTwvQXV0aG9yPjxZZWFyPjIwMTE8L1llYXI+PFJl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LYXBwZTwvQXV0aG9yPjxZZWFyPjIwMTE8L1llYXI+PFJl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19" w:tooltip="Kappe, 2011 #7012" w:history="1">
              <w:r>
                <w:rPr>
                  <w:rFonts w:ascii="Calibri" w:eastAsia="Calibri" w:hAnsi="Calibri" w:cs="Times New Roman"/>
                  <w:noProof/>
                </w:rPr>
                <w:t>19</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2CB18B10" w14:textId="77777777" w:rsidR="00522E6F" w:rsidRPr="00E84ADA" w:rsidRDefault="00522E6F" w:rsidP="008D682C">
            <w:pPr>
              <w:jc w:val="center"/>
              <w:rPr>
                <w:rFonts w:ascii="Calibri" w:eastAsia="Calibri" w:hAnsi="Calibri" w:cs="Times New Roman"/>
              </w:rPr>
            </w:pPr>
          </w:p>
        </w:tc>
      </w:tr>
      <w:tr w:rsidR="00522E6F" w:rsidRPr="00E84ADA" w14:paraId="06179FDF" w14:textId="77777777" w:rsidTr="008D682C">
        <w:tc>
          <w:tcPr>
            <w:tcW w:w="0" w:type="auto"/>
          </w:tcPr>
          <w:p w14:paraId="1173D0D6" w14:textId="09BE0034" w:rsidR="00522E6F" w:rsidRPr="00E84ADA" w:rsidRDefault="00522E6F" w:rsidP="00522E6F">
            <w:pPr>
              <w:rPr>
                <w:rFonts w:ascii="Calibri" w:eastAsia="Calibri" w:hAnsi="Calibri" w:cs="Times New Roman"/>
              </w:rPr>
            </w:pPr>
            <w:r w:rsidRPr="00E84ADA">
              <w:rPr>
                <w:rFonts w:ascii="Calibri" w:eastAsia="Calibri" w:hAnsi="Calibri" w:cs="Times New Roman"/>
              </w:rPr>
              <w:t>Philippon, M. (2012)</w:t>
            </w:r>
            <w:r w:rsidRPr="00E84ADA">
              <w:rPr>
                <w:rFonts w:ascii="Calibri" w:eastAsia="Calibri" w:hAnsi="Calibri" w:cs="Times New Roman"/>
              </w:rPr>
              <w:fldChar w:fldCharType="begin">
                <w:fldData xml:space="preserve">PEVuZE5vdGU+PENpdGU+PEF1dGhvcj5QaGlsaXBwb248L0F1dGhvcj48WWVhcj4yMDEyPC9ZZWFy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=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QaGlsaXBwb248L0F1dGhvcj48WWVhcj4yMDEyPC9ZZWFy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=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75" w:tooltip="Philippon, 2012 #9648" w:history="1">
              <w:r>
                <w:rPr>
                  <w:rFonts w:ascii="Calibri" w:eastAsia="Calibri" w:hAnsi="Calibri" w:cs="Times New Roman"/>
                  <w:noProof/>
                </w:rPr>
                <w:t>75</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231F62A2" w14:textId="77777777" w:rsidR="00522E6F" w:rsidRPr="00E84ADA" w:rsidRDefault="00522E6F" w:rsidP="008D682C">
            <w:pPr>
              <w:jc w:val="center"/>
              <w:rPr>
                <w:rFonts w:ascii="Calibri" w:eastAsia="Calibri" w:hAnsi="Calibri" w:cs="Times New Roman"/>
              </w:rPr>
            </w:pPr>
          </w:p>
        </w:tc>
      </w:tr>
      <w:tr w:rsidR="00522E6F" w:rsidRPr="00E84ADA" w14:paraId="0DA90078" w14:textId="77777777" w:rsidTr="008D682C">
        <w:tc>
          <w:tcPr>
            <w:tcW w:w="0" w:type="auto"/>
          </w:tcPr>
          <w:p w14:paraId="535CD845" w14:textId="2BC47519" w:rsidR="00522E6F" w:rsidRPr="00E84ADA" w:rsidRDefault="00522E6F" w:rsidP="00522E6F">
            <w:pPr>
              <w:rPr>
                <w:rFonts w:ascii="Calibri" w:eastAsia="Calibri" w:hAnsi="Calibri" w:cs="Times New Roman"/>
              </w:rPr>
            </w:pPr>
            <w:r w:rsidRPr="00E84ADA">
              <w:rPr>
                <w:rFonts w:ascii="Calibri" w:eastAsia="Calibri" w:hAnsi="Calibri" w:cs="Times New Roman"/>
              </w:rPr>
              <w:t>Kempthorne, J. (2011)</w:t>
            </w:r>
            <w:r w:rsidRPr="00E84ADA">
              <w:rPr>
                <w:rFonts w:ascii="Calibri" w:eastAsia="Calibri" w:hAnsi="Calibri" w:cs="Times New Roman"/>
              </w:rPr>
              <w:fldChar w:fldCharType="begin">
                <w:fldData xml:space="preserve">PEVuZE5vdGU+PENpdGU+PEF1dGhvcj5LZW1wdGhvcm5lPC9BdXRob3I+PFllYXI+MjAxMTwvWWVh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LZW1wdGhvcm5lPC9BdXRob3I+PFllYXI+MjAxMTwvWWVh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104" w:tooltip="Kempthorne, 2011 #11895" w:history="1">
              <w:r>
                <w:rPr>
                  <w:rFonts w:ascii="Calibri" w:eastAsia="Calibri" w:hAnsi="Calibri" w:cs="Times New Roman"/>
                  <w:noProof/>
                </w:rPr>
                <w:t>104</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2BE1B9FE" w14:textId="77777777" w:rsidR="00522E6F" w:rsidRPr="00E84ADA" w:rsidRDefault="00522E6F" w:rsidP="008D682C">
            <w:pPr>
              <w:jc w:val="center"/>
              <w:rPr>
                <w:rFonts w:ascii="Calibri" w:eastAsia="Calibri" w:hAnsi="Calibri" w:cs="Times New Roman"/>
              </w:rPr>
            </w:pPr>
          </w:p>
        </w:tc>
      </w:tr>
      <w:tr w:rsidR="00522E6F" w:rsidRPr="00E84ADA" w14:paraId="76C45C3B" w14:textId="77777777" w:rsidTr="008D682C">
        <w:tc>
          <w:tcPr>
            <w:tcW w:w="0" w:type="auto"/>
          </w:tcPr>
          <w:p w14:paraId="2783C21A" w14:textId="15879465" w:rsidR="00522E6F" w:rsidRPr="00E84ADA" w:rsidRDefault="00522E6F" w:rsidP="00522E6F">
            <w:pPr>
              <w:rPr>
                <w:rFonts w:ascii="Calibri" w:eastAsia="Calibri" w:hAnsi="Calibri" w:cs="Times New Roman"/>
              </w:rPr>
            </w:pPr>
            <w:r w:rsidRPr="00E84ADA">
              <w:rPr>
                <w:rFonts w:ascii="Calibri" w:eastAsia="Calibri" w:hAnsi="Calibri" w:cs="Times New Roman"/>
              </w:rPr>
              <w:t>Peters, C. (2011)</w:t>
            </w:r>
            <w:r w:rsidRPr="00E84ADA">
              <w:rPr>
                <w:rFonts w:ascii="Calibri" w:eastAsia="Calibri" w:hAnsi="Calibri" w:cs="Times New Roman"/>
              </w:rPr>
              <w:fldChar w:fldCharType="begin">
                <w:fldData xml:space="preserve">PEVuZE5vdGU+PENpdGU+PEF1dGhvcj5QZXRlcnM8L0F1dGhvcj48WWVhcj4yMDExPC9ZZWFyPjxS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QZXRlcnM8L0F1dGhvcj48WWVhcj4yMDExPC9ZZWFyPjxS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28" w:tooltip="Peters, 2011 #11876" w:history="1">
              <w:r>
                <w:rPr>
                  <w:rFonts w:ascii="Calibri" w:eastAsia="Calibri" w:hAnsi="Calibri" w:cs="Times New Roman"/>
                  <w:noProof/>
                </w:rPr>
                <w:t>28</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04BA365E" w14:textId="77777777" w:rsidR="00522E6F" w:rsidRPr="00E84ADA" w:rsidRDefault="00522E6F" w:rsidP="008D682C">
            <w:pPr>
              <w:jc w:val="center"/>
              <w:rPr>
                <w:rFonts w:ascii="Calibri" w:eastAsia="Calibri" w:hAnsi="Calibri" w:cs="Times New Roman"/>
              </w:rPr>
            </w:pPr>
          </w:p>
        </w:tc>
      </w:tr>
      <w:tr w:rsidR="00522E6F" w:rsidRPr="00E84ADA" w14:paraId="0C8E62A6" w14:textId="77777777" w:rsidTr="008D682C">
        <w:tc>
          <w:tcPr>
            <w:tcW w:w="0" w:type="auto"/>
          </w:tcPr>
          <w:p w14:paraId="66134A74" w14:textId="422F53B2" w:rsidR="00522E6F" w:rsidRPr="00E84ADA" w:rsidRDefault="00522E6F" w:rsidP="00522E6F">
            <w:pPr>
              <w:rPr>
                <w:rFonts w:ascii="Calibri" w:eastAsia="Calibri" w:hAnsi="Calibri" w:cs="Times New Roman"/>
              </w:rPr>
            </w:pPr>
            <w:r w:rsidRPr="00E84ADA">
              <w:rPr>
                <w:rFonts w:ascii="Calibri" w:eastAsia="Calibri" w:hAnsi="Calibri" w:cs="Times New Roman"/>
              </w:rPr>
              <w:t>Lamontagne, M. (2011)</w:t>
            </w:r>
            <w:r w:rsidRPr="00E84ADA">
              <w:rPr>
                <w:rFonts w:ascii="Calibri" w:eastAsia="Calibri" w:hAnsi="Calibri" w:cs="Times New Roman"/>
              </w:rPr>
              <w:fldChar w:fldCharType="begin">
                <w:fldData xml:space="preserve">PEVuZE5vdGU+PENpdGU+PEF1dGhvcj5MYW1vbnRhZ25lPC9BdXRob3I+PFllYXI+MjAxMTwvWWVh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MYW1vbnRhZ25lPC9BdXRob3I+PFllYXI+MjAxMTwvWWVh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25" w:tooltip="Lamontagne, 2011 #8783" w:history="1">
              <w:r>
                <w:rPr>
                  <w:rFonts w:ascii="Calibri" w:eastAsia="Calibri" w:hAnsi="Calibri" w:cs="Times New Roman"/>
                  <w:noProof/>
                </w:rPr>
                <w:t>25</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0D1C2A45" w14:textId="77777777" w:rsidR="00522E6F" w:rsidRPr="00E84ADA" w:rsidRDefault="00522E6F" w:rsidP="008D682C">
            <w:pPr>
              <w:jc w:val="center"/>
              <w:rPr>
                <w:rFonts w:ascii="Calibri" w:eastAsia="Calibri" w:hAnsi="Calibri" w:cs="Times New Roman"/>
              </w:rPr>
            </w:pPr>
          </w:p>
        </w:tc>
      </w:tr>
      <w:tr w:rsidR="00522E6F" w:rsidRPr="00E84ADA" w14:paraId="2842BE22" w14:textId="77777777" w:rsidTr="008D682C">
        <w:tc>
          <w:tcPr>
            <w:tcW w:w="0" w:type="auto"/>
          </w:tcPr>
          <w:p w14:paraId="4D6B3C04" w14:textId="0CC18DA6" w:rsidR="00522E6F" w:rsidRPr="00E84ADA" w:rsidRDefault="00522E6F" w:rsidP="00522E6F">
            <w:pPr>
              <w:rPr>
                <w:rFonts w:ascii="Calibri" w:eastAsia="Calibri" w:hAnsi="Calibri" w:cs="Times New Roman"/>
              </w:rPr>
            </w:pPr>
            <w:r w:rsidRPr="00E84ADA">
              <w:rPr>
                <w:rFonts w:ascii="Calibri" w:eastAsia="Calibri" w:hAnsi="Calibri" w:cs="Times New Roman"/>
              </w:rPr>
              <w:t>Lincoln, M. (2009)</w:t>
            </w:r>
            <w:r w:rsidRPr="00E84ADA">
              <w:rPr>
                <w:rFonts w:ascii="Calibri" w:eastAsia="Calibri" w:hAnsi="Calibri" w:cs="Times New Roman"/>
              </w:rPr>
              <w:fldChar w:fldCharType="begin">
                <w:fldData xml:space="preserve">PEVuZE5vdGU+PENpdGU+PEF1dGhvcj5MaW5jb2xuPC9BdXRob3I+PFllYXI+MjAwOTwvWWVhcj48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MaW5jb2xuPC9BdXRob3I+PFllYXI+MjAwOTwvWWVhcj48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11" w:tooltip="Lincoln, 2009 #11884" w:history="1">
              <w:r>
                <w:rPr>
                  <w:rFonts w:ascii="Calibri" w:eastAsia="Calibri" w:hAnsi="Calibri" w:cs="Times New Roman"/>
                  <w:noProof/>
                </w:rPr>
                <w:t>11</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25EA4AC2" w14:textId="77777777" w:rsidR="00522E6F" w:rsidRPr="00E84ADA" w:rsidRDefault="00522E6F" w:rsidP="008D682C">
            <w:pPr>
              <w:jc w:val="center"/>
              <w:rPr>
                <w:rFonts w:ascii="Calibri" w:eastAsia="Calibri" w:hAnsi="Calibri" w:cs="Times New Roman"/>
              </w:rPr>
            </w:pPr>
          </w:p>
        </w:tc>
      </w:tr>
      <w:tr w:rsidR="00522E6F" w:rsidRPr="00E84ADA" w14:paraId="6109DF62" w14:textId="77777777" w:rsidTr="008D682C">
        <w:tc>
          <w:tcPr>
            <w:tcW w:w="0" w:type="auto"/>
          </w:tcPr>
          <w:p w14:paraId="2384E709" w14:textId="23D39DC8" w:rsidR="00522E6F" w:rsidRPr="00E84ADA" w:rsidRDefault="00522E6F" w:rsidP="00522E6F">
            <w:pPr>
              <w:rPr>
                <w:rFonts w:ascii="Calibri" w:eastAsia="Calibri" w:hAnsi="Calibri" w:cs="Times New Roman"/>
              </w:rPr>
            </w:pPr>
            <w:r w:rsidRPr="00E84ADA">
              <w:rPr>
                <w:rFonts w:ascii="Calibri" w:eastAsia="Calibri" w:hAnsi="Calibri" w:cs="Times New Roman"/>
              </w:rPr>
              <w:t>Brunner, A. (2009)</w:t>
            </w:r>
            <w:r w:rsidRPr="00E84ADA">
              <w:rPr>
                <w:rFonts w:ascii="Calibri" w:eastAsia="Calibri" w:hAnsi="Calibri" w:cs="Times New Roman"/>
              </w:rPr>
              <w:fldChar w:fldCharType="begin">
                <w:fldData xml:space="preserve">PEVuZE5vdGU+PENpdGU+PEF1dGhvcj5CcnVubmVyPC9BdXRob3I+PFllYXI+MjAwOTwvWWVhcj48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zODItOTE8L3BhZ2VzPjx2b2x1bWU+MjU8L3ZvbHVt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CcnVubmVyPC9BdXRob3I+PFllYXI+MjAwOTwvWWVhcj48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8L2FiYnItMT48YWJici0yPkFydGhyb3Njb3B5PC9h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68" w:tooltip="Brunner, 2009 #11885" w:history="1">
              <w:r>
                <w:rPr>
                  <w:rFonts w:ascii="Calibri" w:eastAsia="Calibri" w:hAnsi="Calibri" w:cs="Times New Roman"/>
                  <w:noProof/>
                </w:rPr>
                <w:t>68</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3C9FFF17" w14:textId="77777777" w:rsidR="00522E6F" w:rsidRPr="00E84ADA" w:rsidRDefault="00522E6F" w:rsidP="008D682C">
            <w:pPr>
              <w:jc w:val="center"/>
              <w:rPr>
                <w:rFonts w:ascii="Calibri" w:eastAsia="Calibri" w:hAnsi="Calibri" w:cs="Times New Roman"/>
              </w:rPr>
            </w:pPr>
          </w:p>
        </w:tc>
      </w:tr>
      <w:tr w:rsidR="00522E6F" w:rsidRPr="00E84ADA" w14:paraId="448DDCCB" w14:textId="77777777" w:rsidTr="008D682C">
        <w:tc>
          <w:tcPr>
            <w:tcW w:w="0" w:type="auto"/>
          </w:tcPr>
          <w:p w14:paraId="52CB9E1F" w14:textId="7B736F98" w:rsidR="00522E6F" w:rsidRPr="00E84ADA" w:rsidRDefault="00522E6F" w:rsidP="00522E6F">
            <w:pPr>
              <w:rPr>
                <w:rFonts w:ascii="Calibri" w:eastAsia="Calibri" w:hAnsi="Calibri" w:cs="Times New Roman"/>
              </w:rPr>
            </w:pPr>
            <w:r w:rsidRPr="00E84ADA">
              <w:rPr>
                <w:rFonts w:ascii="Calibri" w:eastAsia="Calibri" w:hAnsi="Calibri" w:cs="Times New Roman"/>
              </w:rPr>
              <w:t>Brunner, A. (2009)</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Brunner&lt;/Author&gt;&lt;Year&gt;2009&lt;/Year&gt;&lt;RecNum&gt;11886&lt;/RecNum&gt;&lt;DisplayText&gt;(9)&lt;/DisplayText&gt;&lt;record&gt;&lt;rec-number&gt;11886&lt;/rec-number&gt;&lt;foreign-keys&gt;&lt;key app="EN" db-id="x5x002s5vsf9s9exsxlpr2r80ptsx9wa55a5"&gt;11886&lt;/key&gt;&lt;/foreign-keys&gt;&lt;ref-type name="Journal Article"&gt;17&lt;/ref-type&gt;&lt;contributors&gt;&lt;authors&gt;&lt;author&gt;Brunner, A.&lt;/author&gt;&lt;author&gt;Horisberger, M.&lt;/author&gt;&lt;author&gt;Herzog, R. F.&lt;/author&gt;&lt;/authors&gt;&lt;/contributors&gt;&lt;auth-address&gt;Department of Orthopaedic Surgery, Cantonal Hospital Lucerne, Wolhusen, Switzerland. a-r.brunner@web.de&lt;/auth-address&gt;&lt;titles&gt;&lt;title&gt;Sports and recreation activity of patients with femoroacetabular impingement before and after arthroscopic osteoplasty&lt;/title&gt;&lt;secondary-title&gt;Am J Sports Med&lt;/secondary-title&gt;&lt;alt-title&gt;The American journal of sports medicine&lt;/alt-title&gt;&lt;/titles&gt;&lt;periodical&gt;&lt;full-title&gt;American Journal of Sports Medicine&lt;/full-title&gt;&lt;abbr-1&gt;Am. J. Sports Med.&lt;/abbr-1&gt;&lt;abbr-2&gt;Am J Sports Med&lt;/abbr-2&gt;&lt;/periodical&gt;&lt;pages&gt;917-22&lt;/pages&gt;&lt;volume&gt;37&lt;/volume&gt;&lt;number&gt;5&lt;/number&gt;&lt;edition&gt;2009/03/03&lt;/edition&gt;&lt;keywords&gt;&lt;keyword&gt;Acetabulum/surgery&lt;/keyword&gt;&lt;keyword&gt;Adolescent&lt;/keyword&gt;&lt;keyword&gt;Adult&lt;/keyword&gt;&lt;keyword&gt;Aged&lt;/keyword&gt;&lt;keyword&gt;*Arthroscopy&lt;/keyword&gt;&lt;keyword&gt;Female&lt;/keyword&gt;&lt;keyword&gt;Femur/surgery&lt;/keyword&gt;&lt;keyword&gt;Hip Joint/*surgery&lt;/keyword&gt;&lt;keyword&gt;Humans&lt;/keyword&gt;&lt;keyword&gt;Joint Diseases/surgery&lt;/keyword&gt;&lt;keyword&gt;Male&lt;/keyword&gt;&lt;keyword&gt;Middle Aged&lt;/keyword&gt;&lt;keyword&gt;Osteoarthritis/radiography&lt;/keyword&gt;&lt;keyword&gt;Pain Measurement&lt;/keyword&gt;&lt;keyword&gt;Postoperative Period&lt;/keyword&gt;&lt;keyword&gt;*Recreation&lt;/keyword&gt;&lt;keyword&gt;*Sports&lt;/keyword&gt;&lt;keyword&gt;Treatment Outcome&lt;/keyword&gt;&lt;keyword&gt;Young Adult&lt;/keyword&gt;&lt;/keywords&gt;&lt;dates&gt;&lt;year&gt;2009&lt;/year&gt;&lt;pub-dates&gt;&lt;date&gt;May&lt;/date&gt;&lt;/pub-dates&gt;&lt;/dates&gt;&lt;isbn&gt;0363-5465&lt;/isbn&gt;&lt;accession-num&gt;19251673&lt;/accession-num&gt;&lt;urls&gt;&lt;/urls&gt;&lt;electronic-resource-num&gt;10.1177/0363546508330144&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9" w:tooltip="Brunner, 2009 #11886" w:history="1">
              <w:r>
                <w:rPr>
                  <w:rFonts w:ascii="Calibri" w:eastAsia="Calibri" w:hAnsi="Calibri" w:cs="Times New Roman"/>
                  <w:noProof/>
                </w:rPr>
                <w:t>9</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687DFE33" w14:textId="77777777" w:rsidR="00522E6F" w:rsidRPr="00E84ADA" w:rsidRDefault="00522E6F" w:rsidP="008D682C">
            <w:pPr>
              <w:jc w:val="center"/>
              <w:rPr>
                <w:rFonts w:ascii="Calibri" w:eastAsia="Calibri" w:hAnsi="Calibri" w:cs="Times New Roman"/>
              </w:rPr>
            </w:pPr>
          </w:p>
        </w:tc>
      </w:tr>
      <w:tr w:rsidR="00522E6F" w:rsidRPr="00E84ADA" w14:paraId="6303A389" w14:textId="77777777" w:rsidTr="008D682C">
        <w:tc>
          <w:tcPr>
            <w:tcW w:w="0" w:type="auto"/>
          </w:tcPr>
          <w:p w14:paraId="115C31AA" w14:textId="78877B68" w:rsidR="00522E6F" w:rsidRPr="00E84ADA" w:rsidRDefault="00522E6F" w:rsidP="00522E6F">
            <w:pPr>
              <w:rPr>
                <w:rFonts w:ascii="Calibri" w:eastAsia="Calibri" w:hAnsi="Calibri" w:cs="Times New Roman"/>
              </w:rPr>
            </w:pPr>
            <w:r w:rsidRPr="00E84ADA">
              <w:rPr>
                <w:rFonts w:ascii="Calibri" w:eastAsia="Calibri" w:hAnsi="Calibri" w:cs="Times New Roman"/>
              </w:rPr>
              <w:t>Gédouin, J. (2010)</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Gedouin&lt;/Author&gt;&lt;Year&gt;2010&lt;/Year&gt;&lt;RecNum&gt;11879&lt;/RecNum&gt;&lt;DisplayText&gt;(16)&lt;/DisplayText&gt;&lt;record&gt;&lt;rec-number&gt;11879&lt;/rec-number&gt;&lt;foreign-keys&gt;&lt;key app="EN" db-id="x5x002s5vsf9s9exsxlpr2r80ptsx9wa55a5"&gt;11879&lt;/key&gt;&lt;/foreign-keys&gt;&lt;ref-type name="Journal Article"&gt;17&lt;/ref-type&gt;&lt;contributors&gt;&lt;authors&gt;&lt;author&gt;Gedouin, J. E.&lt;/author&gt;&lt;author&gt;Duperron, D.&lt;/author&gt;&lt;author&gt;Langlais, F.&lt;/author&gt;&lt;author&gt;Thomazeau, H.&lt;/author&gt;&lt;/authors&gt;&lt;/contributors&gt;&lt;auth-address&gt;New Private Hospitals Group, 3, rue Eric-Tabarly, 44277 Nantes cedex 2, France. dr.gedouin@wanadoo.fr&lt;/auth-address&gt;&lt;titles&gt;&lt;title&gt;Update to femoroacetabular impingement arthroscopic management&lt;/title&gt;&lt;secondary-title&gt;Orthopaedics &amp;amp; traumatology, surgery &amp;amp; research&lt;/secondary-title&gt;&lt;/titles&gt;&lt;periodical&gt;&lt;full-title&gt;Orthopaedics &amp;amp; traumatology, surgery &amp;amp; research&lt;/full-title&gt;&lt;abbr-1&gt;Orthop Traumatol Surg Res&lt;/abbr-1&gt;&lt;/periodical&gt;&lt;pages&gt;222-7&lt;/pages&gt;&lt;volume&gt;96&lt;/volume&gt;&lt;number&gt;3&lt;/number&gt;&lt;edition&gt;2010/05/22&lt;/edition&gt;&lt;keywords&gt;&lt;keyword&gt;Acetabulum/surgery&lt;/keyword&gt;&lt;keyword&gt;Adult&lt;/keyword&gt;&lt;keyword&gt;Arthroscopy/ methods&lt;/keyword&gt;&lt;keyword&gt;Disability Evaluation&lt;/keyword&gt;&lt;keyword&gt;Female&lt;/keyword&gt;&lt;keyword&gt;Femur/surgery&lt;/keyword&gt;&lt;keyword&gt;Fluoroscopy&lt;/keyword&gt;&lt;keyword&gt;Hip Joint/ surgery&lt;/keyword&gt;&lt;keyword&gt;Humans&lt;/keyword&gt;&lt;keyword&gt;Joint Diseases/diagnosis/ surgery&lt;/keyword&gt;&lt;keyword&gt;Magnetic Resonance Imaging&lt;/keyword&gt;&lt;keyword&gt;Male&lt;/keyword&gt;&lt;keyword&gt;Middle Aged&lt;/keyword&gt;&lt;keyword&gt;Osteoarthritis/radiography&lt;/keyword&gt;&lt;keyword&gt;Retrospective Studies&lt;/keyword&gt;&lt;keyword&gt;Tomography, X-Ray Computed&lt;/keyword&gt;&lt;keyword&gt;Treatment Outcome&lt;/keyword&gt;&lt;/keywords&gt;&lt;dates&gt;&lt;year&gt;2010&lt;/year&gt;&lt;pub-dates&gt;&lt;date&gt;May&lt;/date&gt;&lt;/pub-dates&gt;&lt;/dates&gt;&lt;isbn&gt;1877-0568 (Electronic)&amp;#xD;1877-0568 (Linking)&lt;/isbn&gt;&lt;accession-num&gt;20488139&lt;/accession-num&gt;&lt;urls&gt;&lt;/urls&gt;&lt;electronic-resource-num&gt;10.1016/j.otsr.2009.12.002&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16" w:tooltip="Gedouin, 2010 #11879" w:history="1">
              <w:r>
                <w:rPr>
                  <w:rFonts w:ascii="Calibri" w:eastAsia="Calibri" w:hAnsi="Calibri" w:cs="Times New Roman"/>
                  <w:noProof/>
                </w:rPr>
                <w:t>16</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18E9F90A" w14:textId="77777777" w:rsidR="00522E6F" w:rsidRPr="00E84ADA" w:rsidRDefault="00522E6F" w:rsidP="008D682C">
            <w:pPr>
              <w:jc w:val="center"/>
              <w:rPr>
                <w:rFonts w:ascii="Calibri" w:eastAsia="Calibri" w:hAnsi="Calibri" w:cs="Times New Roman"/>
              </w:rPr>
            </w:pPr>
          </w:p>
        </w:tc>
      </w:tr>
      <w:tr w:rsidR="00522E6F" w:rsidRPr="00E84ADA" w14:paraId="367A47C7" w14:textId="77777777" w:rsidTr="008D682C">
        <w:tc>
          <w:tcPr>
            <w:tcW w:w="0" w:type="auto"/>
            <w:vAlign w:val="center"/>
          </w:tcPr>
          <w:p w14:paraId="1DA5B3BC" w14:textId="5F5E05F1"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Fabricant, P. (2015)</w:t>
            </w:r>
            <w:r w:rsidRPr="00E84ADA">
              <w:rPr>
                <w:rFonts w:ascii="Calibri" w:eastAsia="Times New Roman" w:hAnsi="Calibri" w:cs="Times New Roman"/>
                <w:color w:val="000000"/>
              </w:rPr>
              <w:fldChar w:fldCharType="begin">
                <w:fldData xml:space="preserve">PEVuZE5vdGU+PENpdGU+PEF1dGhvcj5GYWJyaWNhbnQ8L0F1dGhvcj48WWVhcj4yMDE1PC9ZZWFy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==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GYWJyaWNhbnQ8L0F1dGhvcj48WWVhcj4yMDE1PC9ZZWFy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==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sidRPr="00E84ADA">
              <w:rPr>
                <w:rFonts w:ascii="Calibri" w:eastAsia="Times New Roman" w:hAnsi="Calibri" w:cs="Times New Roman"/>
                <w:color w:val="000000"/>
              </w:rPr>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5" w:tooltip="Fabricant, 2015 #11830" w:history="1">
              <w:r>
                <w:rPr>
                  <w:rFonts w:ascii="Calibri" w:eastAsia="Times New Roman" w:hAnsi="Calibri" w:cs="Times New Roman"/>
                  <w:noProof/>
                  <w:color w:val="000000"/>
                </w:rPr>
                <w:t>95</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tcPr>
          <w:p w14:paraId="78ECFB86" w14:textId="77777777" w:rsidR="00522E6F" w:rsidRPr="00E84ADA" w:rsidRDefault="00522E6F" w:rsidP="008D682C">
            <w:pPr>
              <w:jc w:val="center"/>
              <w:rPr>
                <w:rFonts w:ascii="Calibri" w:eastAsia="Calibri" w:hAnsi="Calibri" w:cs="Times New Roman"/>
              </w:rPr>
            </w:pPr>
          </w:p>
        </w:tc>
      </w:tr>
      <w:tr w:rsidR="00522E6F" w:rsidRPr="00E84ADA" w14:paraId="10A5D374" w14:textId="77777777" w:rsidTr="008D682C">
        <w:tc>
          <w:tcPr>
            <w:tcW w:w="0" w:type="auto"/>
          </w:tcPr>
          <w:p w14:paraId="0C208020" w14:textId="06D60835" w:rsidR="00522E6F" w:rsidRPr="00E84ADA" w:rsidRDefault="00522E6F" w:rsidP="00522E6F">
            <w:pPr>
              <w:rPr>
                <w:rFonts w:ascii="Calibri" w:eastAsia="Calibri" w:hAnsi="Calibri" w:cs="Times New Roman"/>
              </w:rPr>
            </w:pPr>
            <w:r w:rsidRPr="00E84ADA">
              <w:rPr>
                <w:rFonts w:ascii="Calibri" w:eastAsia="Calibri" w:hAnsi="Calibri" w:cs="Times New Roman"/>
              </w:rPr>
              <w:t>Murphy, S. (2004)</w:t>
            </w:r>
            <w:r w:rsidRPr="00E84ADA">
              <w:rPr>
                <w:rFonts w:ascii="Calibri" w:eastAsia="Calibri" w:hAnsi="Calibri" w:cs="Times New Roman"/>
              </w:rPr>
              <w:fldChar w:fldCharType="begin">
                <w:fldData xml:space="preserve">PEVuZE5vdGU+PENpdGU+PEF1dGhvcj5NdXJwaHk8L0F1dGhvcj48WWVhcj4yMDA0PC9ZZWFyPjxS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=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NdXJwaHk8L0F1dGhvcj48WWVhcj4yMDA0PC9ZZWFyPjxS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=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101" w:tooltip="Murphy, 2004 #11894" w:history="1">
              <w:r>
                <w:rPr>
                  <w:rFonts w:ascii="Calibri" w:eastAsia="Calibri" w:hAnsi="Calibri" w:cs="Times New Roman"/>
                  <w:noProof/>
                </w:rPr>
                <w:t>101</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55E01581" w14:textId="77777777" w:rsidR="00522E6F" w:rsidRPr="00E84ADA" w:rsidRDefault="00522E6F" w:rsidP="008D682C">
            <w:pPr>
              <w:jc w:val="center"/>
              <w:rPr>
                <w:rFonts w:ascii="Calibri" w:eastAsia="Calibri" w:hAnsi="Calibri" w:cs="Times New Roman"/>
              </w:rPr>
            </w:pPr>
          </w:p>
        </w:tc>
      </w:tr>
      <w:tr w:rsidR="00522E6F" w:rsidRPr="00E84ADA" w14:paraId="79F29440" w14:textId="77777777" w:rsidTr="008D682C">
        <w:tc>
          <w:tcPr>
            <w:tcW w:w="0" w:type="auto"/>
          </w:tcPr>
          <w:p w14:paraId="44ADB799" w14:textId="4D8E6264" w:rsidR="00522E6F" w:rsidRPr="00E84ADA" w:rsidRDefault="00522E6F" w:rsidP="00522E6F">
            <w:pPr>
              <w:rPr>
                <w:rFonts w:ascii="Calibri" w:eastAsia="Calibri" w:hAnsi="Calibri" w:cs="Times New Roman"/>
              </w:rPr>
            </w:pPr>
            <w:r w:rsidRPr="00E84ADA">
              <w:rPr>
                <w:rFonts w:ascii="Calibri" w:eastAsia="Calibri" w:hAnsi="Calibri" w:cs="Times New Roman"/>
              </w:rPr>
              <w:t>Larson, C. (2008)</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Larson&lt;/Author&gt;&lt;Year&gt;2008&lt;/Year&gt;&lt;RecNum&gt;6944&lt;/RecNum&gt;&lt;DisplayText&gt;(64)&lt;/DisplayText&gt;&lt;record&gt;&lt;rec-number&gt;6944&lt;/rec-number&gt;&lt;foreign-keys&gt;&lt;key app="EN" db-id="x5x002s5vsf9s9exsxlpr2r80ptsx9wa55a5"&gt;6944&lt;/key&gt;&lt;/foreign-keys&gt;&lt;ref-type name="Journal Article"&gt;17&lt;/ref-type&gt;&lt;contributors&gt;&lt;authors&gt;&lt;author&gt;Larson, C. M.&lt;/author&gt;&lt;author&gt;Giveans, M. R.&lt;/author&gt;&lt;/authors&gt;&lt;/contributors&gt;&lt;auth-address&gt;Minnesota Sports Medicine, Eden Prairie, Minnesota 55344, USA. christopher_larson@med.unc.edu&lt;/auth-address&gt;&lt;titles&gt;&lt;title&gt;Arthroscopic management of femoroacetabular impingement: early outcomes measures&lt;/title&gt;&lt;secondary-title&gt;Arthroscopy&lt;/secondary-title&gt;&lt;/titles&gt;&lt;periodical&gt;&lt;full-title&gt;Arthroscopy&lt;/full-title&gt;&lt;abbr-1&gt;Arthroscopy&lt;/abbr-1&gt;&lt;abbr-2&gt;Arthroscopy&lt;/abbr-2&gt;&lt;/periodical&gt;&lt;pages&gt;540-6&lt;/pages&gt;&lt;volume&gt;24&lt;/volume&gt;&lt;number&gt;5&lt;/number&gt;&lt;edition&gt;2008/04/30&lt;/edition&gt;&lt;keywords&gt;&lt;keyword&gt;Acetabulum/radiography/surgery&lt;/keyword&gt;&lt;keyword&gt;Adolescent&lt;/keyword&gt;&lt;keyword&gt;Adult&lt;/keyword&gt;&lt;keyword&gt;Arthralgia/etiology/physiopathology&lt;/keyword&gt;&lt;keyword&gt;Arthroscopy/adverse effects&lt;/keyword&gt;&lt;keyword&gt;Debridement&lt;/keyword&gt;&lt;keyword&gt;Female&lt;/keyword&gt;&lt;keyword&gt;Femur/radiography/surgery&lt;/keyword&gt;&lt;keyword&gt;Hip Joint/pathology/physiopathology/radiography/ surgery&lt;/keyword&gt;&lt;keyword&gt;Humans&lt;/keyword&gt;&lt;keyword&gt;Joint Diseases/complications/pathology/radiography/ surgery&lt;/keyword&gt;&lt;keyword&gt;Male&lt;/keyword&gt;&lt;keyword&gt;Pain Measurement&lt;/keyword&gt;&lt;keyword&gt;Pelvis/radiography&lt;/keyword&gt;&lt;keyword&gt;Tomography, X-Ray Computed&lt;/keyword&gt;&lt;keyword&gt;Treatment Outcome&lt;/keyword&gt;&lt;/keywords&gt;&lt;dates&gt;&lt;year&gt;2008&lt;/year&gt;&lt;pub-dates&gt;&lt;date&gt;May&lt;/date&gt;&lt;/pub-dates&gt;&lt;/dates&gt;&lt;isbn&gt;1526-3231 (Electronic)&amp;#xD;0749-8063 (Linking)&lt;/isbn&gt;&lt;accession-num&gt;18442686&lt;/accession-num&gt;&lt;urls&gt;&lt;/urls&gt;&lt;electronic-resource-num&gt;10.1016/j.arthro.2007.11.007&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64" w:tooltip="Larson, 2008 #6944" w:history="1">
              <w:r>
                <w:rPr>
                  <w:rFonts w:ascii="Calibri" w:eastAsia="Calibri" w:hAnsi="Calibri" w:cs="Times New Roman"/>
                  <w:noProof/>
                </w:rPr>
                <w:t>64</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576933BC" w14:textId="77777777" w:rsidR="00522E6F" w:rsidRPr="00E84ADA" w:rsidRDefault="00522E6F" w:rsidP="008D682C">
            <w:pPr>
              <w:jc w:val="center"/>
              <w:rPr>
                <w:rFonts w:ascii="Calibri" w:eastAsia="Calibri" w:hAnsi="Calibri" w:cs="Times New Roman"/>
              </w:rPr>
            </w:pPr>
          </w:p>
        </w:tc>
      </w:tr>
      <w:tr w:rsidR="00522E6F" w:rsidRPr="00E84ADA" w14:paraId="675AF86A" w14:textId="77777777" w:rsidTr="008D682C">
        <w:tc>
          <w:tcPr>
            <w:tcW w:w="0" w:type="auto"/>
          </w:tcPr>
          <w:p w14:paraId="6A2E5D19" w14:textId="0721F38A" w:rsidR="00522E6F" w:rsidRPr="00E84ADA" w:rsidRDefault="00522E6F" w:rsidP="00522E6F">
            <w:pPr>
              <w:rPr>
                <w:rFonts w:ascii="Calibri" w:eastAsia="Calibri" w:hAnsi="Calibri" w:cs="Times New Roman"/>
              </w:rPr>
            </w:pPr>
            <w:r w:rsidRPr="00E84ADA">
              <w:rPr>
                <w:rFonts w:ascii="Calibri" w:eastAsia="Calibri" w:hAnsi="Calibri" w:cs="Times New Roman"/>
              </w:rPr>
              <w:t>Ilizaliturri, V. (2008)</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Ilizaliturri&lt;/Author&gt;&lt;Year&gt;2008&lt;/Year&gt;&lt;RecNum&gt;11891&lt;/RecNum&gt;&lt;DisplayText&gt;(5)&lt;/DisplayText&gt;&lt;record&gt;&lt;rec-number&gt;11891&lt;/rec-number&gt;&lt;foreign-keys&gt;&lt;key app="EN" db-id="x5x002s5vsf9s9exsxlpr2r80ptsx9wa55a5"&gt;11891&lt;/key&gt;&lt;/foreign-keys&gt;&lt;ref-type name="Journal Article"&gt;17&lt;/ref-type&gt;&lt;contributors&gt;&lt;authors&gt;&lt;author&gt;Ilizaliturri, V. M., Jr.&lt;/author&gt;&lt;author&gt;Orozco-Rodriguez, L.&lt;/author&gt;&lt;author&gt;Acosta-Rodriguez, E.&lt;/author&gt;&lt;author&gt;Camacho-Galindo, J.&lt;/author&gt;&lt;/authors&gt;&lt;/contributors&gt;&lt;auth-address&gt;Adult Joint Reconstruction Service of the National Rehabilitation Institute of Mexico, Mexico City, Mexico.&lt;/auth-address&gt;&lt;titles&gt;&lt;title&gt;Arthroscopic treatment of cam-type femoroacetabular impingement: preliminary report at 2 years minimum follow-up&lt;/title&gt;&lt;secondary-title&gt;J Arthroplasty&lt;/secondary-title&gt;&lt;alt-title&gt;The Journal of arthroplasty&lt;/alt-title&gt;&lt;/titles&gt;&lt;periodical&gt;&lt;full-title&gt;Journal of Arthroplasty&lt;/full-title&gt;&lt;abbr-1&gt;J. Arthroplasty&lt;/abbr-1&gt;&lt;abbr-2&gt;J Arthroplasty&lt;/abbr-2&gt;&lt;/periodical&gt;&lt;pages&gt;226-34&lt;/pages&gt;&lt;volume&gt;23&lt;/volume&gt;&lt;number&gt;2&lt;/number&gt;&lt;edition&gt;2008/02/19&lt;/edition&gt;&lt;keywords&gt;&lt;keyword&gt;Acetabulum/*surgery&lt;/keyword&gt;&lt;keyword&gt;Adult&lt;/keyword&gt;&lt;keyword&gt;*Arthroscopy&lt;/keyword&gt;&lt;keyword&gt;Female&lt;/keyword&gt;&lt;keyword&gt;Femur/*surgery&lt;/keyword&gt;&lt;keyword&gt;Follow-Up Studies&lt;/keyword&gt;&lt;keyword&gt;Hip Joint/surgery&lt;/keyword&gt;&lt;keyword&gt;Humans&lt;/keyword&gt;&lt;keyword&gt;Joint Diseases/surgery&lt;/keyword&gt;&lt;keyword&gt;Male&lt;/keyword&gt;&lt;keyword&gt;Treatment Outcome&lt;/keyword&gt;&lt;/keywords&gt;&lt;dates&gt;&lt;year&gt;2008&lt;/year&gt;&lt;pub-dates&gt;&lt;date&gt;Feb&lt;/date&gt;&lt;/pub-dates&gt;&lt;/dates&gt;&lt;isbn&gt;0883-5403 (Print)&amp;#xD;0883-5403&lt;/isbn&gt;&lt;accession-num&gt;18280417&lt;/accession-num&gt;&lt;urls&gt;&lt;/urls&gt;&lt;electronic-resource-num&gt;10.1016/j.arth.2007.03.016&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5" w:tooltip="Ilizaliturri, 2008 #11891" w:history="1">
              <w:r>
                <w:rPr>
                  <w:rFonts w:ascii="Calibri" w:eastAsia="Calibri" w:hAnsi="Calibri" w:cs="Times New Roman"/>
                  <w:noProof/>
                </w:rPr>
                <w:t>5</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0FB6800C" w14:textId="77777777" w:rsidR="00522E6F" w:rsidRPr="00E84ADA" w:rsidRDefault="00522E6F" w:rsidP="008D682C">
            <w:pPr>
              <w:jc w:val="center"/>
              <w:rPr>
                <w:rFonts w:ascii="Calibri" w:eastAsia="Calibri" w:hAnsi="Calibri" w:cs="Times New Roman"/>
              </w:rPr>
            </w:pPr>
          </w:p>
        </w:tc>
      </w:tr>
      <w:tr w:rsidR="00522E6F" w:rsidRPr="00E84ADA" w14:paraId="11B266B6" w14:textId="77777777" w:rsidTr="008D682C">
        <w:tc>
          <w:tcPr>
            <w:tcW w:w="0" w:type="auto"/>
          </w:tcPr>
          <w:p w14:paraId="27F8F338" w14:textId="6DB21387" w:rsidR="00522E6F" w:rsidRPr="00E84ADA" w:rsidRDefault="00522E6F" w:rsidP="00522E6F">
            <w:pPr>
              <w:rPr>
                <w:rFonts w:ascii="Calibri" w:eastAsia="Calibri" w:hAnsi="Calibri" w:cs="Times New Roman"/>
              </w:rPr>
            </w:pPr>
            <w:r w:rsidRPr="00E84ADA">
              <w:rPr>
                <w:rFonts w:ascii="Calibri" w:eastAsia="Calibri" w:hAnsi="Calibri" w:cs="Times New Roman"/>
              </w:rPr>
              <w:t>Laude, F. (2009)</w:t>
            </w:r>
            <w:r w:rsidRPr="00E84ADA">
              <w:rPr>
                <w:rFonts w:ascii="Calibri" w:eastAsia="Calibri" w:hAnsi="Calibri" w:cs="Times New Roman"/>
              </w:rPr>
              <w:fldChar w:fldCharType="begin">
                <w:fldData xml:space="preserve">PEVuZE5vdGU+PENpdGU+PEF1dGhvcj5MYXVkZTwvQXV0aG9yPjxZZWFyPjIwMDk8L1llYXI+PFJl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MYXVkZTwvQXV0aG9yPjxZZWFyPjIwMDk8L1llYXI+PFJl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7" w:tooltip="Laude, 2009 #6952" w:history="1">
              <w:r>
                <w:rPr>
                  <w:rFonts w:ascii="Calibri" w:eastAsia="Calibri" w:hAnsi="Calibri" w:cs="Times New Roman"/>
                  <w:noProof/>
                </w:rPr>
                <w:t>7</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149776B9" w14:textId="77777777" w:rsidR="00522E6F" w:rsidRPr="00E84ADA" w:rsidRDefault="00522E6F" w:rsidP="008D682C">
            <w:pPr>
              <w:jc w:val="center"/>
              <w:rPr>
                <w:rFonts w:ascii="Calibri" w:eastAsia="Calibri" w:hAnsi="Calibri" w:cs="Times New Roman"/>
              </w:rPr>
            </w:pPr>
          </w:p>
        </w:tc>
      </w:tr>
      <w:tr w:rsidR="00522E6F" w:rsidRPr="00E84ADA" w14:paraId="0CBB94DB" w14:textId="77777777" w:rsidTr="008D682C">
        <w:tc>
          <w:tcPr>
            <w:tcW w:w="0" w:type="auto"/>
            <w:vAlign w:val="center"/>
          </w:tcPr>
          <w:p w14:paraId="041AFCE2" w14:textId="0D9EAE56"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Steppacher, S. (2014)</w:t>
            </w:r>
            <w:r w:rsidRPr="00E84ADA">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teppacher&lt;/Author&gt;&lt;Year&gt;2014&lt;/Year&gt;&lt;RecNum&gt;9957&lt;/RecNum&gt;&lt;DisplayText&gt;(89)&lt;/DisplayText&gt;&lt;record&gt;&lt;rec-number&gt;9957&lt;/rec-number&gt;&lt;foreign-keys&gt;&lt;key app="EN" db-id="x5x002s5vsf9s9exsxlpr2r80ptsx9wa55a5"&gt;9957&lt;/key&gt;&lt;/foreign-keys&gt;&lt;ref-type name="Journal Article"&gt;17&lt;/ref-type&gt;&lt;contributors&gt;&lt;authors&gt;&lt;author&gt;Steppacher, S. D.&lt;/author&gt;&lt;author&gt;Anwander, H.&lt;/author&gt;&lt;author&gt;Zurmuhle, C. A.&lt;/author&gt;&lt;author&gt;Tannast, M.&lt;/author&gt;&lt;author&gt;Siebenrock, K. A.&lt;/author&gt;&lt;/authors&gt;&lt;/contributors&gt;&lt;auth-address&gt;Department of Orthopaedic Surgery, Inselspital, University of Bern, Freiburgstrasse, 3010, Bern, Switzerland, simon.steppacher@insel.ch.&lt;/auth-address&gt;&lt;titles&gt;&lt;title&gt;Eighty Percent of Patients With Surgical Hip Dislocation for Femoroacetabular Impingement Have a Good Clinical Result Without Osteoarthritis Progression at 10 Years&lt;/title&gt;&lt;secondary-title&gt;Clin Orthop Relat Res&lt;/secondary-title&gt;&lt;/titles&gt;&lt;periodical&gt;&lt;full-title&gt;Clin Orthop Relat Res&lt;/full-title&gt;&lt;/periodical&gt;&lt;edition&gt;2014/11/05&lt;/edition&gt;&lt;dates&gt;&lt;year&gt;2014&lt;/year&gt;&lt;pub-dates&gt;&lt;date&gt;Nov 4&lt;/date&gt;&lt;/pub-dates&gt;&lt;/dates&gt;&lt;isbn&gt;1528-1132 (Electronic)&amp;#xD;0009-921X (Linking)&lt;/isbn&gt;&lt;accession-num&gt;25367110&lt;/accession-num&gt;&lt;urls&gt;&lt;/urls&gt;&lt;electronic-resource-num&gt;10.1007/s11999-014-4025-8&lt;/electronic-resource-num&gt;&lt;remote-database-provider&gt;NLM&lt;/remote-database-provider&gt;&lt;language&gt;Eng&lt;/language&gt;&lt;/record&gt;&lt;/Cite&gt;&lt;/EndNote&gt;</w:instrText>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89" w:tooltip="Steppacher, 2014 #9957" w:history="1">
              <w:r>
                <w:rPr>
                  <w:rFonts w:ascii="Calibri" w:eastAsia="Times New Roman" w:hAnsi="Calibri" w:cs="Times New Roman"/>
                  <w:noProof/>
                  <w:color w:val="000000"/>
                </w:rPr>
                <w:t>89</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tcPr>
          <w:p w14:paraId="1A641663" w14:textId="77777777" w:rsidR="00522E6F" w:rsidRPr="00E84ADA" w:rsidRDefault="00522E6F" w:rsidP="008D682C">
            <w:pPr>
              <w:jc w:val="center"/>
              <w:rPr>
                <w:rFonts w:ascii="Calibri" w:eastAsia="Calibri" w:hAnsi="Calibri" w:cs="Times New Roman"/>
              </w:rPr>
            </w:pPr>
          </w:p>
        </w:tc>
      </w:tr>
      <w:tr w:rsidR="00522E6F" w:rsidRPr="00E84ADA" w14:paraId="54263D1A" w14:textId="77777777" w:rsidTr="008D682C">
        <w:tc>
          <w:tcPr>
            <w:tcW w:w="0" w:type="auto"/>
            <w:vAlign w:val="center"/>
          </w:tcPr>
          <w:p w14:paraId="134A5494" w14:textId="653C1DBC" w:rsidR="00522E6F" w:rsidRPr="00E84ADA" w:rsidRDefault="00522E6F" w:rsidP="00522E6F">
            <w:pPr>
              <w:rPr>
                <w:rFonts w:ascii="Calibri" w:eastAsia="Calibri" w:hAnsi="Calibri" w:cs="Times New Roman"/>
              </w:rPr>
            </w:pPr>
            <w:r w:rsidRPr="00E84ADA">
              <w:rPr>
                <w:rFonts w:ascii="Calibri" w:eastAsia="Times New Roman" w:hAnsi="Calibri" w:cs="Times New Roman"/>
                <w:color w:val="000000"/>
              </w:rPr>
              <w:t>Nielsen, T. (2014)</w:t>
            </w:r>
            <w:r w:rsidRPr="00E84ADA">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Nielsen&lt;/Author&gt;&lt;Year&gt;2014&lt;/Year&gt;&lt;RecNum&gt;11836&lt;/RecNum&gt;&lt;DisplayText&gt;(56)&lt;/DisplayText&gt;&lt;record&gt;&lt;rec-number&gt;11836&lt;/rec-number&gt;&lt;foreign-keys&gt;&lt;key app="EN" db-id="x5x002s5vsf9s9exsxlpr2r80ptsx9wa55a5"&gt;11836&lt;/key&gt;&lt;/foreign-keys&gt;&lt;ref-type name="Journal Article"&gt;17&lt;/ref-type&gt;&lt;contributors&gt;&lt;authors&gt;&lt;author&gt;Nielsen, T. G.&lt;/author&gt;&lt;author&gt;Miller, L. L.&lt;/author&gt;&lt;author&gt;Lund, B.&lt;/author&gt;&lt;author&gt;Christiansen, S. E.&lt;/author&gt;&lt;author&gt;Lind, M.&lt;/author&gt;&lt;/authors&gt;&lt;/contributors&gt;&lt;auth-address&gt;Division of Sports Trauma, Orthopedic Department, Aarhus University Hospital, Tage-Hansens Gade 2, Aaxrhus C, 8000 Aarhus, Denmark. torsne@rm.dk.&lt;/auth-address&gt;&lt;titles&gt;&lt;title&gt;Outcome of arthroscopic treatment for symptomatic femoroacetabular impingement&lt;/title&gt;&lt;secondary-title&gt;BMC Musculoskeletal Disorders&lt;/secondary-title&gt;&lt;/titles&gt;&lt;periodical&gt;&lt;full-title&gt;BMC Musculoskeletal Disorders&lt;/full-title&gt;&lt;abbr-1&gt;BMC Musculoskelet Disord&lt;/abbr-1&gt;&lt;/periodical&gt;&lt;pages&gt;394&lt;/pages&gt;&lt;volume&gt;15&lt;/volume&gt;&lt;edition&gt;2014/11/25&lt;/edition&gt;&lt;keywords&gt;&lt;keyword&gt;Adolescent&lt;/keyword&gt;&lt;keyword&gt;Adult&lt;/keyword&gt;&lt;keyword&gt;Aged&lt;/keyword&gt;&lt;keyword&gt;Arthroscopy/trends&lt;/keyword&gt;&lt;keyword&gt;Cohort Studies&lt;/keyword&gt;&lt;keyword&gt;Female&lt;/keyword&gt;&lt;keyword&gt;Femoracetabular Impingement/ radiography/ surgery&lt;/keyword&gt;&lt;keyword&gt;Follow-Up Studies&lt;/keyword&gt;&lt;keyword&gt;Humans&lt;/keyword&gt;&lt;keyword&gt;Male&lt;/keyword&gt;&lt;keyword&gt;Middle Aged&lt;/keyword&gt;&lt;keyword&gt;Prospective Studies&lt;/keyword&gt;&lt;keyword&gt;Treatment Outcome&lt;/keyword&gt;&lt;keyword&gt;Young Adult&lt;/keyword&gt;&lt;/keywords&gt;&lt;dates&gt;&lt;year&gt;2014&lt;/year&gt;&lt;/dates&gt;&lt;isbn&gt;1471-2474 (Electronic)&amp;#xD;1471-2474 (Linking)&lt;/isbn&gt;&lt;accession-num&gt;25417179&lt;/accession-num&gt;&lt;urls&gt;&lt;/urls&gt;&lt;custom2&gt;4247665&lt;/custom2&gt;&lt;electronic-resource-num&gt;10.1186/1471-2474-15-394&lt;/electronic-resource-num&gt;&lt;remote-database-provider&gt;NLM&lt;/remote-database-provider&gt;&lt;language&gt;eng&lt;/language&gt;&lt;/record&gt;&lt;/Cite&gt;&lt;/EndNote&gt;</w:instrText>
            </w:r>
            <w:r w:rsidRPr="00E84ADA">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56" w:tooltip="Nielsen, 2014 #11836" w:history="1">
              <w:r>
                <w:rPr>
                  <w:rFonts w:ascii="Calibri" w:eastAsia="Times New Roman" w:hAnsi="Calibri" w:cs="Times New Roman"/>
                  <w:noProof/>
                  <w:color w:val="000000"/>
                </w:rPr>
                <w:t>56</w:t>
              </w:r>
            </w:hyperlink>
            <w:r>
              <w:rPr>
                <w:rFonts w:ascii="Calibri" w:eastAsia="Times New Roman" w:hAnsi="Calibri" w:cs="Times New Roman"/>
                <w:noProof/>
                <w:color w:val="000000"/>
              </w:rPr>
              <w:t>)</w:t>
            </w:r>
            <w:r w:rsidRPr="00E84ADA">
              <w:rPr>
                <w:rFonts w:ascii="Calibri" w:eastAsia="Times New Roman" w:hAnsi="Calibri" w:cs="Times New Roman"/>
                <w:color w:val="000000"/>
              </w:rPr>
              <w:fldChar w:fldCharType="end"/>
            </w:r>
          </w:p>
        </w:tc>
        <w:tc>
          <w:tcPr>
            <w:tcW w:w="0" w:type="auto"/>
          </w:tcPr>
          <w:p w14:paraId="259B5C07" w14:textId="77777777" w:rsidR="00522E6F" w:rsidRPr="00E84ADA" w:rsidRDefault="00522E6F" w:rsidP="008D682C">
            <w:pPr>
              <w:jc w:val="center"/>
              <w:rPr>
                <w:rFonts w:ascii="Calibri" w:eastAsia="Calibri" w:hAnsi="Calibri" w:cs="Times New Roman"/>
              </w:rPr>
            </w:pPr>
          </w:p>
        </w:tc>
      </w:tr>
      <w:tr w:rsidR="00522E6F" w:rsidRPr="00E84ADA" w14:paraId="41666DEE" w14:textId="77777777" w:rsidTr="008D682C">
        <w:tc>
          <w:tcPr>
            <w:tcW w:w="0" w:type="auto"/>
          </w:tcPr>
          <w:p w14:paraId="5A02F000" w14:textId="02220CA5" w:rsidR="00522E6F" w:rsidRPr="00E84ADA" w:rsidRDefault="00522E6F" w:rsidP="00522E6F">
            <w:pPr>
              <w:rPr>
                <w:rFonts w:ascii="Calibri" w:eastAsia="Calibri" w:hAnsi="Calibri" w:cs="Times New Roman"/>
              </w:rPr>
            </w:pPr>
            <w:r w:rsidRPr="00E84ADA">
              <w:rPr>
                <w:rFonts w:ascii="Calibri" w:eastAsia="Calibri" w:hAnsi="Calibri" w:cs="Times New Roman"/>
              </w:rPr>
              <w:t>Dippmann, C. (2014)</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Dippmann&lt;/Author&gt;&lt;Year&gt;2014&lt;/Year&gt;&lt;RecNum&gt;9639&lt;/RecNum&gt;&lt;DisplayText&gt;(82)&lt;/DisplayText&gt;&lt;record&gt;&lt;rec-number&gt;9639&lt;/rec-number&gt;&lt;foreign-keys&gt;&lt;key app="EN" db-id="x5x002s5vsf9s9exsxlpr2r80ptsx9wa55a5"&gt;9639&lt;/key&gt;&lt;/foreign-keys&gt;&lt;ref-type name="Journal Article"&gt;17&lt;/ref-type&gt;&lt;contributors&gt;&lt;authors&gt;&lt;author&gt;Dippmann, C.&lt;/author&gt;&lt;author&gt;Thorborg, K.&lt;/author&gt;&lt;author&gt;Kraemer, O.&lt;/author&gt;&lt;author&gt;Winge, S.&lt;/author&gt;&lt;author&gt;Palm, H.&lt;/author&gt;&lt;author&gt;Holmich, P.&lt;/author&gt;&lt;/authors&gt;&lt;/contributors&gt;&lt;auth-address&gt;Arthroscopic Center Amager, Copenhagen University Hospital Hvidovre, Copenhagen, Denmark, CDIP0006@regionh.dk.&lt;/auth-address&gt;&lt;titles&gt;&lt;title&gt;Hip arthroscopy with labral repair for femoroacetabular impingement: short-term outcomes&lt;/title&gt;&lt;secondary-title&gt;Knee Surgery, Sports Traumatology, Arthroscopy&lt;/secondary-title&gt;&lt;/titles&gt;&lt;periodical&gt;&lt;full-title&gt;Knee Surgery, Sports Traumatology, Arthroscopy&lt;/full-title&gt;&lt;abbr-1&gt;Knee Surg. Sports Traumatol. Arthrosc.&lt;/abbr-1&gt;&lt;abbr-2&gt;Knee Surg Sports Traumatol Arthrosc&lt;/abbr-2&gt;&lt;/periodical&gt;&lt;edition&gt;2014/02/06&lt;/edition&gt;&lt;dates&gt;&lt;year&gt;2014&lt;/year&gt;&lt;pub-dates&gt;&lt;date&gt;Feb 6&lt;/date&gt;&lt;/pub-dates&gt;&lt;/dates&gt;&lt;isbn&gt;1433-7347 (Electronic)&amp;#xD;0942-2056 (Linking)&lt;/isbn&gt;&lt;accession-num&gt;24497058&lt;/accession-num&gt;&lt;urls&gt;&lt;/urls&gt;&lt;electronic-resource-num&gt;10.1007/s00167-014-2885-9&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82" w:tooltip="Dippmann, 2014 #9639" w:history="1">
              <w:r>
                <w:rPr>
                  <w:rFonts w:ascii="Calibri" w:eastAsia="Calibri" w:hAnsi="Calibri" w:cs="Times New Roman"/>
                  <w:noProof/>
                </w:rPr>
                <w:t>82</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3DBE1CDF" w14:textId="77777777" w:rsidR="00522E6F" w:rsidRPr="00E84ADA" w:rsidRDefault="00522E6F" w:rsidP="008D682C">
            <w:pPr>
              <w:jc w:val="center"/>
              <w:rPr>
                <w:rFonts w:ascii="Calibri" w:eastAsia="Calibri" w:hAnsi="Calibri" w:cs="Times New Roman"/>
              </w:rPr>
            </w:pPr>
          </w:p>
        </w:tc>
      </w:tr>
      <w:tr w:rsidR="00522E6F" w:rsidRPr="00E84ADA" w14:paraId="606587F3" w14:textId="77777777" w:rsidTr="008D682C">
        <w:tc>
          <w:tcPr>
            <w:tcW w:w="0" w:type="auto"/>
          </w:tcPr>
          <w:p w14:paraId="119411EA" w14:textId="5E793CE4" w:rsidR="00522E6F" w:rsidRPr="00E84ADA" w:rsidRDefault="00522E6F" w:rsidP="00522E6F">
            <w:pPr>
              <w:rPr>
                <w:rFonts w:ascii="Calibri" w:eastAsia="Calibri" w:hAnsi="Calibri" w:cs="Times New Roman"/>
              </w:rPr>
            </w:pPr>
            <w:r w:rsidRPr="00E84ADA">
              <w:rPr>
                <w:rFonts w:ascii="Calibri" w:eastAsia="Calibri" w:hAnsi="Calibri" w:cs="Times New Roman"/>
              </w:rPr>
              <w:t>Ayeni, O. (2014)</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Ayeni&lt;/Author&gt;&lt;Year&gt;2014&lt;/Year&gt;&lt;RecNum&gt;9691&lt;/RecNum&gt;&lt;DisplayText&gt;(48)&lt;/DisplayText&gt;&lt;record&gt;&lt;rec-number&gt;9691&lt;/rec-number&gt;&lt;foreign-keys&gt;&lt;key app="EN" db-id="x5x002s5vsf9s9exsxlpr2r80ptsx9wa55a5"&gt;9691&lt;/key&gt;&lt;/foreign-keys&gt;&lt;ref-type name="Journal Article"&gt;17&lt;/ref-type&gt;&lt;contributors&gt;&lt;authors&gt;&lt;author&gt;Ayeni, O. R.&lt;/author&gt;&lt;author&gt;Farrokhyar, F.&lt;/author&gt;&lt;author&gt;Crouch, S.&lt;/author&gt;&lt;author&gt;Chan, K.&lt;/author&gt;&lt;author&gt;Sprague, S.&lt;/author&gt;&lt;author&gt;Bhandari, M.&lt;/author&gt;&lt;/authors&gt;&lt;/contributors&gt;&lt;auth-address&gt;Division of Orthopaedic Surgery, Department of Surgery, McMaster University Medical Center, 1200 Main St. West, Room 4E17, Hamilton, ON, L8N 3Z5, Canada, ayenif@mcmaster.ca.&lt;/auth-address&gt;&lt;titles&gt;&lt;title&gt;Pre-operative intra-articular hip injection as a predictor of short-term outcome following arthroscopic management of femoroacetabular impingement&lt;/title&gt;&lt;secondary-title&gt;Knee Surgery, Sports Traumatology, Arthroscopy&lt;/secondary-title&gt;&lt;/titles&gt;&lt;periodical&gt;&lt;full-title&gt;Knee Surgery, Sports Traumatology, Arthroscopy&lt;/full-title&gt;&lt;abbr-1&gt;Knee Surg. Sports Traumatol. Arthrosc.&lt;/abbr-1&gt;&lt;abbr-2&gt;Knee Surg Sports Traumatol Arthrosc&lt;/abbr-2&gt;&lt;/periodical&gt;&lt;edition&gt;2014/02/06&lt;/edition&gt;&lt;dates&gt;&lt;year&gt;2014&lt;/year&gt;&lt;pub-dates&gt;&lt;date&gt;Feb 5&lt;/date&gt;&lt;/pub-dates&gt;&lt;/dates&gt;&lt;isbn&gt;1433-7347 (Electronic)&amp;#xD;0942-2056 (Linking)&lt;/isbn&gt;&lt;accession-num&gt;24497057&lt;/accession-num&gt;&lt;urls&gt;&lt;/urls&gt;&lt;electronic-resource-num&gt;10.1007/s00167-014-2883-y&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48" w:tooltip="Ayeni, 2014 #9691" w:history="1">
              <w:r>
                <w:rPr>
                  <w:rFonts w:ascii="Calibri" w:eastAsia="Calibri" w:hAnsi="Calibri" w:cs="Times New Roman"/>
                  <w:noProof/>
                </w:rPr>
                <w:t>48</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787FF84D" w14:textId="77777777" w:rsidR="00522E6F" w:rsidRPr="00E84ADA" w:rsidRDefault="00522E6F" w:rsidP="008D682C">
            <w:pPr>
              <w:jc w:val="center"/>
              <w:rPr>
                <w:rFonts w:ascii="Calibri" w:eastAsia="Calibri" w:hAnsi="Calibri" w:cs="Times New Roman"/>
              </w:rPr>
            </w:pPr>
          </w:p>
        </w:tc>
      </w:tr>
      <w:tr w:rsidR="00522E6F" w:rsidRPr="00E84ADA" w14:paraId="51E45167" w14:textId="77777777" w:rsidTr="008D682C">
        <w:tc>
          <w:tcPr>
            <w:tcW w:w="0" w:type="auto"/>
          </w:tcPr>
          <w:p w14:paraId="321D575C" w14:textId="33749D62" w:rsidR="00522E6F" w:rsidRPr="00E84ADA" w:rsidRDefault="00522E6F" w:rsidP="00522E6F">
            <w:pPr>
              <w:rPr>
                <w:rFonts w:ascii="Calibri" w:eastAsia="Calibri" w:hAnsi="Calibri" w:cs="Times New Roman"/>
              </w:rPr>
            </w:pPr>
            <w:r w:rsidRPr="00E84ADA">
              <w:rPr>
                <w:rFonts w:ascii="Calibri" w:eastAsia="Calibri" w:hAnsi="Calibri" w:cs="Times New Roman"/>
              </w:rPr>
              <w:t>Jäger, M. (2011)</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Jager&lt;/Author&gt;&lt;Year&gt;2011&lt;/Year&gt;&lt;RecNum&gt;11873&lt;/RecNum&gt;&lt;DisplayText&gt;(24)&lt;/DisplayText&gt;&lt;record&gt;&lt;rec-number&gt;11873&lt;/rec-number&gt;&lt;foreign-keys&gt;&lt;key app="EN" db-id="x5x002s5vsf9s9exsxlpr2r80ptsx9wa55a5"&gt;11873&lt;/key&gt;&lt;/foreign-keys&gt;&lt;ref-type name="Journal Article"&gt;17&lt;/ref-type&gt;&lt;contributors&gt;&lt;authors&gt;&lt;author&gt;Jager, M.&lt;/author&gt;&lt;author&gt;Bittersohl, B.&lt;/author&gt;&lt;author&gt;Zilkens, C.&lt;/author&gt;&lt;author&gt;Hosalkar, H. S.&lt;/author&gt;&lt;author&gt;Stefanovska, K.&lt;/author&gt;&lt;author&gt;Kurth, S.&lt;/author&gt;&lt;author&gt;Krauspe, R.&lt;/author&gt;&lt;/authors&gt;&lt;/contributors&gt;&lt;auth-address&gt;Department of Orthopedics, Heinrich-Heine University Medical School, Moorenstrasse 5, 40225 Dusseldorf, Germany.&lt;/auth-address&gt;&lt;titles&gt;&lt;title&gt;Surgical hip dislocation in symptomatic cam femoroacetabular impingement: what matters in early good results?&lt;/title&gt;&lt;secondary-title&gt;European Journal of Medical Research&lt;/secondary-title&gt;&lt;/titles&gt;&lt;periodical&gt;&lt;full-title&gt;European Journal of Medical Research&lt;/full-title&gt;&lt;abbr-1&gt;Eur. J. Med. Res.&lt;/abbr-1&gt;&lt;abbr-2&gt;Eur J Med Res&lt;/abbr-2&gt;&lt;/periodical&gt;&lt;pages&gt;217-22&lt;/pages&gt;&lt;volume&gt;16&lt;/volume&gt;&lt;number&gt;5&lt;/number&gt;&lt;edition&gt;2011/07/02&lt;/edition&gt;&lt;keywords&gt;&lt;keyword&gt;Adult&lt;/keyword&gt;&lt;keyword&gt;Debridement&lt;/keyword&gt;&lt;keyword&gt;Female&lt;/keyword&gt;&lt;keyword&gt;Femoracetabular Impingement/pathology/ surgery&lt;/keyword&gt;&lt;keyword&gt;Hip Joint/ surgery&lt;/keyword&gt;&lt;keyword&gt;Humans&lt;/keyword&gt;&lt;keyword&gt;Magnetic Resonance Imaging&lt;/keyword&gt;&lt;keyword&gt;Male&lt;/keyword&gt;&lt;keyword&gt;Middle Aged&lt;/keyword&gt;&lt;/keywords&gt;&lt;dates&gt;&lt;year&gt;2011&lt;/year&gt;&lt;pub-dates&gt;&lt;date&gt;May 12&lt;/date&gt;&lt;/pub-dates&gt;&lt;/dates&gt;&lt;isbn&gt;0949-2321 (Print)&amp;#xD;0949-2321 (Linking)&lt;/isbn&gt;&lt;accession-num&gt;21719395&lt;/accession-num&gt;&lt;urls&gt;&lt;/urls&gt;&lt;custom2&gt;3352194&lt;/custom2&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24" w:tooltip="Jager, 2011 #11873" w:history="1">
              <w:r>
                <w:rPr>
                  <w:rFonts w:ascii="Calibri" w:eastAsia="Calibri" w:hAnsi="Calibri" w:cs="Times New Roman"/>
                  <w:noProof/>
                </w:rPr>
                <w:t>24</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2AAD3559" w14:textId="77777777" w:rsidR="00522E6F" w:rsidRPr="00E84ADA" w:rsidRDefault="00522E6F" w:rsidP="008D682C">
            <w:pPr>
              <w:jc w:val="center"/>
              <w:rPr>
                <w:rFonts w:ascii="Calibri" w:eastAsia="Calibri" w:hAnsi="Calibri" w:cs="Times New Roman"/>
              </w:rPr>
            </w:pPr>
          </w:p>
        </w:tc>
      </w:tr>
      <w:tr w:rsidR="00522E6F" w:rsidRPr="00E84ADA" w14:paraId="48ECFB7D" w14:textId="77777777" w:rsidTr="008D682C">
        <w:tc>
          <w:tcPr>
            <w:tcW w:w="0" w:type="auto"/>
          </w:tcPr>
          <w:p w14:paraId="3F13AD7E" w14:textId="4B2162B8" w:rsidR="00522E6F" w:rsidRPr="00E84ADA" w:rsidRDefault="00522E6F" w:rsidP="00522E6F">
            <w:pPr>
              <w:rPr>
                <w:rFonts w:ascii="Calibri" w:eastAsia="Calibri" w:hAnsi="Calibri" w:cs="Times New Roman"/>
              </w:rPr>
            </w:pPr>
            <w:r w:rsidRPr="00E84ADA">
              <w:rPr>
                <w:rFonts w:ascii="Calibri" w:eastAsia="Calibri" w:hAnsi="Calibri" w:cs="Times New Roman"/>
              </w:rPr>
              <w:t>Rylander, J. (2011)</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Rylander&lt;/Author&gt;&lt;Year&gt;2011&lt;/Year&gt;&lt;RecNum&gt;9259&lt;/RecNum&gt;&lt;DisplayText&gt;(20)&lt;/DisplayText&gt;&lt;record&gt;&lt;rec-number&gt;9259&lt;/rec-number&gt;&lt;foreign-keys&gt;&lt;key app="EN" db-id="x5x002s5vsf9s9exsxlpr2r80ptsx9wa55a5"&gt;9259&lt;/key&gt;&lt;/foreign-keys&gt;&lt;ref-type name="Journal Article"&gt;17&lt;/ref-type&gt;&lt;contributors&gt;&lt;authors&gt;&lt;author&gt;Rylander, J. H.&lt;/author&gt;&lt;author&gt;Shu, B.&lt;/author&gt;&lt;author&gt;Andriacchi, T. P.&lt;/author&gt;&lt;author&gt;Safran, M. R.&lt;/author&gt;&lt;/authors&gt;&lt;/contributors&gt;&lt;auth-address&gt;Mechanical Engineering, Stanford University, Stanford, CA 94305-4038, USA. rylandjh@stanford.edu&lt;/auth-address&gt;&lt;titles&gt;&lt;title&gt;Preoperative and postoperative sagittal plane hip kinematics in patients with femoroacetabular impingement during level walking&lt;/title&gt;&lt;secondary-title&gt;American Journal of Sports Medicine&lt;/secondary-title&gt;&lt;/titles&gt;&lt;periodical&gt;&lt;full-title&gt;American Journal of Sports Medicine&lt;/full-title&gt;&lt;abbr-1&gt;Am. J. Sports Med.&lt;/abbr-1&gt;&lt;abbr-2&gt;Am J Sports Med&lt;/abbr-2&gt;&lt;/periodical&gt;&lt;pages&gt;36S-42S&lt;/pages&gt;&lt;volume&gt;39 Suppl&lt;/volume&gt;&lt;edition&gt;2011/07/08&lt;/edition&gt;&lt;keywords&gt;&lt;keyword&gt;Adolescent&lt;/keyword&gt;&lt;keyword&gt;Adult&lt;/keyword&gt;&lt;keyword&gt;Arthroscopy/methods&lt;/keyword&gt;&lt;keyword&gt;Biomechanics&lt;/keyword&gt;&lt;keyword&gt;Female&lt;/keyword&gt;&lt;keyword&gt;Femoracetabular Impingement/physiopathology/ surgery&lt;/keyword&gt;&lt;keyword&gt;Hip/ anatomy &amp;amp; histology/physiology&lt;/keyword&gt;&lt;keyword&gt;Humans&lt;/keyword&gt;&lt;keyword&gt;Male&lt;/keyword&gt;&lt;keyword&gt;Outcome Assessment (Health Care)/ methods&lt;/keyword&gt;&lt;keyword&gt;Range of Motion, Articular&lt;/keyword&gt;&lt;keyword&gt;Walking/ physiology&lt;/keyword&gt;&lt;keyword&gt;Young Adult&lt;/keyword&gt;&lt;/keywords&gt;&lt;dates&gt;&lt;year&gt;2011&lt;/year&gt;&lt;pub-dates&gt;&lt;date&gt;Jul&lt;/date&gt;&lt;/pub-dates&gt;&lt;/dates&gt;&lt;isbn&gt;1552-3365 (Electronic)&amp;#xD;0363-5465 (Linking)&lt;/isbn&gt;&lt;accession-num&gt;21709030&lt;/accession-num&gt;&lt;urls&gt;&lt;/urls&gt;&lt;electronic-resource-num&gt;10.1177/0363546511413993&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20" w:tooltip="Rylander, 2011 #9259" w:history="1">
              <w:r>
                <w:rPr>
                  <w:rFonts w:ascii="Calibri" w:eastAsia="Calibri" w:hAnsi="Calibri" w:cs="Times New Roman"/>
                  <w:noProof/>
                </w:rPr>
                <w:t>20</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70F382C7" w14:textId="77777777" w:rsidR="00522E6F" w:rsidRPr="00E84ADA" w:rsidRDefault="00522E6F" w:rsidP="008D682C">
            <w:pPr>
              <w:jc w:val="center"/>
              <w:rPr>
                <w:rFonts w:ascii="Calibri" w:eastAsia="Calibri" w:hAnsi="Calibri" w:cs="Times New Roman"/>
              </w:rPr>
            </w:pPr>
          </w:p>
        </w:tc>
      </w:tr>
      <w:tr w:rsidR="00522E6F" w:rsidRPr="00E84ADA" w14:paraId="4893940D" w14:textId="77777777" w:rsidTr="008D682C">
        <w:tc>
          <w:tcPr>
            <w:tcW w:w="0" w:type="auto"/>
          </w:tcPr>
          <w:p w14:paraId="4678B32A" w14:textId="75290AA0" w:rsidR="00522E6F" w:rsidRPr="00E84ADA" w:rsidRDefault="00522E6F" w:rsidP="00522E6F">
            <w:pPr>
              <w:rPr>
                <w:rFonts w:ascii="Calibri" w:eastAsia="Calibri" w:hAnsi="Calibri" w:cs="Times New Roman"/>
              </w:rPr>
            </w:pPr>
            <w:r w:rsidRPr="00E84ADA">
              <w:rPr>
                <w:rFonts w:ascii="Calibri" w:eastAsia="Calibri" w:hAnsi="Calibri" w:cs="Times New Roman"/>
              </w:rPr>
              <w:t>Chiron, P. (2012)</w:t>
            </w:r>
            <w:r w:rsidRPr="00E84ADA">
              <w:rPr>
                <w:rFonts w:ascii="Calibri" w:eastAsia="Calibri" w:hAnsi="Calibri" w:cs="Times New Roman"/>
              </w:rPr>
              <w:fldChar w:fldCharType="begin">
                <w:fldData xml:space="preserve">PEVuZE5vdGU+PENpdGU+PEF1dGhvcj5DaGlyb248L0F1dGhvcj48WWVhcj4yMDEyPC9ZZWFyPjxS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MC04PC9wYWdlcz48dm9sdW1lPjk4PC92b2x1bWU+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DaGlyb248L0F1dGhvcj48WWVhcj4yMDEyPC9ZZWFyPjxS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30" w:tooltip="Chiron, 2012 #11869" w:history="1">
              <w:r>
                <w:rPr>
                  <w:rFonts w:ascii="Calibri" w:eastAsia="Calibri" w:hAnsi="Calibri" w:cs="Times New Roman"/>
                  <w:noProof/>
                </w:rPr>
                <w:t>30</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1F7E3A69" w14:textId="77777777" w:rsidR="00522E6F" w:rsidRPr="00E84ADA" w:rsidRDefault="00522E6F" w:rsidP="008D682C">
            <w:pPr>
              <w:jc w:val="center"/>
              <w:rPr>
                <w:rFonts w:ascii="Calibri" w:eastAsia="Calibri" w:hAnsi="Calibri" w:cs="Times New Roman"/>
              </w:rPr>
            </w:pPr>
          </w:p>
        </w:tc>
      </w:tr>
      <w:tr w:rsidR="00522E6F" w:rsidRPr="00E84ADA" w14:paraId="73B50D95" w14:textId="77777777" w:rsidTr="008D682C">
        <w:tc>
          <w:tcPr>
            <w:tcW w:w="0" w:type="auto"/>
          </w:tcPr>
          <w:p w14:paraId="60A3A29E" w14:textId="3EC11337" w:rsidR="00522E6F" w:rsidRPr="00E84ADA" w:rsidRDefault="00522E6F" w:rsidP="00522E6F">
            <w:pPr>
              <w:rPr>
                <w:rFonts w:ascii="Calibri" w:eastAsia="Calibri" w:hAnsi="Calibri" w:cs="Times New Roman"/>
              </w:rPr>
            </w:pPr>
            <w:r w:rsidRPr="00E84ADA">
              <w:rPr>
                <w:rFonts w:ascii="Calibri" w:eastAsia="Calibri" w:hAnsi="Calibri" w:cs="Times New Roman"/>
              </w:rPr>
              <w:t>Peters, C. (2010)</w:t>
            </w:r>
            <w:r w:rsidRPr="00E84ADA">
              <w:rPr>
                <w:rFonts w:ascii="Calibri" w:eastAsia="Calibri" w:hAnsi="Calibri" w:cs="Times New Roman"/>
              </w:rPr>
              <w:fldChar w:fldCharType="begin">
                <w:fldData xml:space="preserve">PEVuZE5vdGU+PENpdGU+PEF1dGhvcj5QZXRlcnM8L0F1dGhvcj48WWVhcj4yMDEwPC9ZZWFyPjxS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</w:fldData>
              </w:fldChar>
            </w:r>
            <w:r>
              <w:rPr>
                <w:rFonts w:ascii="Calibri" w:eastAsia="Calibri" w:hAnsi="Calibri" w:cs="Times New Roman"/>
              </w:rPr>
              <w:instrText xml:space="preserve"> ADDIN EN.CITE </w:instrText>
            </w:r>
            <w:r>
              <w:rPr>
                <w:rFonts w:ascii="Calibri" w:eastAsia="Calibri" w:hAnsi="Calibri" w:cs="Times New Roman"/>
              </w:rPr>
              <w:fldChar w:fldCharType="begin">
                <w:fldData xml:space="preserve">PEVuZE5vdGU+PENpdGU+PEF1dGhvcj5QZXRlcnM8L0F1dGhvcj48WWVhcj4yMDEwPC9ZZWFyPjxS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</w:fldData>
              </w:fldChar>
            </w:r>
            <w:r>
              <w:rPr>
                <w:rFonts w:ascii="Calibri" w:eastAsia="Calibri" w:hAnsi="Calibri" w:cs="Times New Roman"/>
              </w:rPr>
              <w:instrText xml:space="preserve"> ADDIN EN.CITE.DATA </w:instrText>
            </w:r>
            <w:r>
              <w:rPr>
                <w:rFonts w:ascii="Calibri" w:eastAsia="Calibri" w:hAnsi="Calibri" w:cs="Times New Roman"/>
              </w:rPr>
            </w:r>
            <w:r>
              <w:rPr>
                <w:rFonts w:ascii="Calibri" w:eastAsia="Calibri" w:hAnsi="Calibri" w:cs="Times New Roman"/>
              </w:rPr>
              <w:fldChar w:fldCharType="end"/>
            </w:r>
            <w:r w:rsidRPr="00E84ADA">
              <w:rPr>
                <w:rFonts w:ascii="Calibri" w:eastAsia="Calibri" w:hAnsi="Calibri" w:cs="Times New Roman"/>
              </w:rPr>
            </w:r>
            <w:r w:rsidRPr="00E84ADA">
              <w:rPr>
                <w:rFonts w:ascii="Calibri" w:eastAsia="Calibri" w:hAnsi="Calibri" w:cs="Times New Roman"/>
              </w:rPr>
              <w:fldChar w:fldCharType="separate"/>
            </w:r>
            <w:r>
              <w:rPr>
                <w:rFonts w:ascii="Calibri" w:eastAsia="Calibri" w:hAnsi="Calibri" w:cs="Times New Roman"/>
                <w:noProof/>
              </w:rPr>
              <w:t>(</w:t>
            </w:r>
            <w:hyperlink w:anchor="_ENREF_14" w:tooltip="Peters, 2010 #6951" w:history="1">
              <w:r>
                <w:rPr>
                  <w:rFonts w:ascii="Calibri" w:eastAsia="Calibri" w:hAnsi="Calibri" w:cs="Times New Roman"/>
                  <w:noProof/>
                </w:rPr>
                <w:t>14</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00A276D2" w14:textId="77777777" w:rsidR="00522E6F" w:rsidRPr="00E84ADA" w:rsidRDefault="00522E6F" w:rsidP="008D682C">
            <w:pPr>
              <w:jc w:val="center"/>
              <w:rPr>
                <w:rFonts w:ascii="Calibri" w:eastAsia="Calibri" w:hAnsi="Calibri" w:cs="Times New Roman"/>
              </w:rPr>
            </w:pPr>
          </w:p>
        </w:tc>
      </w:tr>
      <w:tr w:rsidR="00522E6F" w:rsidRPr="00E84ADA" w14:paraId="6ED512B9" w14:textId="77777777" w:rsidTr="008D682C">
        <w:tc>
          <w:tcPr>
            <w:tcW w:w="0" w:type="auto"/>
          </w:tcPr>
          <w:p w14:paraId="03D70F49" w14:textId="0F07C07C" w:rsidR="00522E6F" w:rsidRPr="00E84ADA" w:rsidRDefault="00522E6F" w:rsidP="00522E6F">
            <w:pPr>
              <w:rPr>
                <w:rFonts w:ascii="Calibri" w:eastAsia="Calibri" w:hAnsi="Calibri" w:cs="Times New Roman"/>
              </w:rPr>
            </w:pPr>
            <w:r w:rsidRPr="00E84ADA">
              <w:rPr>
                <w:rFonts w:ascii="Calibri" w:eastAsia="Calibri" w:hAnsi="Calibri" w:cs="Times New Roman"/>
              </w:rPr>
              <w:t>Clohisy, J. (2010)</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Clohisy&lt;/Author&gt;&lt;Year&gt;2010&lt;/Year&gt;&lt;RecNum&gt;11881&lt;/RecNum&gt;&lt;DisplayText&gt;(15)&lt;/DisplayText&gt;&lt;record&gt;&lt;rec-number&gt;11881&lt;/rec-number&gt;&lt;foreign-keys&gt;&lt;key app="EN" db-id="x5x002s5vsf9s9exsxlpr2r80ptsx9wa55a5"&gt;11881&lt;/key&gt;&lt;/foreign-keys&gt;&lt;ref-type name="Journal Article"&gt;17&lt;/ref-type&gt;&lt;contributors&gt;&lt;authors&gt;&lt;author&gt;Clohisy, J. C.&lt;/author&gt;&lt;author&gt;Zebala, L. P.&lt;/author&gt;&lt;author&gt;Nepple, J. J.&lt;/author&gt;&lt;author&gt;Pashos, G.&lt;/author&gt;&lt;/authors&gt;&lt;/contributors&gt;&lt;auth-address&gt;Department of Orthopaedic Surgery, Washington University School of Medicine, Barnes-Jewish Hospital, St. Louis, MO 63110, USA. jclohisy@wustl.edu&lt;/auth-address&gt;&lt;titles&gt;&lt;title&gt;Combined hip arthroscopy and limited open osteochondroplasty for anterior femoroacetabular impingement&lt;/title&gt;&lt;secondary-title&gt;Journal of Bone and Joint Surgery&lt;/secondary-title&gt;&lt;/titles&gt;&lt;periodical&gt;&lt;full-title&gt;Journal of Bone and Joint Surgery&lt;/full-title&gt;&lt;abbr-1&gt;J. Bone Joint Surg. Am.&lt;/abbr-1&gt;&lt;abbr-2&gt;J Bone Joint Surg Am&lt;/abbr-2&gt;&lt;abbr-3&gt;Journal of Bone &amp;amp; Joint Surgery&lt;/abbr-3&gt;&lt;/periodical&gt;&lt;pages&gt;1697-706&lt;/pages&gt;&lt;volume&gt;92&lt;/volume&gt;&lt;number&gt;8&lt;/number&gt;&lt;edition&gt;2010/07/28&lt;/edition&gt;&lt;keywords&gt;&lt;keyword&gt;Acetabulum/ surgery&lt;/keyword&gt;&lt;keyword&gt;Adolescent&lt;/keyword&gt;&lt;keyword&gt;Adult&lt;/keyword&gt;&lt;keyword&gt;Arthroplasty&lt;/keyword&gt;&lt;keyword&gt;Arthroscopy&lt;/keyword&gt;&lt;keyword&gt;Disease Progression&lt;/keyword&gt;&lt;keyword&gt;Female&lt;/keyword&gt;&lt;keyword&gt;Femur Head/ surgery&lt;/keyword&gt;&lt;keyword&gt;Humans&lt;/keyword&gt;&lt;keyword&gt;Joint Diseases/ surgery&lt;/keyword&gt;&lt;keyword&gt;Male&lt;/keyword&gt;&lt;keyword&gt;Middle Aged&lt;/keyword&gt;&lt;keyword&gt;Osteoarthritis, Hip/diagnosis/etiology&lt;/keyword&gt;&lt;keyword&gt;Retrospective Studies&lt;/keyword&gt;&lt;keyword&gt;Young Adult&lt;/keyword&gt;&lt;/keywords&gt;&lt;dates&gt;&lt;year&gt;2010&lt;/year&gt;&lt;pub-dates&gt;&lt;date&gt;Jul 21&lt;/date&gt;&lt;/pub-dates&gt;&lt;/dates&gt;&lt;isbn&gt;1535-1386 (Electronic)&amp;#xD;0021-9355 (Linking)&lt;/isbn&gt;&lt;accession-num&gt;20660232&lt;/accession-num&gt;&lt;urls&gt;&lt;/urls&gt;&lt;electronic-resource-num&gt;10.2106/jbjs.i.00326&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15" w:tooltip="Clohisy, 2010 #11881" w:history="1">
              <w:r>
                <w:rPr>
                  <w:rFonts w:ascii="Calibri" w:eastAsia="Calibri" w:hAnsi="Calibri" w:cs="Times New Roman"/>
                  <w:noProof/>
                </w:rPr>
                <w:t>15</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6C720FCD" w14:textId="77777777" w:rsidR="00522E6F" w:rsidRPr="00E84ADA" w:rsidRDefault="00522E6F" w:rsidP="008D682C">
            <w:pPr>
              <w:jc w:val="center"/>
              <w:rPr>
                <w:rFonts w:ascii="Calibri" w:eastAsia="Calibri" w:hAnsi="Calibri" w:cs="Times New Roman"/>
              </w:rPr>
            </w:pPr>
          </w:p>
        </w:tc>
      </w:tr>
      <w:tr w:rsidR="00522E6F" w:rsidRPr="00E84ADA" w14:paraId="38589E30" w14:textId="77777777" w:rsidTr="008D682C">
        <w:tc>
          <w:tcPr>
            <w:tcW w:w="0" w:type="auto"/>
          </w:tcPr>
          <w:p w14:paraId="7F3C28BB" w14:textId="70D853CF" w:rsidR="00522E6F" w:rsidRPr="00E84ADA" w:rsidRDefault="00522E6F" w:rsidP="00522E6F">
            <w:pPr>
              <w:rPr>
                <w:rFonts w:ascii="Calibri" w:eastAsia="Calibri" w:hAnsi="Calibri" w:cs="Times New Roman"/>
              </w:rPr>
            </w:pPr>
            <w:r w:rsidRPr="00E84ADA">
              <w:rPr>
                <w:rFonts w:ascii="Calibri" w:eastAsia="Calibri" w:hAnsi="Calibri" w:cs="Times New Roman"/>
              </w:rPr>
              <w:t>Naal, F. 2011)</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Naal&lt;/Author&gt;&lt;Year&gt;2011&lt;/Year&gt;&lt;RecNum&gt;11877&lt;/RecNum&gt;&lt;DisplayText&gt;(73)&lt;/DisplayText&gt;&lt;record&gt;&lt;rec-number&gt;11877&lt;/rec-number&gt;&lt;foreign-keys&gt;&lt;key app="EN" db-id="x5x002s5vsf9s9exsxlpr2r80ptsx9wa55a5"&gt;11877&lt;/key&gt;&lt;/foreign-keys&gt;&lt;ref-type name="Journal Article"&gt;17&lt;/ref-type&gt;&lt;contributors&gt;&lt;authors&gt;&lt;author&gt;Naal, F. D.&lt;/author&gt;&lt;author&gt;Miozzari, H. H.&lt;/author&gt;&lt;author&gt;Wyss, T. F.&lt;/author&gt;&lt;author&gt;Notzli, H. P.&lt;/author&gt;&lt;/authors&gt;&lt;/contributors&gt;&lt;auth-address&gt;Department of Orthopaedic Surgery, Spital Netz Bern-Ziegler, Morillonstrasse 75, Berne, Switzerland. florian.naal@gmail.com&lt;/auth-address&gt;&lt;titles&gt;&lt;title&gt;Surgical hip dislocation for the treatment of femoroacetabular impingement in high-level athletes&lt;/title&gt;&lt;secondary-title&gt;American Journal of Sports Medicine&lt;/secondary-title&gt;&lt;/titles&gt;&lt;periodical&gt;&lt;full-title&gt;American Journal of Sports Medicine&lt;/full-title&gt;&lt;abbr-1&gt;Am. J. Sports Med.&lt;/abbr-1&gt;&lt;abbr-2&gt;Am J Sports Med&lt;/abbr-2&gt;&lt;/periodical&gt;&lt;pages&gt;544-50&lt;/pages&gt;&lt;volume&gt;39&lt;/volume&gt;&lt;number&gt;3&lt;/number&gt;&lt;edition&gt;2010/12/22&lt;/edition&gt;&lt;keywords&gt;&lt;keyword&gt;Adolescent&lt;/keyword&gt;&lt;keyword&gt;Athletic Performance&lt;/keyword&gt;&lt;keyword&gt;Femoracetabular Impingement/ surgery&lt;/keyword&gt;&lt;keyword&gt;Follow-Up Studies&lt;/keyword&gt;&lt;keyword&gt;Hip Dislocation&lt;/keyword&gt;&lt;keyword&gt;Hockey&lt;/keyword&gt;&lt;keyword&gt;Humans&lt;/keyword&gt;&lt;keyword&gt;Male&lt;/keyword&gt;&lt;keyword&gt;Orthopedic Procedures/ methods&lt;/keyword&gt;&lt;keyword&gt;Patient Satisfaction/statistics &amp;amp; numerical data&lt;/keyword&gt;&lt;keyword&gt;Retrospective Studies&lt;/keyword&gt;&lt;keyword&gt;Sports&lt;/keyword&gt;&lt;keyword&gt;Treatment Outcome&lt;/keyword&gt;&lt;keyword&gt;Young Adult&lt;/keyword&gt;&lt;/keywords&gt;&lt;dates&gt;&lt;year&gt;2011&lt;/year&gt;&lt;pub-dates&gt;&lt;date&gt;Mar&lt;/date&gt;&lt;/pub-dates&gt;&lt;/dates&gt;&lt;isbn&gt;1552-3365 (Electronic)&amp;#xD;0363-5465 (Linking)&lt;/isbn&gt;&lt;accession-num&gt;21173196&lt;/accession-num&gt;&lt;urls&gt;&lt;/urls&gt;&lt;electronic-resource-num&gt;10.1177/0363546510387263&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73" w:tooltip="Naal, 2011 #11877" w:history="1">
              <w:r>
                <w:rPr>
                  <w:rFonts w:ascii="Calibri" w:eastAsia="Calibri" w:hAnsi="Calibri" w:cs="Times New Roman"/>
                  <w:noProof/>
                </w:rPr>
                <w:t>73</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41F392EE" w14:textId="77777777" w:rsidR="00522E6F" w:rsidRPr="00E84ADA" w:rsidRDefault="00522E6F" w:rsidP="008D682C">
            <w:pPr>
              <w:jc w:val="center"/>
              <w:rPr>
                <w:rFonts w:ascii="Calibri" w:eastAsia="Calibri" w:hAnsi="Calibri" w:cs="Times New Roman"/>
              </w:rPr>
            </w:pPr>
          </w:p>
        </w:tc>
      </w:tr>
      <w:tr w:rsidR="00522E6F" w:rsidRPr="00E84ADA" w14:paraId="3FBD9617" w14:textId="77777777" w:rsidTr="008D682C">
        <w:tc>
          <w:tcPr>
            <w:tcW w:w="0" w:type="auto"/>
          </w:tcPr>
          <w:p w14:paraId="3AB9563A" w14:textId="1DF9B76C" w:rsidR="00522E6F" w:rsidRPr="00E84ADA" w:rsidRDefault="00522E6F" w:rsidP="00522E6F">
            <w:pPr>
              <w:rPr>
                <w:rFonts w:ascii="Calibri" w:eastAsia="Calibri" w:hAnsi="Calibri" w:cs="Times New Roman"/>
              </w:rPr>
            </w:pPr>
            <w:r w:rsidRPr="00E84ADA">
              <w:rPr>
                <w:rFonts w:ascii="Calibri" w:eastAsia="Calibri" w:hAnsi="Calibri" w:cs="Times New Roman"/>
              </w:rPr>
              <w:t>Naal, F. (2011)</w:t>
            </w:r>
            <w:r w:rsidRPr="00E84ADA">
              <w:rPr>
                <w:rFonts w:ascii="Calibri" w:eastAsia="Calibri" w:hAnsi="Calibri" w:cs="Times New Roman"/>
              </w:rPr>
              <w:fldChar w:fldCharType="begin"/>
            </w:r>
            <w:r>
              <w:rPr>
                <w:rFonts w:ascii="Calibri" w:eastAsia="Calibri" w:hAnsi="Calibri" w:cs="Times New Roman"/>
              </w:rPr>
              <w:instrText xml:space="preserve"> ADDIN EN.CITE &lt;EndNote&gt;&lt;Cite&gt;&lt;Author&gt;Naal&lt;/Author&gt;&lt;Year&gt;2011&lt;/Year&gt;&lt;RecNum&gt;11878&lt;/RecNum&gt;&lt;DisplayText&gt;(74)&lt;/DisplayText&gt;&lt;record&gt;&lt;rec-number&gt;11878&lt;/rec-number&gt;&lt;foreign-keys&gt;&lt;key app="EN" db-id="x5x002s5vsf9s9exsxlpr2r80ptsx9wa55a5"&gt;11878&lt;/key&gt;&lt;/foreign-keys&gt;&lt;ref-type name="Journal Article"&gt;17&lt;/ref-type&gt;&lt;contributors&gt;&lt;authors&gt;&lt;author&gt;Naal, F. D.&lt;/author&gt;&lt;author&gt;Impellizzeri, F. M.&lt;/author&gt;&lt;author&gt;Miozzari, H. H.&lt;/author&gt;&lt;author&gt;Mannion, A. F.&lt;/author&gt;&lt;author&gt;Leunig, M.&lt;/author&gt;&lt;/authors&gt;&lt;/contributors&gt;&lt;auth-address&gt;Department of Orthopaedic Surgery, Schulthess Clinic, Zurich, Switzerland. florian.naal@gmail.com&lt;/auth-address&gt;&lt;titles&gt;&lt;title&gt;The German Hip Outcome Score: validation in patients undergoing surgical treatment for femoroacetabular impingement&lt;/title&gt;&lt;secondary-title&gt;Arthroscopy&lt;/secondary-title&gt;&lt;/titles&gt;&lt;periodical&gt;&lt;full-title&gt;Arthroscopy&lt;/full-title&gt;&lt;abbr-1&gt;Arthroscopy&lt;/abbr-1&gt;&lt;abbr-2&gt;Arthroscopy&lt;/abbr-2&gt;&lt;/periodical&gt;&lt;pages&gt;339-45&lt;/pages&gt;&lt;volume&gt;27&lt;/volume&gt;&lt;number&gt;3&lt;/number&gt;&lt;edition&gt;2010/11/13&lt;/edition&gt;&lt;keywords&gt;&lt;keyword&gt;Acetabulum/physiopathology/ surgery&lt;/keyword&gt;&lt;keyword&gt;Activities of Daily Living&lt;/keyword&gt;&lt;keyword&gt;Adult&lt;/keyword&gt;&lt;keyword&gt;Arthroscopy&lt;/keyword&gt;&lt;keyword&gt;Feasibility Studies&lt;/keyword&gt;&lt;keyword&gt;Female&lt;/keyword&gt;&lt;keyword&gt;Femur Head/physiopathology/ surgery&lt;/keyword&gt;&lt;keyword&gt;Germany&lt;/keyword&gt;&lt;keyword&gt;Hip Joint/physiopathology/ surgery&lt;/keyword&gt;&lt;keyword&gt;Humans&lt;/keyword&gt;&lt;keyword&gt;Male&lt;/keyword&gt;&lt;keyword&gt;Reproducibility of Results&lt;/keyword&gt;&lt;keyword&gt;Surveys and Questionnaires&lt;/keyword&gt;&lt;keyword&gt;Translating&lt;/keyword&gt;&lt;keyword&gt;Treatment Outcome&lt;/keyword&gt;&lt;/keywords&gt;&lt;dates&gt;&lt;year&gt;2011&lt;/year&gt;&lt;pub-dates&gt;&lt;date&gt;Mar&lt;/date&gt;&lt;/pub-dates&gt;&lt;/dates&gt;&lt;isbn&gt;1526-3231 (Electronic)&amp;#xD;0749-8063 (Linking)&lt;/isbn&gt;&lt;accession-num&gt;21071169&lt;/accession-num&gt;&lt;urls&gt;&lt;/urls&gt;&lt;electronic-resource-num&gt;10.1016/j.arthro.2010.07.021&lt;/electronic-resource-num&gt;&lt;remote-database-provider&gt;NLM&lt;/remote-database-provider&gt;&lt;language&gt;eng&lt;/language&gt;&lt;/record&gt;&lt;/Cite&gt;&lt;/EndNote&gt;</w:instrText>
            </w:r>
            <w:r w:rsidRPr="00E84ADA">
              <w:rPr>
                <w:rFonts w:ascii="Calibri" w:eastAsia="Calibri" w:hAnsi="Calibri" w:cs="Times New Roman"/>
              </w:rPr>
              <w:fldChar w:fldCharType="separate"/>
            </w:r>
            <w:r>
              <w:rPr>
                <w:rFonts w:ascii="Calibri" w:eastAsia="Calibri" w:hAnsi="Calibri" w:cs="Times New Roman"/>
                <w:noProof/>
              </w:rPr>
              <w:t>(</w:t>
            </w:r>
            <w:hyperlink w:anchor="_ENREF_74" w:tooltip="Naal, 2011 #11878" w:history="1">
              <w:r>
                <w:rPr>
                  <w:rFonts w:ascii="Calibri" w:eastAsia="Calibri" w:hAnsi="Calibri" w:cs="Times New Roman"/>
                  <w:noProof/>
                </w:rPr>
                <w:t>74</w:t>
              </w:r>
            </w:hyperlink>
            <w:r>
              <w:rPr>
                <w:rFonts w:ascii="Calibri" w:eastAsia="Calibri" w:hAnsi="Calibri" w:cs="Times New Roman"/>
                <w:noProof/>
              </w:rPr>
              <w:t>)</w:t>
            </w:r>
            <w:r w:rsidRPr="00E84ADA">
              <w:rPr>
                <w:rFonts w:ascii="Calibri" w:eastAsia="Calibri" w:hAnsi="Calibri" w:cs="Times New Roman"/>
              </w:rPr>
              <w:fldChar w:fldCharType="end"/>
            </w:r>
          </w:p>
        </w:tc>
        <w:tc>
          <w:tcPr>
            <w:tcW w:w="0" w:type="auto"/>
          </w:tcPr>
          <w:p w14:paraId="732DD126" w14:textId="77777777" w:rsidR="00522E6F" w:rsidRPr="00E84ADA" w:rsidRDefault="00522E6F" w:rsidP="008D682C">
            <w:pPr>
              <w:jc w:val="center"/>
              <w:rPr>
                <w:rFonts w:ascii="Calibri" w:eastAsia="Calibri" w:hAnsi="Calibri" w:cs="Times New Roman"/>
              </w:rPr>
            </w:pPr>
          </w:p>
        </w:tc>
      </w:tr>
    </w:tbl>
    <w:p w14:paraId="363B10C4" w14:textId="77777777" w:rsidR="005517DF" w:rsidRDefault="005517DF" w:rsidP="00A33F14"/>
    <w:p w14:paraId="5FBB60CF" w14:textId="77777777" w:rsidR="005517DF" w:rsidRDefault="005517DF" w:rsidP="00A33F14"/>
    <w:p w14:paraId="798F7354" w14:textId="77777777" w:rsidR="005517DF" w:rsidRDefault="005517DF" w:rsidP="00A33F14"/>
    <w:p w14:paraId="5CC11903" w14:textId="77777777" w:rsidR="005517DF" w:rsidRDefault="005517DF" w:rsidP="00A33F14"/>
    <w:p w14:paraId="576609AE" w14:textId="77777777" w:rsidR="005517DF" w:rsidRDefault="005517DF" w:rsidP="00A33F14"/>
    <w:p w14:paraId="410D48DF" w14:textId="77777777" w:rsidR="005517DF" w:rsidRDefault="005517DF" w:rsidP="00A33F14"/>
    <w:p w14:paraId="4B51D0B6" w14:textId="77777777" w:rsidR="005517DF" w:rsidRDefault="005517DF" w:rsidP="00A33F14"/>
    <w:p w14:paraId="2FC72F36" w14:textId="77777777" w:rsidR="005517DF" w:rsidRDefault="005517DF" w:rsidP="00A33F14"/>
    <w:p w14:paraId="3A1FAA73" w14:textId="77777777" w:rsidR="005517DF" w:rsidRDefault="005517DF" w:rsidP="00A33F14"/>
    <w:p w14:paraId="6C76019A" w14:textId="77777777" w:rsidR="005517DF" w:rsidRDefault="005517DF" w:rsidP="00A33F14"/>
    <w:p w14:paraId="69B96483" w14:textId="77777777" w:rsidR="005517DF" w:rsidRDefault="005517DF" w:rsidP="00A33F14"/>
    <w:p w14:paraId="3FB54E26" w14:textId="5AF3FAC1" w:rsidR="005517DF" w:rsidRDefault="005517DF" w:rsidP="00A33F14"/>
    <w:p w14:paraId="5CE7B3E4" w14:textId="1449693D" w:rsidR="0065695F" w:rsidRDefault="0065695F" w:rsidP="00A33F14"/>
    <w:p w14:paraId="5F56F72A" w14:textId="4B87306A" w:rsidR="0065695F" w:rsidRDefault="0065695F" w:rsidP="00A33F14"/>
    <w:p w14:paraId="1C59224F" w14:textId="77777777" w:rsidR="0065695F" w:rsidRDefault="0065695F" w:rsidP="00A33F14"/>
    <w:p w14:paraId="4D0528E2" w14:textId="6D7BC158" w:rsidR="00A33F14" w:rsidRDefault="00FE2E85" w:rsidP="00A33F14">
      <w:r>
        <w:lastRenderedPageBreak/>
        <w:t>REFERENCES</w:t>
      </w:r>
    </w:p>
    <w:p w14:paraId="7C5BC486" w14:textId="2F381DB3" w:rsidR="00F60A59" w:rsidRDefault="00C22753">
      <w:r>
        <w:t xml:space="preserve"> </w:t>
      </w:r>
    </w:p>
    <w:p w14:paraId="6DC6A323" w14:textId="77777777" w:rsidR="00522E6F" w:rsidRPr="00522E6F" w:rsidRDefault="00F60A59" w:rsidP="00522E6F">
      <w:pPr>
        <w:rPr>
          <w:rFonts w:ascii="Calibri" w:hAnsi="Calibri" w:cs="Calibri"/>
          <w:noProof/>
        </w:rPr>
      </w:pPr>
      <w:r>
        <w:rPr>
          <w:rFonts w:ascii="Calibri" w:hAnsi="Calibri" w:cs="Calibri"/>
          <w:noProof/>
          <w:szCs w:val="22"/>
        </w:rPr>
        <w:fldChar w:fldCharType="begin"/>
      </w:r>
      <w:r>
        <w:instrText xml:space="preserve"> ADDIN EN.REFLIST </w:instrText>
      </w:r>
      <w:r>
        <w:rPr>
          <w:rFonts w:ascii="Calibri" w:hAnsi="Calibri" w:cs="Calibri"/>
          <w:noProof/>
          <w:szCs w:val="22"/>
        </w:rPr>
        <w:fldChar w:fldCharType="separate"/>
      </w:r>
      <w:bookmarkStart w:id="1" w:name="_ENREF_1"/>
      <w:r w:rsidR="00522E6F" w:rsidRPr="00522E6F">
        <w:rPr>
          <w:rFonts w:ascii="Calibri" w:hAnsi="Calibri" w:cs="Calibri"/>
          <w:noProof/>
        </w:rPr>
        <w:t>1.</w:t>
      </w:r>
      <w:r w:rsidR="00522E6F" w:rsidRPr="00522E6F">
        <w:rPr>
          <w:rFonts w:ascii="Calibri" w:hAnsi="Calibri" w:cs="Calibri"/>
          <w:noProof/>
        </w:rPr>
        <w:tab/>
        <w:t xml:space="preserve">Griffin DR, Dickenson EJ, Agricola R, et al. The 2016 Warwick Agreement on Femoroacetabular Impingement Syndrome (FAI syndrome): An international consensus statement. </w:t>
      </w:r>
      <w:r w:rsidR="00522E6F" w:rsidRPr="00522E6F">
        <w:rPr>
          <w:rFonts w:ascii="Calibri" w:hAnsi="Calibri" w:cs="Calibri"/>
          <w:i/>
          <w:noProof/>
        </w:rPr>
        <w:t>Br J Sports Med</w:t>
      </w:r>
      <w:r w:rsidR="00522E6F" w:rsidRPr="00522E6F">
        <w:rPr>
          <w:rFonts w:ascii="Calibri" w:hAnsi="Calibri" w:cs="Calibri"/>
          <w:noProof/>
        </w:rPr>
        <w:t xml:space="preserve"> 2016;50.</w:t>
      </w:r>
      <w:bookmarkEnd w:id="1"/>
    </w:p>
    <w:p w14:paraId="225206C7" w14:textId="77777777" w:rsidR="00522E6F" w:rsidRPr="00522E6F" w:rsidRDefault="00522E6F" w:rsidP="00522E6F">
      <w:pPr>
        <w:rPr>
          <w:rFonts w:ascii="Calibri" w:hAnsi="Calibri" w:cs="Calibri"/>
          <w:noProof/>
        </w:rPr>
      </w:pPr>
      <w:bookmarkStart w:id="2" w:name="_ENREF_2"/>
      <w:r w:rsidRPr="00522E6F">
        <w:rPr>
          <w:rFonts w:ascii="Calibri" w:hAnsi="Calibri" w:cs="Calibri"/>
          <w:noProof/>
        </w:rPr>
        <w:t>2.</w:t>
      </w:r>
      <w:r w:rsidRPr="00522E6F">
        <w:rPr>
          <w:rFonts w:ascii="Calibri" w:hAnsi="Calibri" w:cs="Calibri"/>
          <w:noProof/>
        </w:rPr>
        <w:tab/>
        <w:t xml:space="preserve">Espinosa N, Rothenfluh DA, Beck M, et al. Treatment of femoro-acetabular impingement: preliminary results of labral refixation. </w:t>
      </w:r>
      <w:r w:rsidRPr="00522E6F">
        <w:rPr>
          <w:rFonts w:ascii="Calibri" w:hAnsi="Calibri" w:cs="Calibri"/>
          <w:i/>
          <w:noProof/>
        </w:rPr>
        <w:t>J Bone Joint Surg Am</w:t>
      </w:r>
      <w:r w:rsidRPr="00522E6F">
        <w:rPr>
          <w:rFonts w:ascii="Calibri" w:hAnsi="Calibri" w:cs="Calibri"/>
          <w:noProof/>
        </w:rPr>
        <w:t xml:space="preserve"> 2006;88(5):925-35.</w:t>
      </w:r>
      <w:bookmarkEnd w:id="2"/>
    </w:p>
    <w:p w14:paraId="384A98FD" w14:textId="77777777" w:rsidR="00522E6F" w:rsidRPr="00522E6F" w:rsidRDefault="00522E6F" w:rsidP="00522E6F">
      <w:pPr>
        <w:rPr>
          <w:rFonts w:ascii="Calibri" w:hAnsi="Calibri" w:cs="Calibri"/>
          <w:noProof/>
        </w:rPr>
      </w:pPr>
      <w:bookmarkStart w:id="3" w:name="_ENREF_3"/>
      <w:r w:rsidRPr="00522E6F">
        <w:rPr>
          <w:rFonts w:ascii="Calibri" w:hAnsi="Calibri" w:cs="Calibri"/>
          <w:noProof/>
        </w:rPr>
        <w:t>3.</w:t>
      </w:r>
      <w:r w:rsidRPr="00522E6F">
        <w:rPr>
          <w:rFonts w:ascii="Calibri" w:hAnsi="Calibri" w:cs="Calibri"/>
          <w:noProof/>
        </w:rPr>
        <w:tab/>
        <w:t xml:space="preserve">Philippon M, Schenker M, Briggs K, et al. Femoroacetabular impingement in 45 professional athletes: associated pathologies and return to sport following arthroscopic decompression. </w:t>
      </w:r>
      <w:r w:rsidRPr="00522E6F">
        <w:rPr>
          <w:rFonts w:ascii="Calibri" w:hAnsi="Calibri" w:cs="Calibri"/>
          <w:i/>
          <w:noProof/>
        </w:rPr>
        <w:t>Knee Surg Sports Traumatol Arthrosc</w:t>
      </w:r>
      <w:r w:rsidRPr="00522E6F">
        <w:rPr>
          <w:rFonts w:ascii="Calibri" w:hAnsi="Calibri" w:cs="Calibri"/>
          <w:noProof/>
        </w:rPr>
        <w:t xml:space="preserve"> 2007;15(7):908-14.</w:t>
      </w:r>
      <w:bookmarkEnd w:id="3"/>
    </w:p>
    <w:p w14:paraId="37F204AD" w14:textId="77777777" w:rsidR="00522E6F" w:rsidRPr="00522E6F" w:rsidRDefault="00522E6F" w:rsidP="00522E6F">
      <w:pPr>
        <w:rPr>
          <w:rFonts w:ascii="Calibri" w:hAnsi="Calibri" w:cs="Calibri"/>
          <w:noProof/>
        </w:rPr>
      </w:pPr>
      <w:bookmarkStart w:id="4" w:name="_ENREF_4"/>
      <w:r w:rsidRPr="00522E6F">
        <w:rPr>
          <w:rFonts w:ascii="Calibri" w:hAnsi="Calibri" w:cs="Calibri"/>
          <w:noProof/>
        </w:rPr>
        <w:t>4.</w:t>
      </w:r>
      <w:r w:rsidRPr="00522E6F">
        <w:rPr>
          <w:rFonts w:ascii="Calibri" w:hAnsi="Calibri" w:cs="Calibri"/>
          <w:noProof/>
        </w:rPr>
        <w:tab/>
        <w:t xml:space="preserve">Philippon MJ, Yen YM, Briggs KK, et al. Early outcomes after hip arthroscopy for femoroacetabular impingement in the athletic adolescent patient: a preliminary report. </w:t>
      </w:r>
      <w:r w:rsidRPr="00522E6F">
        <w:rPr>
          <w:rFonts w:ascii="Calibri" w:hAnsi="Calibri" w:cs="Calibri"/>
          <w:i/>
          <w:noProof/>
        </w:rPr>
        <w:t>J Pediatr Orthop</w:t>
      </w:r>
      <w:r w:rsidRPr="00522E6F">
        <w:rPr>
          <w:rFonts w:ascii="Calibri" w:hAnsi="Calibri" w:cs="Calibri"/>
          <w:noProof/>
        </w:rPr>
        <w:t xml:space="preserve"> 2008;28(7):705-10.</w:t>
      </w:r>
      <w:bookmarkEnd w:id="4"/>
    </w:p>
    <w:p w14:paraId="47621250" w14:textId="77777777" w:rsidR="00522E6F" w:rsidRPr="00522E6F" w:rsidRDefault="00522E6F" w:rsidP="00522E6F">
      <w:pPr>
        <w:rPr>
          <w:rFonts w:ascii="Calibri" w:hAnsi="Calibri" w:cs="Calibri"/>
          <w:noProof/>
        </w:rPr>
      </w:pPr>
      <w:bookmarkStart w:id="5" w:name="_ENREF_5"/>
      <w:r w:rsidRPr="00522E6F">
        <w:rPr>
          <w:rFonts w:ascii="Calibri" w:hAnsi="Calibri" w:cs="Calibri"/>
          <w:noProof/>
        </w:rPr>
        <w:t>5.</w:t>
      </w:r>
      <w:r w:rsidRPr="00522E6F">
        <w:rPr>
          <w:rFonts w:ascii="Calibri" w:hAnsi="Calibri" w:cs="Calibri"/>
          <w:noProof/>
        </w:rPr>
        <w:tab/>
        <w:t xml:space="preserve">Ilizaliturri VM, Jr., Orozco-Rodriguez L, Acosta-Rodriguez E, et al. Arthroscopic treatment of cam-type femoroacetabular impingement: preliminary report at 2 years minimum follow-up. </w:t>
      </w:r>
      <w:r w:rsidRPr="00522E6F">
        <w:rPr>
          <w:rFonts w:ascii="Calibri" w:hAnsi="Calibri" w:cs="Calibri"/>
          <w:i/>
          <w:noProof/>
        </w:rPr>
        <w:t>J Arthroplasty</w:t>
      </w:r>
      <w:r w:rsidRPr="00522E6F">
        <w:rPr>
          <w:rFonts w:ascii="Calibri" w:hAnsi="Calibri" w:cs="Calibri"/>
          <w:noProof/>
        </w:rPr>
        <w:t xml:space="preserve"> 2008;23(2):226-34.</w:t>
      </w:r>
      <w:bookmarkEnd w:id="5"/>
    </w:p>
    <w:p w14:paraId="055D02EB" w14:textId="77777777" w:rsidR="00522E6F" w:rsidRPr="00522E6F" w:rsidRDefault="00522E6F" w:rsidP="00522E6F">
      <w:pPr>
        <w:rPr>
          <w:rFonts w:ascii="Calibri" w:hAnsi="Calibri" w:cs="Calibri"/>
          <w:noProof/>
        </w:rPr>
      </w:pPr>
      <w:bookmarkStart w:id="6" w:name="_ENREF_6"/>
      <w:r w:rsidRPr="00522E6F">
        <w:rPr>
          <w:rFonts w:ascii="Calibri" w:hAnsi="Calibri" w:cs="Calibri"/>
          <w:noProof/>
        </w:rPr>
        <w:t>6.</w:t>
      </w:r>
      <w:r w:rsidRPr="00522E6F">
        <w:rPr>
          <w:rFonts w:ascii="Calibri" w:hAnsi="Calibri" w:cs="Calibri"/>
          <w:noProof/>
        </w:rPr>
        <w:tab/>
        <w:t xml:space="preserve">Philippon MJ, Briggs KK, Yen YM, et al. Outcomes following hip arthroscopy for femoroacetabular impingement with associated chondrolabral dysfunction: minimum two-year follow-up. </w:t>
      </w:r>
      <w:r w:rsidRPr="00522E6F">
        <w:rPr>
          <w:rFonts w:ascii="Calibri" w:hAnsi="Calibri" w:cs="Calibri"/>
          <w:i/>
          <w:noProof/>
        </w:rPr>
        <w:t>J Bone Joint Surg Br</w:t>
      </w:r>
      <w:r w:rsidRPr="00522E6F">
        <w:rPr>
          <w:rFonts w:ascii="Calibri" w:hAnsi="Calibri" w:cs="Calibri"/>
          <w:noProof/>
        </w:rPr>
        <w:t xml:space="preserve"> 2009;91(1):16-23.</w:t>
      </w:r>
      <w:bookmarkEnd w:id="6"/>
    </w:p>
    <w:p w14:paraId="1707CE74" w14:textId="77777777" w:rsidR="00522E6F" w:rsidRPr="00522E6F" w:rsidRDefault="00522E6F" w:rsidP="00522E6F">
      <w:pPr>
        <w:rPr>
          <w:rFonts w:ascii="Calibri" w:hAnsi="Calibri" w:cs="Calibri"/>
          <w:noProof/>
        </w:rPr>
      </w:pPr>
      <w:bookmarkStart w:id="7" w:name="_ENREF_7"/>
      <w:r w:rsidRPr="00522E6F">
        <w:rPr>
          <w:rFonts w:ascii="Calibri" w:hAnsi="Calibri" w:cs="Calibri"/>
          <w:noProof/>
        </w:rPr>
        <w:t>7.</w:t>
      </w:r>
      <w:r w:rsidRPr="00522E6F">
        <w:rPr>
          <w:rFonts w:ascii="Calibri" w:hAnsi="Calibri" w:cs="Calibri"/>
          <w:noProof/>
        </w:rPr>
        <w:tab/>
        <w:t xml:space="preserve">Laude F, Sariali E, Nogier A. Femoroacetabular impingement treatment using arthroscopy and anterior approach. </w:t>
      </w:r>
      <w:r w:rsidRPr="00522E6F">
        <w:rPr>
          <w:rFonts w:ascii="Calibri" w:hAnsi="Calibri" w:cs="Calibri"/>
          <w:i/>
          <w:noProof/>
        </w:rPr>
        <w:t>Clin Orthop Relat Res</w:t>
      </w:r>
      <w:r w:rsidRPr="00522E6F">
        <w:rPr>
          <w:rFonts w:ascii="Calibri" w:hAnsi="Calibri" w:cs="Calibri"/>
          <w:noProof/>
        </w:rPr>
        <w:t xml:space="preserve"> 2009;467(3):747-52.</w:t>
      </w:r>
      <w:bookmarkEnd w:id="7"/>
    </w:p>
    <w:p w14:paraId="3FEF05B6" w14:textId="77777777" w:rsidR="00522E6F" w:rsidRPr="00522E6F" w:rsidRDefault="00522E6F" w:rsidP="00522E6F">
      <w:pPr>
        <w:rPr>
          <w:rFonts w:ascii="Calibri" w:hAnsi="Calibri" w:cs="Calibri"/>
          <w:noProof/>
        </w:rPr>
      </w:pPr>
      <w:bookmarkStart w:id="8" w:name="_ENREF_8"/>
      <w:r w:rsidRPr="00522E6F">
        <w:rPr>
          <w:rFonts w:ascii="Calibri" w:hAnsi="Calibri" w:cs="Calibri"/>
          <w:noProof/>
        </w:rPr>
        <w:t>8.</w:t>
      </w:r>
      <w:r w:rsidRPr="00522E6F">
        <w:rPr>
          <w:rFonts w:ascii="Calibri" w:hAnsi="Calibri" w:cs="Calibri"/>
          <w:noProof/>
        </w:rPr>
        <w:tab/>
        <w:t xml:space="preserve">Graves ML, Mast JW. Femoroacetabular impingement: do outcomes reliably improve with surgical dislocations? </w:t>
      </w:r>
      <w:r w:rsidRPr="00522E6F">
        <w:rPr>
          <w:rFonts w:ascii="Calibri" w:hAnsi="Calibri" w:cs="Calibri"/>
          <w:i/>
          <w:noProof/>
        </w:rPr>
        <w:t>Clin Orthop Relat Res</w:t>
      </w:r>
      <w:r w:rsidRPr="00522E6F">
        <w:rPr>
          <w:rFonts w:ascii="Calibri" w:hAnsi="Calibri" w:cs="Calibri"/>
          <w:noProof/>
        </w:rPr>
        <w:t xml:space="preserve"> 2009;467(3):717-23.</w:t>
      </w:r>
      <w:bookmarkEnd w:id="8"/>
    </w:p>
    <w:p w14:paraId="501CCB4C" w14:textId="77777777" w:rsidR="00522E6F" w:rsidRPr="00522E6F" w:rsidRDefault="00522E6F" w:rsidP="00522E6F">
      <w:pPr>
        <w:rPr>
          <w:rFonts w:ascii="Calibri" w:hAnsi="Calibri" w:cs="Calibri"/>
          <w:noProof/>
        </w:rPr>
      </w:pPr>
      <w:bookmarkStart w:id="9" w:name="_ENREF_9"/>
      <w:r w:rsidRPr="00522E6F">
        <w:rPr>
          <w:rFonts w:ascii="Calibri" w:hAnsi="Calibri" w:cs="Calibri"/>
          <w:noProof/>
        </w:rPr>
        <w:t>9.</w:t>
      </w:r>
      <w:r w:rsidRPr="00522E6F">
        <w:rPr>
          <w:rFonts w:ascii="Calibri" w:hAnsi="Calibri" w:cs="Calibri"/>
          <w:noProof/>
        </w:rPr>
        <w:tab/>
        <w:t xml:space="preserve">Brunner A, Horisberger M, Herzog RF. Sports and recreation activity of patients with femoroacetabular impingement before and after arthroscopic osteoplasty. </w:t>
      </w:r>
      <w:r w:rsidRPr="00522E6F">
        <w:rPr>
          <w:rFonts w:ascii="Calibri" w:hAnsi="Calibri" w:cs="Calibri"/>
          <w:i/>
          <w:noProof/>
        </w:rPr>
        <w:t>Am J Sports Med</w:t>
      </w:r>
      <w:r w:rsidRPr="00522E6F">
        <w:rPr>
          <w:rFonts w:ascii="Calibri" w:hAnsi="Calibri" w:cs="Calibri"/>
          <w:noProof/>
        </w:rPr>
        <w:t xml:space="preserve"> 2009;37(5):917-22.</w:t>
      </w:r>
      <w:bookmarkEnd w:id="9"/>
    </w:p>
    <w:p w14:paraId="458C7495" w14:textId="77777777" w:rsidR="00522E6F" w:rsidRPr="00522E6F" w:rsidRDefault="00522E6F" w:rsidP="00522E6F">
      <w:pPr>
        <w:rPr>
          <w:rFonts w:ascii="Calibri" w:hAnsi="Calibri" w:cs="Calibri"/>
          <w:noProof/>
        </w:rPr>
      </w:pPr>
      <w:bookmarkStart w:id="10" w:name="_ENREF_10"/>
      <w:r w:rsidRPr="00522E6F">
        <w:rPr>
          <w:rFonts w:ascii="Calibri" w:hAnsi="Calibri" w:cs="Calibri"/>
          <w:noProof/>
        </w:rPr>
        <w:t>10.</w:t>
      </w:r>
      <w:r w:rsidRPr="00522E6F">
        <w:rPr>
          <w:rFonts w:ascii="Calibri" w:hAnsi="Calibri" w:cs="Calibri"/>
          <w:noProof/>
        </w:rPr>
        <w:tab/>
        <w:t xml:space="preserve">Hartmann A, Gunther KP. Arthroscopically assisted anterior decompression for femoroacetabular impingement: technique and early clinical results. </w:t>
      </w:r>
      <w:r w:rsidRPr="00522E6F">
        <w:rPr>
          <w:rFonts w:ascii="Calibri" w:hAnsi="Calibri" w:cs="Calibri"/>
          <w:i/>
          <w:noProof/>
        </w:rPr>
        <w:t>Arch Orthop Trauma Surg</w:t>
      </w:r>
      <w:r w:rsidRPr="00522E6F">
        <w:rPr>
          <w:rFonts w:ascii="Calibri" w:hAnsi="Calibri" w:cs="Calibri"/>
          <w:noProof/>
        </w:rPr>
        <w:t xml:space="preserve"> 2009;129(8):1001-9.</w:t>
      </w:r>
      <w:bookmarkEnd w:id="10"/>
    </w:p>
    <w:p w14:paraId="13504794" w14:textId="77777777" w:rsidR="00522E6F" w:rsidRPr="00522E6F" w:rsidRDefault="00522E6F" w:rsidP="00522E6F">
      <w:pPr>
        <w:rPr>
          <w:rFonts w:ascii="Calibri" w:hAnsi="Calibri" w:cs="Calibri"/>
          <w:noProof/>
        </w:rPr>
      </w:pPr>
      <w:bookmarkStart w:id="11" w:name="_ENREF_11"/>
      <w:r w:rsidRPr="00522E6F">
        <w:rPr>
          <w:rFonts w:ascii="Calibri" w:hAnsi="Calibri" w:cs="Calibri"/>
          <w:noProof/>
        </w:rPr>
        <w:t>11.</w:t>
      </w:r>
      <w:r w:rsidRPr="00522E6F">
        <w:rPr>
          <w:rFonts w:ascii="Calibri" w:hAnsi="Calibri" w:cs="Calibri"/>
          <w:noProof/>
        </w:rPr>
        <w:tab/>
        <w:t xml:space="preserve">Lincoln M, Johnston K, Muldoon M, et al. Combined arthroscopic and modified open approach for cam femoroacetabular impingement: a preliminary experience. </w:t>
      </w:r>
      <w:r w:rsidRPr="00522E6F">
        <w:rPr>
          <w:rFonts w:ascii="Calibri" w:hAnsi="Calibri" w:cs="Calibri"/>
          <w:i/>
          <w:noProof/>
        </w:rPr>
        <w:t>Arthroscopy</w:t>
      </w:r>
      <w:r w:rsidRPr="00522E6F">
        <w:rPr>
          <w:rFonts w:ascii="Calibri" w:hAnsi="Calibri" w:cs="Calibri"/>
          <w:noProof/>
        </w:rPr>
        <w:t xml:space="preserve"> 2009;25(4):392-9.</w:t>
      </w:r>
      <w:bookmarkEnd w:id="11"/>
    </w:p>
    <w:p w14:paraId="0F1B6FD9" w14:textId="77777777" w:rsidR="00522E6F" w:rsidRPr="00522E6F" w:rsidRDefault="00522E6F" w:rsidP="00522E6F">
      <w:pPr>
        <w:rPr>
          <w:rFonts w:ascii="Calibri" w:hAnsi="Calibri" w:cs="Calibri"/>
          <w:noProof/>
        </w:rPr>
      </w:pPr>
      <w:bookmarkStart w:id="12" w:name="_ENREF_12"/>
      <w:r w:rsidRPr="00522E6F">
        <w:rPr>
          <w:rFonts w:ascii="Calibri" w:hAnsi="Calibri" w:cs="Calibri"/>
          <w:noProof/>
        </w:rPr>
        <w:t>12.</w:t>
      </w:r>
      <w:r w:rsidRPr="00522E6F">
        <w:rPr>
          <w:rFonts w:ascii="Calibri" w:hAnsi="Calibri" w:cs="Calibri"/>
          <w:noProof/>
        </w:rPr>
        <w:tab/>
        <w:t xml:space="preserve">Yun HH, Shon WY, Yun JY. Treatment of femoroacetabular impingement with surgical dislocation. </w:t>
      </w:r>
      <w:r w:rsidRPr="00522E6F">
        <w:rPr>
          <w:rFonts w:ascii="Calibri" w:hAnsi="Calibri" w:cs="Calibri"/>
          <w:i/>
          <w:noProof/>
        </w:rPr>
        <w:t>Clin Orthop Surg</w:t>
      </w:r>
      <w:r w:rsidRPr="00522E6F">
        <w:rPr>
          <w:rFonts w:ascii="Calibri" w:hAnsi="Calibri" w:cs="Calibri"/>
          <w:noProof/>
        </w:rPr>
        <w:t xml:space="preserve"> 2009;1(3):146-54.</w:t>
      </w:r>
      <w:bookmarkEnd w:id="12"/>
    </w:p>
    <w:p w14:paraId="12AA5A72" w14:textId="77777777" w:rsidR="00522E6F" w:rsidRPr="00522E6F" w:rsidRDefault="00522E6F" w:rsidP="00522E6F">
      <w:pPr>
        <w:rPr>
          <w:rFonts w:ascii="Calibri" w:hAnsi="Calibri" w:cs="Calibri"/>
          <w:noProof/>
        </w:rPr>
      </w:pPr>
      <w:bookmarkStart w:id="13" w:name="_ENREF_13"/>
      <w:r w:rsidRPr="00522E6F">
        <w:rPr>
          <w:rFonts w:ascii="Calibri" w:hAnsi="Calibri" w:cs="Calibri"/>
          <w:noProof/>
        </w:rPr>
        <w:t>13.</w:t>
      </w:r>
      <w:r w:rsidRPr="00522E6F">
        <w:rPr>
          <w:rFonts w:ascii="Calibri" w:hAnsi="Calibri" w:cs="Calibri"/>
          <w:noProof/>
        </w:rPr>
        <w:tab/>
        <w:t xml:space="preserve">Philippon MJ, Weiss DR, Kuppersmith DA, et al. Arthroscopic labral repair and treatment of femoroacetabular impingement in professional hockey players. </w:t>
      </w:r>
      <w:r w:rsidRPr="00522E6F">
        <w:rPr>
          <w:rFonts w:ascii="Calibri" w:hAnsi="Calibri" w:cs="Calibri"/>
          <w:i/>
          <w:noProof/>
        </w:rPr>
        <w:t>Am J Sports Med</w:t>
      </w:r>
      <w:r w:rsidRPr="00522E6F">
        <w:rPr>
          <w:rFonts w:ascii="Calibri" w:hAnsi="Calibri" w:cs="Calibri"/>
          <w:noProof/>
        </w:rPr>
        <w:t xml:space="preserve"> 2010;38(1):99-104.</w:t>
      </w:r>
      <w:bookmarkEnd w:id="13"/>
    </w:p>
    <w:p w14:paraId="6FCE307F" w14:textId="77777777" w:rsidR="00522E6F" w:rsidRPr="00522E6F" w:rsidRDefault="00522E6F" w:rsidP="00522E6F">
      <w:pPr>
        <w:rPr>
          <w:rFonts w:ascii="Calibri" w:hAnsi="Calibri" w:cs="Calibri"/>
          <w:noProof/>
        </w:rPr>
      </w:pPr>
      <w:bookmarkStart w:id="14" w:name="_ENREF_14"/>
      <w:r w:rsidRPr="00522E6F">
        <w:rPr>
          <w:rFonts w:ascii="Calibri" w:hAnsi="Calibri" w:cs="Calibri"/>
          <w:noProof/>
        </w:rPr>
        <w:t>14.</w:t>
      </w:r>
      <w:r w:rsidRPr="00522E6F">
        <w:rPr>
          <w:rFonts w:ascii="Calibri" w:hAnsi="Calibri" w:cs="Calibri"/>
          <w:noProof/>
        </w:rPr>
        <w:tab/>
        <w:t xml:space="preserve">Peters CL, Schabel K, Anderson L, et al. Open treatment of femoroacetabular impingement is associated with clinical improvement and low complication rate at short-term followup. </w:t>
      </w:r>
      <w:r w:rsidRPr="00522E6F">
        <w:rPr>
          <w:rFonts w:ascii="Calibri" w:hAnsi="Calibri" w:cs="Calibri"/>
          <w:i/>
          <w:noProof/>
        </w:rPr>
        <w:t>Clin Orthop Relat Res</w:t>
      </w:r>
      <w:r w:rsidRPr="00522E6F">
        <w:rPr>
          <w:rFonts w:ascii="Calibri" w:hAnsi="Calibri" w:cs="Calibri"/>
          <w:noProof/>
        </w:rPr>
        <w:t xml:space="preserve"> 2010;468(2):504-10.</w:t>
      </w:r>
      <w:bookmarkEnd w:id="14"/>
    </w:p>
    <w:p w14:paraId="0896240F" w14:textId="77777777" w:rsidR="00522E6F" w:rsidRPr="00522E6F" w:rsidRDefault="00522E6F" w:rsidP="00522E6F">
      <w:pPr>
        <w:rPr>
          <w:rFonts w:ascii="Calibri" w:hAnsi="Calibri" w:cs="Calibri"/>
          <w:noProof/>
        </w:rPr>
      </w:pPr>
      <w:bookmarkStart w:id="15" w:name="_ENREF_15"/>
      <w:r w:rsidRPr="00522E6F">
        <w:rPr>
          <w:rFonts w:ascii="Calibri" w:hAnsi="Calibri" w:cs="Calibri"/>
          <w:noProof/>
        </w:rPr>
        <w:t>15.</w:t>
      </w:r>
      <w:r w:rsidRPr="00522E6F">
        <w:rPr>
          <w:rFonts w:ascii="Calibri" w:hAnsi="Calibri" w:cs="Calibri"/>
          <w:noProof/>
        </w:rPr>
        <w:tab/>
        <w:t xml:space="preserve">Clohisy JC, Zebala LP, Nepple JJ, et al. Combined hip arthroscopy and limited open osteochondroplasty for anterior femoroacetabular impingement. </w:t>
      </w:r>
      <w:r w:rsidRPr="00522E6F">
        <w:rPr>
          <w:rFonts w:ascii="Calibri" w:hAnsi="Calibri" w:cs="Calibri"/>
          <w:i/>
          <w:noProof/>
        </w:rPr>
        <w:t>J Bone Joint Surg Am</w:t>
      </w:r>
      <w:r w:rsidRPr="00522E6F">
        <w:rPr>
          <w:rFonts w:ascii="Calibri" w:hAnsi="Calibri" w:cs="Calibri"/>
          <w:noProof/>
        </w:rPr>
        <w:t xml:space="preserve"> 2010;92(8):1697-706.</w:t>
      </w:r>
      <w:bookmarkEnd w:id="15"/>
    </w:p>
    <w:p w14:paraId="17A4DEEE" w14:textId="77777777" w:rsidR="00522E6F" w:rsidRPr="00522E6F" w:rsidRDefault="00522E6F" w:rsidP="00522E6F">
      <w:pPr>
        <w:rPr>
          <w:rFonts w:ascii="Calibri" w:hAnsi="Calibri" w:cs="Calibri"/>
          <w:noProof/>
        </w:rPr>
      </w:pPr>
      <w:bookmarkStart w:id="16" w:name="_ENREF_16"/>
      <w:r w:rsidRPr="00522E6F">
        <w:rPr>
          <w:rFonts w:ascii="Calibri" w:hAnsi="Calibri" w:cs="Calibri"/>
          <w:noProof/>
        </w:rPr>
        <w:lastRenderedPageBreak/>
        <w:t>16.</w:t>
      </w:r>
      <w:r w:rsidRPr="00522E6F">
        <w:rPr>
          <w:rFonts w:ascii="Calibri" w:hAnsi="Calibri" w:cs="Calibri"/>
          <w:noProof/>
        </w:rPr>
        <w:tab/>
        <w:t xml:space="preserve">Gedouin JE, Duperron D, Langlais F, et al. Update to femoroacetabular impingement arthroscopic management. </w:t>
      </w:r>
      <w:r w:rsidRPr="00522E6F">
        <w:rPr>
          <w:rFonts w:ascii="Calibri" w:hAnsi="Calibri" w:cs="Calibri"/>
          <w:i/>
          <w:noProof/>
        </w:rPr>
        <w:t>Orthop Traumatol Surg Res</w:t>
      </w:r>
      <w:r w:rsidRPr="00522E6F">
        <w:rPr>
          <w:rFonts w:ascii="Calibri" w:hAnsi="Calibri" w:cs="Calibri"/>
          <w:noProof/>
        </w:rPr>
        <w:t xml:space="preserve"> 2010;96(3):222-7.</w:t>
      </w:r>
      <w:bookmarkEnd w:id="16"/>
    </w:p>
    <w:p w14:paraId="08571DFF" w14:textId="77777777" w:rsidR="00522E6F" w:rsidRPr="00522E6F" w:rsidRDefault="00522E6F" w:rsidP="00522E6F">
      <w:pPr>
        <w:rPr>
          <w:rFonts w:ascii="Calibri" w:hAnsi="Calibri" w:cs="Calibri"/>
          <w:noProof/>
        </w:rPr>
      </w:pPr>
      <w:bookmarkStart w:id="17" w:name="_ENREF_17"/>
      <w:r w:rsidRPr="00522E6F">
        <w:rPr>
          <w:rFonts w:ascii="Calibri" w:hAnsi="Calibri" w:cs="Calibri"/>
          <w:noProof/>
        </w:rPr>
        <w:t>17.</w:t>
      </w:r>
      <w:r w:rsidRPr="00522E6F">
        <w:rPr>
          <w:rFonts w:ascii="Calibri" w:hAnsi="Calibri" w:cs="Calibri"/>
          <w:noProof/>
        </w:rPr>
        <w:tab/>
        <w:t xml:space="preserve">Byrd JW, Jones KS. Arthroscopic management of femoroacetabular impingement: minimum 2-year follow-up. </w:t>
      </w:r>
      <w:r w:rsidRPr="00522E6F">
        <w:rPr>
          <w:rFonts w:ascii="Calibri" w:hAnsi="Calibri" w:cs="Calibri"/>
          <w:i/>
          <w:noProof/>
        </w:rPr>
        <w:t>Arthroscopy</w:t>
      </w:r>
      <w:r w:rsidRPr="00522E6F">
        <w:rPr>
          <w:rFonts w:ascii="Calibri" w:hAnsi="Calibri" w:cs="Calibri"/>
          <w:noProof/>
        </w:rPr>
        <w:t xml:space="preserve"> 2011;27(10):1379-88.</w:t>
      </w:r>
      <w:bookmarkEnd w:id="17"/>
    </w:p>
    <w:p w14:paraId="13744E48" w14:textId="77777777" w:rsidR="00522E6F" w:rsidRPr="00522E6F" w:rsidRDefault="00522E6F" w:rsidP="00522E6F">
      <w:pPr>
        <w:rPr>
          <w:rFonts w:ascii="Calibri" w:hAnsi="Calibri" w:cs="Calibri"/>
          <w:noProof/>
        </w:rPr>
      </w:pPr>
      <w:bookmarkStart w:id="18" w:name="_ENREF_18"/>
      <w:r w:rsidRPr="00522E6F">
        <w:rPr>
          <w:rFonts w:ascii="Calibri" w:hAnsi="Calibri" w:cs="Calibri"/>
          <w:noProof/>
        </w:rPr>
        <w:t>18.</w:t>
      </w:r>
      <w:r w:rsidRPr="00522E6F">
        <w:rPr>
          <w:rFonts w:ascii="Calibri" w:hAnsi="Calibri" w:cs="Calibri"/>
          <w:noProof/>
        </w:rPr>
        <w:tab/>
        <w:t xml:space="preserve">Schilders E, Dimitrakopoulou A, Bismil Q, et al. Arthroscopic treatment of labral tears in femoroacetabular impingement: a comparative study of refixation and resection with a minimum two-year follow-up. </w:t>
      </w:r>
      <w:r w:rsidRPr="00522E6F">
        <w:rPr>
          <w:rFonts w:ascii="Calibri" w:hAnsi="Calibri" w:cs="Calibri"/>
          <w:i/>
          <w:noProof/>
        </w:rPr>
        <w:t>J Bone Joint Surg Br</w:t>
      </w:r>
      <w:r w:rsidRPr="00522E6F">
        <w:rPr>
          <w:rFonts w:ascii="Calibri" w:hAnsi="Calibri" w:cs="Calibri"/>
          <w:noProof/>
        </w:rPr>
        <w:t xml:space="preserve"> 2011;93(8):1027-32.</w:t>
      </w:r>
      <w:bookmarkEnd w:id="18"/>
    </w:p>
    <w:p w14:paraId="31E07539" w14:textId="77777777" w:rsidR="00522E6F" w:rsidRPr="00522E6F" w:rsidRDefault="00522E6F" w:rsidP="00522E6F">
      <w:pPr>
        <w:rPr>
          <w:rFonts w:ascii="Calibri" w:hAnsi="Calibri" w:cs="Calibri"/>
          <w:noProof/>
        </w:rPr>
      </w:pPr>
      <w:bookmarkStart w:id="19" w:name="_ENREF_19"/>
      <w:r w:rsidRPr="00522E6F">
        <w:rPr>
          <w:rFonts w:ascii="Calibri" w:hAnsi="Calibri" w:cs="Calibri"/>
          <w:noProof/>
        </w:rPr>
        <w:t>19.</w:t>
      </w:r>
      <w:r w:rsidRPr="00522E6F">
        <w:rPr>
          <w:rFonts w:ascii="Calibri" w:hAnsi="Calibri" w:cs="Calibri"/>
          <w:noProof/>
        </w:rPr>
        <w:tab/>
        <w:t xml:space="preserve">Kappe T, Kocak T, Bieger R, et al. Radiographic risk factors for labral lesions in femoroacetabular impingement. </w:t>
      </w:r>
      <w:r w:rsidRPr="00522E6F">
        <w:rPr>
          <w:rFonts w:ascii="Calibri" w:hAnsi="Calibri" w:cs="Calibri"/>
          <w:i/>
          <w:noProof/>
        </w:rPr>
        <w:t>Clin Orthop Relat Res</w:t>
      </w:r>
      <w:r w:rsidRPr="00522E6F">
        <w:rPr>
          <w:rFonts w:ascii="Calibri" w:hAnsi="Calibri" w:cs="Calibri"/>
          <w:noProof/>
        </w:rPr>
        <w:t xml:space="preserve"> 2011;469(11):3241-7.</w:t>
      </w:r>
      <w:bookmarkEnd w:id="19"/>
    </w:p>
    <w:p w14:paraId="4798B1D6" w14:textId="77777777" w:rsidR="00522E6F" w:rsidRPr="00522E6F" w:rsidRDefault="00522E6F" w:rsidP="00522E6F">
      <w:pPr>
        <w:rPr>
          <w:rFonts w:ascii="Calibri" w:hAnsi="Calibri" w:cs="Calibri"/>
          <w:noProof/>
        </w:rPr>
      </w:pPr>
      <w:bookmarkStart w:id="20" w:name="_ENREF_20"/>
      <w:r w:rsidRPr="00522E6F">
        <w:rPr>
          <w:rFonts w:ascii="Calibri" w:hAnsi="Calibri" w:cs="Calibri"/>
          <w:noProof/>
        </w:rPr>
        <w:t>20.</w:t>
      </w:r>
      <w:r w:rsidRPr="00522E6F">
        <w:rPr>
          <w:rFonts w:ascii="Calibri" w:hAnsi="Calibri" w:cs="Calibri"/>
          <w:noProof/>
        </w:rPr>
        <w:tab/>
        <w:t xml:space="preserve">Rylander JH, Shu B, Andriacchi TP, et al. Preoperative and postoperative sagittal plane hip kinematics in patients with femoroacetabular impingement during level walking. </w:t>
      </w:r>
      <w:r w:rsidRPr="00522E6F">
        <w:rPr>
          <w:rFonts w:ascii="Calibri" w:hAnsi="Calibri" w:cs="Calibri"/>
          <w:i/>
          <w:noProof/>
        </w:rPr>
        <w:t>Am J Sports Med</w:t>
      </w:r>
      <w:r w:rsidRPr="00522E6F">
        <w:rPr>
          <w:rFonts w:ascii="Calibri" w:hAnsi="Calibri" w:cs="Calibri"/>
          <w:noProof/>
        </w:rPr>
        <w:t xml:space="preserve"> 2011;39 Suppl:36S-42S.</w:t>
      </w:r>
      <w:bookmarkEnd w:id="20"/>
    </w:p>
    <w:p w14:paraId="47D3F510" w14:textId="77777777" w:rsidR="00522E6F" w:rsidRPr="00522E6F" w:rsidRDefault="00522E6F" w:rsidP="00522E6F">
      <w:pPr>
        <w:rPr>
          <w:rFonts w:ascii="Calibri" w:hAnsi="Calibri" w:cs="Calibri"/>
          <w:noProof/>
        </w:rPr>
      </w:pPr>
      <w:bookmarkStart w:id="21" w:name="_ENREF_21"/>
      <w:r w:rsidRPr="00522E6F">
        <w:rPr>
          <w:rFonts w:ascii="Calibri" w:hAnsi="Calibri" w:cs="Calibri"/>
          <w:noProof/>
        </w:rPr>
        <w:t>21.</w:t>
      </w:r>
      <w:r w:rsidRPr="00522E6F">
        <w:rPr>
          <w:rFonts w:ascii="Calibri" w:hAnsi="Calibri" w:cs="Calibri"/>
          <w:noProof/>
        </w:rPr>
        <w:tab/>
        <w:t xml:space="preserve">Bedi A, Zaltz I, De La Torre K, et al. Radiographic comparison of surgical hip dislocation and hip arthroscopy for treatment of cam deformity in femoroacetabular impingement. </w:t>
      </w:r>
      <w:r w:rsidRPr="00522E6F">
        <w:rPr>
          <w:rFonts w:ascii="Calibri" w:hAnsi="Calibri" w:cs="Calibri"/>
          <w:i/>
          <w:noProof/>
        </w:rPr>
        <w:t>Am J Sports Med</w:t>
      </w:r>
      <w:r w:rsidRPr="00522E6F">
        <w:rPr>
          <w:rFonts w:ascii="Calibri" w:hAnsi="Calibri" w:cs="Calibri"/>
          <w:noProof/>
        </w:rPr>
        <w:t xml:space="preserve"> 2011;39 Suppl:20S-8S.</w:t>
      </w:r>
      <w:bookmarkEnd w:id="21"/>
    </w:p>
    <w:p w14:paraId="43FD28F7" w14:textId="77777777" w:rsidR="00522E6F" w:rsidRPr="00522E6F" w:rsidRDefault="00522E6F" w:rsidP="00522E6F">
      <w:pPr>
        <w:rPr>
          <w:rFonts w:ascii="Calibri" w:hAnsi="Calibri" w:cs="Calibri"/>
          <w:noProof/>
        </w:rPr>
      </w:pPr>
      <w:bookmarkStart w:id="22" w:name="_ENREF_22"/>
      <w:r w:rsidRPr="00522E6F">
        <w:rPr>
          <w:rFonts w:ascii="Calibri" w:hAnsi="Calibri" w:cs="Calibri"/>
          <w:noProof/>
        </w:rPr>
        <w:t>22.</w:t>
      </w:r>
      <w:r w:rsidRPr="00522E6F">
        <w:rPr>
          <w:rFonts w:ascii="Calibri" w:hAnsi="Calibri" w:cs="Calibri"/>
          <w:noProof/>
        </w:rPr>
        <w:tab/>
        <w:t xml:space="preserve">Nho SJ, Magennis EM, Singh CK, et al. Outcomes after the arthroscopic treatment of femoroacetabular impingement in a mixed group of high-level athletes. </w:t>
      </w:r>
      <w:r w:rsidRPr="00522E6F">
        <w:rPr>
          <w:rFonts w:ascii="Calibri" w:hAnsi="Calibri" w:cs="Calibri"/>
          <w:i/>
          <w:noProof/>
        </w:rPr>
        <w:t>Am J Sports Med</w:t>
      </w:r>
      <w:r w:rsidRPr="00522E6F">
        <w:rPr>
          <w:rFonts w:ascii="Calibri" w:hAnsi="Calibri" w:cs="Calibri"/>
          <w:noProof/>
        </w:rPr>
        <w:t xml:space="preserve"> 2011;39 Suppl:14S-9S.</w:t>
      </w:r>
      <w:bookmarkEnd w:id="22"/>
    </w:p>
    <w:p w14:paraId="009A2366" w14:textId="77777777" w:rsidR="00522E6F" w:rsidRPr="00522E6F" w:rsidRDefault="00522E6F" w:rsidP="00522E6F">
      <w:pPr>
        <w:rPr>
          <w:rFonts w:ascii="Calibri" w:hAnsi="Calibri" w:cs="Calibri"/>
          <w:noProof/>
        </w:rPr>
      </w:pPr>
      <w:bookmarkStart w:id="23" w:name="_ENREF_23"/>
      <w:r w:rsidRPr="00522E6F">
        <w:rPr>
          <w:rFonts w:ascii="Calibri" w:hAnsi="Calibri" w:cs="Calibri"/>
          <w:noProof/>
        </w:rPr>
        <w:t>23.</w:t>
      </w:r>
      <w:r w:rsidRPr="00522E6F">
        <w:rPr>
          <w:rFonts w:ascii="Calibri" w:hAnsi="Calibri" w:cs="Calibri"/>
          <w:noProof/>
        </w:rPr>
        <w:tab/>
        <w:t xml:space="preserve">Byrd JW, Jones KS. Arthroscopic management of femoroacetabular impingement in athletes. </w:t>
      </w:r>
      <w:r w:rsidRPr="00522E6F">
        <w:rPr>
          <w:rFonts w:ascii="Calibri" w:hAnsi="Calibri" w:cs="Calibri"/>
          <w:i/>
          <w:noProof/>
        </w:rPr>
        <w:t>Am J Sports Med</w:t>
      </w:r>
      <w:r w:rsidRPr="00522E6F">
        <w:rPr>
          <w:rFonts w:ascii="Calibri" w:hAnsi="Calibri" w:cs="Calibri"/>
          <w:noProof/>
        </w:rPr>
        <w:t xml:space="preserve"> 2011;39 Suppl:7S-13S.</w:t>
      </w:r>
      <w:bookmarkEnd w:id="23"/>
    </w:p>
    <w:p w14:paraId="423FE6FE" w14:textId="77777777" w:rsidR="00522E6F" w:rsidRPr="00522E6F" w:rsidRDefault="00522E6F" w:rsidP="00522E6F">
      <w:pPr>
        <w:rPr>
          <w:rFonts w:ascii="Calibri" w:hAnsi="Calibri" w:cs="Calibri"/>
          <w:noProof/>
        </w:rPr>
      </w:pPr>
      <w:bookmarkStart w:id="24" w:name="_ENREF_24"/>
      <w:r w:rsidRPr="00522E6F">
        <w:rPr>
          <w:rFonts w:ascii="Calibri" w:hAnsi="Calibri" w:cs="Calibri"/>
          <w:noProof/>
        </w:rPr>
        <w:t>24.</w:t>
      </w:r>
      <w:r w:rsidRPr="00522E6F">
        <w:rPr>
          <w:rFonts w:ascii="Calibri" w:hAnsi="Calibri" w:cs="Calibri"/>
          <w:noProof/>
        </w:rPr>
        <w:tab/>
        <w:t xml:space="preserve">Jager M, Bittersohl B, Zilkens C, et al. Surgical hip dislocation in symptomatic cam femoroacetabular impingement: what matters in early good results? </w:t>
      </w:r>
      <w:r w:rsidRPr="00522E6F">
        <w:rPr>
          <w:rFonts w:ascii="Calibri" w:hAnsi="Calibri" w:cs="Calibri"/>
          <w:i/>
          <w:noProof/>
        </w:rPr>
        <w:t>Eur J Med Res</w:t>
      </w:r>
      <w:r w:rsidRPr="00522E6F">
        <w:rPr>
          <w:rFonts w:ascii="Calibri" w:hAnsi="Calibri" w:cs="Calibri"/>
          <w:noProof/>
        </w:rPr>
        <w:t xml:space="preserve"> 2011;16(5):217-22.</w:t>
      </w:r>
      <w:bookmarkEnd w:id="24"/>
    </w:p>
    <w:p w14:paraId="02C25E4C" w14:textId="77777777" w:rsidR="00522E6F" w:rsidRPr="00522E6F" w:rsidRDefault="00522E6F" w:rsidP="00522E6F">
      <w:pPr>
        <w:rPr>
          <w:rFonts w:ascii="Calibri" w:hAnsi="Calibri" w:cs="Calibri"/>
          <w:noProof/>
        </w:rPr>
      </w:pPr>
      <w:bookmarkStart w:id="25" w:name="_ENREF_25"/>
      <w:r w:rsidRPr="00522E6F">
        <w:rPr>
          <w:rFonts w:ascii="Calibri" w:hAnsi="Calibri" w:cs="Calibri"/>
          <w:noProof/>
        </w:rPr>
        <w:t>25.</w:t>
      </w:r>
      <w:r w:rsidRPr="00522E6F">
        <w:rPr>
          <w:rFonts w:ascii="Calibri" w:hAnsi="Calibri" w:cs="Calibri"/>
          <w:noProof/>
        </w:rPr>
        <w:tab/>
        <w:t xml:space="preserve">Lamontagne M, Brisson N, Kennedy MJ, et al. Preoperative and postoperative lower-extremity joint and pelvic kinematics during maximal squatting of patients with cam femoro-acetabular impingement. </w:t>
      </w:r>
      <w:r w:rsidRPr="00522E6F">
        <w:rPr>
          <w:rFonts w:ascii="Calibri" w:hAnsi="Calibri" w:cs="Calibri"/>
          <w:i/>
          <w:noProof/>
        </w:rPr>
        <w:t>J Bone Joint Surg Am</w:t>
      </w:r>
      <w:r w:rsidRPr="00522E6F">
        <w:rPr>
          <w:rFonts w:ascii="Calibri" w:hAnsi="Calibri" w:cs="Calibri"/>
          <w:noProof/>
        </w:rPr>
        <w:t xml:space="preserve"> 2011;93 Suppl 2:40-5.</w:t>
      </w:r>
      <w:bookmarkEnd w:id="25"/>
    </w:p>
    <w:p w14:paraId="4E27CB61" w14:textId="77777777" w:rsidR="00522E6F" w:rsidRPr="00522E6F" w:rsidRDefault="00522E6F" w:rsidP="00522E6F">
      <w:pPr>
        <w:rPr>
          <w:rFonts w:ascii="Calibri" w:hAnsi="Calibri" w:cs="Calibri"/>
          <w:noProof/>
        </w:rPr>
      </w:pPr>
      <w:bookmarkStart w:id="26" w:name="_ENREF_26"/>
      <w:r w:rsidRPr="00522E6F">
        <w:rPr>
          <w:rFonts w:ascii="Calibri" w:hAnsi="Calibri" w:cs="Calibri"/>
          <w:noProof/>
        </w:rPr>
        <w:t>26.</w:t>
      </w:r>
      <w:r w:rsidRPr="00522E6F">
        <w:rPr>
          <w:rFonts w:ascii="Calibri" w:hAnsi="Calibri" w:cs="Calibri"/>
          <w:noProof/>
        </w:rPr>
        <w:tab/>
        <w:t xml:space="preserve">Flecher X, Dumas J, Argenson JN. Is a hip distractor useful in the arthroscopic treatment of femoroacetabular impingement? </w:t>
      </w:r>
      <w:r w:rsidRPr="00522E6F">
        <w:rPr>
          <w:rFonts w:ascii="Calibri" w:hAnsi="Calibri" w:cs="Calibri"/>
          <w:i/>
          <w:noProof/>
        </w:rPr>
        <w:t>Orthop Traumatol Surg Res</w:t>
      </w:r>
      <w:r w:rsidRPr="00522E6F">
        <w:rPr>
          <w:rFonts w:ascii="Calibri" w:hAnsi="Calibri" w:cs="Calibri"/>
          <w:noProof/>
        </w:rPr>
        <w:t xml:space="preserve"> 2011;97(4):381-8.</w:t>
      </w:r>
      <w:bookmarkEnd w:id="26"/>
    </w:p>
    <w:p w14:paraId="2E1B38F1" w14:textId="77777777" w:rsidR="00522E6F" w:rsidRPr="00522E6F" w:rsidRDefault="00522E6F" w:rsidP="00522E6F">
      <w:pPr>
        <w:rPr>
          <w:rFonts w:ascii="Calibri" w:hAnsi="Calibri" w:cs="Calibri"/>
          <w:noProof/>
        </w:rPr>
      </w:pPr>
      <w:bookmarkStart w:id="27" w:name="_ENREF_27"/>
      <w:r w:rsidRPr="00522E6F">
        <w:rPr>
          <w:rFonts w:ascii="Calibri" w:hAnsi="Calibri" w:cs="Calibri"/>
          <w:noProof/>
        </w:rPr>
        <w:t>27.</w:t>
      </w:r>
      <w:r w:rsidRPr="00522E6F">
        <w:rPr>
          <w:rFonts w:ascii="Calibri" w:hAnsi="Calibri" w:cs="Calibri"/>
          <w:noProof/>
        </w:rPr>
        <w:tab/>
        <w:t xml:space="preserve">Javed A, O'Donnell JM. Arthroscopic femoral osteochondroplasty for cam femoroacetabular impingement in patients over 60 years of age. </w:t>
      </w:r>
      <w:r w:rsidRPr="00522E6F">
        <w:rPr>
          <w:rFonts w:ascii="Calibri" w:hAnsi="Calibri" w:cs="Calibri"/>
          <w:i/>
          <w:noProof/>
        </w:rPr>
        <w:t>J Bone Joint Surg Br</w:t>
      </w:r>
      <w:r w:rsidRPr="00522E6F">
        <w:rPr>
          <w:rFonts w:ascii="Calibri" w:hAnsi="Calibri" w:cs="Calibri"/>
          <w:noProof/>
        </w:rPr>
        <w:t xml:space="preserve"> 2011;93(3):326-31.</w:t>
      </w:r>
      <w:bookmarkEnd w:id="27"/>
    </w:p>
    <w:p w14:paraId="54D07ACB" w14:textId="77777777" w:rsidR="00522E6F" w:rsidRPr="00522E6F" w:rsidRDefault="00522E6F" w:rsidP="00522E6F">
      <w:pPr>
        <w:rPr>
          <w:rFonts w:ascii="Calibri" w:hAnsi="Calibri" w:cs="Calibri"/>
          <w:noProof/>
        </w:rPr>
      </w:pPr>
      <w:bookmarkStart w:id="28" w:name="_ENREF_28"/>
      <w:r w:rsidRPr="00522E6F">
        <w:rPr>
          <w:rFonts w:ascii="Calibri" w:hAnsi="Calibri" w:cs="Calibri"/>
          <w:noProof/>
        </w:rPr>
        <w:t>28.</w:t>
      </w:r>
      <w:r w:rsidRPr="00522E6F">
        <w:rPr>
          <w:rFonts w:ascii="Calibri" w:hAnsi="Calibri" w:cs="Calibri"/>
          <w:noProof/>
        </w:rPr>
        <w:tab/>
        <w:t xml:space="preserve">Peters CL, Anderson LA, Erickson JA, et al. An algorithmic approach to surgical decision making in acetabular retroversion. </w:t>
      </w:r>
      <w:r w:rsidRPr="00522E6F">
        <w:rPr>
          <w:rFonts w:ascii="Calibri" w:hAnsi="Calibri" w:cs="Calibri"/>
          <w:i/>
          <w:noProof/>
        </w:rPr>
        <w:t>Orthopedics</w:t>
      </w:r>
      <w:r w:rsidRPr="00522E6F">
        <w:rPr>
          <w:rFonts w:ascii="Calibri" w:hAnsi="Calibri" w:cs="Calibri"/>
          <w:noProof/>
        </w:rPr>
        <w:t xml:space="preserve"> 2011;34(1):10.</w:t>
      </w:r>
      <w:bookmarkEnd w:id="28"/>
    </w:p>
    <w:p w14:paraId="7FD2BD0C" w14:textId="77777777" w:rsidR="00522E6F" w:rsidRPr="00522E6F" w:rsidRDefault="00522E6F" w:rsidP="00522E6F">
      <w:pPr>
        <w:rPr>
          <w:rFonts w:ascii="Calibri" w:hAnsi="Calibri" w:cs="Calibri"/>
          <w:noProof/>
        </w:rPr>
      </w:pPr>
      <w:bookmarkStart w:id="29" w:name="_ENREF_29"/>
      <w:r w:rsidRPr="00522E6F">
        <w:rPr>
          <w:rFonts w:ascii="Calibri" w:hAnsi="Calibri" w:cs="Calibri"/>
          <w:noProof/>
        </w:rPr>
        <w:t>29.</w:t>
      </w:r>
      <w:r w:rsidRPr="00522E6F">
        <w:rPr>
          <w:rFonts w:ascii="Calibri" w:hAnsi="Calibri" w:cs="Calibri"/>
          <w:noProof/>
        </w:rPr>
        <w:tab/>
        <w:t xml:space="preserve">Fabricant PD, Heyworth BE, Kelly BT. Hip arthroscopy improves symptoms associated with FAI in selected adolescent athletes. </w:t>
      </w:r>
      <w:r w:rsidRPr="00522E6F">
        <w:rPr>
          <w:rFonts w:ascii="Calibri" w:hAnsi="Calibri" w:cs="Calibri"/>
          <w:i/>
          <w:noProof/>
        </w:rPr>
        <w:t>Clin Orthop Relat Res</w:t>
      </w:r>
      <w:r w:rsidRPr="00522E6F">
        <w:rPr>
          <w:rFonts w:ascii="Calibri" w:hAnsi="Calibri" w:cs="Calibri"/>
          <w:noProof/>
        </w:rPr>
        <w:t xml:space="preserve"> 2012;470(1):261-9.</w:t>
      </w:r>
      <w:bookmarkEnd w:id="29"/>
    </w:p>
    <w:p w14:paraId="56E442AE" w14:textId="77777777" w:rsidR="00522E6F" w:rsidRPr="00522E6F" w:rsidRDefault="00522E6F" w:rsidP="00522E6F">
      <w:pPr>
        <w:rPr>
          <w:rFonts w:ascii="Calibri" w:hAnsi="Calibri" w:cs="Calibri"/>
          <w:noProof/>
        </w:rPr>
      </w:pPr>
      <w:bookmarkStart w:id="30" w:name="_ENREF_30"/>
      <w:r w:rsidRPr="00522E6F">
        <w:rPr>
          <w:rFonts w:ascii="Calibri" w:hAnsi="Calibri" w:cs="Calibri"/>
          <w:noProof/>
        </w:rPr>
        <w:t>30.</w:t>
      </w:r>
      <w:r w:rsidRPr="00522E6F">
        <w:rPr>
          <w:rFonts w:ascii="Calibri" w:hAnsi="Calibri" w:cs="Calibri"/>
          <w:noProof/>
        </w:rPr>
        <w:tab/>
        <w:t xml:space="preserve">Chiron P, Espie A, Reina N, et al. Surgery for femoroacetabular impingement using a minimally invasive anterolateral approach: analysis of 118 cases at 2.2-year follow-up. </w:t>
      </w:r>
      <w:r w:rsidRPr="00522E6F">
        <w:rPr>
          <w:rFonts w:ascii="Calibri" w:hAnsi="Calibri" w:cs="Calibri"/>
          <w:i/>
          <w:noProof/>
        </w:rPr>
        <w:t>Orthop Traumatol Surg Res</w:t>
      </w:r>
      <w:r w:rsidRPr="00522E6F">
        <w:rPr>
          <w:rFonts w:ascii="Calibri" w:hAnsi="Calibri" w:cs="Calibri"/>
          <w:noProof/>
        </w:rPr>
        <w:t xml:space="preserve"> 2012;98(1):30-8.</w:t>
      </w:r>
      <w:bookmarkEnd w:id="30"/>
    </w:p>
    <w:p w14:paraId="3AABF6E5" w14:textId="77777777" w:rsidR="00522E6F" w:rsidRPr="00522E6F" w:rsidRDefault="00522E6F" w:rsidP="00522E6F">
      <w:pPr>
        <w:rPr>
          <w:rFonts w:ascii="Calibri" w:hAnsi="Calibri" w:cs="Calibri"/>
          <w:noProof/>
        </w:rPr>
      </w:pPr>
      <w:bookmarkStart w:id="31" w:name="_ENREF_31"/>
      <w:r w:rsidRPr="00522E6F">
        <w:rPr>
          <w:rFonts w:ascii="Calibri" w:hAnsi="Calibri" w:cs="Calibri"/>
          <w:noProof/>
        </w:rPr>
        <w:t>31.</w:t>
      </w:r>
      <w:r w:rsidRPr="00522E6F">
        <w:rPr>
          <w:rFonts w:ascii="Calibri" w:hAnsi="Calibri" w:cs="Calibri"/>
          <w:noProof/>
        </w:rPr>
        <w:tab/>
        <w:t xml:space="preserve">Walker JA, Pagnotto M, Trousdale RT, et al. Preliminary pain and function after labral reconstruction during femoroacetabular impingement surgery. </w:t>
      </w:r>
      <w:r w:rsidRPr="00522E6F">
        <w:rPr>
          <w:rFonts w:ascii="Calibri" w:hAnsi="Calibri" w:cs="Calibri"/>
          <w:i/>
          <w:noProof/>
        </w:rPr>
        <w:t>Clin Orthop Relat Res</w:t>
      </w:r>
      <w:r w:rsidRPr="00522E6F">
        <w:rPr>
          <w:rFonts w:ascii="Calibri" w:hAnsi="Calibri" w:cs="Calibri"/>
          <w:noProof/>
        </w:rPr>
        <w:t xml:space="preserve"> 2012;470(12):3414-20.</w:t>
      </w:r>
      <w:bookmarkEnd w:id="31"/>
    </w:p>
    <w:p w14:paraId="41F4600F" w14:textId="77777777" w:rsidR="00522E6F" w:rsidRPr="00522E6F" w:rsidRDefault="00522E6F" w:rsidP="00522E6F">
      <w:pPr>
        <w:rPr>
          <w:rFonts w:ascii="Calibri" w:hAnsi="Calibri" w:cs="Calibri"/>
          <w:noProof/>
        </w:rPr>
      </w:pPr>
      <w:bookmarkStart w:id="32" w:name="_ENREF_32"/>
      <w:r w:rsidRPr="00522E6F">
        <w:rPr>
          <w:rFonts w:ascii="Calibri" w:hAnsi="Calibri" w:cs="Calibri"/>
          <w:noProof/>
        </w:rPr>
        <w:t>32.</w:t>
      </w:r>
      <w:r w:rsidRPr="00522E6F">
        <w:rPr>
          <w:rFonts w:ascii="Calibri" w:hAnsi="Calibri" w:cs="Calibri"/>
          <w:noProof/>
        </w:rPr>
        <w:tab/>
        <w:t xml:space="preserve">Parvizi J, Huang R, Diaz-Ledezma C, et al. Mini-open femoroacetabular osteoplasty: how do these patients do? </w:t>
      </w:r>
      <w:r w:rsidRPr="00522E6F">
        <w:rPr>
          <w:rFonts w:ascii="Calibri" w:hAnsi="Calibri" w:cs="Calibri"/>
          <w:i/>
          <w:noProof/>
        </w:rPr>
        <w:t>J Arthroplasty</w:t>
      </w:r>
      <w:r w:rsidRPr="00522E6F">
        <w:rPr>
          <w:rFonts w:ascii="Calibri" w:hAnsi="Calibri" w:cs="Calibri"/>
          <w:noProof/>
        </w:rPr>
        <w:t xml:space="preserve"> 2012;27(8 Suppl):122-5 e1.</w:t>
      </w:r>
      <w:bookmarkEnd w:id="32"/>
    </w:p>
    <w:p w14:paraId="67119756" w14:textId="77777777" w:rsidR="00522E6F" w:rsidRPr="00522E6F" w:rsidRDefault="00522E6F" w:rsidP="00522E6F">
      <w:pPr>
        <w:rPr>
          <w:rFonts w:ascii="Calibri" w:hAnsi="Calibri" w:cs="Calibri"/>
          <w:noProof/>
        </w:rPr>
      </w:pPr>
      <w:bookmarkStart w:id="33" w:name="_ENREF_33"/>
      <w:r w:rsidRPr="00522E6F">
        <w:rPr>
          <w:rFonts w:ascii="Calibri" w:hAnsi="Calibri" w:cs="Calibri"/>
          <w:noProof/>
        </w:rPr>
        <w:lastRenderedPageBreak/>
        <w:t>33.</w:t>
      </w:r>
      <w:r w:rsidRPr="00522E6F">
        <w:rPr>
          <w:rFonts w:ascii="Calibri" w:hAnsi="Calibri" w:cs="Calibri"/>
          <w:noProof/>
        </w:rPr>
        <w:tab/>
        <w:t xml:space="preserve">Cohen SB, Huang R, Ciccotti MG, et al. Treatment of femoroacetabular impingement in athletes using a mini-direct anterior approach. </w:t>
      </w:r>
      <w:r w:rsidRPr="00522E6F">
        <w:rPr>
          <w:rFonts w:ascii="Calibri" w:hAnsi="Calibri" w:cs="Calibri"/>
          <w:i/>
          <w:noProof/>
        </w:rPr>
        <w:t>Am J Sports Med</w:t>
      </w:r>
      <w:r w:rsidRPr="00522E6F">
        <w:rPr>
          <w:rFonts w:ascii="Calibri" w:hAnsi="Calibri" w:cs="Calibri"/>
          <w:noProof/>
        </w:rPr>
        <w:t xml:space="preserve"> 2012;40(7):1620-7.</w:t>
      </w:r>
      <w:bookmarkEnd w:id="33"/>
    </w:p>
    <w:p w14:paraId="5A742744" w14:textId="77777777" w:rsidR="00522E6F" w:rsidRPr="00522E6F" w:rsidRDefault="00522E6F" w:rsidP="00522E6F">
      <w:pPr>
        <w:rPr>
          <w:rFonts w:ascii="Calibri" w:hAnsi="Calibri" w:cs="Calibri"/>
          <w:noProof/>
        </w:rPr>
      </w:pPr>
      <w:bookmarkStart w:id="34" w:name="_ENREF_34"/>
      <w:r w:rsidRPr="00522E6F">
        <w:rPr>
          <w:rFonts w:ascii="Calibri" w:hAnsi="Calibri" w:cs="Calibri"/>
          <w:noProof/>
        </w:rPr>
        <w:t>34.</w:t>
      </w:r>
      <w:r w:rsidRPr="00522E6F">
        <w:rPr>
          <w:rFonts w:ascii="Calibri" w:hAnsi="Calibri" w:cs="Calibri"/>
          <w:noProof/>
        </w:rPr>
        <w:tab/>
        <w:t xml:space="preserve">Philippon MJ, Ejnisman L, Ellis HB, et al. Outcomes 2 to 5 years following hip arthroscopy for femoroacetabular impingement in the patient aged 11 to 16 years. </w:t>
      </w:r>
      <w:r w:rsidRPr="00522E6F">
        <w:rPr>
          <w:rFonts w:ascii="Calibri" w:hAnsi="Calibri" w:cs="Calibri"/>
          <w:i/>
          <w:noProof/>
        </w:rPr>
        <w:t>Arthroscopy</w:t>
      </w:r>
      <w:r w:rsidRPr="00522E6F">
        <w:rPr>
          <w:rFonts w:ascii="Calibri" w:hAnsi="Calibri" w:cs="Calibri"/>
          <w:noProof/>
        </w:rPr>
        <w:t xml:space="preserve"> 2012;28(9):1255-61.</w:t>
      </w:r>
      <w:bookmarkEnd w:id="34"/>
    </w:p>
    <w:p w14:paraId="640601A6" w14:textId="77777777" w:rsidR="00522E6F" w:rsidRPr="00522E6F" w:rsidRDefault="00522E6F" w:rsidP="00522E6F">
      <w:pPr>
        <w:rPr>
          <w:rFonts w:ascii="Calibri" w:hAnsi="Calibri" w:cs="Calibri"/>
          <w:noProof/>
        </w:rPr>
      </w:pPr>
      <w:bookmarkStart w:id="35" w:name="_ENREF_35"/>
      <w:r w:rsidRPr="00522E6F">
        <w:rPr>
          <w:rFonts w:ascii="Calibri" w:hAnsi="Calibri" w:cs="Calibri"/>
          <w:noProof/>
        </w:rPr>
        <w:t>35.</w:t>
      </w:r>
      <w:r w:rsidRPr="00522E6F">
        <w:rPr>
          <w:rFonts w:ascii="Calibri" w:hAnsi="Calibri" w:cs="Calibri"/>
          <w:noProof/>
        </w:rPr>
        <w:tab/>
        <w:t xml:space="preserve">Naal FD, Miozzari HH, Schar M, et al. Midterm results of surgical hip dislocation for the treatment of femoroacetabular impingement. </w:t>
      </w:r>
      <w:r w:rsidRPr="00522E6F">
        <w:rPr>
          <w:rFonts w:ascii="Calibri" w:hAnsi="Calibri" w:cs="Calibri"/>
          <w:i/>
          <w:noProof/>
        </w:rPr>
        <w:t>Am J Sports Med</w:t>
      </w:r>
      <w:r w:rsidRPr="00522E6F">
        <w:rPr>
          <w:rFonts w:ascii="Calibri" w:hAnsi="Calibri" w:cs="Calibri"/>
          <w:noProof/>
        </w:rPr>
        <w:t xml:space="preserve"> 2012;40(7):1501-10.</w:t>
      </w:r>
      <w:bookmarkEnd w:id="35"/>
    </w:p>
    <w:p w14:paraId="0CF2AF18" w14:textId="77777777" w:rsidR="00522E6F" w:rsidRPr="00522E6F" w:rsidRDefault="00522E6F" w:rsidP="00522E6F">
      <w:pPr>
        <w:rPr>
          <w:rFonts w:ascii="Calibri" w:hAnsi="Calibri" w:cs="Calibri"/>
          <w:noProof/>
        </w:rPr>
      </w:pPr>
      <w:bookmarkStart w:id="36" w:name="_ENREF_36"/>
      <w:r w:rsidRPr="00522E6F">
        <w:rPr>
          <w:rFonts w:ascii="Calibri" w:hAnsi="Calibri" w:cs="Calibri"/>
          <w:noProof/>
        </w:rPr>
        <w:t>36.</w:t>
      </w:r>
      <w:r w:rsidRPr="00522E6F">
        <w:rPr>
          <w:rFonts w:ascii="Calibri" w:hAnsi="Calibri" w:cs="Calibri"/>
          <w:noProof/>
        </w:rPr>
        <w:tab/>
        <w:t xml:space="preserve">Palmer DH, Ganesh V, Comfort T, et al. Midterm outcomes in patients with cam femoroacetabular impingement treated arthroscopically. </w:t>
      </w:r>
      <w:r w:rsidRPr="00522E6F">
        <w:rPr>
          <w:rFonts w:ascii="Calibri" w:hAnsi="Calibri" w:cs="Calibri"/>
          <w:i/>
          <w:noProof/>
        </w:rPr>
        <w:t>Arthroscopy</w:t>
      </w:r>
      <w:r w:rsidRPr="00522E6F">
        <w:rPr>
          <w:rFonts w:ascii="Calibri" w:hAnsi="Calibri" w:cs="Calibri"/>
          <w:noProof/>
        </w:rPr>
        <w:t xml:space="preserve"> 2012;28(11):1671-81.</w:t>
      </w:r>
      <w:bookmarkEnd w:id="36"/>
    </w:p>
    <w:p w14:paraId="092E41E1" w14:textId="77777777" w:rsidR="00522E6F" w:rsidRPr="00522E6F" w:rsidRDefault="00522E6F" w:rsidP="00522E6F">
      <w:pPr>
        <w:rPr>
          <w:rFonts w:ascii="Calibri" w:hAnsi="Calibri" w:cs="Calibri"/>
          <w:noProof/>
        </w:rPr>
      </w:pPr>
      <w:bookmarkStart w:id="37" w:name="_ENREF_37"/>
      <w:r w:rsidRPr="00522E6F">
        <w:rPr>
          <w:rFonts w:ascii="Calibri" w:hAnsi="Calibri" w:cs="Calibri"/>
          <w:noProof/>
        </w:rPr>
        <w:t>37.</w:t>
      </w:r>
      <w:r w:rsidRPr="00522E6F">
        <w:rPr>
          <w:rFonts w:ascii="Calibri" w:hAnsi="Calibri" w:cs="Calibri"/>
          <w:noProof/>
        </w:rPr>
        <w:tab/>
        <w:t xml:space="preserve">Wassilew GI, Janz V, Heller MO, et al. Real time visualization of femoroacetabular impingement and subluxation using 320-slice computed tomography. </w:t>
      </w:r>
      <w:r w:rsidRPr="00522E6F">
        <w:rPr>
          <w:rFonts w:ascii="Calibri" w:hAnsi="Calibri" w:cs="Calibri"/>
          <w:i/>
          <w:noProof/>
        </w:rPr>
        <w:t>J Orthop Res</w:t>
      </w:r>
      <w:r w:rsidRPr="00522E6F">
        <w:rPr>
          <w:rFonts w:ascii="Calibri" w:hAnsi="Calibri" w:cs="Calibri"/>
          <w:noProof/>
        </w:rPr>
        <w:t xml:space="preserve"> 2013;31(2):275-81.</w:t>
      </w:r>
      <w:bookmarkEnd w:id="37"/>
    </w:p>
    <w:p w14:paraId="38DCFAC2" w14:textId="77777777" w:rsidR="00522E6F" w:rsidRPr="00522E6F" w:rsidRDefault="00522E6F" w:rsidP="00522E6F">
      <w:pPr>
        <w:rPr>
          <w:rFonts w:ascii="Calibri" w:hAnsi="Calibri" w:cs="Calibri"/>
          <w:noProof/>
        </w:rPr>
      </w:pPr>
      <w:bookmarkStart w:id="38" w:name="_ENREF_38"/>
      <w:r w:rsidRPr="00522E6F">
        <w:rPr>
          <w:rFonts w:ascii="Calibri" w:hAnsi="Calibri" w:cs="Calibri"/>
          <w:noProof/>
        </w:rPr>
        <w:t>38.</w:t>
      </w:r>
      <w:r w:rsidRPr="00522E6F">
        <w:rPr>
          <w:rFonts w:ascii="Calibri" w:hAnsi="Calibri" w:cs="Calibri"/>
          <w:noProof/>
        </w:rPr>
        <w:tab/>
        <w:t xml:space="preserve">Cooper AP, Basheer SZ, Maheshwari R, et al. Outcomes of hip arthroscopy. A prospective analysis and comparison between patients under 25 and over 25 years of age. </w:t>
      </w:r>
      <w:r w:rsidRPr="00522E6F">
        <w:rPr>
          <w:rFonts w:ascii="Calibri" w:hAnsi="Calibri" w:cs="Calibri"/>
          <w:i/>
          <w:noProof/>
        </w:rPr>
        <w:t>Br J Sports Med</w:t>
      </w:r>
      <w:r w:rsidRPr="00522E6F">
        <w:rPr>
          <w:rFonts w:ascii="Calibri" w:hAnsi="Calibri" w:cs="Calibri"/>
          <w:noProof/>
        </w:rPr>
        <w:t xml:space="preserve"> 2013;47(4):234-8.</w:t>
      </w:r>
      <w:bookmarkEnd w:id="38"/>
    </w:p>
    <w:p w14:paraId="2F36F3BF" w14:textId="77777777" w:rsidR="00522E6F" w:rsidRPr="00522E6F" w:rsidRDefault="00522E6F" w:rsidP="00522E6F">
      <w:pPr>
        <w:rPr>
          <w:rFonts w:ascii="Calibri" w:hAnsi="Calibri" w:cs="Calibri"/>
          <w:noProof/>
        </w:rPr>
      </w:pPr>
      <w:bookmarkStart w:id="39" w:name="_ENREF_39"/>
      <w:r w:rsidRPr="00522E6F">
        <w:rPr>
          <w:rFonts w:ascii="Calibri" w:hAnsi="Calibri" w:cs="Calibri"/>
          <w:noProof/>
        </w:rPr>
        <w:t>39.</w:t>
      </w:r>
      <w:r w:rsidRPr="00522E6F">
        <w:rPr>
          <w:rFonts w:ascii="Calibri" w:hAnsi="Calibri" w:cs="Calibri"/>
          <w:noProof/>
        </w:rPr>
        <w:tab/>
        <w:t xml:space="preserve">Zingg PO, Ulbrich EJ, Buehler TC, et al. Surgical hip dislocation versus hip arthroscopy for femoroacetabular impingement: clinical and morphological short-term results. </w:t>
      </w:r>
      <w:r w:rsidRPr="00522E6F">
        <w:rPr>
          <w:rFonts w:ascii="Calibri" w:hAnsi="Calibri" w:cs="Calibri"/>
          <w:i/>
          <w:noProof/>
        </w:rPr>
        <w:t>Arch Orthop Trauma Surg</w:t>
      </w:r>
      <w:r w:rsidRPr="00522E6F">
        <w:rPr>
          <w:rFonts w:ascii="Calibri" w:hAnsi="Calibri" w:cs="Calibri"/>
          <w:noProof/>
        </w:rPr>
        <w:t xml:space="preserve"> 2013;133(1):69-79.</w:t>
      </w:r>
      <w:bookmarkEnd w:id="39"/>
    </w:p>
    <w:p w14:paraId="1D1206A8" w14:textId="77777777" w:rsidR="00522E6F" w:rsidRPr="00522E6F" w:rsidRDefault="00522E6F" w:rsidP="00522E6F">
      <w:pPr>
        <w:rPr>
          <w:rFonts w:ascii="Calibri" w:hAnsi="Calibri" w:cs="Calibri"/>
          <w:noProof/>
        </w:rPr>
      </w:pPr>
      <w:bookmarkStart w:id="40" w:name="_ENREF_40"/>
      <w:r w:rsidRPr="00522E6F">
        <w:rPr>
          <w:rFonts w:ascii="Calibri" w:hAnsi="Calibri" w:cs="Calibri"/>
          <w:noProof/>
        </w:rPr>
        <w:t>40.</w:t>
      </w:r>
      <w:r w:rsidRPr="00522E6F">
        <w:rPr>
          <w:rFonts w:ascii="Calibri" w:hAnsi="Calibri" w:cs="Calibri"/>
          <w:noProof/>
        </w:rPr>
        <w:tab/>
        <w:t xml:space="preserve">Tran P, Pritchard M, O'Donnell J. Outcome of arthroscopic treatment for cam type femoroacetabular impingement in adolescents. </w:t>
      </w:r>
      <w:r w:rsidRPr="00522E6F">
        <w:rPr>
          <w:rFonts w:ascii="Calibri" w:hAnsi="Calibri" w:cs="Calibri"/>
          <w:i/>
          <w:noProof/>
        </w:rPr>
        <w:t>ANZ J Surg</w:t>
      </w:r>
      <w:r w:rsidRPr="00522E6F">
        <w:rPr>
          <w:rFonts w:ascii="Calibri" w:hAnsi="Calibri" w:cs="Calibri"/>
          <w:noProof/>
        </w:rPr>
        <w:t xml:space="preserve"> 2013;83(5):382-6.</w:t>
      </w:r>
      <w:bookmarkEnd w:id="40"/>
    </w:p>
    <w:p w14:paraId="3822C928" w14:textId="77777777" w:rsidR="00522E6F" w:rsidRPr="00522E6F" w:rsidRDefault="00522E6F" w:rsidP="00522E6F">
      <w:pPr>
        <w:rPr>
          <w:rFonts w:ascii="Calibri" w:hAnsi="Calibri" w:cs="Calibri"/>
          <w:noProof/>
        </w:rPr>
      </w:pPr>
      <w:bookmarkStart w:id="41" w:name="_ENREF_41"/>
      <w:r w:rsidRPr="00522E6F">
        <w:rPr>
          <w:rFonts w:ascii="Calibri" w:hAnsi="Calibri" w:cs="Calibri"/>
          <w:noProof/>
        </w:rPr>
        <w:t>41.</w:t>
      </w:r>
      <w:r w:rsidRPr="00522E6F">
        <w:rPr>
          <w:rFonts w:ascii="Calibri" w:hAnsi="Calibri" w:cs="Calibri"/>
          <w:noProof/>
        </w:rPr>
        <w:tab/>
        <w:t xml:space="preserve">Trompeter A, Colegate-Stone T, Khakha R, et al. Hip arthroscopy for femoroacetabular impingement: results of 118 consecutive cases in a district general hospital. </w:t>
      </w:r>
      <w:r w:rsidRPr="00522E6F">
        <w:rPr>
          <w:rFonts w:ascii="Calibri" w:hAnsi="Calibri" w:cs="Calibri"/>
          <w:i/>
          <w:noProof/>
        </w:rPr>
        <w:t>Hip int</w:t>
      </w:r>
      <w:r w:rsidRPr="00522E6F">
        <w:rPr>
          <w:rFonts w:ascii="Calibri" w:hAnsi="Calibri" w:cs="Calibri"/>
          <w:noProof/>
        </w:rPr>
        <w:t xml:space="preserve"> 2013;23(4):400-5.</w:t>
      </w:r>
      <w:bookmarkEnd w:id="41"/>
    </w:p>
    <w:p w14:paraId="72A4BA9E" w14:textId="77777777" w:rsidR="00522E6F" w:rsidRPr="00522E6F" w:rsidRDefault="00522E6F" w:rsidP="00522E6F">
      <w:pPr>
        <w:rPr>
          <w:rFonts w:ascii="Calibri" w:hAnsi="Calibri" w:cs="Calibri"/>
          <w:noProof/>
        </w:rPr>
      </w:pPr>
      <w:bookmarkStart w:id="42" w:name="_ENREF_42"/>
      <w:r w:rsidRPr="00522E6F">
        <w:rPr>
          <w:rFonts w:ascii="Calibri" w:hAnsi="Calibri" w:cs="Calibri"/>
          <w:noProof/>
        </w:rPr>
        <w:t>42.</w:t>
      </w:r>
      <w:r w:rsidRPr="00522E6F">
        <w:rPr>
          <w:rFonts w:ascii="Calibri" w:hAnsi="Calibri" w:cs="Calibri"/>
          <w:noProof/>
        </w:rPr>
        <w:tab/>
        <w:t xml:space="preserve">Sink EL, Fabricant PD, Pan Z, et al. Results of treatment of femoroacetabular impingement in adolescents with a surgical hip dislocation approach. </w:t>
      </w:r>
      <w:r w:rsidRPr="00522E6F">
        <w:rPr>
          <w:rFonts w:ascii="Calibri" w:hAnsi="Calibri" w:cs="Calibri"/>
          <w:i/>
          <w:noProof/>
        </w:rPr>
        <w:t>Clin Orthop Relat Res</w:t>
      </w:r>
      <w:r w:rsidRPr="00522E6F">
        <w:rPr>
          <w:rFonts w:ascii="Calibri" w:hAnsi="Calibri" w:cs="Calibri"/>
          <w:noProof/>
        </w:rPr>
        <w:t xml:space="preserve"> 2013;471(8):2563-9.</w:t>
      </w:r>
      <w:bookmarkEnd w:id="42"/>
    </w:p>
    <w:p w14:paraId="7CD19F05" w14:textId="77777777" w:rsidR="00522E6F" w:rsidRPr="00522E6F" w:rsidRDefault="00522E6F" w:rsidP="00522E6F">
      <w:pPr>
        <w:rPr>
          <w:rFonts w:ascii="Calibri" w:hAnsi="Calibri" w:cs="Calibri"/>
          <w:noProof/>
        </w:rPr>
      </w:pPr>
      <w:bookmarkStart w:id="43" w:name="_ENREF_43"/>
      <w:r w:rsidRPr="00522E6F">
        <w:rPr>
          <w:rFonts w:ascii="Calibri" w:hAnsi="Calibri" w:cs="Calibri"/>
          <w:noProof/>
        </w:rPr>
        <w:t>43.</w:t>
      </w:r>
      <w:r w:rsidRPr="00522E6F">
        <w:rPr>
          <w:rFonts w:ascii="Calibri" w:hAnsi="Calibri" w:cs="Calibri"/>
          <w:noProof/>
        </w:rPr>
        <w:tab/>
        <w:t xml:space="preserve">Rylander J, Shu B, Favre J, et al. Functional testing provides unique insights into the pathomechanics of femoroacetabular impingement and an objective basis for evaluating treatment outcome. </w:t>
      </w:r>
      <w:r w:rsidRPr="00522E6F">
        <w:rPr>
          <w:rFonts w:ascii="Calibri" w:hAnsi="Calibri" w:cs="Calibri"/>
          <w:i/>
          <w:noProof/>
        </w:rPr>
        <w:t>J Orthop Res</w:t>
      </w:r>
      <w:r w:rsidRPr="00522E6F">
        <w:rPr>
          <w:rFonts w:ascii="Calibri" w:hAnsi="Calibri" w:cs="Calibri"/>
          <w:noProof/>
        </w:rPr>
        <w:t xml:space="preserve"> 2013;31(9):1461-8.</w:t>
      </w:r>
      <w:bookmarkEnd w:id="43"/>
    </w:p>
    <w:p w14:paraId="02164983" w14:textId="77777777" w:rsidR="00522E6F" w:rsidRPr="00522E6F" w:rsidRDefault="00522E6F" w:rsidP="00522E6F">
      <w:pPr>
        <w:rPr>
          <w:rFonts w:ascii="Calibri" w:hAnsi="Calibri" w:cs="Calibri"/>
          <w:noProof/>
        </w:rPr>
      </w:pPr>
      <w:bookmarkStart w:id="44" w:name="_ENREF_44"/>
      <w:r w:rsidRPr="00522E6F">
        <w:rPr>
          <w:rFonts w:ascii="Calibri" w:hAnsi="Calibri" w:cs="Calibri"/>
          <w:noProof/>
        </w:rPr>
        <w:t>44.</w:t>
      </w:r>
      <w:r w:rsidRPr="00522E6F">
        <w:rPr>
          <w:rFonts w:ascii="Calibri" w:hAnsi="Calibri" w:cs="Calibri"/>
          <w:noProof/>
        </w:rPr>
        <w:tab/>
        <w:t xml:space="preserve">Malviya A, Paliobeis CP, Villar RN. Do professional athletes perform better than recreational athletes after arthroscopy for femoroacetabular impingement? </w:t>
      </w:r>
      <w:r w:rsidRPr="00522E6F">
        <w:rPr>
          <w:rFonts w:ascii="Calibri" w:hAnsi="Calibri" w:cs="Calibri"/>
          <w:i/>
          <w:noProof/>
        </w:rPr>
        <w:t>Clin Orthop Relat Res</w:t>
      </w:r>
      <w:r w:rsidRPr="00522E6F">
        <w:rPr>
          <w:rFonts w:ascii="Calibri" w:hAnsi="Calibri" w:cs="Calibri"/>
          <w:noProof/>
        </w:rPr>
        <w:t xml:space="preserve"> 2013;471(8):2477-83.</w:t>
      </w:r>
      <w:bookmarkEnd w:id="44"/>
    </w:p>
    <w:p w14:paraId="60459B69" w14:textId="77777777" w:rsidR="00522E6F" w:rsidRPr="00522E6F" w:rsidRDefault="00522E6F" w:rsidP="00522E6F">
      <w:pPr>
        <w:rPr>
          <w:rFonts w:ascii="Calibri" w:hAnsi="Calibri" w:cs="Calibri"/>
          <w:noProof/>
        </w:rPr>
      </w:pPr>
      <w:bookmarkStart w:id="45" w:name="_ENREF_45"/>
      <w:r w:rsidRPr="00522E6F">
        <w:rPr>
          <w:rFonts w:ascii="Calibri" w:hAnsi="Calibri" w:cs="Calibri"/>
          <w:noProof/>
        </w:rPr>
        <w:t>45.</w:t>
      </w:r>
      <w:r w:rsidRPr="00522E6F">
        <w:rPr>
          <w:rFonts w:ascii="Calibri" w:hAnsi="Calibri" w:cs="Calibri"/>
          <w:noProof/>
        </w:rPr>
        <w:tab/>
        <w:t xml:space="preserve">Klingenstein GG, Zbeda RM, Bedi A, et al. Prevalence and preoperative demographic and radiographic predictors of bilateral femoroacetabular impingement. </w:t>
      </w:r>
      <w:r w:rsidRPr="00522E6F">
        <w:rPr>
          <w:rFonts w:ascii="Calibri" w:hAnsi="Calibri" w:cs="Calibri"/>
          <w:i/>
          <w:noProof/>
        </w:rPr>
        <w:t>Am J Sports Med</w:t>
      </w:r>
      <w:r w:rsidRPr="00522E6F">
        <w:rPr>
          <w:rFonts w:ascii="Calibri" w:hAnsi="Calibri" w:cs="Calibri"/>
          <w:noProof/>
        </w:rPr>
        <w:t xml:space="preserve"> 2013;41(4):762-8.</w:t>
      </w:r>
      <w:bookmarkEnd w:id="45"/>
    </w:p>
    <w:p w14:paraId="7DE600DF" w14:textId="77777777" w:rsidR="00522E6F" w:rsidRPr="00522E6F" w:rsidRDefault="00522E6F" w:rsidP="00522E6F">
      <w:pPr>
        <w:rPr>
          <w:rFonts w:ascii="Calibri" w:hAnsi="Calibri" w:cs="Calibri"/>
          <w:noProof/>
        </w:rPr>
      </w:pPr>
      <w:bookmarkStart w:id="46" w:name="_ENREF_46"/>
      <w:r w:rsidRPr="00522E6F">
        <w:rPr>
          <w:rFonts w:ascii="Calibri" w:hAnsi="Calibri" w:cs="Calibri"/>
          <w:noProof/>
        </w:rPr>
        <w:t>46.</w:t>
      </w:r>
      <w:r w:rsidRPr="00522E6F">
        <w:rPr>
          <w:rFonts w:ascii="Calibri" w:hAnsi="Calibri" w:cs="Calibri"/>
          <w:noProof/>
        </w:rPr>
        <w:tab/>
        <w:t xml:space="preserve">Srinivasan SC, Hosny HA, Williams MR. Combined hip arthroscopy and limited open osteochondroplasty for anterior femoroacetabular impingement: early patient reported outcomes. </w:t>
      </w:r>
      <w:r w:rsidRPr="00522E6F">
        <w:rPr>
          <w:rFonts w:ascii="Calibri" w:hAnsi="Calibri" w:cs="Calibri"/>
          <w:i/>
          <w:noProof/>
        </w:rPr>
        <w:t>Hip int</w:t>
      </w:r>
      <w:r w:rsidRPr="00522E6F">
        <w:rPr>
          <w:rFonts w:ascii="Calibri" w:hAnsi="Calibri" w:cs="Calibri"/>
          <w:noProof/>
        </w:rPr>
        <w:t xml:space="preserve"> 2013;23(2):218-24.</w:t>
      </w:r>
      <w:bookmarkEnd w:id="46"/>
    </w:p>
    <w:p w14:paraId="074744B3" w14:textId="77777777" w:rsidR="00522E6F" w:rsidRPr="00522E6F" w:rsidRDefault="00522E6F" w:rsidP="00522E6F">
      <w:pPr>
        <w:rPr>
          <w:rFonts w:ascii="Calibri" w:hAnsi="Calibri" w:cs="Calibri"/>
          <w:noProof/>
        </w:rPr>
      </w:pPr>
      <w:bookmarkStart w:id="47" w:name="_ENREF_47"/>
      <w:r w:rsidRPr="00522E6F">
        <w:rPr>
          <w:rFonts w:ascii="Calibri" w:hAnsi="Calibri" w:cs="Calibri"/>
          <w:noProof/>
        </w:rPr>
        <w:t>47.</w:t>
      </w:r>
      <w:r w:rsidRPr="00522E6F">
        <w:rPr>
          <w:rFonts w:ascii="Calibri" w:hAnsi="Calibri" w:cs="Calibri"/>
          <w:noProof/>
        </w:rPr>
        <w:tab/>
        <w:t xml:space="preserve">Nossa JM, Aguilera B, Marquez W. Factors associated with hip arthroscopy complications in the treatment of femoroacetabular impingement. </w:t>
      </w:r>
      <w:r w:rsidRPr="00522E6F">
        <w:rPr>
          <w:rFonts w:ascii="Calibri" w:hAnsi="Calibri" w:cs="Calibri"/>
          <w:i/>
          <w:noProof/>
        </w:rPr>
        <w:t>Current Orthopaedic Practice</w:t>
      </w:r>
      <w:r w:rsidRPr="00522E6F">
        <w:rPr>
          <w:rFonts w:ascii="Calibri" w:hAnsi="Calibri" w:cs="Calibri"/>
          <w:noProof/>
        </w:rPr>
        <w:t xml:space="preserve"> 2014;25(4):362-6.</w:t>
      </w:r>
      <w:bookmarkEnd w:id="47"/>
    </w:p>
    <w:p w14:paraId="0B5228E8" w14:textId="77777777" w:rsidR="00522E6F" w:rsidRPr="00522E6F" w:rsidRDefault="00522E6F" w:rsidP="00522E6F">
      <w:pPr>
        <w:rPr>
          <w:rFonts w:ascii="Calibri" w:hAnsi="Calibri" w:cs="Calibri"/>
          <w:noProof/>
        </w:rPr>
      </w:pPr>
      <w:bookmarkStart w:id="48" w:name="_ENREF_48"/>
      <w:r w:rsidRPr="00522E6F">
        <w:rPr>
          <w:rFonts w:ascii="Calibri" w:hAnsi="Calibri" w:cs="Calibri"/>
          <w:noProof/>
        </w:rPr>
        <w:t>48.</w:t>
      </w:r>
      <w:r w:rsidRPr="00522E6F">
        <w:rPr>
          <w:rFonts w:ascii="Calibri" w:hAnsi="Calibri" w:cs="Calibri"/>
          <w:noProof/>
        </w:rPr>
        <w:tab/>
        <w:t xml:space="preserve">Ayeni OR, Farrokhyar F, Crouch S, et al. Pre-operative intra-articular hip injection as a predictor of short-term outcome following arthroscopic management of femoroacetabular impingement. </w:t>
      </w:r>
      <w:r w:rsidRPr="00522E6F">
        <w:rPr>
          <w:rFonts w:ascii="Calibri" w:hAnsi="Calibri" w:cs="Calibri"/>
          <w:i/>
          <w:noProof/>
        </w:rPr>
        <w:t>Knee Surg Sports Traumatol Arthrosc</w:t>
      </w:r>
      <w:r w:rsidRPr="00522E6F">
        <w:rPr>
          <w:rFonts w:ascii="Calibri" w:hAnsi="Calibri" w:cs="Calibri"/>
          <w:noProof/>
        </w:rPr>
        <w:t xml:space="preserve"> 2014.</w:t>
      </w:r>
      <w:bookmarkEnd w:id="48"/>
    </w:p>
    <w:p w14:paraId="6C1837E7" w14:textId="77777777" w:rsidR="00522E6F" w:rsidRPr="00522E6F" w:rsidRDefault="00522E6F" w:rsidP="00522E6F">
      <w:pPr>
        <w:rPr>
          <w:rFonts w:ascii="Calibri" w:hAnsi="Calibri" w:cs="Calibri"/>
          <w:noProof/>
        </w:rPr>
      </w:pPr>
      <w:bookmarkStart w:id="49" w:name="_ENREF_49"/>
      <w:r w:rsidRPr="00522E6F">
        <w:rPr>
          <w:rFonts w:ascii="Calibri" w:hAnsi="Calibri" w:cs="Calibri"/>
          <w:noProof/>
        </w:rPr>
        <w:lastRenderedPageBreak/>
        <w:t>49.</w:t>
      </w:r>
      <w:r w:rsidRPr="00522E6F">
        <w:rPr>
          <w:rFonts w:ascii="Calibri" w:hAnsi="Calibri" w:cs="Calibri"/>
          <w:noProof/>
        </w:rPr>
        <w:tab/>
        <w:t xml:space="preserve">Mei-Dan O, McConkey MO, Knudsen JS, et al. Bilateral hip arthroscopy under the same anesthetic for patients with symptomatic bilateral femoroacetabular impingement: 1-year outcomes. </w:t>
      </w:r>
      <w:r w:rsidRPr="00522E6F">
        <w:rPr>
          <w:rFonts w:ascii="Calibri" w:hAnsi="Calibri" w:cs="Calibri"/>
          <w:i/>
          <w:noProof/>
        </w:rPr>
        <w:t>Arthroscopy</w:t>
      </w:r>
      <w:r w:rsidRPr="00522E6F">
        <w:rPr>
          <w:rFonts w:ascii="Calibri" w:hAnsi="Calibri" w:cs="Calibri"/>
          <w:noProof/>
        </w:rPr>
        <w:t xml:space="preserve"> 2014;30(1):47-54.</w:t>
      </w:r>
      <w:bookmarkEnd w:id="49"/>
    </w:p>
    <w:p w14:paraId="2FB6D865" w14:textId="77777777" w:rsidR="00522E6F" w:rsidRPr="00522E6F" w:rsidRDefault="00522E6F" w:rsidP="00522E6F">
      <w:pPr>
        <w:rPr>
          <w:rFonts w:ascii="Calibri" w:hAnsi="Calibri" w:cs="Calibri"/>
          <w:noProof/>
        </w:rPr>
      </w:pPr>
      <w:bookmarkStart w:id="50" w:name="_ENREF_50"/>
      <w:r w:rsidRPr="00522E6F">
        <w:rPr>
          <w:rFonts w:ascii="Calibri" w:hAnsi="Calibri" w:cs="Calibri"/>
          <w:noProof/>
        </w:rPr>
        <w:t>50.</w:t>
      </w:r>
      <w:r w:rsidRPr="00522E6F">
        <w:rPr>
          <w:rFonts w:ascii="Calibri" w:hAnsi="Calibri" w:cs="Calibri"/>
          <w:noProof/>
        </w:rPr>
        <w:tab/>
        <w:t xml:space="preserve">Ellermann J, Ziegler C, Nissi MJ, et al. Acetabular cartilage assessment in patients with femoroacetabular impingement by using T2* mapping with arthroscopic verification. </w:t>
      </w:r>
      <w:r w:rsidRPr="00522E6F">
        <w:rPr>
          <w:rFonts w:ascii="Calibri" w:hAnsi="Calibri" w:cs="Calibri"/>
          <w:i/>
          <w:noProof/>
        </w:rPr>
        <w:t>Radiology</w:t>
      </w:r>
      <w:r w:rsidRPr="00522E6F">
        <w:rPr>
          <w:rFonts w:ascii="Calibri" w:hAnsi="Calibri" w:cs="Calibri"/>
          <w:noProof/>
        </w:rPr>
        <w:t xml:space="preserve"> 2014;271(2):512-23.</w:t>
      </w:r>
      <w:bookmarkEnd w:id="50"/>
    </w:p>
    <w:p w14:paraId="040BBAB2" w14:textId="77777777" w:rsidR="00522E6F" w:rsidRPr="00522E6F" w:rsidRDefault="00522E6F" w:rsidP="00522E6F">
      <w:pPr>
        <w:rPr>
          <w:rFonts w:ascii="Calibri" w:hAnsi="Calibri" w:cs="Calibri"/>
          <w:noProof/>
        </w:rPr>
      </w:pPr>
      <w:bookmarkStart w:id="51" w:name="_ENREF_51"/>
      <w:r w:rsidRPr="00522E6F">
        <w:rPr>
          <w:rFonts w:ascii="Calibri" w:hAnsi="Calibri" w:cs="Calibri"/>
          <w:noProof/>
        </w:rPr>
        <w:t>51.</w:t>
      </w:r>
      <w:r w:rsidRPr="00522E6F">
        <w:rPr>
          <w:rFonts w:ascii="Calibri" w:hAnsi="Calibri" w:cs="Calibri"/>
          <w:noProof/>
        </w:rPr>
        <w:tab/>
        <w:t xml:space="preserve">Skendzel JG, Philippon MJ, Briggs KK, et al. The effect of joint space on midterm outcomes after arthroscopic hip surgery for femoroacetabular impingement. </w:t>
      </w:r>
      <w:r w:rsidRPr="00522E6F">
        <w:rPr>
          <w:rFonts w:ascii="Calibri" w:hAnsi="Calibri" w:cs="Calibri"/>
          <w:i/>
          <w:noProof/>
        </w:rPr>
        <w:t>Am J Sports Med</w:t>
      </w:r>
      <w:r w:rsidRPr="00522E6F">
        <w:rPr>
          <w:rFonts w:ascii="Calibri" w:hAnsi="Calibri" w:cs="Calibri"/>
          <w:noProof/>
        </w:rPr>
        <w:t xml:space="preserve"> 2014;42(5):1127-33.</w:t>
      </w:r>
      <w:bookmarkEnd w:id="51"/>
    </w:p>
    <w:p w14:paraId="6ECD823A" w14:textId="77777777" w:rsidR="00522E6F" w:rsidRPr="00522E6F" w:rsidRDefault="00522E6F" w:rsidP="00522E6F">
      <w:pPr>
        <w:rPr>
          <w:rFonts w:ascii="Calibri" w:hAnsi="Calibri" w:cs="Calibri"/>
          <w:noProof/>
        </w:rPr>
      </w:pPr>
      <w:bookmarkStart w:id="52" w:name="_ENREF_52"/>
      <w:r w:rsidRPr="00522E6F">
        <w:rPr>
          <w:rFonts w:ascii="Calibri" w:hAnsi="Calibri" w:cs="Calibri"/>
          <w:noProof/>
        </w:rPr>
        <w:t>52.</w:t>
      </w:r>
      <w:r w:rsidRPr="00522E6F">
        <w:rPr>
          <w:rFonts w:ascii="Calibri" w:hAnsi="Calibri" w:cs="Calibri"/>
          <w:noProof/>
        </w:rPr>
        <w:tab/>
        <w:t xml:space="preserve">Jayasekera N, Aprato A, Villar RN. Fat pad entrapment at the hip: a new diagnosis. </w:t>
      </w:r>
      <w:r w:rsidRPr="00522E6F">
        <w:rPr>
          <w:rFonts w:ascii="Calibri" w:hAnsi="Calibri" w:cs="Calibri"/>
          <w:i/>
          <w:noProof/>
        </w:rPr>
        <w:t>PLoS ONE</w:t>
      </w:r>
      <w:r w:rsidRPr="00522E6F">
        <w:rPr>
          <w:rFonts w:ascii="Calibri" w:hAnsi="Calibri" w:cs="Calibri"/>
          <w:noProof/>
        </w:rPr>
        <w:t xml:space="preserve"> 2014;9(2):e83503.</w:t>
      </w:r>
      <w:bookmarkEnd w:id="52"/>
    </w:p>
    <w:p w14:paraId="7D64E50A" w14:textId="77777777" w:rsidR="00522E6F" w:rsidRPr="00522E6F" w:rsidRDefault="00522E6F" w:rsidP="00522E6F">
      <w:pPr>
        <w:rPr>
          <w:rFonts w:ascii="Calibri" w:hAnsi="Calibri" w:cs="Calibri"/>
          <w:noProof/>
        </w:rPr>
      </w:pPr>
      <w:bookmarkStart w:id="53" w:name="_ENREF_53"/>
      <w:r w:rsidRPr="00522E6F">
        <w:rPr>
          <w:rFonts w:ascii="Calibri" w:hAnsi="Calibri" w:cs="Calibri"/>
          <w:noProof/>
        </w:rPr>
        <w:t>53.</w:t>
      </w:r>
      <w:r w:rsidRPr="00522E6F">
        <w:rPr>
          <w:rFonts w:ascii="Calibri" w:hAnsi="Calibri" w:cs="Calibri"/>
          <w:noProof/>
        </w:rPr>
        <w:tab/>
        <w:t xml:space="preserve">Gupta A, Redmond JM, Stake CE, et al. Does the femoral cam lesion regrow after osteoplasty for femoroacetabular impingement? Two-year follow-up. </w:t>
      </w:r>
      <w:r w:rsidRPr="00522E6F">
        <w:rPr>
          <w:rFonts w:ascii="Calibri" w:hAnsi="Calibri" w:cs="Calibri"/>
          <w:i/>
          <w:noProof/>
        </w:rPr>
        <w:t>Am J Sports Med</w:t>
      </w:r>
      <w:r w:rsidRPr="00522E6F">
        <w:rPr>
          <w:rFonts w:ascii="Calibri" w:hAnsi="Calibri" w:cs="Calibri"/>
          <w:noProof/>
        </w:rPr>
        <w:t xml:space="preserve"> 2014;42(9):2149-55.</w:t>
      </w:r>
      <w:bookmarkEnd w:id="53"/>
    </w:p>
    <w:p w14:paraId="643D4773" w14:textId="77777777" w:rsidR="00522E6F" w:rsidRPr="00522E6F" w:rsidRDefault="00522E6F" w:rsidP="00522E6F">
      <w:pPr>
        <w:rPr>
          <w:rFonts w:ascii="Calibri" w:hAnsi="Calibri" w:cs="Calibri"/>
          <w:noProof/>
        </w:rPr>
      </w:pPr>
      <w:bookmarkStart w:id="54" w:name="_ENREF_54"/>
      <w:r w:rsidRPr="00522E6F">
        <w:rPr>
          <w:rFonts w:ascii="Calibri" w:hAnsi="Calibri" w:cs="Calibri"/>
          <w:noProof/>
        </w:rPr>
        <w:t>54.</w:t>
      </w:r>
      <w:r w:rsidRPr="00522E6F">
        <w:rPr>
          <w:rFonts w:ascii="Calibri" w:hAnsi="Calibri" w:cs="Calibri"/>
          <w:noProof/>
        </w:rPr>
        <w:tab/>
        <w:t xml:space="preserve">Mladenovic D, Andjelkovic Z, Vukasinovic Z, et al. Early clinical results of surgical treatment of patients with femoroacetabular impingement. </w:t>
      </w:r>
      <w:r w:rsidRPr="00522E6F">
        <w:rPr>
          <w:rFonts w:ascii="Calibri" w:hAnsi="Calibri" w:cs="Calibri"/>
          <w:i/>
          <w:noProof/>
        </w:rPr>
        <w:t>Srp Arh Celok Lek</w:t>
      </w:r>
      <w:r w:rsidRPr="00522E6F">
        <w:rPr>
          <w:rFonts w:ascii="Calibri" w:hAnsi="Calibri" w:cs="Calibri"/>
          <w:noProof/>
        </w:rPr>
        <w:t xml:space="preserve"> 2014;142(5-6):325-9.</w:t>
      </w:r>
      <w:bookmarkEnd w:id="54"/>
    </w:p>
    <w:p w14:paraId="595880CF" w14:textId="77777777" w:rsidR="00522E6F" w:rsidRPr="00522E6F" w:rsidRDefault="00522E6F" w:rsidP="00522E6F">
      <w:pPr>
        <w:rPr>
          <w:rFonts w:ascii="Calibri" w:hAnsi="Calibri" w:cs="Calibri"/>
          <w:noProof/>
        </w:rPr>
      </w:pPr>
      <w:bookmarkStart w:id="55" w:name="_ENREF_55"/>
      <w:r w:rsidRPr="00522E6F">
        <w:rPr>
          <w:rFonts w:ascii="Calibri" w:hAnsi="Calibri" w:cs="Calibri"/>
          <w:noProof/>
        </w:rPr>
        <w:t>55.</w:t>
      </w:r>
      <w:r w:rsidRPr="00522E6F">
        <w:rPr>
          <w:rFonts w:ascii="Calibri" w:hAnsi="Calibri" w:cs="Calibri"/>
          <w:noProof/>
        </w:rPr>
        <w:tab/>
        <w:t xml:space="preserve">Nepple JJ, Riggs CN, Ross JR, et al. Clinical presentation and disease characteristics of femoroacetabular impingement are sex-dependent. </w:t>
      </w:r>
      <w:r w:rsidRPr="00522E6F">
        <w:rPr>
          <w:rFonts w:ascii="Calibri" w:hAnsi="Calibri" w:cs="Calibri"/>
          <w:i/>
          <w:noProof/>
        </w:rPr>
        <w:t>J Bone Joint Surg Am</w:t>
      </w:r>
      <w:r w:rsidRPr="00522E6F">
        <w:rPr>
          <w:rFonts w:ascii="Calibri" w:hAnsi="Calibri" w:cs="Calibri"/>
          <w:noProof/>
        </w:rPr>
        <w:t xml:space="preserve"> 2014;96(20):1683-9.</w:t>
      </w:r>
      <w:bookmarkEnd w:id="55"/>
    </w:p>
    <w:p w14:paraId="4F3A1E09" w14:textId="77777777" w:rsidR="00522E6F" w:rsidRPr="00522E6F" w:rsidRDefault="00522E6F" w:rsidP="00522E6F">
      <w:pPr>
        <w:rPr>
          <w:rFonts w:ascii="Calibri" w:hAnsi="Calibri" w:cs="Calibri"/>
          <w:noProof/>
        </w:rPr>
      </w:pPr>
      <w:bookmarkStart w:id="56" w:name="_ENREF_56"/>
      <w:r w:rsidRPr="00522E6F">
        <w:rPr>
          <w:rFonts w:ascii="Calibri" w:hAnsi="Calibri" w:cs="Calibri"/>
          <w:noProof/>
        </w:rPr>
        <w:t>56.</w:t>
      </w:r>
      <w:r w:rsidRPr="00522E6F">
        <w:rPr>
          <w:rFonts w:ascii="Calibri" w:hAnsi="Calibri" w:cs="Calibri"/>
          <w:noProof/>
        </w:rPr>
        <w:tab/>
        <w:t xml:space="preserve">Nielsen TG, Miller LL, Lund B, et al. Outcome of arthroscopic treatment for symptomatic femoroacetabular impingement. </w:t>
      </w:r>
      <w:r w:rsidRPr="00522E6F">
        <w:rPr>
          <w:rFonts w:ascii="Calibri" w:hAnsi="Calibri" w:cs="Calibri"/>
          <w:i/>
          <w:noProof/>
        </w:rPr>
        <w:t>BMC Musculoskelet Disord</w:t>
      </w:r>
      <w:r w:rsidRPr="00522E6F">
        <w:rPr>
          <w:rFonts w:ascii="Calibri" w:hAnsi="Calibri" w:cs="Calibri"/>
          <w:noProof/>
        </w:rPr>
        <w:t xml:space="preserve"> 2014;15:394.</w:t>
      </w:r>
      <w:bookmarkEnd w:id="56"/>
    </w:p>
    <w:p w14:paraId="711FD643" w14:textId="77777777" w:rsidR="00522E6F" w:rsidRPr="00522E6F" w:rsidRDefault="00522E6F" w:rsidP="00522E6F">
      <w:pPr>
        <w:rPr>
          <w:rFonts w:ascii="Calibri" w:hAnsi="Calibri" w:cs="Calibri"/>
          <w:noProof/>
        </w:rPr>
      </w:pPr>
      <w:bookmarkStart w:id="57" w:name="_ENREF_57"/>
      <w:r w:rsidRPr="00522E6F">
        <w:rPr>
          <w:rFonts w:ascii="Calibri" w:hAnsi="Calibri" w:cs="Calibri"/>
          <w:noProof/>
        </w:rPr>
        <w:t>57.</w:t>
      </w:r>
      <w:r w:rsidRPr="00522E6F">
        <w:rPr>
          <w:rFonts w:ascii="Calibri" w:hAnsi="Calibri" w:cs="Calibri"/>
          <w:noProof/>
        </w:rPr>
        <w:tab/>
        <w:t xml:space="preserve">Nepple JJ, Goljan P, Briggs KK, et al. Hip Strength Deficits in Patients With Symptomatic Femoroacetabular Impingement and Labral Tears. </w:t>
      </w:r>
      <w:r w:rsidRPr="00522E6F">
        <w:rPr>
          <w:rFonts w:ascii="Calibri" w:hAnsi="Calibri" w:cs="Calibri"/>
          <w:i/>
          <w:noProof/>
        </w:rPr>
        <w:t>Arthroscopy</w:t>
      </w:r>
      <w:r w:rsidRPr="00522E6F">
        <w:rPr>
          <w:rFonts w:ascii="Calibri" w:hAnsi="Calibri" w:cs="Calibri"/>
          <w:noProof/>
        </w:rPr>
        <w:t xml:space="preserve"> 2015;31(11):2106-11.</w:t>
      </w:r>
      <w:bookmarkEnd w:id="57"/>
    </w:p>
    <w:p w14:paraId="57FF9097" w14:textId="77777777" w:rsidR="00522E6F" w:rsidRPr="00522E6F" w:rsidRDefault="00522E6F" w:rsidP="00522E6F">
      <w:pPr>
        <w:rPr>
          <w:rFonts w:ascii="Calibri" w:hAnsi="Calibri" w:cs="Calibri"/>
          <w:noProof/>
        </w:rPr>
      </w:pPr>
      <w:bookmarkStart w:id="58" w:name="_ENREF_58"/>
      <w:r w:rsidRPr="00522E6F">
        <w:rPr>
          <w:rFonts w:ascii="Calibri" w:hAnsi="Calibri" w:cs="Calibri"/>
          <w:noProof/>
        </w:rPr>
        <w:t>58.</w:t>
      </w:r>
      <w:r w:rsidRPr="00522E6F">
        <w:rPr>
          <w:rFonts w:ascii="Calibri" w:hAnsi="Calibri" w:cs="Calibri"/>
          <w:noProof/>
        </w:rPr>
        <w:tab/>
        <w:t xml:space="preserve">Ricciardi BF, Fabricant PD, Fields KG, et al. What are the demographic and radiographic characteristics of patients with symptomatic extraarticular femoroacetabular impingement? </w:t>
      </w:r>
      <w:r w:rsidRPr="00522E6F">
        <w:rPr>
          <w:rFonts w:ascii="Calibri" w:hAnsi="Calibri" w:cs="Calibri"/>
          <w:i/>
          <w:noProof/>
        </w:rPr>
        <w:t>Clin Orthop Relat Res</w:t>
      </w:r>
      <w:r w:rsidRPr="00522E6F">
        <w:rPr>
          <w:rFonts w:ascii="Calibri" w:hAnsi="Calibri" w:cs="Calibri"/>
          <w:noProof/>
        </w:rPr>
        <w:t xml:space="preserve"> 2015;473(4):1299-308.</w:t>
      </w:r>
      <w:bookmarkEnd w:id="58"/>
    </w:p>
    <w:p w14:paraId="4A430EB1" w14:textId="77777777" w:rsidR="00522E6F" w:rsidRPr="00522E6F" w:rsidRDefault="00522E6F" w:rsidP="00522E6F">
      <w:pPr>
        <w:rPr>
          <w:rFonts w:ascii="Calibri" w:hAnsi="Calibri" w:cs="Calibri"/>
          <w:noProof/>
        </w:rPr>
      </w:pPr>
      <w:bookmarkStart w:id="59" w:name="_ENREF_59"/>
      <w:r w:rsidRPr="00522E6F">
        <w:rPr>
          <w:rFonts w:ascii="Calibri" w:hAnsi="Calibri" w:cs="Calibri"/>
          <w:noProof/>
        </w:rPr>
        <w:t>59.</w:t>
      </w:r>
      <w:r w:rsidRPr="00522E6F">
        <w:rPr>
          <w:rFonts w:ascii="Calibri" w:hAnsi="Calibri" w:cs="Calibri"/>
          <w:noProof/>
        </w:rPr>
        <w:tab/>
        <w:t xml:space="preserve">Redmond JM, Gupta A, Stake CE, et al. Clinical results of hip arthroscopy for labral tears: a comparison between intraoperative platelet-rich plasma and bupivacaine injection. </w:t>
      </w:r>
      <w:r w:rsidRPr="00522E6F">
        <w:rPr>
          <w:rFonts w:ascii="Calibri" w:hAnsi="Calibri" w:cs="Calibri"/>
          <w:i/>
          <w:noProof/>
        </w:rPr>
        <w:t>Arthroscopy</w:t>
      </w:r>
      <w:r w:rsidRPr="00522E6F">
        <w:rPr>
          <w:rFonts w:ascii="Calibri" w:hAnsi="Calibri" w:cs="Calibri"/>
          <w:noProof/>
        </w:rPr>
        <w:t xml:space="preserve"> 2015;31(3):445-53.</w:t>
      </w:r>
      <w:bookmarkEnd w:id="59"/>
    </w:p>
    <w:p w14:paraId="68F144D5" w14:textId="77777777" w:rsidR="00522E6F" w:rsidRPr="00522E6F" w:rsidRDefault="00522E6F" w:rsidP="00522E6F">
      <w:pPr>
        <w:rPr>
          <w:rFonts w:ascii="Calibri" w:hAnsi="Calibri" w:cs="Calibri"/>
          <w:noProof/>
        </w:rPr>
      </w:pPr>
      <w:bookmarkStart w:id="60" w:name="_ENREF_60"/>
      <w:r w:rsidRPr="00522E6F">
        <w:rPr>
          <w:rFonts w:ascii="Calibri" w:hAnsi="Calibri" w:cs="Calibri"/>
          <w:noProof/>
        </w:rPr>
        <w:t>60.</w:t>
      </w:r>
      <w:r w:rsidRPr="00522E6F">
        <w:rPr>
          <w:rFonts w:ascii="Calibri" w:hAnsi="Calibri" w:cs="Calibri"/>
          <w:noProof/>
        </w:rPr>
        <w:tab/>
        <w:t xml:space="preserve">Impellizzeri FM, Mannion AF, Naal FD, et al. Validation of the Core Outcome Measures Index in Patients With Femoroacetabular Impingement. </w:t>
      </w:r>
      <w:r w:rsidRPr="00522E6F">
        <w:rPr>
          <w:rFonts w:ascii="Calibri" w:hAnsi="Calibri" w:cs="Calibri"/>
          <w:i/>
          <w:noProof/>
        </w:rPr>
        <w:t>Arthroscopy</w:t>
      </w:r>
      <w:r w:rsidRPr="00522E6F">
        <w:rPr>
          <w:rFonts w:ascii="Calibri" w:hAnsi="Calibri" w:cs="Calibri"/>
          <w:noProof/>
        </w:rPr>
        <w:t xml:space="preserve"> 2015;31(7):1238-46.</w:t>
      </w:r>
      <w:bookmarkEnd w:id="60"/>
    </w:p>
    <w:p w14:paraId="1B4C1540" w14:textId="77777777" w:rsidR="00522E6F" w:rsidRPr="00522E6F" w:rsidRDefault="00522E6F" w:rsidP="00522E6F">
      <w:pPr>
        <w:rPr>
          <w:rFonts w:ascii="Calibri" w:hAnsi="Calibri" w:cs="Calibri"/>
          <w:noProof/>
        </w:rPr>
      </w:pPr>
      <w:bookmarkStart w:id="61" w:name="_ENREF_61"/>
      <w:r w:rsidRPr="00522E6F">
        <w:rPr>
          <w:rFonts w:ascii="Calibri" w:hAnsi="Calibri" w:cs="Calibri"/>
          <w:noProof/>
        </w:rPr>
        <w:t>61.</w:t>
      </w:r>
      <w:r w:rsidRPr="00522E6F">
        <w:rPr>
          <w:rFonts w:ascii="Calibri" w:hAnsi="Calibri" w:cs="Calibri"/>
          <w:noProof/>
        </w:rPr>
        <w:tab/>
        <w:t xml:space="preserve">Yanke AB, Khair MM, Stanley R, et al. Sex Differences in Patients With CAM Deformities With Femoroacetabular Impingement: 3-Dimensional Computed Tomographic Quantification. </w:t>
      </w:r>
      <w:r w:rsidRPr="00522E6F">
        <w:rPr>
          <w:rFonts w:ascii="Calibri" w:hAnsi="Calibri" w:cs="Calibri"/>
          <w:i/>
          <w:noProof/>
        </w:rPr>
        <w:t>Arthroscopy</w:t>
      </w:r>
      <w:r w:rsidRPr="00522E6F">
        <w:rPr>
          <w:rFonts w:ascii="Calibri" w:hAnsi="Calibri" w:cs="Calibri"/>
          <w:noProof/>
        </w:rPr>
        <w:t xml:space="preserve"> 2015;31(12):2301-6.</w:t>
      </w:r>
      <w:bookmarkEnd w:id="61"/>
    </w:p>
    <w:p w14:paraId="074FC6AD" w14:textId="77777777" w:rsidR="00522E6F" w:rsidRPr="00522E6F" w:rsidRDefault="00522E6F" w:rsidP="00522E6F">
      <w:pPr>
        <w:rPr>
          <w:rFonts w:ascii="Calibri" w:hAnsi="Calibri" w:cs="Calibri"/>
          <w:noProof/>
        </w:rPr>
      </w:pPr>
      <w:bookmarkStart w:id="62" w:name="_ENREF_62"/>
      <w:r w:rsidRPr="00522E6F">
        <w:rPr>
          <w:rFonts w:ascii="Calibri" w:hAnsi="Calibri" w:cs="Calibri"/>
          <w:noProof/>
        </w:rPr>
        <w:t>62.</w:t>
      </w:r>
      <w:r w:rsidRPr="00522E6F">
        <w:rPr>
          <w:rFonts w:ascii="Calibri" w:hAnsi="Calibri" w:cs="Calibri"/>
          <w:noProof/>
        </w:rPr>
        <w:tab/>
        <w:t xml:space="preserve">Hingsammer AM, Lee CB, LaReau J, et al. Is acetabular osteoplasty always required in mixed impingement? </w:t>
      </w:r>
      <w:r w:rsidRPr="00522E6F">
        <w:rPr>
          <w:rFonts w:ascii="Calibri" w:hAnsi="Calibri" w:cs="Calibri"/>
          <w:i/>
          <w:noProof/>
        </w:rPr>
        <w:t>Eur J Orthop Surg Traumatol</w:t>
      </w:r>
      <w:r w:rsidRPr="00522E6F">
        <w:rPr>
          <w:rFonts w:ascii="Calibri" w:hAnsi="Calibri" w:cs="Calibri"/>
          <w:noProof/>
        </w:rPr>
        <w:t xml:space="preserve"> 2015;25(2):331-8.</w:t>
      </w:r>
      <w:bookmarkEnd w:id="62"/>
    </w:p>
    <w:p w14:paraId="2F31D8DB" w14:textId="77777777" w:rsidR="00522E6F" w:rsidRPr="00522E6F" w:rsidRDefault="00522E6F" w:rsidP="00522E6F">
      <w:pPr>
        <w:rPr>
          <w:rFonts w:ascii="Calibri" w:hAnsi="Calibri" w:cs="Calibri"/>
          <w:noProof/>
        </w:rPr>
      </w:pPr>
      <w:bookmarkStart w:id="63" w:name="_ENREF_63"/>
      <w:r w:rsidRPr="00522E6F">
        <w:rPr>
          <w:rFonts w:ascii="Calibri" w:hAnsi="Calibri" w:cs="Calibri"/>
          <w:noProof/>
        </w:rPr>
        <w:t>63.</w:t>
      </w:r>
      <w:r w:rsidRPr="00522E6F">
        <w:rPr>
          <w:rFonts w:ascii="Calibri" w:hAnsi="Calibri" w:cs="Calibri"/>
          <w:noProof/>
        </w:rPr>
        <w:tab/>
        <w:t xml:space="preserve">Rafols C, Monckeberg JE, Numair J, et al. Platelet-Rich Plasma Augmentation of Arthroscopic Hip Surgery for Femoroacetabular Impingement: A Prospective Study With 24-Month Follow-up. </w:t>
      </w:r>
      <w:r w:rsidRPr="00522E6F">
        <w:rPr>
          <w:rFonts w:ascii="Calibri" w:hAnsi="Calibri" w:cs="Calibri"/>
          <w:i/>
          <w:noProof/>
        </w:rPr>
        <w:t>Arthroscopy</w:t>
      </w:r>
      <w:r w:rsidRPr="00522E6F">
        <w:rPr>
          <w:rFonts w:ascii="Calibri" w:hAnsi="Calibri" w:cs="Calibri"/>
          <w:noProof/>
        </w:rPr>
        <w:t xml:space="preserve"> 2015;31(10):1886-92.</w:t>
      </w:r>
      <w:bookmarkEnd w:id="63"/>
    </w:p>
    <w:p w14:paraId="76ECE5F8" w14:textId="77777777" w:rsidR="00522E6F" w:rsidRPr="00522E6F" w:rsidRDefault="00522E6F" w:rsidP="00522E6F">
      <w:pPr>
        <w:rPr>
          <w:rFonts w:ascii="Calibri" w:hAnsi="Calibri" w:cs="Calibri"/>
          <w:noProof/>
        </w:rPr>
      </w:pPr>
      <w:bookmarkStart w:id="64" w:name="_ENREF_64"/>
      <w:r w:rsidRPr="00522E6F">
        <w:rPr>
          <w:rFonts w:ascii="Calibri" w:hAnsi="Calibri" w:cs="Calibri"/>
          <w:noProof/>
        </w:rPr>
        <w:t>64.</w:t>
      </w:r>
      <w:r w:rsidRPr="00522E6F">
        <w:rPr>
          <w:rFonts w:ascii="Calibri" w:hAnsi="Calibri" w:cs="Calibri"/>
          <w:noProof/>
        </w:rPr>
        <w:tab/>
        <w:t xml:space="preserve">Larson CM, Giveans MR. Arthroscopic management of femoroacetabular impingement: early outcomes measures. </w:t>
      </w:r>
      <w:r w:rsidRPr="00522E6F">
        <w:rPr>
          <w:rFonts w:ascii="Calibri" w:hAnsi="Calibri" w:cs="Calibri"/>
          <w:i/>
          <w:noProof/>
        </w:rPr>
        <w:t>Arthroscopy</w:t>
      </w:r>
      <w:r w:rsidRPr="00522E6F">
        <w:rPr>
          <w:rFonts w:ascii="Calibri" w:hAnsi="Calibri" w:cs="Calibri"/>
          <w:noProof/>
        </w:rPr>
        <w:t xml:space="preserve"> 2008;24(5):540-6.</w:t>
      </w:r>
      <w:bookmarkEnd w:id="64"/>
    </w:p>
    <w:p w14:paraId="0F89F9C1" w14:textId="77777777" w:rsidR="00522E6F" w:rsidRPr="00522E6F" w:rsidRDefault="00522E6F" w:rsidP="00522E6F">
      <w:pPr>
        <w:rPr>
          <w:rFonts w:ascii="Calibri" w:hAnsi="Calibri" w:cs="Calibri"/>
          <w:noProof/>
        </w:rPr>
      </w:pPr>
      <w:bookmarkStart w:id="65" w:name="_ENREF_65"/>
      <w:r w:rsidRPr="00522E6F">
        <w:rPr>
          <w:rFonts w:ascii="Calibri" w:hAnsi="Calibri" w:cs="Calibri"/>
          <w:noProof/>
        </w:rPr>
        <w:t>65.</w:t>
      </w:r>
      <w:r w:rsidRPr="00522E6F">
        <w:rPr>
          <w:rFonts w:ascii="Calibri" w:hAnsi="Calibri" w:cs="Calibri"/>
          <w:noProof/>
        </w:rPr>
        <w:tab/>
        <w:t xml:space="preserve">Larson CM, Giveans MR, Taylor M. Does arthroscopic FAI correction improve function with radiographic arthritis? </w:t>
      </w:r>
      <w:r w:rsidRPr="00522E6F">
        <w:rPr>
          <w:rFonts w:ascii="Calibri" w:hAnsi="Calibri" w:cs="Calibri"/>
          <w:i/>
          <w:noProof/>
        </w:rPr>
        <w:t>Clin Orthop Relat Res</w:t>
      </w:r>
      <w:r w:rsidRPr="00522E6F">
        <w:rPr>
          <w:rFonts w:ascii="Calibri" w:hAnsi="Calibri" w:cs="Calibri"/>
          <w:noProof/>
        </w:rPr>
        <w:t xml:space="preserve"> 2011;469(6):1667-76.</w:t>
      </w:r>
      <w:bookmarkEnd w:id="65"/>
    </w:p>
    <w:p w14:paraId="5B612218" w14:textId="77777777" w:rsidR="00522E6F" w:rsidRPr="00522E6F" w:rsidRDefault="00522E6F" w:rsidP="00522E6F">
      <w:pPr>
        <w:rPr>
          <w:rFonts w:ascii="Calibri" w:hAnsi="Calibri" w:cs="Calibri"/>
          <w:noProof/>
        </w:rPr>
      </w:pPr>
      <w:bookmarkStart w:id="66" w:name="_ENREF_66"/>
      <w:r w:rsidRPr="00522E6F">
        <w:rPr>
          <w:rFonts w:ascii="Calibri" w:hAnsi="Calibri" w:cs="Calibri"/>
          <w:noProof/>
        </w:rPr>
        <w:lastRenderedPageBreak/>
        <w:t>66.</w:t>
      </w:r>
      <w:r w:rsidRPr="00522E6F">
        <w:rPr>
          <w:rFonts w:ascii="Calibri" w:hAnsi="Calibri" w:cs="Calibri"/>
          <w:noProof/>
        </w:rPr>
        <w:tab/>
        <w:t xml:space="preserve">Redmond JM, El Bitar YF, Gupta A, et al. Arthroscopic acetabuloplasty and labral refixation without labral detachment. </w:t>
      </w:r>
      <w:r w:rsidRPr="00522E6F">
        <w:rPr>
          <w:rFonts w:ascii="Calibri" w:hAnsi="Calibri" w:cs="Calibri"/>
          <w:i/>
          <w:noProof/>
        </w:rPr>
        <w:t>Am J Sports Med</w:t>
      </w:r>
      <w:r w:rsidRPr="00522E6F">
        <w:rPr>
          <w:rFonts w:ascii="Calibri" w:hAnsi="Calibri" w:cs="Calibri"/>
          <w:noProof/>
        </w:rPr>
        <w:t xml:space="preserve"> 2015;43(1):105-12.</w:t>
      </w:r>
      <w:bookmarkEnd w:id="66"/>
    </w:p>
    <w:p w14:paraId="7BF76C90" w14:textId="77777777" w:rsidR="00522E6F" w:rsidRPr="00522E6F" w:rsidRDefault="00522E6F" w:rsidP="00522E6F">
      <w:pPr>
        <w:rPr>
          <w:rFonts w:ascii="Calibri" w:hAnsi="Calibri" w:cs="Calibri"/>
          <w:noProof/>
        </w:rPr>
      </w:pPr>
      <w:bookmarkStart w:id="67" w:name="_ENREF_67"/>
      <w:r w:rsidRPr="00522E6F">
        <w:rPr>
          <w:rFonts w:ascii="Calibri" w:hAnsi="Calibri" w:cs="Calibri"/>
          <w:noProof/>
        </w:rPr>
        <w:t>67.</w:t>
      </w:r>
      <w:r w:rsidRPr="00522E6F">
        <w:rPr>
          <w:rFonts w:ascii="Calibri" w:hAnsi="Calibri" w:cs="Calibri"/>
          <w:noProof/>
        </w:rPr>
        <w:tab/>
        <w:t xml:space="preserve">Philippon MJ, Maxwell RB, Johnston TL, et al. Clinical presentation of femoroacetabular impingement. </w:t>
      </w:r>
      <w:r w:rsidRPr="00522E6F">
        <w:rPr>
          <w:rFonts w:ascii="Calibri" w:hAnsi="Calibri" w:cs="Calibri"/>
          <w:i/>
          <w:noProof/>
        </w:rPr>
        <w:t>Knee Surg Sports Traumatol Arthrosc</w:t>
      </w:r>
      <w:r w:rsidRPr="00522E6F">
        <w:rPr>
          <w:rFonts w:ascii="Calibri" w:hAnsi="Calibri" w:cs="Calibri"/>
          <w:noProof/>
        </w:rPr>
        <w:t xml:space="preserve"> 2007;15(8):1041-7.</w:t>
      </w:r>
      <w:bookmarkEnd w:id="67"/>
    </w:p>
    <w:p w14:paraId="07B87C82" w14:textId="77777777" w:rsidR="00522E6F" w:rsidRPr="00522E6F" w:rsidRDefault="00522E6F" w:rsidP="00522E6F">
      <w:pPr>
        <w:rPr>
          <w:rFonts w:ascii="Calibri" w:hAnsi="Calibri" w:cs="Calibri"/>
          <w:noProof/>
        </w:rPr>
      </w:pPr>
      <w:bookmarkStart w:id="68" w:name="_ENREF_68"/>
      <w:r w:rsidRPr="00522E6F">
        <w:rPr>
          <w:rFonts w:ascii="Calibri" w:hAnsi="Calibri" w:cs="Calibri"/>
          <w:noProof/>
        </w:rPr>
        <w:t>68.</w:t>
      </w:r>
      <w:r w:rsidRPr="00522E6F">
        <w:rPr>
          <w:rFonts w:ascii="Calibri" w:hAnsi="Calibri" w:cs="Calibri"/>
          <w:noProof/>
        </w:rPr>
        <w:tab/>
        <w:t xml:space="preserve">Brunner A, Horisberger M, Herzog RF. Evaluation of a computed tomography-based navigation system prototype for hip arthroscopy in the treatment of femoroacetabular cam impingement. </w:t>
      </w:r>
      <w:r w:rsidRPr="00522E6F">
        <w:rPr>
          <w:rFonts w:ascii="Calibri" w:hAnsi="Calibri" w:cs="Calibri"/>
          <w:i/>
          <w:noProof/>
        </w:rPr>
        <w:t>Arthroscopy</w:t>
      </w:r>
      <w:r w:rsidRPr="00522E6F">
        <w:rPr>
          <w:rFonts w:ascii="Calibri" w:hAnsi="Calibri" w:cs="Calibri"/>
          <w:noProof/>
        </w:rPr>
        <w:t xml:space="preserve"> 2009;25(4):382-91.</w:t>
      </w:r>
      <w:bookmarkEnd w:id="68"/>
    </w:p>
    <w:p w14:paraId="02E12AC6" w14:textId="77777777" w:rsidR="00522E6F" w:rsidRPr="00522E6F" w:rsidRDefault="00522E6F" w:rsidP="00522E6F">
      <w:pPr>
        <w:rPr>
          <w:rFonts w:ascii="Calibri" w:hAnsi="Calibri" w:cs="Calibri"/>
          <w:noProof/>
        </w:rPr>
      </w:pPr>
      <w:bookmarkStart w:id="69" w:name="_ENREF_69"/>
      <w:r w:rsidRPr="00522E6F">
        <w:rPr>
          <w:rFonts w:ascii="Calibri" w:hAnsi="Calibri" w:cs="Calibri"/>
          <w:noProof/>
        </w:rPr>
        <w:t>69.</w:t>
      </w:r>
      <w:r w:rsidRPr="00522E6F">
        <w:rPr>
          <w:rFonts w:ascii="Calibri" w:hAnsi="Calibri" w:cs="Calibri"/>
          <w:noProof/>
        </w:rPr>
        <w:tab/>
        <w:t xml:space="preserve">Horisberger M, Brunner A, Herzog RF. Arthroscopic treatment of femoroacetabular impingement of the hip: a new technique to access the joint. </w:t>
      </w:r>
      <w:r w:rsidRPr="00522E6F">
        <w:rPr>
          <w:rFonts w:ascii="Calibri" w:hAnsi="Calibri" w:cs="Calibri"/>
          <w:i/>
          <w:noProof/>
        </w:rPr>
        <w:t>Clin Orthop Relat Res</w:t>
      </w:r>
      <w:r w:rsidRPr="00522E6F">
        <w:rPr>
          <w:rFonts w:ascii="Calibri" w:hAnsi="Calibri" w:cs="Calibri"/>
          <w:noProof/>
        </w:rPr>
        <w:t xml:space="preserve"> 2010;468(1):182-90.</w:t>
      </w:r>
      <w:bookmarkEnd w:id="69"/>
    </w:p>
    <w:p w14:paraId="7326918A" w14:textId="77777777" w:rsidR="00522E6F" w:rsidRPr="00522E6F" w:rsidRDefault="00522E6F" w:rsidP="00522E6F">
      <w:pPr>
        <w:rPr>
          <w:rFonts w:ascii="Calibri" w:hAnsi="Calibri" w:cs="Calibri"/>
          <w:noProof/>
        </w:rPr>
      </w:pPr>
      <w:bookmarkStart w:id="70" w:name="_ENREF_70"/>
      <w:r w:rsidRPr="00522E6F">
        <w:rPr>
          <w:rFonts w:ascii="Calibri" w:hAnsi="Calibri" w:cs="Calibri"/>
          <w:noProof/>
        </w:rPr>
        <w:t>70.</w:t>
      </w:r>
      <w:r w:rsidRPr="00522E6F">
        <w:rPr>
          <w:rFonts w:ascii="Calibri" w:hAnsi="Calibri" w:cs="Calibri"/>
          <w:noProof/>
        </w:rPr>
        <w:tab/>
        <w:t xml:space="preserve">Haviv B, Singh PJ, Takla A, et al. Arthroscopic femoral osteochondroplasty for cam lesions with isolated acetabular chondral damage. </w:t>
      </w:r>
      <w:r w:rsidRPr="00522E6F">
        <w:rPr>
          <w:rFonts w:ascii="Calibri" w:hAnsi="Calibri" w:cs="Calibri"/>
          <w:i/>
          <w:noProof/>
        </w:rPr>
        <w:t>J Bone Joint Surg Br</w:t>
      </w:r>
      <w:r w:rsidRPr="00522E6F">
        <w:rPr>
          <w:rFonts w:ascii="Calibri" w:hAnsi="Calibri" w:cs="Calibri"/>
          <w:noProof/>
        </w:rPr>
        <w:t xml:space="preserve"> 2010;92(5):629-33.</w:t>
      </w:r>
      <w:bookmarkEnd w:id="70"/>
    </w:p>
    <w:p w14:paraId="2FACFE72" w14:textId="77777777" w:rsidR="00522E6F" w:rsidRPr="00522E6F" w:rsidRDefault="00522E6F" w:rsidP="00522E6F">
      <w:pPr>
        <w:rPr>
          <w:rFonts w:ascii="Calibri" w:hAnsi="Calibri" w:cs="Calibri"/>
          <w:noProof/>
        </w:rPr>
      </w:pPr>
      <w:bookmarkStart w:id="71" w:name="_ENREF_71"/>
      <w:r w:rsidRPr="00522E6F">
        <w:rPr>
          <w:rFonts w:ascii="Calibri" w:hAnsi="Calibri" w:cs="Calibri"/>
          <w:noProof/>
        </w:rPr>
        <w:t>71.</w:t>
      </w:r>
      <w:r w:rsidRPr="00522E6F">
        <w:rPr>
          <w:rFonts w:ascii="Calibri" w:hAnsi="Calibri" w:cs="Calibri"/>
          <w:noProof/>
        </w:rPr>
        <w:tab/>
        <w:t xml:space="preserve">Horisberger M, Brunner A, Herzog RF. Arthroscopic treatment of femoral acetabular impingement in patients with preoperative generalized degenerative changes. </w:t>
      </w:r>
      <w:r w:rsidRPr="00522E6F">
        <w:rPr>
          <w:rFonts w:ascii="Calibri" w:hAnsi="Calibri" w:cs="Calibri"/>
          <w:i/>
          <w:noProof/>
        </w:rPr>
        <w:t>Arthroscopy</w:t>
      </w:r>
      <w:r w:rsidRPr="00522E6F">
        <w:rPr>
          <w:rFonts w:ascii="Calibri" w:hAnsi="Calibri" w:cs="Calibri"/>
          <w:noProof/>
        </w:rPr>
        <w:t xml:space="preserve"> 2010;26(5):623-9.</w:t>
      </w:r>
      <w:bookmarkEnd w:id="71"/>
    </w:p>
    <w:p w14:paraId="0A96C0A8" w14:textId="77777777" w:rsidR="00522E6F" w:rsidRPr="00522E6F" w:rsidRDefault="00522E6F" w:rsidP="00522E6F">
      <w:pPr>
        <w:rPr>
          <w:rFonts w:ascii="Calibri" w:hAnsi="Calibri" w:cs="Calibri"/>
          <w:noProof/>
        </w:rPr>
      </w:pPr>
      <w:bookmarkStart w:id="72" w:name="_ENREF_72"/>
      <w:r w:rsidRPr="00522E6F">
        <w:rPr>
          <w:rFonts w:ascii="Calibri" w:hAnsi="Calibri" w:cs="Calibri"/>
          <w:noProof/>
        </w:rPr>
        <w:t>72.</w:t>
      </w:r>
      <w:r w:rsidRPr="00522E6F">
        <w:rPr>
          <w:rFonts w:ascii="Calibri" w:hAnsi="Calibri" w:cs="Calibri"/>
          <w:noProof/>
        </w:rPr>
        <w:tab/>
        <w:t xml:space="preserve">Gedouin JE, May O, Bonin N, et al. Assessment of arthroscopic management of femoroacetabular impingement. A prospective multicenter study. </w:t>
      </w:r>
      <w:r w:rsidRPr="00522E6F">
        <w:rPr>
          <w:rFonts w:ascii="Calibri" w:hAnsi="Calibri" w:cs="Calibri"/>
          <w:i/>
          <w:noProof/>
        </w:rPr>
        <w:t>Orthop Traumatol Surg Res</w:t>
      </w:r>
      <w:r w:rsidRPr="00522E6F">
        <w:rPr>
          <w:rFonts w:ascii="Calibri" w:hAnsi="Calibri" w:cs="Calibri"/>
          <w:noProof/>
        </w:rPr>
        <w:t xml:space="preserve"> 2010;96(8 Suppl):S59-67.</w:t>
      </w:r>
      <w:bookmarkEnd w:id="72"/>
    </w:p>
    <w:p w14:paraId="125C4BC3" w14:textId="77777777" w:rsidR="00522E6F" w:rsidRPr="00522E6F" w:rsidRDefault="00522E6F" w:rsidP="00522E6F">
      <w:pPr>
        <w:rPr>
          <w:rFonts w:ascii="Calibri" w:hAnsi="Calibri" w:cs="Calibri"/>
          <w:noProof/>
        </w:rPr>
      </w:pPr>
      <w:bookmarkStart w:id="73" w:name="_ENREF_73"/>
      <w:r w:rsidRPr="00522E6F">
        <w:rPr>
          <w:rFonts w:ascii="Calibri" w:hAnsi="Calibri" w:cs="Calibri"/>
          <w:noProof/>
        </w:rPr>
        <w:t>73.</w:t>
      </w:r>
      <w:r w:rsidRPr="00522E6F">
        <w:rPr>
          <w:rFonts w:ascii="Calibri" w:hAnsi="Calibri" w:cs="Calibri"/>
          <w:noProof/>
        </w:rPr>
        <w:tab/>
        <w:t xml:space="preserve">Naal FD, Miozzari HH, Wyss TF, et al. Surgical hip dislocation for the treatment of femoroacetabular impingement in high-level athletes. </w:t>
      </w:r>
      <w:r w:rsidRPr="00522E6F">
        <w:rPr>
          <w:rFonts w:ascii="Calibri" w:hAnsi="Calibri" w:cs="Calibri"/>
          <w:i/>
          <w:noProof/>
        </w:rPr>
        <w:t>Am J Sports Med</w:t>
      </w:r>
      <w:r w:rsidRPr="00522E6F">
        <w:rPr>
          <w:rFonts w:ascii="Calibri" w:hAnsi="Calibri" w:cs="Calibri"/>
          <w:noProof/>
        </w:rPr>
        <w:t xml:space="preserve"> 2011;39(3):544-50.</w:t>
      </w:r>
      <w:bookmarkEnd w:id="73"/>
    </w:p>
    <w:p w14:paraId="5F356363" w14:textId="77777777" w:rsidR="00522E6F" w:rsidRPr="00522E6F" w:rsidRDefault="00522E6F" w:rsidP="00522E6F">
      <w:pPr>
        <w:rPr>
          <w:rFonts w:ascii="Calibri" w:hAnsi="Calibri" w:cs="Calibri"/>
          <w:noProof/>
        </w:rPr>
      </w:pPr>
      <w:bookmarkStart w:id="74" w:name="_ENREF_74"/>
      <w:r w:rsidRPr="00522E6F">
        <w:rPr>
          <w:rFonts w:ascii="Calibri" w:hAnsi="Calibri" w:cs="Calibri"/>
          <w:noProof/>
        </w:rPr>
        <w:t>74.</w:t>
      </w:r>
      <w:r w:rsidRPr="00522E6F">
        <w:rPr>
          <w:rFonts w:ascii="Calibri" w:hAnsi="Calibri" w:cs="Calibri"/>
          <w:noProof/>
        </w:rPr>
        <w:tab/>
        <w:t xml:space="preserve">Naal FD, Impellizzeri FM, Miozzari HH, et al. The German Hip Outcome Score: validation in patients undergoing surgical treatment for femoroacetabular impingement. </w:t>
      </w:r>
      <w:r w:rsidRPr="00522E6F">
        <w:rPr>
          <w:rFonts w:ascii="Calibri" w:hAnsi="Calibri" w:cs="Calibri"/>
          <w:i/>
          <w:noProof/>
        </w:rPr>
        <w:t>Arthroscopy</w:t>
      </w:r>
      <w:r w:rsidRPr="00522E6F">
        <w:rPr>
          <w:rFonts w:ascii="Calibri" w:hAnsi="Calibri" w:cs="Calibri"/>
          <w:noProof/>
        </w:rPr>
        <w:t xml:space="preserve"> 2011;27(3):339-45.</w:t>
      </w:r>
      <w:bookmarkEnd w:id="74"/>
    </w:p>
    <w:p w14:paraId="75FA101A" w14:textId="77777777" w:rsidR="00522E6F" w:rsidRPr="00522E6F" w:rsidRDefault="00522E6F" w:rsidP="00522E6F">
      <w:pPr>
        <w:rPr>
          <w:rFonts w:ascii="Calibri" w:hAnsi="Calibri" w:cs="Calibri"/>
          <w:noProof/>
        </w:rPr>
      </w:pPr>
      <w:bookmarkStart w:id="75" w:name="_ENREF_75"/>
      <w:r w:rsidRPr="00522E6F">
        <w:rPr>
          <w:rFonts w:ascii="Calibri" w:hAnsi="Calibri" w:cs="Calibri"/>
          <w:noProof/>
        </w:rPr>
        <w:t>75.</w:t>
      </w:r>
      <w:r w:rsidRPr="00522E6F">
        <w:rPr>
          <w:rFonts w:ascii="Calibri" w:hAnsi="Calibri" w:cs="Calibri"/>
          <w:noProof/>
        </w:rPr>
        <w:tab/>
        <w:t xml:space="preserve">Philippon MJ, Schroder ESBG, Briggs KK. Hip arthroscopy for femoroacetabular impingement in patients aged 50 years or older. </w:t>
      </w:r>
      <w:r w:rsidRPr="00522E6F">
        <w:rPr>
          <w:rFonts w:ascii="Calibri" w:hAnsi="Calibri" w:cs="Calibri"/>
          <w:i/>
          <w:noProof/>
        </w:rPr>
        <w:t>Arthroscopy</w:t>
      </w:r>
      <w:r w:rsidRPr="00522E6F">
        <w:rPr>
          <w:rFonts w:ascii="Calibri" w:hAnsi="Calibri" w:cs="Calibri"/>
          <w:noProof/>
        </w:rPr>
        <w:t xml:space="preserve"> 2012;28(1):59-65.</w:t>
      </w:r>
      <w:bookmarkEnd w:id="75"/>
    </w:p>
    <w:p w14:paraId="226A67AC" w14:textId="77777777" w:rsidR="00522E6F" w:rsidRPr="00522E6F" w:rsidRDefault="00522E6F" w:rsidP="00522E6F">
      <w:pPr>
        <w:rPr>
          <w:rFonts w:ascii="Calibri" w:hAnsi="Calibri" w:cs="Calibri"/>
          <w:noProof/>
        </w:rPr>
      </w:pPr>
      <w:bookmarkStart w:id="76" w:name="_ENREF_76"/>
      <w:r w:rsidRPr="00522E6F">
        <w:rPr>
          <w:rFonts w:ascii="Calibri" w:hAnsi="Calibri" w:cs="Calibri"/>
          <w:noProof/>
        </w:rPr>
        <w:t>76.</w:t>
      </w:r>
      <w:r w:rsidRPr="00522E6F">
        <w:rPr>
          <w:rFonts w:ascii="Calibri" w:hAnsi="Calibri" w:cs="Calibri"/>
          <w:noProof/>
        </w:rPr>
        <w:tab/>
        <w:t xml:space="preserve">Rupp R, Duggan B. Peripheral versus central compartment starting point in hip arthroscopy for femoroacetabular impingement. </w:t>
      </w:r>
      <w:r w:rsidRPr="00522E6F">
        <w:rPr>
          <w:rFonts w:ascii="Calibri" w:hAnsi="Calibri" w:cs="Calibri"/>
          <w:i/>
          <w:noProof/>
        </w:rPr>
        <w:t>Orthopedics</w:t>
      </w:r>
      <w:r w:rsidRPr="00522E6F">
        <w:rPr>
          <w:rFonts w:ascii="Calibri" w:hAnsi="Calibri" w:cs="Calibri"/>
          <w:noProof/>
        </w:rPr>
        <w:t xml:space="preserve"> 2012;35(2):e148-53.</w:t>
      </w:r>
      <w:bookmarkEnd w:id="76"/>
    </w:p>
    <w:p w14:paraId="241CBDE6" w14:textId="77777777" w:rsidR="00522E6F" w:rsidRPr="00522E6F" w:rsidRDefault="00522E6F" w:rsidP="00522E6F">
      <w:pPr>
        <w:rPr>
          <w:rFonts w:ascii="Calibri" w:hAnsi="Calibri" w:cs="Calibri"/>
          <w:noProof/>
        </w:rPr>
      </w:pPr>
      <w:bookmarkStart w:id="77" w:name="_ENREF_77"/>
      <w:r w:rsidRPr="00522E6F">
        <w:rPr>
          <w:rFonts w:ascii="Calibri" w:hAnsi="Calibri" w:cs="Calibri"/>
          <w:noProof/>
        </w:rPr>
        <w:t>77.</w:t>
      </w:r>
      <w:r w:rsidRPr="00522E6F">
        <w:rPr>
          <w:rFonts w:ascii="Calibri" w:hAnsi="Calibri" w:cs="Calibri"/>
          <w:noProof/>
        </w:rPr>
        <w:tab/>
        <w:t xml:space="preserve">Malviya A, Stafford GH, Villar RN. Is hip arthroscopy for femoroacetabular impingement only for athletes? </w:t>
      </w:r>
      <w:r w:rsidRPr="00522E6F">
        <w:rPr>
          <w:rFonts w:ascii="Calibri" w:hAnsi="Calibri" w:cs="Calibri"/>
          <w:i/>
          <w:noProof/>
        </w:rPr>
        <w:t>Br J Sports Med</w:t>
      </w:r>
      <w:r w:rsidRPr="00522E6F">
        <w:rPr>
          <w:rFonts w:ascii="Calibri" w:hAnsi="Calibri" w:cs="Calibri"/>
          <w:noProof/>
        </w:rPr>
        <w:t xml:space="preserve"> 2012;46(14):1016-8.</w:t>
      </w:r>
      <w:bookmarkEnd w:id="77"/>
    </w:p>
    <w:p w14:paraId="3A6D7F90" w14:textId="77777777" w:rsidR="00522E6F" w:rsidRPr="00522E6F" w:rsidRDefault="00522E6F" w:rsidP="00522E6F">
      <w:pPr>
        <w:rPr>
          <w:rFonts w:ascii="Calibri" w:hAnsi="Calibri" w:cs="Calibri"/>
          <w:noProof/>
        </w:rPr>
      </w:pPr>
      <w:bookmarkStart w:id="78" w:name="_ENREF_78"/>
      <w:r w:rsidRPr="00522E6F">
        <w:rPr>
          <w:rFonts w:ascii="Calibri" w:hAnsi="Calibri" w:cs="Calibri"/>
          <w:noProof/>
        </w:rPr>
        <w:t>78.</w:t>
      </w:r>
      <w:r w:rsidRPr="00522E6F">
        <w:rPr>
          <w:rFonts w:ascii="Calibri" w:hAnsi="Calibri" w:cs="Calibri"/>
          <w:noProof/>
        </w:rPr>
        <w:tab/>
        <w:t xml:space="preserve">Krych AJ, Thompson M, Knutson Z, et al. Arthroscopic labral repair versus selective labral debridement in female patients with femoroacetabular impingement: a prospective randomized study. </w:t>
      </w:r>
      <w:r w:rsidRPr="00522E6F">
        <w:rPr>
          <w:rFonts w:ascii="Calibri" w:hAnsi="Calibri" w:cs="Calibri"/>
          <w:i/>
          <w:noProof/>
        </w:rPr>
        <w:t>Arthroscopy</w:t>
      </w:r>
      <w:r w:rsidRPr="00522E6F">
        <w:rPr>
          <w:rFonts w:ascii="Calibri" w:hAnsi="Calibri" w:cs="Calibri"/>
          <w:noProof/>
        </w:rPr>
        <w:t xml:space="preserve"> 2013;29(1):46-53.</w:t>
      </w:r>
      <w:bookmarkEnd w:id="78"/>
    </w:p>
    <w:p w14:paraId="07939A26" w14:textId="77777777" w:rsidR="00522E6F" w:rsidRPr="00522E6F" w:rsidRDefault="00522E6F" w:rsidP="00522E6F">
      <w:pPr>
        <w:rPr>
          <w:rFonts w:ascii="Calibri" w:hAnsi="Calibri" w:cs="Calibri"/>
          <w:noProof/>
        </w:rPr>
      </w:pPr>
      <w:bookmarkStart w:id="79" w:name="_ENREF_79"/>
      <w:r w:rsidRPr="00522E6F">
        <w:rPr>
          <w:rFonts w:ascii="Calibri" w:hAnsi="Calibri" w:cs="Calibri"/>
          <w:noProof/>
        </w:rPr>
        <w:t>79.</w:t>
      </w:r>
      <w:r w:rsidRPr="00522E6F">
        <w:rPr>
          <w:rFonts w:ascii="Calibri" w:hAnsi="Calibri" w:cs="Calibri"/>
          <w:noProof/>
        </w:rPr>
        <w:tab/>
        <w:t xml:space="preserve">Aprato A, Masse A, Faletti C, et al. Magnetic resonance arthrography for femoroacetabular impingement surgery: is it reliable? </w:t>
      </w:r>
      <w:r w:rsidRPr="00522E6F">
        <w:rPr>
          <w:rFonts w:ascii="Calibri" w:hAnsi="Calibri" w:cs="Calibri"/>
          <w:i/>
          <w:noProof/>
        </w:rPr>
        <w:t>J Orthop Traumatol</w:t>
      </w:r>
      <w:r w:rsidRPr="00522E6F">
        <w:rPr>
          <w:rFonts w:ascii="Calibri" w:hAnsi="Calibri" w:cs="Calibri"/>
          <w:noProof/>
        </w:rPr>
        <w:t xml:space="preserve"> 2013;14(3):201-6.</w:t>
      </w:r>
      <w:bookmarkEnd w:id="79"/>
    </w:p>
    <w:p w14:paraId="633ED4CD" w14:textId="77777777" w:rsidR="00522E6F" w:rsidRPr="00522E6F" w:rsidRDefault="00522E6F" w:rsidP="00522E6F">
      <w:pPr>
        <w:rPr>
          <w:rFonts w:ascii="Calibri" w:hAnsi="Calibri" w:cs="Calibri"/>
          <w:noProof/>
        </w:rPr>
      </w:pPr>
      <w:bookmarkStart w:id="80" w:name="_ENREF_80"/>
      <w:r w:rsidRPr="00522E6F">
        <w:rPr>
          <w:rFonts w:ascii="Calibri" w:hAnsi="Calibri" w:cs="Calibri"/>
          <w:noProof/>
        </w:rPr>
        <w:t>80.</w:t>
      </w:r>
      <w:r w:rsidRPr="00522E6F">
        <w:rPr>
          <w:rFonts w:ascii="Calibri" w:hAnsi="Calibri" w:cs="Calibri"/>
          <w:noProof/>
        </w:rPr>
        <w:tab/>
        <w:t xml:space="preserve">Steppacher SD, Huemmer C, Schwab JM, et al. Surgical hip dislocation for treatment of femoroacetabular impingement: factors predicting 5-year survivorship. </w:t>
      </w:r>
      <w:r w:rsidRPr="00522E6F">
        <w:rPr>
          <w:rFonts w:ascii="Calibri" w:hAnsi="Calibri" w:cs="Calibri"/>
          <w:i/>
          <w:noProof/>
        </w:rPr>
        <w:t>Clin Orthop Relat Res</w:t>
      </w:r>
      <w:r w:rsidRPr="00522E6F">
        <w:rPr>
          <w:rFonts w:ascii="Calibri" w:hAnsi="Calibri" w:cs="Calibri"/>
          <w:noProof/>
        </w:rPr>
        <w:t xml:space="preserve"> 2014;472(1):337-48.</w:t>
      </w:r>
      <w:bookmarkEnd w:id="80"/>
    </w:p>
    <w:p w14:paraId="201B8A88" w14:textId="77777777" w:rsidR="00522E6F" w:rsidRPr="00522E6F" w:rsidRDefault="00522E6F" w:rsidP="00522E6F">
      <w:pPr>
        <w:rPr>
          <w:rFonts w:ascii="Calibri" w:hAnsi="Calibri" w:cs="Calibri"/>
          <w:noProof/>
        </w:rPr>
      </w:pPr>
      <w:bookmarkStart w:id="81" w:name="_ENREF_81"/>
      <w:r w:rsidRPr="00522E6F">
        <w:rPr>
          <w:rFonts w:ascii="Calibri" w:hAnsi="Calibri" w:cs="Calibri"/>
          <w:noProof/>
        </w:rPr>
        <w:t>81.</w:t>
      </w:r>
      <w:r w:rsidRPr="00522E6F">
        <w:rPr>
          <w:rFonts w:ascii="Calibri" w:hAnsi="Calibri" w:cs="Calibri"/>
          <w:noProof/>
        </w:rPr>
        <w:tab/>
        <w:t xml:space="preserve">Domb BG, Stake CE, Botser IB, et al. Surgical dislocation of the hip versus arthroscopic treatment of femoroacetabular impingement: a prospective matched-pair study with average 2-year follow-up. </w:t>
      </w:r>
      <w:r w:rsidRPr="00522E6F">
        <w:rPr>
          <w:rFonts w:ascii="Calibri" w:hAnsi="Calibri" w:cs="Calibri"/>
          <w:i/>
          <w:noProof/>
        </w:rPr>
        <w:t>Arthroscopy</w:t>
      </w:r>
      <w:r w:rsidRPr="00522E6F">
        <w:rPr>
          <w:rFonts w:ascii="Calibri" w:hAnsi="Calibri" w:cs="Calibri"/>
          <w:noProof/>
        </w:rPr>
        <w:t xml:space="preserve"> 2013;29(9):1506-13.</w:t>
      </w:r>
      <w:bookmarkEnd w:id="81"/>
    </w:p>
    <w:p w14:paraId="34B37E44" w14:textId="77777777" w:rsidR="00522E6F" w:rsidRPr="00522E6F" w:rsidRDefault="00522E6F" w:rsidP="00522E6F">
      <w:pPr>
        <w:rPr>
          <w:rFonts w:ascii="Calibri" w:hAnsi="Calibri" w:cs="Calibri"/>
          <w:noProof/>
        </w:rPr>
      </w:pPr>
      <w:bookmarkStart w:id="82" w:name="_ENREF_82"/>
      <w:r w:rsidRPr="00522E6F">
        <w:rPr>
          <w:rFonts w:ascii="Calibri" w:hAnsi="Calibri" w:cs="Calibri"/>
          <w:noProof/>
        </w:rPr>
        <w:t>82.</w:t>
      </w:r>
      <w:r w:rsidRPr="00522E6F">
        <w:rPr>
          <w:rFonts w:ascii="Calibri" w:hAnsi="Calibri" w:cs="Calibri"/>
          <w:noProof/>
        </w:rPr>
        <w:tab/>
        <w:t xml:space="preserve">Dippmann C, Thorborg K, Kraemer O, et al. Hip arthroscopy with labral repair for femoroacetabular impingement: short-term outcomes. </w:t>
      </w:r>
      <w:r w:rsidRPr="00522E6F">
        <w:rPr>
          <w:rFonts w:ascii="Calibri" w:hAnsi="Calibri" w:cs="Calibri"/>
          <w:i/>
          <w:noProof/>
        </w:rPr>
        <w:t>Knee Surg Sports Traumatol Arthrosc</w:t>
      </w:r>
      <w:r w:rsidRPr="00522E6F">
        <w:rPr>
          <w:rFonts w:ascii="Calibri" w:hAnsi="Calibri" w:cs="Calibri"/>
          <w:noProof/>
        </w:rPr>
        <w:t xml:space="preserve"> 2014.</w:t>
      </w:r>
      <w:bookmarkEnd w:id="82"/>
    </w:p>
    <w:p w14:paraId="440D2062" w14:textId="77777777" w:rsidR="00522E6F" w:rsidRPr="00522E6F" w:rsidRDefault="00522E6F" w:rsidP="00522E6F">
      <w:pPr>
        <w:rPr>
          <w:rFonts w:ascii="Calibri" w:hAnsi="Calibri" w:cs="Calibri"/>
          <w:noProof/>
        </w:rPr>
      </w:pPr>
      <w:bookmarkStart w:id="83" w:name="_ENREF_83"/>
      <w:r w:rsidRPr="00522E6F">
        <w:rPr>
          <w:rFonts w:ascii="Calibri" w:hAnsi="Calibri" w:cs="Calibri"/>
          <w:noProof/>
        </w:rPr>
        <w:lastRenderedPageBreak/>
        <w:t>83.</w:t>
      </w:r>
      <w:r w:rsidRPr="00522E6F">
        <w:rPr>
          <w:rFonts w:ascii="Calibri" w:hAnsi="Calibri" w:cs="Calibri"/>
          <w:noProof/>
        </w:rPr>
        <w:tab/>
        <w:t xml:space="preserve">Potter MQ, Wylie JD, Sun GS, et al. Psychologic distress reduces preoperative self-assessment scores in femoroacetabular impingement patients. </w:t>
      </w:r>
      <w:r w:rsidRPr="00522E6F">
        <w:rPr>
          <w:rFonts w:ascii="Calibri" w:hAnsi="Calibri" w:cs="Calibri"/>
          <w:i/>
          <w:noProof/>
        </w:rPr>
        <w:t>Clin Orthop Relat Res</w:t>
      </w:r>
      <w:r w:rsidRPr="00522E6F">
        <w:rPr>
          <w:rFonts w:ascii="Calibri" w:hAnsi="Calibri" w:cs="Calibri"/>
          <w:noProof/>
        </w:rPr>
        <w:t xml:space="preserve"> 2014;472(6):1886-92.</w:t>
      </w:r>
      <w:bookmarkEnd w:id="83"/>
    </w:p>
    <w:p w14:paraId="55530707" w14:textId="77777777" w:rsidR="00522E6F" w:rsidRPr="00522E6F" w:rsidRDefault="00522E6F" w:rsidP="00522E6F">
      <w:pPr>
        <w:rPr>
          <w:rFonts w:ascii="Calibri" w:hAnsi="Calibri" w:cs="Calibri"/>
          <w:noProof/>
        </w:rPr>
      </w:pPr>
      <w:bookmarkStart w:id="84" w:name="_ENREF_84"/>
      <w:r w:rsidRPr="00522E6F">
        <w:rPr>
          <w:rFonts w:ascii="Calibri" w:hAnsi="Calibri" w:cs="Calibri"/>
          <w:noProof/>
        </w:rPr>
        <w:t>84.</w:t>
      </w:r>
      <w:r w:rsidRPr="00522E6F">
        <w:rPr>
          <w:rFonts w:ascii="Calibri" w:hAnsi="Calibri" w:cs="Calibri"/>
          <w:noProof/>
        </w:rPr>
        <w:tab/>
        <w:t xml:space="preserve">Park MS, Yoon SJ, Kim YJ, et al. Hip arthroscopy for femoroacetabular impingement: the changing nature and severity of associated complications over time. </w:t>
      </w:r>
      <w:r w:rsidRPr="00522E6F">
        <w:rPr>
          <w:rFonts w:ascii="Calibri" w:hAnsi="Calibri" w:cs="Calibri"/>
          <w:i/>
          <w:noProof/>
        </w:rPr>
        <w:t>Arthroscopy</w:t>
      </w:r>
      <w:r w:rsidRPr="00522E6F">
        <w:rPr>
          <w:rFonts w:ascii="Calibri" w:hAnsi="Calibri" w:cs="Calibri"/>
          <w:noProof/>
        </w:rPr>
        <w:t xml:space="preserve"> 2014;30(8):957-63.</w:t>
      </w:r>
      <w:bookmarkEnd w:id="84"/>
    </w:p>
    <w:p w14:paraId="72F0D108" w14:textId="77777777" w:rsidR="00522E6F" w:rsidRPr="00522E6F" w:rsidRDefault="00522E6F" w:rsidP="00522E6F">
      <w:pPr>
        <w:rPr>
          <w:rFonts w:ascii="Calibri" w:hAnsi="Calibri" w:cs="Calibri"/>
          <w:noProof/>
        </w:rPr>
      </w:pPr>
      <w:bookmarkStart w:id="85" w:name="_ENREF_85"/>
      <w:r w:rsidRPr="00522E6F">
        <w:rPr>
          <w:rFonts w:ascii="Calibri" w:hAnsi="Calibri" w:cs="Calibri"/>
          <w:noProof/>
        </w:rPr>
        <w:t>85.</w:t>
      </w:r>
      <w:r w:rsidRPr="00522E6F">
        <w:rPr>
          <w:rFonts w:ascii="Calibri" w:hAnsi="Calibri" w:cs="Calibri"/>
          <w:noProof/>
        </w:rPr>
        <w:tab/>
        <w:t xml:space="preserve">Frank RM, Lee S, Bush-Joseph CA, et al. Improved outcomes after hip arthroscopic surgery in patients undergoing T-capsulotomy with complete repair versus partial repair for femoroacetabular impingement: a comparative matched-pair analysis. </w:t>
      </w:r>
      <w:r w:rsidRPr="00522E6F">
        <w:rPr>
          <w:rFonts w:ascii="Calibri" w:hAnsi="Calibri" w:cs="Calibri"/>
          <w:i/>
          <w:noProof/>
        </w:rPr>
        <w:t>Am J Sports Med</w:t>
      </w:r>
      <w:r w:rsidRPr="00522E6F">
        <w:rPr>
          <w:rFonts w:ascii="Calibri" w:hAnsi="Calibri" w:cs="Calibri"/>
          <w:noProof/>
        </w:rPr>
        <w:t xml:space="preserve"> 2014;42(11):2634-42.</w:t>
      </w:r>
      <w:bookmarkEnd w:id="85"/>
    </w:p>
    <w:p w14:paraId="3D4145F0" w14:textId="77777777" w:rsidR="00522E6F" w:rsidRPr="00522E6F" w:rsidRDefault="00522E6F" w:rsidP="00522E6F">
      <w:pPr>
        <w:rPr>
          <w:rFonts w:ascii="Calibri" w:hAnsi="Calibri" w:cs="Calibri"/>
          <w:noProof/>
        </w:rPr>
      </w:pPr>
      <w:bookmarkStart w:id="86" w:name="_ENREF_86"/>
      <w:r w:rsidRPr="00522E6F">
        <w:rPr>
          <w:rFonts w:ascii="Calibri" w:hAnsi="Calibri" w:cs="Calibri"/>
          <w:noProof/>
        </w:rPr>
        <w:t>86.</w:t>
      </w:r>
      <w:r w:rsidRPr="00522E6F">
        <w:rPr>
          <w:rFonts w:ascii="Calibri" w:hAnsi="Calibri" w:cs="Calibri"/>
          <w:noProof/>
        </w:rPr>
        <w:tab/>
        <w:t xml:space="preserve">Khan O, Witt J. Evaluation of the magnitude and location of Cam deformity using three dimensional CT analysis. </w:t>
      </w:r>
      <w:r w:rsidRPr="00522E6F">
        <w:rPr>
          <w:rFonts w:ascii="Calibri" w:hAnsi="Calibri" w:cs="Calibri"/>
          <w:i/>
          <w:noProof/>
        </w:rPr>
        <w:t>Bone Joint J</w:t>
      </w:r>
      <w:r w:rsidRPr="00522E6F">
        <w:rPr>
          <w:rFonts w:ascii="Calibri" w:hAnsi="Calibri" w:cs="Calibri"/>
          <w:noProof/>
        </w:rPr>
        <w:t xml:space="preserve"> 2014;96-b(9):1167-71.</w:t>
      </w:r>
      <w:bookmarkEnd w:id="86"/>
    </w:p>
    <w:p w14:paraId="01ACB1BE" w14:textId="77777777" w:rsidR="00522E6F" w:rsidRPr="00522E6F" w:rsidRDefault="00522E6F" w:rsidP="00522E6F">
      <w:pPr>
        <w:rPr>
          <w:rFonts w:ascii="Calibri" w:hAnsi="Calibri" w:cs="Calibri"/>
          <w:noProof/>
        </w:rPr>
      </w:pPr>
      <w:bookmarkStart w:id="87" w:name="_ENREF_87"/>
      <w:r w:rsidRPr="00522E6F">
        <w:rPr>
          <w:rFonts w:ascii="Calibri" w:hAnsi="Calibri" w:cs="Calibri"/>
          <w:noProof/>
        </w:rPr>
        <w:t>87.</w:t>
      </w:r>
      <w:r w:rsidRPr="00522E6F">
        <w:rPr>
          <w:rFonts w:ascii="Calibri" w:hAnsi="Calibri" w:cs="Calibri"/>
          <w:noProof/>
        </w:rPr>
        <w:tab/>
        <w:t xml:space="preserve">Gicquel T, Gedouin JE, Krantz N, et al. Function and osteoarthritis progression after arthroscopic treatment of femoro-acetabular impingement: A prospective study after a mean follow-up of 4.6 (4.2-5.5) years. </w:t>
      </w:r>
      <w:r w:rsidRPr="00522E6F">
        <w:rPr>
          <w:rFonts w:ascii="Calibri" w:hAnsi="Calibri" w:cs="Calibri"/>
          <w:i/>
          <w:noProof/>
        </w:rPr>
        <w:t>Orthopaedics and Traumatology: Surgery and Research</w:t>
      </w:r>
      <w:r w:rsidRPr="00522E6F">
        <w:rPr>
          <w:rFonts w:ascii="Calibri" w:hAnsi="Calibri" w:cs="Calibri"/>
          <w:noProof/>
        </w:rPr>
        <w:t xml:space="preserve"> 2014;100(6):651-6.</w:t>
      </w:r>
      <w:bookmarkEnd w:id="87"/>
    </w:p>
    <w:p w14:paraId="046AF21A" w14:textId="77777777" w:rsidR="00522E6F" w:rsidRPr="00522E6F" w:rsidRDefault="00522E6F" w:rsidP="00522E6F">
      <w:pPr>
        <w:rPr>
          <w:rFonts w:ascii="Calibri" w:hAnsi="Calibri" w:cs="Calibri"/>
          <w:noProof/>
        </w:rPr>
      </w:pPr>
      <w:bookmarkStart w:id="88" w:name="_ENREF_88"/>
      <w:r w:rsidRPr="00522E6F">
        <w:rPr>
          <w:rFonts w:ascii="Calibri" w:hAnsi="Calibri" w:cs="Calibri"/>
          <w:noProof/>
        </w:rPr>
        <w:t>88.</w:t>
      </w:r>
      <w:r w:rsidRPr="00522E6F">
        <w:rPr>
          <w:rFonts w:ascii="Calibri" w:hAnsi="Calibri" w:cs="Calibri"/>
          <w:noProof/>
        </w:rPr>
        <w:tab/>
        <w:t xml:space="preserve">Peters CL, Anderson LA, Diaz-Ledezma C, et al. Does the nature of chondrolabral injury affect the results of open surgery for femoroacetabular impingement? </w:t>
      </w:r>
      <w:r w:rsidRPr="00522E6F">
        <w:rPr>
          <w:rFonts w:ascii="Calibri" w:hAnsi="Calibri" w:cs="Calibri"/>
          <w:i/>
          <w:noProof/>
        </w:rPr>
        <w:t>Clin Orthop Relat Res</w:t>
      </w:r>
      <w:r w:rsidRPr="00522E6F">
        <w:rPr>
          <w:rFonts w:ascii="Calibri" w:hAnsi="Calibri" w:cs="Calibri"/>
          <w:noProof/>
        </w:rPr>
        <w:t xml:space="preserve"> 2015;473(4):1342-8.</w:t>
      </w:r>
      <w:bookmarkEnd w:id="88"/>
    </w:p>
    <w:p w14:paraId="39E249BB" w14:textId="77777777" w:rsidR="00522E6F" w:rsidRPr="00522E6F" w:rsidRDefault="00522E6F" w:rsidP="00522E6F">
      <w:pPr>
        <w:rPr>
          <w:rFonts w:ascii="Calibri" w:hAnsi="Calibri" w:cs="Calibri"/>
          <w:noProof/>
        </w:rPr>
      </w:pPr>
      <w:bookmarkStart w:id="89" w:name="_ENREF_89"/>
      <w:r w:rsidRPr="00522E6F">
        <w:rPr>
          <w:rFonts w:ascii="Calibri" w:hAnsi="Calibri" w:cs="Calibri"/>
          <w:noProof/>
        </w:rPr>
        <w:t>89.</w:t>
      </w:r>
      <w:r w:rsidRPr="00522E6F">
        <w:rPr>
          <w:rFonts w:ascii="Calibri" w:hAnsi="Calibri" w:cs="Calibri"/>
          <w:noProof/>
        </w:rPr>
        <w:tab/>
        <w:t xml:space="preserve">Steppacher SD, Anwander H, Zurmuhle CA, et al. Eighty Percent of Patients With Surgical Hip Dislocation for Femoroacetabular Impingement Have a Good Clinical Result Without Osteoarthritis Progression at 10 Years. </w:t>
      </w:r>
      <w:r w:rsidRPr="00522E6F">
        <w:rPr>
          <w:rFonts w:ascii="Calibri" w:hAnsi="Calibri" w:cs="Calibri"/>
          <w:i/>
          <w:noProof/>
        </w:rPr>
        <w:t>Clin Orthop Relat Res</w:t>
      </w:r>
      <w:r w:rsidRPr="00522E6F">
        <w:rPr>
          <w:rFonts w:ascii="Calibri" w:hAnsi="Calibri" w:cs="Calibri"/>
          <w:noProof/>
        </w:rPr>
        <w:t xml:space="preserve"> 2014.</w:t>
      </w:r>
      <w:bookmarkEnd w:id="89"/>
    </w:p>
    <w:p w14:paraId="00B9D39E" w14:textId="77777777" w:rsidR="00522E6F" w:rsidRPr="00522E6F" w:rsidRDefault="00522E6F" w:rsidP="00522E6F">
      <w:pPr>
        <w:rPr>
          <w:rFonts w:ascii="Calibri" w:hAnsi="Calibri" w:cs="Calibri"/>
          <w:noProof/>
        </w:rPr>
      </w:pPr>
      <w:bookmarkStart w:id="90" w:name="_ENREF_90"/>
      <w:r w:rsidRPr="00522E6F">
        <w:rPr>
          <w:rFonts w:ascii="Calibri" w:hAnsi="Calibri" w:cs="Calibri"/>
          <w:noProof/>
        </w:rPr>
        <w:t>90.</w:t>
      </w:r>
      <w:r w:rsidRPr="00522E6F">
        <w:rPr>
          <w:rFonts w:ascii="Calibri" w:hAnsi="Calibri" w:cs="Calibri"/>
          <w:noProof/>
        </w:rPr>
        <w:tab/>
        <w:t xml:space="preserve">Naal FD, Schar M, Miozzari HH, et al. Sports and Activity Levels After Open Surgical Treatment of Femoroacetabular Impingement. </w:t>
      </w:r>
      <w:r w:rsidRPr="00522E6F">
        <w:rPr>
          <w:rFonts w:ascii="Calibri" w:hAnsi="Calibri" w:cs="Calibri"/>
          <w:i/>
          <w:noProof/>
        </w:rPr>
        <w:t>Am J Sports Med</w:t>
      </w:r>
      <w:r w:rsidRPr="00522E6F">
        <w:rPr>
          <w:rFonts w:ascii="Calibri" w:hAnsi="Calibri" w:cs="Calibri"/>
          <w:noProof/>
        </w:rPr>
        <w:t xml:space="preserve"> 2014;42(7):1690-5.</w:t>
      </w:r>
      <w:bookmarkEnd w:id="90"/>
    </w:p>
    <w:p w14:paraId="3D5807EA" w14:textId="77777777" w:rsidR="00522E6F" w:rsidRPr="00522E6F" w:rsidRDefault="00522E6F" w:rsidP="00522E6F">
      <w:pPr>
        <w:rPr>
          <w:rFonts w:ascii="Calibri" w:hAnsi="Calibri" w:cs="Calibri"/>
          <w:noProof/>
        </w:rPr>
      </w:pPr>
      <w:bookmarkStart w:id="91" w:name="_ENREF_91"/>
      <w:r w:rsidRPr="00522E6F">
        <w:rPr>
          <w:rFonts w:ascii="Calibri" w:hAnsi="Calibri" w:cs="Calibri"/>
          <w:noProof/>
        </w:rPr>
        <w:t>91.</w:t>
      </w:r>
      <w:r w:rsidRPr="00522E6F">
        <w:rPr>
          <w:rFonts w:ascii="Calibri" w:hAnsi="Calibri" w:cs="Calibri"/>
          <w:noProof/>
        </w:rPr>
        <w:tab/>
        <w:t xml:space="preserve">Kaya M, Suziki T, Minowa T, et al. Ligamentum teres injury is associated with the articular damage pattern in patients with femoroacetabular impingement. </w:t>
      </w:r>
      <w:r w:rsidRPr="00522E6F">
        <w:rPr>
          <w:rFonts w:ascii="Calibri" w:hAnsi="Calibri" w:cs="Calibri"/>
          <w:i/>
          <w:noProof/>
        </w:rPr>
        <w:t>Arthroscopy</w:t>
      </w:r>
      <w:r w:rsidRPr="00522E6F">
        <w:rPr>
          <w:rFonts w:ascii="Calibri" w:hAnsi="Calibri" w:cs="Calibri"/>
          <w:noProof/>
        </w:rPr>
        <w:t xml:space="preserve"> 2014;30(12):1582-7.</w:t>
      </w:r>
      <w:bookmarkEnd w:id="91"/>
    </w:p>
    <w:p w14:paraId="625A7460" w14:textId="77777777" w:rsidR="00522E6F" w:rsidRPr="00522E6F" w:rsidRDefault="00522E6F" w:rsidP="00522E6F">
      <w:pPr>
        <w:rPr>
          <w:rFonts w:ascii="Calibri" w:hAnsi="Calibri" w:cs="Calibri"/>
          <w:noProof/>
        </w:rPr>
      </w:pPr>
      <w:bookmarkStart w:id="92" w:name="_ENREF_92"/>
      <w:r w:rsidRPr="00522E6F">
        <w:rPr>
          <w:rFonts w:ascii="Calibri" w:hAnsi="Calibri" w:cs="Calibri"/>
          <w:noProof/>
        </w:rPr>
        <w:t>92.</w:t>
      </w:r>
      <w:r w:rsidRPr="00522E6F">
        <w:rPr>
          <w:rFonts w:ascii="Calibri" w:hAnsi="Calibri" w:cs="Calibri"/>
          <w:noProof/>
        </w:rPr>
        <w:tab/>
        <w:t xml:space="preserve">Ross JR, Tannenbaum EP, Nepple JJ, et al. Functional acetabular orientation varies between supine and standing radiographs: implications for treatment of femoroacetabular impingement. </w:t>
      </w:r>
      <w:r w:rsidRPr="00522E6F">
        <w:rPr>
          <w:rFonts w:ascii="Calibri" w:hAnsi="Calibri" w:cs="Calibri"/>
          <w:i/>
          <w:noProof/>
        </w:rPr>
        <w:t>Clin Orthop Relat Res</w:t>
      </w:r>
      <w:r w:rsidRPr="00522E6F">
        <w:rPr>
          <w:rFonts w:ascii="Calibri" w:hAnsi="Calibri" w:cs="Calibri"/>
          <w:noProof/>
        </w:rPr>
        <w:t xml:space="preserve"> 2015;473(4):1267-73.</w:t>
      </w:r>
      <w:bookmarkEnd w:id="92"/>
    </w:p>
    <w:p w14:paraId="2C523378" w14:textId="77777777" w:rsidR="00522E6F" w:rsidRPr="00522E6F" w:rsidRDefault="00522E6F" w:rsidP="00522E6F">
      <w:pPr>
        <w:rPr>
          <w:rFonts w:ascii="Calibri" w:hAnsi="Calibri" w:cs="Calibri"/>
          <w:noProof/>
        </w:rPr>
      </w:pPr>
      <w:bookmarkStart w:id="93" w:name="_ENREF_93"/>
      <w:r w:rsidRPr="00522E6F">
        <w:rPr>
          <w:rFonts w:ascii="Calibri" w:hAnsi="Calibri" w:cs="Calibri"/>
          <w:noProof/>
        </w:rPr>
        <w:t>93.</w:t>
      </w:r>
      <w:r w:rsidRPr="00522E6F">
        <w:rPr>
          <w:rFonts w:ascii="Calibri" w:hAnsi="Calibri" w:cs="Calibri"/>
          <w:noProof/>
        </w:rPr>
        <w:tab/>
        <w:t xml:space="preserve">Ferro FP, Ho CP, Briggs KK, et al. Patient-centered outcomes after hip arthroscopy for femoroacetabular impingement and labral tears are not different in patients with normal, high, or low femoral version. </w:t>
      </w:r>
      <w:r w:rsidRPr="00522E6F">
        <w:rPr>
          <w:rFonts w:ascii="Calibri" w:hAnsi="Calibri" w:cs="Calibri"/>
          <w:i/>
          <w:noProof/>
        </w:rPr>
        <w:t>Arthroscopy</w:t>
      </w:r>
      <w:r w:rsidRPr="00522E6F">
        <w:rPr>
          <w:rFonts w:ascii="Calibri" w:hAnsi="Calibri" w:cs="Calibri"/>
          <w:noProof/>
        </w:rPr>
        <w:t xml:space="preserve"> 2015;31(3):454-9.</w:t>
      </w:r>
      <w:bookmarkEnd w:id="93"/>
    </w:p>
    <w:p w14:paraId="7C30397F" w14:textId="77777777" w:rsidR="00522E6F" w:rsidRPr="00522E6F" w:rsidRDefault="00522E6F" w:rsidP="00522E6F">
      <w:pPr>
        <w:rPr>
          <w:rFonts w:ascii="Calibri" w:hAnsi="Calibri" w:cs="Calibri"/>
          <w:noProof/>
        </w:rPr>
      </w:pPr>
      <w:bookmarkStart w:id="94" w:name="_ENREF_94"/>
      <w:r w:rsidRPr="00522E6F">
        <w:rPr>
          <w:rFonts w:ascii="Calibri" w:hAnsi="Calibri" w:cs="Calibri"/>
          <w:noProof/>
        </w:rPr>
        <w:t>94.</w:t>
      </w:r>
      <w:r w:rsidRPr="00522E6F">
        <w:rPr>
          <w:rFonts w:ascii="Calibri" w:hAnsi="Calibri" w:cs="Calibri"/>
          <w:noProof/>
        </w:rPr>
        <w:tab/>
        <w:t xml:space="preserve">Chahal J, Van Thiel GS, Mather RC, 3rd, et al. The Patient Acceptable Symptomatic State for the Modified Harris Hip Score and Hip Outcome Score Among Patients Undergoing Surgical Treatment for Femoroacetabular Impingement. </w:t>
      </w:r>
      <w:r w:rsidRPr="00522E6F">
        <w:rPr>
          <w:rFonts w:ascii="Calibri" w:hAnsi="Calibri" w:cs="Calibri"/>
          <w:i/>
          <w:noProof/>
        </w:rPr>
        <w:t>Am J Sports Med</w:t>
      </w:r>
      <w:r w:rsidRPr="00522E6F">
        <w:rPr>
          <w:rFonts w:ascii="Calibri" w:hAnsi="Calibri" w:cs="Calibri"/>
          <w:noProof/>
        </w:rPr>
        <w:t xml:space="preserve"> 2015;43(8):1844-9.</w:t>
      </w:r>
      <w:bookmarkEnd w:id="94"/>
    </w:p>
    <w:p w14:paraId="7BED4C6C" w14:textId="77777777" w:rsidR="00522E6F" w:rsidRPr="00522E6F" w:rsidRDefault="00522E6F" w:rsidP="00522E6F">
      <w:pPr>
        <w:rPr>
          <w:rFonts w:ascii="Calibri" w:hAnsi="Calibri" w:cs="Calibri"/>
          <w:noProof/>
        </w:rPr>
      </w:pPr>
      <w:bookmarkStart w:id="95" w:name="_ENREF_95"/>
      <w:r w:rsidRPr="00522E6F">
        <w:rPr>
          <w:rFonts w:ascii="Calibri" w:hAnsi="Calibri" w:cs="Calibri"/>
          <w:noProof/>
        </w:rPr>
        <w:t>95.</w:t>
      </w:r>
      <w:r w:rsidRPr="00522E6F">
        <w:rPr>
          <w:rFonts w:ascii="Calibri" w:hAnsi="Calibri" w:cs="Calibri"/>
          <w:noProof/>
        </w:rPr>
        <w:tab/>
        <w:t xml:space="preserve">Fabricant PD, Fields KG, Taylor SA, et al. The effect of femoral and acetabular version on clinical outcomes after arthroscopic femoroacetabular impingement surgery. </w:t>
      </w:r>
      <w:r w:rsidRPr="00522E6F">
        <w:rPr>
          <w:rFonts w:ascii="Calibri" w:hAnsi="Calibri" w:cs="Calibri"/>
          <w:i/>
          <w:noProof/>
        </w:rPr>
        <w:t>J Bone Joint Surg Am</w:t>
      </w:r>
      <w:r w:rsidRPr="00522E6F">
        <w:rPr>
          <w:rFonts w:ascii="Calibri" w:hAnsi="Calibri" w:cs="Calibri"/>
          <w:noProof/>
        </w:rPr>
        <w:t xml:space="preserve"> 2015;97(7):537-43.</w:t>
      </w:r>
      <w:bookmarkEnd w:id="95"/>
    </w:p>
    <w:p w14:paraId="4B63AB84" w14:textId="77777777" w:rsidR="00522E6F" w:rsidRPr="00522E6F" w:rsidRDefault="00522E6F" w:rsidP="00522E6F">
      <w:pPr>
        <w:rPr>
          <w:rFonts w:ascii="Calibri" w:hAnsi="Calibri" w:cs="Calibri"/>
          <w:noProof/>
        </w:rPr>
      </w:pPr>
      <w:bookmarkStart w:id="96" w:name="_ENREF_96"/>
      <w:r w:rsidRPr="00522E6F">
        <w:rPr>
          <w:rFonts w:ascii="Calibri" w:hAnsi="Calibri" w:cs="Calibri"/>
          <w:noProof/>
        </w:rPr>
        <w:t>96.</w:t>
      </w:r>
      <w:r w:rsidRPr="00522E6F">
        <w:rPr>
          <w:rFonts w:ascii="Calibri" w:hAnsi="Calibri" w:cs="Calibri"/>
          <w:noProof/>
        </w:rPr>
        <w:tab/>
        <w:t xml:space="preserve">Hingsammer AM, Stelzeneder D, Kalish LA, et al. Prognostic factors for mid-term symptom relief after open surgical correction for femoroacetabular impingement. </w:t>
      </w:r>
      <w:r w:rsidRPr="00522E6F">
        <w:rPr>
          <w:rFonts w:ascii="Calibri" w:hAnsi="Calibri" w:cs="Calibri"/>
          <w:i/>
          <w:noProof/>
        </w:rPr>
        <w:t>Hip int</w:t>
      </w:r>
      <w:r w:rsidRPr="00522E6F">
        <w:rPr>
          <w:rFonts w:ascii="Calibri" w:hAnsi="Calibri" w:cs="Calibri"/>
          <w:noProof/>
        </w:rPr>
        <w:t xml:space="preserve"> 2015;25(5):406-12.</w:t>
      </w:r>
      <w:bookmarkEnd w:id="96"/>
    </w:p>
    <w:p w14:paraId="2C125EE6" w14:textId="77777777" w:rsidR="00522E6F" w:rsidRPr="00522E6F" w:rsidRDefault="00522E6F" w:rsidP="00522E6F">
      <w:pPr>
        <w:rPr>
          <w:rFonts w:ascii="Calibri" w:hAnsi="Calibri" w:cs="Calibri"/>
          <w:noProof/>
        </w:rPr>
      </w:pPr>
      <w:bookmarkStart w:id="97" w:name="_ENREF_97"/>
      <w:r w:rsidRPr="00522E6F">
        <w:rPr>
          <w:rFonts w:ascii="Calibri" w:hAnsi="Calibri" w:cs="Calibri"/>
          <w:noProof/>
        </w:rPr>
        <w:t>97.</w:t>
      </w:r>
      <w:r w:rsidRPr="00522E6F">
        <w:rPr>
          <w:rFonts w:ascii="Calibri" w:hAnsi="Calibri" w:cs="Calibri"/>
          <w:noProof/>
        </w:rPr>
        <w:tab/>
        <w:t xml:space="preserve">Ross JR, Bedi A, Stone RM, et al. Characterization of symptomatic hip impingement in butterfly ice hockey goalies. </w:t>
      </w:r>
      <w:r w:rsidRPr="00522E6F">
        <w:rPr>
          <w:rFonts w:ascii="Calibri" w:hAnsi="Calibri" w:cs="Calibri"/>
          <w:i/>
          <w:noProof/>
        </w:rPr>
        <w:t>Arthroscopy</w:t>
      </w:r>
      <w:r w:rsidRPr="00522E6F">
        <w:rPr>
          <w:rFonts w:ascii="Calibri" w:hAnsi="Calibri" w:cs="Calibri"/>
          <w:noProof/>
        </w:rPr>
        <w:t xml:space="preserve"> 2015;31(4):635-42.</w:t>
      </w:r>
      <w:bookmarkEnd w:id="97"/>
    </w:p>
    <w:p w14:paraId="6110EC82" w14:textId="77777777" w:rsidR="00522E6F" w:rsidRPr="00522E6F" w:rsidRDefault="00522E6F" w:rsidP="00522E6F">
      <w:pPr>
        <w:rPr>
          <w:rFonts w:ascii="Calibri" w:hAnsi="Calibri" w:cs="Calibri"/>
          <w:noProof/>
        </w:rPr>
      </w:pPr>
      <w:bookmarkStart w:id="98" w:name="_ENREF_98"/>
      <w:r w:rsidRPr="00522E6F">
        <w:rPr>
          <w:rFonts w:ascii="Calibri" w:hAnsi="Calibri" w:cs="Calibri"/>
          <w:noProof/>
        </w:rPr>
        <w:lastRenderedPageBreak/>
        <w:t>98.</w:t>
      </w:r>
      <w:r w:rsidRPr="00522E6F">
        <w:rPr>
          <w:rFonts w:ascii="Calibri" w:hAnsi="Calibri" w:cs="Calibri"/>
          <w:noProof/>
        </w:rPr>
        <w:tab/>
        <w:t xml:space="preserve">Bulat E, Bixby SD, Siversson C, et al. Planar dGEMRIC Maps May Aid Imaging Assessment of Cartilage Damage in Femoroacetabular Impingement. </w:t>
      </w:r>
      <w:r w:rsidRPr="00522E6F">
        <w:rPr>
          <w:rFonts w:ascii="Calibri" w:hAnsi="Calibri" w:cs="Calibri"/>
          <w:i/>
          <w:noProof/>
        </w:rPr>
        <w:t>Clin Orthop Relat Res</w:t>
      </w:r>
      <w:r w:rsidRPr="00522E6F">
        <w:rPr>
          <w:rFonts w:ascii="Calibri" w:hAnsi="Calibri" w:cs="Calibri"/>
          <w:noProof/>
        </w:rPr>
        <w:t xml:space="preserve"> 2016;474(2):467-78.</w:t>
      </w:r>
      <w:bookmarkEnd w:id="98"/>
    </w:p>
    <w:p w14:paraId="35750CE9" w14:textId="77777777" w:rsidR="00522E6F" w:rsidRPr="00522E6F" w:rsidRDefault="00522E6F" w:rsidP="00522E6F">
      <w:pPr>
        <w:rPr>
          <w:rFonts w:ascii="Calibri" w:hAnsi="Calibri" w:cs="Calibri"/>
          <w:noProof/>
        </w:rPr>
      </w:pPr>
      <w:bookmarkStart w:id="99" w:name="_ENREF_99"/>
      <w:r w:rsidRPr="00522E6F">
        <w:rPr>
          <w:rFonts w:ascii="Calibri" w:hAnsi="Calibri" w:cs="Calibri"/>
          <w:noProof/>
        </w:rPr>
        <w:t>99.</w:t>
      </w:r>
      <w:r w:rsidRPr="00522E6F">
        <w:rPr>
          <w:rFonts w:ascii="Calibri" w:hAnsi="Calibri" w:cs="Calibri"/>
          <w:noProof/>
        </w:rPr>
        <w:tab/>
        <w:t xml:space="preserve">Byrd JW, Jones KS. Arthroscopic femoroplasty in the management of cam-type femoroacetabular impingement. </w:t>
      </w:r>
      <w:r w:rsidRPr="00522E6F">
        <w:rPr>
          <w:rFonts w:ascii="Calibri" w:hAnsi="Calibri" w:cs="Calibri"/>
          <w:i/>
          <w:noProof/>
        </w:rPr>
        <w:t>Clin Orthop Relat Res</w:t>
      </w:r>
      <w:r w:rsidRPr="00522E6F">
        <w:rPr>
          <w:rFonts w:ascii="Calibri" w:hAnsi="Calibri" w:cs="Calibri"/>
          <w:noProof/>
        </w:rPr>
        <w:t xml:space="preserve"> 2009;467(3):739-46.</w:t>
      </w:r>
      <w:bookmarkEnd w:id="99"/>
    </w:p>
    <w:p w14:paraId="69E97FFE" w14:textId="77777777" w:rsidR="00522E6F" w:rsidRPr="00522E6F" w:rsidRDefault="00522E6F" w:rsidP="00522E6F">
      <w:pPr>
        <w:rPr>
          <w:rFonts w:ascii="Calibri" w:hAnsi="Calibri" w:cs="Calibri"/>
          <w:noProof/>
        </w:rPr>
      </w:pPr>
      <w:bookmarkStart w:id="100" w:name="_ENREF_100"/>
      <w:r w:rsidRPr="00522E6F">
        <w:rPr>
          <w:rFonts w:ascii="Calibri" w:hAnsi="Calibri" w:cs="Calibri"/>
          <w:noProof/>
        </w:rPr>
        <w:t>100.</w:t>
      </w:r>
      <w:r w:rsidRPr="00522E6F">
        <w:rPr>
          <w:rFonts w:ascii="Calibri" w:hAnsi="Calibri" w:cs="Calibri"/>
          <w:noProof/>
        </w:rPr>
        <w:tab/>
        <w:t xml:space="preserve">Polat G, Dikmen G, Erdil M, et al. Arthroscopic treatment of femoroacetabular impingement: early outcomes. </w:t>
      </w:r>
      <w:r w:rsidRPr="00522E6F">
        <w:rPr>
          <w:rFonts w:ascii="Calibri" w:hAnsi="Calibri" w:cs="Calibri"/>
          <w:i/>
          <w:noProof/>
        </w:rPr>
        <w:t>Acta Orthop Traumatol Turc</w:t>
      </w:r>
      <w:r w:rsidRPr="00522E6F">
        <w:rPr>
          <w:rFonts w:ascii="Calibri" w:hAnsi="Calibri" w:cs="Calibri"/>
          <w:noProof/>
        </w:rPr>
        <w:t xml:space="preserve"> 2013;47(5):311-7.</w:t>
      </w:r>
      <w:bookmarkEnd w:id="100"/>
    </w:p>
    <w:p w14:paraId="6AB9771E" w14:textId="77777777" w:rsidR="00522E6F" w:rsidRPr="00522E6F" w:rsidRDefault="00522E6F" w:rsidP="00522E6F">
      <w:pPr>
        <w:rPr>
          <w:rFonts w:ascii="Calibri" w:hAnsi="Calibri" w:cs="Calibri"/>
          <w:noProof/>
        </w:rPr>
      </w:pPr>
      <w:bookmarkStart w:id="101" w:name="_ENREF_101"/>
      <w:r w:rsidRPr="00522E6F">
        <w:rPr>
          <w:rFonts w:ascii="Calibri" w:hAnsi="Calibri" w:cs="Calibri"/>
          <w:noProof/>
        </w:rPr>
        <w:t>101.</w:t>
      </w:r>
      <w:r w:rsidRPr="00522E6F">
        <w:rPr>
          <w:rFonts w:ascii="Calibri" w:hAnsi="Calibri" w:cs="Calibri"/>
          <w:noProof/>
        </w:rPr>
        <w:tab/>
        <w:t xml:space="preserve">Murphy S, Tannast M, Kim YJ, et al. Debridement of the adult hip for femoroacetabular impingement: indications and preliminary clinical results. </w:t>
      </w:r>
      <w:r w:rsidRPr="00522E6F">
        <w:rPr>
          <w:rFonts w:ascii="Calibri" w:hAnsi="Calibri" w:cs="Calibri"/>
          <w:i/>
          <w:noProof/>
        </w:rPr>
        <w:t>Clin Orthop Relat Res</w:t>
      </w:r>
      <w:r w:rsidRPr="00522E6F">
        <w:rPr>
          <w:rFonts w:ascii="Calibri" w:hAnsi="Calibri" w:cs="Calibri"/>
          <w:noProof/>
        </w:rPr>
        <w:t xml:space="preserve"> 2004(429):178-81.</w:t>
      </w:r>
      <w:bookmarkEnd w:id="101"/>
    </w:p>
    <w:p w14:paraId="38693B94" w14:textId="77777777" w:rsidR="00522E6F" w:rsidRPr="00522E6F" w:rsidRDefault="00522E6F" w:rsidP="00522E6F">
      <w:pPr>
        <w:rPr>
          <w:rFonts w:ascii="Calibri" w:hAnsi="Calibri" w:cs="Calibri"/>
          <w:noProof/>
        </w:rPr>
      </w:pPr>
      <w:bookmarkStart w:id="102" w:name="_ENREF_102"/>
      <w:r w:rsidRPr="00522E6F">
        <w:rPr>
          <w:rFonts w:ascii="Calibri" w:hAnsi="Calibri" w:cs="Calibri"/>
          <w:noProof/>
        </w:rPr>
        <w:t>102.</w:t>
      </w:r>
      <w:r w:rsidRPr="00522E6F">
        <w:rPr>
          <w:rFonts w:ascii="Calibri" w:hAnsi="Calibri" w:cs="Calibri"/>
          <w:noProof/>
        </w:rPr>
        <w:tab/>
        <w:t xml:space="preserve">Botser IB, Jackson TJ, Smith TW, et al. Open surgical dislocation versus arthroscopic treatment of femoroacetabular impingement. </w:t>
      </w:r>
      <w:r w:rsidRPr="00522E6F">
        <w:rPr>
          <w:rFonts w:ascii="Calibri" w:hAnsi="Calibri" w:cs="Calibri"/>
          <w:i/>
          <w:noProof/>
        </w:rPr>
        <w:t>Am J Orthop (Belle Mead NJ)</w:t>
      </w:r>
      <w:r w:rsidRPr="00522E6F">
        <w:rPr>
          <w:rFonts w:ascii="Calibri" w:hAnsi="Calibri" w:cs="Calibri"/>
          <w:noProof/>
        </w:rPr>
        <w:t xml:space="preserve"> 2014;43(5):209-14.</w:t>
      </w:r>
      <w:bookmarkEnd w:id="102"/>
    </w:p>
    <w:p w14:paraId="2B7A59F2" w14:textId="77777777" w:rsidR="00522E6F" w:rsidRPr="00522E6F" w:rsidRDefault="00522E6F" w:rsidP="00522E6F">
      <w:pPr>
        <w:rPr>
          <w:rFonts w:ascii="Calibri" w:hAnsi="Calibri" w:cs="Calibri"/>
          <w:noProof/>
        </w:rPr>
      </w:pPr>
      <w:bookmarkStart w:id="103" w:name="_ENREF_103"/>
      <w:r w:rsidRPr="00522E6F">
        <w:rPr>
          <w:rFonts w:ascii="Calibri" w:hAnsi="Calibri" w:cs="Calibri"/>
          <w:noProof/>
        </w:rPr>
        <w:t>103.</w:t>
      </w:r>
      <w:r w:rsidRPr="00522E6F">
        <w:rPr>
          <w:rFonts w:ascii="Calibri" w:hAnsi="Calibri" w:cs="Calibri"/>
          <w:noProof/>
        </w:rPr>
        <w:tab/>
        <w:t xml:space="preserve">Bardakos NV, Vasconcelos JC, Villar RN. Early outcome of hip arthroscopy for femoroacetabular impingement: the role of femoral osteoplasty in symptomatic improvement. </w:t>
      </w:r>
      <w:r w:rsidRPr="00522E6F">
        <w:rPr>
          <w:rFonts w:ascii="Calibri" w:hAnsi="Calibri" w:cs="Calibri"/>
          <w:i/>
          <w:noProof/>
        </w:rPr>
        <w:t>J Bone Joint Surg Br</w:t>
      </w:r>
      <w:r w:rsidRPr="00522E6F">
        <w:rPr>
          <w:rFonts w:ascii="Calibri" w:hAnsi="Calibri" w:cs="Calibri"/>
          <w:noProof/>
        </w:rPr>
        <w:t xml:space="preserve"> 2008;90(12):1570-5.</w:t>
      </w:r>
      <w:bookmarkEnd w:id="103"/>
    </w:p>
    <w:p w14:paraId="7984D1FE" w14:textId="77777777" w:rsidR="00522E6F" w:rsidRPr="00522E6F" w:rsidRDefault="00522E6F" w:rsidP="00522E6F">
      <w:pPr>
        <w:rPr>
          <w:rFonts w:ascii="Calibri" w:hAnsi="Calibri" w:cs="Calibri"/>
          <w:noProof/>
        </w:rPr>
      </w:pPr>
      <w:bookmarkStart w:id="104" w:name="_ENREF_104"/>
      <w:r w:rsidRPr="00522E6F">
        <w:rPr>
          <w:rFonts w:ascii="Calibri" w:hAnsi="Calibri" w:cs="Calibri"/>
          <w:noProof/>
        </w:rPr>
        <w:t>104.</w:t>
      </w:r>
      <w:r w:rsidRPr="00522E6F">
        <w:rPr>
          <w:rFonts w:ascii="Calibri" w:hAnsi="Calibri" w:cs="Calibri"/>
          <w:noProof/>
        </w:rPr>
        <w:tab/>
        <w:t xml:space="preserve">Kempthorne JT, Armour PC, Rietveld JA, et al. Surgical dislocation of the hip and the management of femoroacetabular impingement: results of the Christchurch experience. </w:t>
      </w:r>
      <w:r w:rsidRPr="00522E6F">
        <w:rPr>
          <w:rFonts w:ascii="Calibri" w:hAnsi="Calibri" w:cs="Calibri"/>
          <w:i/>
          <w:noProof/>
        </w:rPr>
        <w:t>ANZ J Surg</w:t>
      </w:r>
      <w:r w:rsidRPr="00522E6F">
        <w:rPr>
          <w:rFonts w:ascii="Calibri" w:hAnsi="Calibri" w:cs="Calibri"/>
          <w:noProof/>
        </w:rPr>
        <w:t xml:space="preserve"> 2011;81(6):446-50.</w:t>
      </w:r>
      <w:bookmarkEnd w:id="104"/>
    </w:p>
    <w:p w14:paraId="263C3F67" w14:textId="77777777" w:rsidR="00522E6F" w:rsidRPr="00522E6F" w:rsidRDefault="00522E6F" w:rsidP="00522E6F">
      <w:pPr>
        <w:rPr>
          <w:rFonts w:ascii="Calibri" w:hAnsi="Calibri" w:cs="Calibri"/>
          <w:noProof/>
        </w:rPr>
      </w:pPr>
      <w:bookmarkStart w:id="105" w:name="_ENREF_105"/>
      <w:r w:rsidRPr="00522E6F">
        <w:rPr>
          <w:rFonts w:ascii="Calibri" w:hAnsi="Calibri" w:cs="Calibri"/>
          <w:noProof/>
        </w:rPr>
        <w:t>105.</w:t>
      </w:r>
      <w:r w:rsidRPr="00522E6F">
        <w:rPr>
          <w:rFonts w:ascii="Calibri" w:hAnsi="Calibri" w:cs="Calibri"/>
          <w:noProof/>
        </w:rPr>
        <w:tab/>
        <w:t xml:space="preserve">Buchler L, Neumann M, Schwab JM, et al. Arthroscopic Versus Open Cam Resection in the Treatment of Femoroacetabular Impingement. </w:t>
      </w:r>
      <w:r w:rsidRPr="00522E6F">
        <w:rPr>
          <w:rFonts w:ascii="Calibri" w:hAnsi="Calibri" w:cs="Calibri"/>
          <w:i/>
          <w:noProof/>
        </w:rPr>
        <w:t>Arthroscopy - Journal of Arthroscopic and Related Surgery</w:t>
      </w:r>
      <w:r w:rsidRPr="00522E6F">
        <w:rPr>
          <w:rFonts w:ascii="Calibri" w:hAnsi="Calibri" w:cs="Calibri"/>
          <w:noProof/>
        </w:rPr>
        <w:t xml:space="preserve"> 2013;29(4):653-60.</w:t>
      </w:r>
      <w:bookmarkEnd w:id="105"/>
    </w:p>
    <w:p w14:paraId="73DB9727" w14:textId="77777777" w:rsidR="00522E6F" w:rsidRPr="00522E6F" w:rsidRDefault="00522E6F" w:rsidP="00522E6F">
      <w:pPr>
        <w:rPr>
          <w:rFonts w:ascii="Calibri" w:hAnsi="Calibri" w:cs="Calibri"/>
          <w:noProof/>
        </w:rPr>
      </w:pPr>
      <w:bookmarkStart w:id="106" w:name="_ENREF_106"/>
      <w:r w:rsidRPr="00522E6F">
        <w:rPr>
          <w:rFonts w:ascii="Calibri" w:hAnsi="Calibri" w:cs="Calibri"/>
          <w:noProof/>
        </w:rPr>
        <w:t>106.</w:t>
      </w:r>
      <w:r w:rsidRPr="00522E6F">
        <w:rPr>
          <w:rFonts w:ascii="Calibri" w:hAnsi="Calibri" w:cs="Calibri"/>
          <w:noProof/>
        </w:rPr>
        <w:tab/>
        <w:t xml:space="preserve">Matsuda DK, Schnieder CP, Sehgal B. The critical corner of cam femoroacetabular impingement: clinical support of an emerging concept. </w:t>
      </w:r>
      <w:r w:rsidRPr="00522E6F">
        <w:rPr>
          <w:rFonts w:ascii="Calibri" w:hAnsi="Calibri" w:cs="Calibri"/>
          <w:i/>
          <w:noProof/>
        </w:rPr>
        <w:t>Arthroscopy</w:t>
      </w:r>
      <w:r w:rsidRPr="00522E6F">
        <w:rPr>
          <w:rFonts w:ascii="Calibri" w:hAnsi="Calibri" w:cs="Calibri"/>
          <w:noProof/>
        </w:rPr>
        <w:t xml:space="preserve"> 2014;30(5):575-80.</w:t>
      </w:r>
      <w:bookmarkEnd w:id="106"/>
    </w:p>
    <w:p w14:paraId="3B88E95D" w14:textId="77777777" w:rsidR="00522E6F" w:rsidRPr="00522E6F" w:rsidRDefault="00522E6F" w:rsidP="00522E6F">
      <w:pPr>
        <w:rPr>
          <w:rFonts w:ascii="Calibri" w:hAnsi="Calibri" w:cs="Calibri"/>
          <w:noProof/>
        </w:rPr>
      </w:pPr>
      <w:bookmarkStart w:id="107" w:name="_ENREF_107"/>
      <w:r w:rsidRPr="00522E6F">
        <w:rPr>
          <w:rFonts w:ascii="Calibri" w:hAnsi="Calibri" w:cs="Calibri"/>
          <w:noProof/>
        </w:rPr>
        <w:t>107.</w:t>
      </w:r>
      <w:r w:rsidRPr="00522E6F">
        <w:rPr>
          <w:rFonts w:ascii="Calibri" w:hAnsi="Calibri" w:cs="Calibri"/>
          <w:noProof/>
        </w:rPr>
        <w:tab/>
        <w:t xml:space="preserve">Malagelada F, Del Carmen VA, Barke SJ, et al. The anterior mini-open approach for femeroacetabular impingement: Gait and functional assessment at one year post-surgery. </w:t>
      </w:r>
      <w:r w:rsidRPr="00522E6F">
        <w:rPr>
          <w:rFonts w:ascii="Calibri" w:hAnsi="Calibri" w:cs="Calibri"/>
          <w:i/>
          <w:noProof/>
        </w:rPr>
        <w:t>Ann Phys Rehabil Med</w:t>
      </w:r>
      <w:r w:rsidRPr="00522E6F">
        <w:rPr>
          <w:rFonts w:ascii="Calibri" w:hAnsi="Calibri" w:cs="Calibri"/>
          <w:noProof/>
        </w:rPr>
        <w:t xml:space="preserve"> 2015;58(2):60-5.</w:t>
      </w:r>
      <w:bookmarkEnd w:id="107"/>
    </w:p>
    <w:p w14:paraId="17ACBCA0" w14:textId="77777777" w:rsidR="00522E6F" w:rsidRPr="00522E6F" w:rsidRDefault="00522E6F" w:rsidP="00522E6F">
      <w:pPr>
        <w:rPr>
          <w:rFonts w:ascii="Calibri" w:hAnsi="Calibri" w:cs="Calibri"/>
          <w:noProof/>
        </w:rPr>
      </w:pPr>
      <w:bookmarkStart w:id="108" w:name="_ENREF_108"/>
      <w:r w:rsidRPr="00522E6F">
        <w:rPr>
          <w:rFonts w:ascii="Calibri" w:hAnsi="Calibri" w:cs="Calibri"/>
          <w:noProof/>
        </w:rPr>
        <w:t>108.</w:t>
      </w:r>
      <w:r w:rsidRPr="00522E6F">
        <w:rPr>
          <w:rFonts w:ascii="Calibri" w:hAnsi="Calibri" w:cs="Calibri"/>
          <w:noProof/>
        </w:rPr>
        <w:tab/>
        <w:t xml:space="preserve">Roos BD, Roos MV, Junior AC, et al. Extracapsular approach for arthroscopic treatment of femoroacetabular impingement: clinical and radiographic results and complications. </w:t>
      </w:r>
      <w:r w:rsidRPr="00522E6F">
        <w:rPr>
          <w:rFonts w:ascii="Calibri" w:hAnsi="Calibri" w:cs="Calibri"/>
          <w:i/>
          <w:noProof/>
        </w:rPr>
        <w:t>Rev Bras Ortop</w:t>
      </w:r>
      <w:r w:rsidRPr="00522E6F">
        <w:rPr>
          <w:rFonts w:ascii="Calibri" w:hAnsi="Calibri" w:cs="Calibri"/>
          <w:noProof/>
        </w:rPr>
        <w:t xml:space="preserve"> 2015;50(4):430-7.</w:t>
      </w:r>
      <w:bookmarkEnd w:id="108"/>
    </w:p>
    <w:p w14:paraId="1C4FA616" w14:textId="77777777" w:rsidR="00522E6F" w:rsidRPr="00522E6F" w:rsidRDefault="00522E6F" w:rsidP="00522E6F">
      <w:pPr>
        <w:rPr>
          <w:rFonts w:ascii="Calibri" w:hAnsi="Calibri" w:cs="Calibri"/>
          <w:noProof/>
        </w:rPr>
      </w:pPr>
      <w:bookmarkStart w:id="109" w:name="_ENREF_109"/>
      <w:r w:rsidRPr="00522E6F">
        <w:rPr>
          <w:rFonts w:ascii="Calibri" w:hAnsi="Calibri" w:cs="Calibri"/>
          <w:noProof/>
        </w:rPr>
        <w:t>109.</w:t>
      </w:r>
      <w:r w:rsidRPr="00522E6F">
        <w:rPr>
          <w:rFonts w:ascii="Calibri" w:hAnsi="Calibri" w:cs="Calibri"/>
          <w:noProof/>
        </w:rPr>
        <w:tab/>
        <w:t xml:space="preserve">Sansone M, Ahlden M, Jonasson P, et al. Good Results After Hip Arthroscopy for Femoroacetabular Impingement in Top-Level Athletes. </w:t>
      </w:r>
      <w:r w:rsidRPr="00522E6F">
        <w:rPr>
          <w:rFonts w:ascii="Calibri" w:hAnsi="Calibri" w:cs="Calibri"/>
          <w:i/>
          <w:noProof/>
        </w:rPr>
        <w:t>Orthop J Sports Med</w:t>
      </w:r>
      <w:r w:rsidRPr="00522E6F">
        <w:rPr>
          <w:rFonts w:ascii="Calibri" w:hAnsi="Calibri" w:cs="Calibri"/>
          <w:noProof/>
        </w:rPr>
        <w:t xml:space="preserve"> 2015;3(2):2325967115569691.</w:t>
      </w:r>
      <w:bookmarkEnd w:id="109"/>
    </w:p>
    <w:p w14:paraId="1B86608D" w14:textId="4E89ECD6" w:rsidR="00522E6F" w:rsidRDefault="00522E6F" w:rsidP="00522E6F">
      <w:pPr>
        <w:rPr>
          <w:rFonts w:ascii="Calibri" w:hAnsi="Calibri" w:cs="Calibri"/>
          <w:noProof/>
        </w:rPr>
      </w:pPr>
    </w:p>
    <w:p w14:paraId="31AB05FF" w14:textId="52943A1E" w:rsidR="002C4F9C" w:rsidRDefault="00F60A59">
      <w:r>
        <w:fldChar w:fldCharType="end"/>
      </w:r>
    </w:p>
    <w:sectPr w:rsidR="002C4F9C" w:rsidSect="001C35A6">
      <w:foot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B0299B" w14:textId="77777777" w:rsidR="00A8280C" w:rsidRDefault="00A8280C" w:rsidP="005435C9">
      <w:r>
        <w:separator/>
      </w:r>
    </w:p>
  </w:endnote>
  <w:endnote w:type="continuationSeparator" w:id="0">
    <w:p w14:paraId="527216A6" w14:textId="77777777" w:rsidR="00A8280C" w:rsidRDefault="00A8280C" w:rsidP="005435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6101887"/>
      <w:docPartObj>
        <w:docPartGallery w:val="Page Numbers (Bottom of Page)"/>
        <w:docPartUnique/>
      </w:docPartObj>
    </w:sdtPr>
    <w:sdtEndPr>
      <w:rPr>
        <w:noProof/>
      </w:rPr>
    </w:sdtEndPr>
    <w:sdtContent>
      <w:p w14:paraId="6CF8513D" w14:textId="25F581AE" w:rsidR="005517DF" w:rsidRDefault="005517DF">
        <w:pPr>
          <w:pStyle w:val="Footer"/>
          <w:jc w:val="right"/>
        </w:pPr>
        <w:r>
          <w:fldChar w:fldCharType="begin"/>
        </w:r>
        <w:r>
          <w:instrText xml:space="preserve"> PAGE   \* MERGEFORMAT </w:instrText>
        </w:r>
        <w:r>
          <w:fldChar w:fldCharType="separate"/>
        </w:r>
        <w:r w:rsidR="002729C0">
          <w:rPr>
            <w:noProof/>
          </w:rPr>
          <w:t>16</w:t>
        </w:r>
        <w:r>
          <w:rPr>
            <w:noProof/>
          </w:rPr>
          <w:fldChar w:fldCharType="end"/>
        </w:r>
      </w:p>
    </w:sdtContent>
  </w:sdt>
  <w:p w14:paraId="189BD2AC" w14:textId="77777777" w:rsidR="005517DF" w:rsidRDefault="005517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C5DC85" w14:textId="77777777" w:rsidR="00A8280C" w:rsidRDefault="00A8280C" w:rsidP="005435C9">
      <w:r>
        <w:separator/>
      </w:r>
    </w:p>
  </w:footnote>
  <w:footnote w:type="continuationSeparator" w:id="0">
    <w:p w14:paraId="1B7E6310" w14:textId="77777777" w:rsidR="00A8280C" w:rsidRDefault="00A8280C" w:rsidP="005435C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E3B1E0A"/>
    <w:multiLevelType w:val="hybridMultilevel"/>
    <w:tmpl w:val="9A7E654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JS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5x002s5vsf9s9exsxlpr2r80ptsx9wa55a5&quot;&gt;Library-2-25-13-Saved-Saved&lt;record-ids&gt;&lt;item&gt;5299&lt;/item&gt;&lt;item&gt;5522&lt;/item&gt;&lt;item&gt;6095&lt;/item&gt;&lt;item&gt;6944&lt;/item&gt;&lt;item&gt;6949&lt;/item&gt;&lt;item&gt;6951&lt;/item&gt;&lt;item&gt;6952&lt;/item&gt;&lt;item&gt;6953&lt;/item&gt;&lt;item&gt;7012&lt;/item&gt;&lt;item&gt;8399&lt;/item&gt;&lt;item&gt;8783&lt;/item&gt;&lt;item&gt;8788&lt;/item&gt;&lt;item&gt;9259&lt;/item&gt;&lt;item&gt;9631&lt;/item&gt;&lt;item&gt;9639&lt;/item&gt;&lt;item&gt;9644&lt;/item&gt;&lt;item&gt;9645&lt;/item&gt;&lt;item&gt;9647&lt;/item&gt;&lt;item&gt;9648&lt;/item&gt;&lt;item&gt;9672&lt;/item&gt;&lt;item&gt;9686&lt;/item&gt;&lt;item&gt;9691&lt;/item&gt;&lt;item&gt;9702&lt;/item&gt;&lt;item&gt;9844&lt;/item&gt;&lt;item&gt;9957&lt;/item&gt;&lt;item&gt;10092&lt;/item&gt;&lt;item&gt;10281&lt;/item&gt;&lt;item&gt;10402&lt;/item&gt;&lt;item&gt;11718&lt;/item&gt;&lt;item&gt;11734&lt;/item&gt;&lt;item&gt;11768&lt;/item&gt;&lt;item&gt;11814&lt;/item&gt;&lt;item&gt;11825&lt;/item&gt;&lt;item&gt;11826&lt;/item&gt;&lt;item&gt;11827&lt;/item&gt;&lt;item&gt;11828&lt;/item&gt;&lt;item&gt;11829&lt;/item&gt;&lt;item&gt;11830&lt;/item&gt;&lt;item&gt;11831&lt;/item&gt;&lt;item&gt;11832&lt;/item&gt;&lt;item&gt;11833&lt;/item&gt;&lt;item&gt;11834&lt;/item&gt;&lt;item&gt;11835&lt;/item&gt;&lt;item&gt;11836&lt;/item&gt;&lt;item&gt;11837&lt;/item&gt;&lt;item&gt;11838&lt;/item&gt;&lt;item&gt;11839&lt;/item&gt;&lt;item&gt;11840&lt;/item&gt;&lt;item&gt;11841&lt;/item&gt;&lt;item&gt;11842&lt;/item&gt;&lt;item&gt;11843&lt;/item&gt;&lt;item&gt;11844&lt;/item&gt;&lt;item&gt;11845&lt;/item&gt;&lt;item&gt;11846&lt;/item&gt;&lt;item&gt;11847&lt;/item&gt;&lt;item&gt;11848&lt;/item&gt;&lt;item&gt;11849&lt;/item&gt;&lt;item&gt;11850&lt;/item&gt;&lt;item&gt;11851&lt;/item&gt;&lt;item&gt;11852&lt;/item&gt;&lt;item&gt;11853&lt;/item&gt;&lt;item&gt;11854&lt;/item&gt;&lt;item&gt;11855&lt;/item&gt;&lt;item&gt;11856&lt;/item&gt;&lt;item&gt;11857&lt;/item&gt;&lt;item&gt;11858&lt;/item&gt;&lt;item&gt;11859&lt;/item&gt;&lt;item&gt;11860&lt;/item&gt;&lt;item&gt;11862&lt;/item&gt;&lt;item&gt;11863&lt;/item&gt;&lt;item&gt;11864&lt;/item&gt;&lt;item&gt;11865&lt;/item&gt;&lt;item&gt;11866&lt;/item&gt;&lt;item&gt;11867&lt;/item&gt;&lt;item&gt;11868&lt;/item&gt;&lt;item&gt;11869&lt;/item&gt;&lt;item&gt;11870&lt;/item&gt;&lt;item&gt;11871&lt;/item&gt;&lt;item&gt;11872&lt;/item&gt;&lt;item&gt;11873&lt;/item&gt;&lt;item&gt;11874&lt;/item&gt;&lt;item&gt;11875&lt;/item&gt;&lt;item&gt;11876&lt;/item&gt;&lt;item&gt;11877&lt;/item&gt;&lt;item&gt;11878&lt;/item&gt;&lt;item&gt;11879&lt;/item&gt;&lt;item&gt;11880&lt;/item&gt;&lt;item&gt;11881&lt;/item&gt;&lt;item&gt;11882&lt;/item&gt;&lt;item&gt;11883&lt;/item&gt;&lt;item&gt;11884&lt;/item&gt;&lt;item&gt;11885&lt;/item&gt;&lt;item&gt;11886&lt;/item&gt;&lt;item&gt;11887&lt;/item&gt;&lt;item&gt;11888&lt;/item&gt;&lt;item&gt;11889&lt;/item&gt;&lt;item&gt;11890&lt;/item&gt;&lt;item&gt;11891&lt;/item&gt;&lt;item&gt;11892&lt;/item&gt;&lt;item&gt;11893&lt;/item&gt;&lt;item&gt;11894&lt;/item&gt;&lt;item&gt;11895&lt;/item&gt;&lt;item&gt;11896&lt;/item&gt;&lt;item&gt;11897&lt;/item&gt;&lt;item&gt;11898&lt;/item&gt;&lt;item&gt;11899&lt;/item&gt;&lt;item&gt;11900&lt;/item&gt;&lt;item&gt;11901&lt;/item&gt;&lt;item&gt;11944&lt;/item&gt;&lt;/record-ids&gt;&lt;/item&gt;&lt;/Libraries&gt;"/>
  </w:docVars>
  <w:rsids>
    <w:rsidRoot w:val="00591A6A"/>
    <w:rsid w:val="00012128"/>
    <w:rsid w:val="00012A1D"/>
    <w:rsid w:val="00012FE3"/>
    <w:rsid w:val="0001677A"/>
    <w:rsid w:val="00042A02"/>
    <w:rsid w:val="00060991"/>
    <w:rsid w:val="00064989"/>
    <w:rsid w:val="00077BC7"/>
    <w:rsid w:val="00081B6F"/>
    <w:rsid w:val="000968E5"/>
    <w:rsid w:val="000A5B18"/>
    <w:rsid w:val="000C3317"/>
    <w:rsid w:val="000E27A3"/>
    <w:rsid w:val="00120B53"/>
    <w:rsid w:val="001221FB"/>
    <w:rsid w:val="00140799"/>
    <w:rsid w:val="00166A98"/>
    <w:rsid w:val="0017091E"/>
    <w:rsid w:val="00171A8F"/>
    <w:rsid w:val="001866F9"/>
    <w:rsid w:val="001A1B9F"/>
    <w:rsid w:val="001A64A1"/>
    <w:rsid w:val="001C0A71"/>
    <w:rsid w:val="001C35A6"/>
    <w:rsid w:val="001C6F2C"/>
    <w:rsid w:val="00231307"/>
    <w:rsid w:val="002420DB"/>
    <w:rsid w:val="00265CC7"/>
    <w:rsid w:val="002729C0"/>
    <w:rsid w:val="002952EC"/>
    <w:rsid w:val="002A6ADC"/>
    <w:rsid w:val="002B5C55"/>
    <w:rsid w:val="002C4F9C"/>
    <w:rsid w:val="002D5AE4"/>
    <w:rsid w:val="002E0E68"/>
    <w:rsid w:val="002E4209"/>
    <w:rsid w:val="003227D6"/>
    <w:rsid w:val="00335854"/>
    <w:rsid w:val="00340D28"/>
    <w:rsid w:val="0034173E"/>
    <w:rsid w:val="003477F6"/>
    <w:rsid w:val="00362DE2"/>
    <w:rsid w:val="00374A8D"/>
    <w:rsid w:val="003817C6"/>
    <w:rsid w:val="00391231"/>
    <w:rsid w:val="003A5C09"/>
    <w:rsid w:val="003D469B"/>
    <w:rsid w:val="004276E0"/>
    <w:rsid w:val="004549F0"/>
    <w:rsid w:val="0045579F"/>
    <w:rsid w:val="004806E0"/>
    <w:rsid w:val="00485387"/>
    <w:rsid w:val="00492642"/>
    <w:rsid w:val="004D44F1"/>
    <w:rsid w:val="004D5949"/>
    <w:rsid w:val="004D5A76"/>
    <w:rsid w:val="004E776B"/>
    <w:rsid w:val="004F12EE"/>
    <w:rsid w:val="005019D3"/>
    <w:rsid w:val="00522E6F"/>
    <w:rsid w:val="005435C9"/>
    <w:rsid w:val="0054403B"/>
    <w:rsid w:val="005517DF"/>
    <w:rsid w:val="005672FD"/>
    <w:rsid w:val="00580153"/>
    <w:rsid w:val="00591A6A"/>
    <w:rsid w:val="00597A4C"/>
    <w:rsid w:val="005A128B"/>
    <w:rsid w:val="005A1808"/>
    <w:rsid w:val="005A2E82"/>
    <w:rsid w:val="005B515D"/>
    <w:rsid w:val="005C4C9E"/>
    <w:rsid w:val="005E18B7"/>
    <w:rsid w:val="005E5597"/>
    <w:rsid w:val="00617804"/>
    <w:rsid w:val="00625B9C"/>
    <w:rsid w:val="00646848"/>
    <w:rsid w:val="0065695F"/>
    <w:rsid w:val="0066575F"/>
    <w:rsid w:val="00667C7A"/>
    <w:rsid w:val="006743CE"/>
    <w:rsid w:val="006915DF"/>
    <w:rsid w:val="006C6C63"/>
    <w:rsid w:val="00741828"/>
    <w:rsid w:val="0074624E"/>
    <w:rsid w:val="00782132"/>
    <w:rsid w:val="00783934"/>
    <w:rsid w:val="00784CB2"/>
    <w:rsid w:val="007948A5"/>
    <w:rsid w:val="007B0363"/>
    <w:rsid w:val="007B4462"/>
    <w:rsid w:val="007C28E2"/>
    <w:rsid w:val="007D4B3E"/>
    <w:rsid w:val="007E2529"/>
    <w:rsid w:val="007F0CBB"/>
    <w:rsid w:val="007F64D5"/>
    <w:rsid w:val="008006E1"/>
    <w:rsid w:val="008051AD"/>
    <w:rsid w:val="008172B8"/>
    <w:rsid w:val="00826CCC"/>
    <w:rsid w:val="00846F6B"/>
    <w:rsid w:val="0085469B"/>
    <w:rsid w:val="008563C9"/>
    <w:rsid w:val="008620C7"/>
    <w:rsid w:val="0088093A"/>
    <w:rsid w:val="00881EA0"/>
    <w:rsid w:val="0088347A"/>
    <w:rsid w:val="008A0263"/>
    <w:rsid w:val="008B3CB1"/>
    <w:rsid w:val="008B474C"/>
    <w:rsid w:val="008B7006"/>
    <w:rsid w:val="008C615E"/>
    <w:rsid w:val="008D3930"/>
    <w:rsid w:val="008D76AF"/>
    <w:rsid w:val="008F1232"/>
    <w:rsid w:val="008F5E8F"/>
    <w:rsid w:val="008F5F0F"/>
    <w:rsid w:val="008F618F"/>
    <w:rsid w:val="00917F17"/>
    <w:rsid w:val="00941635"/>
    <w:rsid w:val="00942F19"/>
    <w:rsid w:val="00955D58"/>
    <w:rsid w:val="00963316"/>
    <w:rsid w:val="00990C64"/>
    <w:rsid w:val="009A6B2B"/>
    <w:rsid w:val="009B3B18"/>
    <w:rsid w:val="009B773C"/>
    <w:rsid w:val="009E1B26"/>
    <w:rsid w:val="009E513E"/>
    <w:rsid w:val="009F5B1E"/>
    <w:rsid w:val="00A24560"/>
    <w:rsid w:val="00A33187"/>
    <w:rsid w:val="00A33F14"/>
    <w:rsid w:val="00A400A1"/>
    <w:rsid w:val="00A73103"/>
    <w:rsid w:val="00A742A2"/>
    <w:rsid w:val="00A8280C"/>
    <w:rsid w:val="00AA11B3"/>
    <w:rsid w:val="00AB2DAC"/>
    <w:rsid w:val="00AB6930"/>
    <w:rsid w:val="00AD74B5"/>
    <w:rsid w:val="00AD7F42"/>
    <w:rsid w:val="00AE41A8"/>
    <w:rsid w:val="00AE78AE"/>
    <w:rsid w:val="00B13AA9"/>
    <w:rsid w:val="00B31B52"/>
    <w:rsid w:val="00B52A8B"/>
    <w:rsid w:val="00B55B59"/>
    <w:rsid w:val="00B57681"/>
    <w:rsid w:val="00B80A92"/>
    <w:rsid w:val="00B912C7"/>
    <w:rsid w:val="00BA1A06"/>
    <w:rsid w:val="00BB5289"/>
    <w:rsid w:val="00BC1F19"/>
    <w:rsid w:val="00BD3C92"/>
    <w:rsid w:val="00BD5A49"/>
    <w:rsid w:val="00BE03B0"/>
    <w:rsid w:val="00BE5863"/>
    <w:rsid w:val="00BF1F2D"/>
    <w:rsid w:val="00C06BE5"/>
    <w:rsid w:val="00C22753"/>
    <w:rsid w:val="00C265C7"/>
    <w:rsid w:val="00C477AC"/>
    <w:rsid w:val="00C733FA"/>
    <w:rsid w:val="00C90C52"/>
    <w:rsid w:val="00CA2AC1"/>
    <w:rsid w:val="00CA51E7"/>
    <w:rsid w:val="00CC2C8C"/>
    <w:rsid w:val="00CC6B0C"/>
    <w:rsid w:val="00CD04AB"/>
    <w:rsid w:val="00CD44E8"/>
    <w:rsid w:val="00CE302B"/>
    <w:rsid w:val="00CE5B8A"/>
    <w:rsid w:val="00CE7365"/>
    <w:rsid w:val="00CF4146"/>
    <w:rsid w:val="00D021C5"/>
    <w:rsid w:val="00D031D1"/>
    <w:rsid w:val="00D1721B"/>
    <w:rsid w:val="00D502B2"/>
    <w:rsid w:val="00D57DAE"/>
    <w:rsid w:val="00D72001"/>
    <w:rsid w:val="00D7797A"/>
    <w:rsid w:val="00D97AE7"/>
    <w:rsid w:val="00DB6221"/>
    <w:rsid w:val="00DB6D3C"/>
    <w:rsid w:val="00DF642B"/>
    <w:rsid w:val="00E07BF4"/>
    <w:rsid w:val="00E264E1"/>
    <w:rsid w:val="00E31DF3"/>
    <w:rsid w:val="00E329B9"/>
    <w:rsid w:val="00E3576F"/>
    <w:rsid w:val="00E508EA"/>
    <w:rsid w:val="00E725F1"/>
    <w:rsid w:val="00E76F33"/>
    <w:rsid w:val="00E84ADA"/>
    <w:rsid w:val="00E95528"/>
    <w:rsid w:val="00E969FC"/>
    <w:rsid w:val="00EC2B0B"/>
    <w:rsid w:val="00EC57C5"/>
    <w:rsid w:val="00EE2518"/>
    <w:rsid w:val="00EF056B"/>
    <w:rsid w:val="00F363D1"/>
    <w:rsid w:val="00F60A59"/>
    <w:rsid w:val="00F61F59"/>
    <w:rsid w:val="00F70611"/>
    <w:rsid w:val="00FA3859"/>
    <w:rsid w:val="00FA3944"/>
    <w:rsid w:val="00FA4AA7"/>
    <w:rsid w:val="00FD4EE3"/>
    <w:rsid w:val="00FE2E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1F6451"/>
  <w15:docId w15:val="{2F6F98C6-42EC-4B14-AA46-CB810255E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91A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57681"/>
    <w:rPr>
      <w:sz w:val="18"/>
      <w:szCs w:val="18"/>
    </w:rPr>
  </w:style>
  <w:style w:type="paragraph" w:styleId="CommentText">
    <w:name w:val="annotation text"/>
    <w:basedOn w:val="Normal"/>
    <w:link w:val="CommentTextChar"/>
    <w:uiPriority w:val="99"/>
    <w:unhideWhenUsed/>
    <w:rsid w:val="00B57681"/>
  </w:style>
  <w:style w:type="character" w:customStyle="1" w:styleId="CommentTextChar">
    <w:name w:val="Comment Text Char"/>
    <w:basedOn w:val="DefaultParagraphFont"/>
    <w:link w:val="CommentText"/>
    <w:uiPriority w:val="99"/>
    <w:rsid w:val="00B57681"/>
  </w:style>
  <w:style w:type="paragraph" w:styleId="CommentSubject">
    <w:name w:val="annotation subject"/>
    <w:basedOn w:val="CommentText"/>
    <w:next w:val="CommentText"/>
    <w:link w:val="CommentSubjectChar"/>
    <w:uiPriority w:val="99"/>
    <w:semiHidden/>
    <w:unhideWhenUsed/>
    <w:rsid w:val="00B57681"/>
    <w:rPr>
      <w:b/>
      <w:bCs/>
      <w:sz w:val="20"/>
      <w:szCs w:val="20"/>
    </w:rPr>
  </w:style>
  <w:style w:type="character" w:customStyle="1" w:styleId="CommentSubjectChar">
    <w:name w:val="Comment Subject Char"/>
    <w:basedOn w:val="CommentTextChar"/>
    <w:link w:val="CommentSubject"/>
    <w:uiPriority w:val="99"/>
    <w:semiHidden/>
    <w:rsid w:val="00B57681"/>
    <w:rPr>
      <w:b/>
      <w:bCs/>
      <w:sz w:val="20"/>
      <w:szCs w:val="20"/>
    </w:rPr>
  </w:style>
  <w:style w:type="paragraph" w:styleId="BalloonText">
    <w:name w:val="Balloon Text"/>
    <w:basedOn w:val="Normal"/>
    <w:link w:val="BalloonTextChar"/>
    <w:uiPriority w:val="99"/>
    <w:semiHidden/>
    <w:unhideWhenUsed/>
    <w:rsid w:val="00B5768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57681"/>
    <w:rPr>
      <w:rFonts w:ascii="Times New Roman" w:hAnsi="Times New Roman" w:cs="Times New Roman"/>
      <w:sz w:val="18"/>
      <w:szCs w:val="18"/>
    </w:rPr>
  </w:style>
  <w:style w:type="paragraph" w:styleId="ListParagraph">
    <w:name w:val="List Paragraph"/>
    <w:basedOn w:val="Normal"/>
    <w:uiPriority w:val="34"/>
    <w:qFormat/>
    <w:rsid w:val="008172B8"/>
    <w:pPr>
      <w:ind w:left="720"/>
      <w:contextualSpacing/>
    </w:pPr>
  </w:style>
  <w:style w:type="character" w:styleId="Hyperlink">
    <w:name w:val="Hyperlink"/>
    <w:basedOn w:val="DefaultParagraphFont"/>
    <w:uiPriority w:val="99"/>
    <w:unhideWhenUsed/>
    <w:rsid w:val="00F60A59"/>
    <w:rPr>
      <w:color w:val="0563C1" w:themeColor="hyperlink"/>
      <w:u w:val="single"/>
    </w:rPr>
  </w:style>
  <w:style w:type="numbering" w:customStyle="1" w:styleId="NoList1">
    <w:name w:val="No List1"/>
    <w:next w:val="NoList"/>
    <w:uiPriority w:val="99"/>
    <w:semiHidden/>
    <w:unhideWhenUsed/>
    <w:rsid w:val="001C35A6"/>
  </w:style>
  <w:style w:type="table" w:customStyle="1" w:styleId="TableGrid1">
    <w:name w:val="Table Grid1"/>
    <w:basedOn w:val="TableNormal"/>
    <w:next w:val="TableGrid"/>
    <w:uiPriority w:val="39"/>
    <w:rsid w:val="001C35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1C35A6"/>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C35A6"/>
    <w:pPr>
      <w:spacing w:line="259" w:lineRule="auto"/>
      <w:jc w:val="center"/>
    </w:pPr>
    <w:rPr>
      <w:rFonts w:ascii="Calibri" w:hAnsi="Calibri" w:cs="Calibri"/>
      <w:noProof/>
      <w:szCs w:val="22"/>
    </w:rPr>
  </w:style>
  <w:style w:type="character" w:customStyle="1" w:styleId="EndNoteBibliographyTitleChar">
    <w:name w:val="EndNote Bibliography Title Char"/>
    <w:basedOn w:val="DefaultParagraphFont"/>
    <w:link w:val="EndNoteBibliographyTitle"/>
    <w:rsid w:val="001C35A6"/>
    <w:rPr>
      <w:rFonts w:ascii="Calibri" w:hAnsi="Calibri" w:cs="Calibri"/>
      <w:noProof/>
      <w:szCs w:val="22"/>
    </w:rPr>
  </w:style>
  <w:style w:type="paragraph" w:customStyle="1" w:styleId="EndNoteBibliography">
    <w:name w:val="EndNote Bibliography"/>
    <w:basedOn w:val="Normal"/>
    <w:link w:val="EndNoteBibliographyChar"/>
    <w:rsid w:val="001C35A6"/>
    <w:pPr>
      <w:spacing w:after="160"/>
    </w:pPr>
    <w:rPr>
      <w:rFonts w:ascii="Calibri" w:hAnsi="Calibri" w:cs="Calibri"/>
      <w:noProof/>
      <w:szCs w:val="22"/>
    </w:rPr>
  </w:style>
  <w:style w:type="character" w:customStyle="1" w:styleId="EndNoteBibliographyChar">
    <w:name w:val="EndNote Bibliography Char"/>
    <w:basedOn w:val="DefaultParagraphFont"/>
    <w:link w:val="EndNoteBibliography"/>
    <w:rsid w:val="001C35A6"/>
    <w:rPr>
      <w:rFonts w:ascii="Calibri" w:hAnsi="Calibri" w:cs="Calibri"/>
      <w:noProof/>
      <w:szCs w:val="22"/>
    </w:rPr>
  </w:style>
  <w:style w:type="numbering" w:customStyle="1" w:styleId="NoList2">
    <w:name w:val="No List2"/>
    <w:next w:val="NoList"/>
    <w:uiPriority w:val="99"/>
    <w:semiHidden/>
    <w:unhideWhenUsed/>
    <w:rsid w:val="00E76F33"/>
  </w:style>
  <w:style w:type="numbering" w:customStyle="1" w:styleId="NoList11">
    <w:name w:val="No List11"/>
    <w:next w:val="NoList"/>
    <w:uiPriority w:val="99"/>
    <w:semiHidden/>
    <w:unhideWhenUsed/>
    <w:rsid w:val="00E76F33"/>
  </w:style>
  <w:style w:type="numbering" w:customStyle="1" w:styleId="NoList3">
    <w:name w:val="No List3"/>
    <w:next w:val="NoList"/>
    <w:uiPriority w:val="99"/>
    <w:semiHidden/>
    <w:unhideWhenUsed/>
    <w:rsid w:val="00171A8F"/>
  </w:style>
  <w:style w:type="table" w:customStyle="1" w:styleId="TableGrid3">
    <w:name w:val="Table Grid3"/>
    <w:basedOn w:val="TableNormal"/>
    <w:next w:val="TableGrid"/>
    <w:uiPriority w:val="39"/>
    <w:rsid w:val="00171A8F"/>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435C9"/>
    <w:pPr>
      <w:tabs>
        <w:tab w:val="center" w:pos="4680"/>
        <w:tab w:val="right" w:pos="9360"/>
      </w:tabs>
    </w:pPr>
  </w:style>
  <w:style w:type="character" w:customStyle="1" w:styleId="HeaderChar">
    <w:name w:val="Header Char"/>
    <w:basedOn w:val="DefaultParagraphFont"/>
    <w:link w:val="Header"/>
    <w:uiPriority w:val="99"/>
    <w:rsid w:val="005435C9"/>
  </w:style>
  <w:style w:type="paragraph" w:styleId="Footer">
    <w:name w:val="footer"/>
    <w:basedOn w:val="Normal"/>
    <w:link w:val="FooterChar"/>
    <w:uiPriority w:val="99"/>
    <w:unhideWhenUsed/>
    <w:rsid w:val="005435C9"/>
    <w:pPr>
      <w:tabs>
        <w:tab w:val="center" w:pos="4680"/>
        <w:tab w:val="right" w:pos="9360"/>
      </w:tabs>
    </w:pPr>
  </w:style>
  <w:style w:type="character" w:customStyle="1" w:styleId="FooterChar">
    <w:name w:val="Footer Char"/>
    <w:basedOn w:val="DefaultParagraphFont"/>
    <w:link w:val="Footer"/>
    <w:uiPriority w:val="99"/>
    <w:rsid w:val="005435C9"/>
  </w:style>
  <w:style w:type="numbering" w:customStyle="1" w:styleId="NoList4">
    <w:name w:val="No List4"/>
    <w:next w:val="NoList"/>
    <w:uiPriority w:val="99"/>
    <w:semiHidden/>
    <w:unhideWhenUsed/>
    <w:rsid w:val="00E84ADA"/>
  </w:style>
  <w:style w:type="table" w:customStyle="1" w:styleId="TableGrid4">
    <w:name w:val="Table Grid4"/>
    <w:basedOn w:val="TableNormal"/>
    <w:next w:val="TableGrid"/>
    <w:uiPriority w:val="39"/>
    <w:rsid w:val="00E84AD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E84AD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
    <w:name w:val="No List5"/>
    <w:next w:val="NoList"/>
    <w:uiPriority w:val="99"/>
    <w:semiHidden/>
    <w:unhideWhenUsed/>
    <w:rsid w:val="00CD04AB"/>
  </w:style>
  <w:style w:type="paragraph" w:styleId="Subtitle">
    <w:name w:val="Subtitle"/>
    <w:basedOn w:val="Normal"/>
    <w:next w:val="Normal"/>
    <w:link w:val="SubtitleChar"/>
    <w:uiPriority w:val="11"/>
    <w:qFormat/>
    <w:rsid w:val="008C615E"/>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8C615E"/>
    <w:rPr>
      <w:rFonts w:eastAsiaTheme="minorEastAsia"/>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69064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2B6EB-7E56-3946-AFEC-78029F86D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71549</Words>
  <Characters>407831</Characters>
  <Application>Microsoft Macintosh Word</Application>
  <DocSecurity>0</DocSecurity>
  <Lines>3398</Lines>
  <Paragraphs>9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478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16-07-26T16:43:00Z</cp:lastPrinted>
  <dcterms:created xsi:type="dcterms:W3CDTF">2016-10-27T22:57:00Z</dcterms:created>
  <dcterms:modified xsi:type="dcterms:W3CDTF">2016-10-27T22:57:00Z</dcterms:modified>
</cp:coreProperties>
</file>